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A77390" w14:textId="77777777" w:rsidR="003C791E" w:rsidRDefault="00BB500A" w:rsidP="0011612C">
      <w:pPr>
        <w:pStyle w:val="TitlePage"/>
        <w:outlineLvl w:val="9"/>
      </w:pPr>
      <w:bookmarkStart w:id="0" w:name="_GoBack"/>
      <w:bookmarkEnd w:id="0"/>
      <w:r>
        <w:t>Title Page</w:t>
      </w:r>
    </w:p>
    <w:p w14:paraId="61090E0A" w14:textId="77777777" w:rsidR="00E84B63" w:rsidRPr="007648C5" w:rsidRDefault="00E84B63" w:rsidP="00AB0EAD">
      <w:pPr>
        <w:ind w:firstLine="0"/>
        <w:jc w:val="center"/>
        <w:rPr>
          <w:b/>
        </w:rPr>
      </w:pPr>
      <w:r w:rsidRPr="007648C5">
        <w:rPr>
          <w:b/>
        </w:rPr>
        <w:t>E</w:t>
      </w:r>
      <w:r w:rsidR="007C527B">
        <w:rPr>
          <w:b/>
        </w:rPr>
        <w:t>ndometrial Pathology i</w:t>
      </w:r>
      <w:r w:rsidR="007C527B" w:rsidRPr="007648C5">
        <w:rPr>
          <w:b/>
        </w:rPr>
        <w:t xml:space="preserve">n </w:t>
      </w:r>
      <w:r w:rsidR="007C527B">
        <w:rPr>
          <w:b/>
        </w:rPr>
        <w:t>Bariatric Surgery Candidates f</w:t>
      </w:r>
      <w:r w:rsidR="007C527B" w:rsidRPr="007648C5">
        <w:rPr>
          <w:b/>
        </w:rPr>
        <w:t>rom Three Institutions</w:t>
      </w:r>
    </w:p>
    <w:p w14:paraId="336C6E59" w14:textId="77777777" w:rsidR="000635D4" w:rsidRDefault="000635D4" w:rsidP="00486073">
      <w:pPr>
        <w:spacing w:line="240" w:lineRule="auto"/>
        <w:ind w:firstLine="0"/>
        <w:jc w:val="center"/>
      </w:pPr>
    </w:p>
    <w:p w14:paraId="61D22891" w14:textId="77777777" w:rsidR="00932701" w:rsidRDefault="00932701" w:rsidP="00486073">
      <w:pPr>
        <w:spacing w:line="240" w:lineRule="auto"/>
        <w:ind w:firstLine="0"/>
        <w:jc w:val="center"/>
      </w:pPr>
    </w:p>
    <w:p w14:paraId="566B3384" w14:textId="77777777" w:rsidR="007A43BC" w:rsidRDefault="007A43BC" w:rsidP="00486073">
      <w:pPr>
        <w:spacing w:line="240" w:lineRule="auto"/>
        <w:ind w:firstLine="0"/>
        <w:jc w:val="center"/>
      </w:pPr>
    </w:p>
    <w:p w14:paraId="69A43DEB" w14:textId="77777777" w:rsidR="007A43BC" w:rsidRDefault="007A43BC" w:rsidP="00486073">
      <w:pPr>
        <w:spacing w:line="240" w:lineRule="auto"/>
        <w:ind w:firstLine="0"/>
        <w:jc w:val="center"/>
      </w:pPr>
    </w:p>
    <w:p w14:paraId="5CE860F2" w14:textId="77777777" w:rsidR="00486073" w:rsidRDefault="00486073" w:rsidP="00486073">
      <w:pPr>
        <w:spacing w:line="240" w:lineRule="auto"/>
        <w:ind w:firstLine="0"/>
        <w:jc w:val="center"/>
      </w:pPr>
    </w:p>
    <w:p w14:paraId="59DC186D" w14:textId="77777777" w:rsidR="00486073" w:rsidRDefault="00486073" w:rsidP="00486073">
      <w:pPr>
        <w:spacing w:line="240" w:lineRule="auto"/>
        <w:ind w:firstLine="0"/>
        <w:jc w:val="center"/>
      </w:pPr>
    </w:p>
    <w:p w14:paraId="6BA1F8BE" w14:textId="77777777" w:rsidR="00486073" w:rsidRDefault="00486073" w:rsidP="00486073">
      <w:pPr>
        <w:spacing w:line="240" w:lineRule="auto"/>
        <w:ind w:firstLine="0"/>
        <w:jc w:val="center"/>
      </w:pPr>
    </w:p>
    <w:p w14:paraId="3FD0877C" w14:textId="77777777" w:rsidR="003C791E" w:rsidRDefault="00486073" w:rsidP="00486073">
      <w:pPr>
        <w:spacing w:line="240" w:lineRule="auto"/>
        <w:ind w:firstLine="0"/>
        <w:jc w:val="center"/>
      </w:pPr>
      <w:r>
        <w:t>b</w:t>
      </w:r>
      <w:r w:rsidR="003C791E">
        <w:t>y</w:t>
      </w:r>
    </w:p>
    <w:p w14:paraId="3DEA80A1" w14:textId="77777777" w:rsidR="00486073" w:rsidRDefault="00486073" w:rsidP="00486073">
      <w:pPr>
        <w:spacing w:line="240" w:lineRule="auto"/>
        <w:ind w:firstLine="0"/>
        <w:jc w:val="center"/>
      </w:pPr>
    </w:p>
    <w:p w14:paraId="68557F7F" w14:textId="77777777" w:rsidR="003C791E" w:rsidRDefault="00E84B63" w:rsidP="00486073">
      <w:pPr>
        <w:spacing w:line="240" w:lineRule="auto"/>
        <w:ind w:firstLine="0"/>
        <w:jc w:val="center"/>
        <w:rPr>
          <w:b/>
        </w:rPr>
      </w:pPr>
      <w:proofErr w:type="spellStart"/>
      <w:r>
        <w:rPr>
          <w:b/>
        </w:rPr>
        <w:t>Jinghui</w:t>
      </w:r>
      <w:proofErr w:type="spellEnd"/>
      <w:r>
        <w:rPr>
          <w:b/>
        </w:rPr>
        <w:t xml:space="preserve"> </w:t>
      </w:r>
      <w:proofErr w:type="spellStart"/>
      <w:r>
        <w:rPr>
          <w:b/>
        </w:rPr>
        <w:t>Ju</w:t>
      </w:r>
      <w:proofErr w:type="spellEnd"/>
    </w:p>
    <w:p w14:paraId="33091144" w14:textId="77777777" w:rsidR="00486073" w:rsidRDefault="00486073" w:rsidP="00486073">
      <w:pPr>
        <w:spacing w:line="240" w:lineRule="auto"/>
        <w:ind w:firstLine="0"/>
        <w:jc w:val="center"/>
        <w:rPr>
          <w:b/>
        </w:rPr>
      </w:pPr>
    </w:p>
    <w:p w14:paraId="7DE82747" w14:textId="77777777" w:rsidR="00A12587" w:rsidRDefault="00A12587" w:rsidP="00A12587">
      <w:pPr>
        <w:spacing w:line="240" w:lineRule="auto"/>
        <w:ind w:firstLine="0"/>
        <w:jc w:val="center"/>
      </w:pPr>
      <w:proofErr w:type="spellStart"/>
      <w:r>
        <w:t>BMed</w:t>
      </w:r>
      <w:proofErr w:type="spellEnd"/>
      <w:r>
        <w:t>, Qingdao University, China, 2014</w:t>
      </w:r>
    </w:p>
    <w:p w14:paraId="4E37DD3B" w14:textId="77777777" w:rsidR="00E84B63" w:rsidRDefault="00E84B63" w:rsidP="00486073">
      <w:pPr>
        <w:spacing w:line="240" w:lineRule="auto"/>
        <w:ind w:firstLine="0"/>
        <w:jc w:val="center"/>
      </w:pPr>
    </w:p>
    <w:p w14:paraId="502F05D0" w14:textId="77777777" w:rsidR="00A12587" w:rsidRDefault="00A12587" w:rsidP="00A12587">
      <w:pPr>
        <w:spacing w:line="240" w:lineRule="auto"/>
        <w:ind w:firstLine="0"/>
        <w:jc w:val="center"/>
      </w:pPr>
      <w:r>
        <w:t>MS, University of Southern California, 2016</w:t>
      </w:r>
    </w:p>
    <w:p w14:paraId="36FECD30" w14:textId="77777777" w:rsidR="000635D4" w:rsidRDefault="000635D4" w:rsidP="00486073">
      <w:pPr>
        <w:spacing w:line="240" w:lineRule="auto"/>
        <w:ind w:firstLine="0"/>
        <w:jc w:val="center"/>
        <w:rPr>
          <w:b/>
        </w:rPr>
      </w:pPr>
    </w:p>
    <w:p w14:paraId="68126EFF" w14:textId="77777777" w:rsidR="000635D4" w:rsidRDefault="000635D4" w:rsidP="00486073">
      <w:pPr>
        <w:spacing w:line="240" w:lineRule="auto"/>
        <w:ind w:firstLine="0"/>
        <w:jc w:val="center"/>
        <w:rPr>
          <w:b/>
        </w:rPr>
      </w:pPr>
    </w:p>
    <w:p w14:paraId="26390E32" w14:textId="77777777" w:rsidR="000635D4" w:rsidRDefault="000635D4" w:rsidP="00486073">
      <w:pPr>
        <w:spacing w:line="240" w:lineRule="auto"/>
        <w:ind w:firstLine="0"/>
        <w:jc w:val="center"/>
        <w:rPr>
          <w:b/>
        </w:rPr>
      </w:pPr>
    </w:p>
    <w:p w14:paraId="75E25AAB" w14:textId="77777777" w:rsidR="00486073" w:rsidRDefault="00486073" w:rsidP="00486073">
      <w:pPr>
        <w:spacing w:line="240" w:lineRule="auto"/>
        <w:ind w:firstLine="0"/>
        <w:jc w:val="center"/>
        <w:rPr>
          <w:b/>
        </w:rPr>
      </w:pPr>
    </w:p>
    <w:p w14:paraId="07BD4F68" w14:textId="77777777" w:rsidR="00486073" w:rsidRDefault="00486073" w:rsidP="00486073">
      <w:pPr>
        <w:spacing w:line="240" w:lineRule="auto"/>
        <w:ind w:firstLine="0"/>
        <w:jc w:val="center"/>
        <w:rPr>
          <w:b/>
        </w:rPr>
      </w:pPr>
    </w:p>
    <w:p w14:paraId="049BF0DF" w14:textId="77777777" w:rsidR="00486073" w:rsidRDefault="00486073" w:rsidP="00486073">
      <w:pPr>
        <w:spacing w:line="240" w:lineRule="auto"/>
        <w:ind w:firstLine="0"/>
        <w:jc w:val="center"/>
        <w:rPr>
          <w:b/>
        </w:rPr>
      </w:pPr>
    </w:p>
    <w:p w14:paraId="6D74554E" w14:textId="77777777" w:rsidR="00486073" w:rsidRDefault="00486073" w:rsidP="00486073">
      <w:pPr>
        <w:spacing w:line="240" w:lineRule="auto"/>
        <w:ind w:firstLine="0"/>
        <w:jc w:val="center"/>
        <w:rPr>
          <w:b/>
        </w:rPr>
      </w:pPr>
    </w:p>
    <w:p w14:paraId="22F97751" w14:textId="77777777" w:rsidR="00486073" w:rsidRDefault="00486073" w:rsidP="00486073">
      <w:pPr>
        <w:spacing w:line="240" w:lineRule="auto"/>
        <w:ind w:firstLine="0"/>
        <w:jc w:val="center"/>
        <w:rPr>
          <w:b/>
        </w:rPr>
      </w:pPr>
    </w:p>
    <w:p w14:paraId="57631A24" w14:textId="77777777" w:rsidR="000635D4" w:rsidRDefault="000635D4" w:rsidP="00486073">
      <w:pPr>
        <w:spacing w:line="240" w:lineRule="auto"/>
        <w:ind w:firstLine="0"/>
        <w:jc w:val="center"/>
      </w:pPr>
      <w:r>
        <w:t>Submitted to the Graduate Faculty of</w:t>
      </w:r>
    </w:p>
    <w:p w14:paraId="0FEECE5E" w14:textId="77777777" w:rsidR="00E84B63" w:rsidRDefault="00E84B63" w:rsidP="00486073">
      <w:pPr>
        <w:spacing w:line="240" w:lineRule="auto"/>
        <w:ind w:firstLine="0"/>
        <w:jc w:val="center"/>
      </w:pPr>
    </w:p>
    <w:p w14:paraId="576FA637" w14:textId="77777777" w:rsidR="00E84B63" w:rsidRDefault="00E84B63" w:rsidP="00486073">
      <w:pPr>
        <w:spacing w:line="240" w:lineRule="auto"/>
        <w:ind w:firstLine="0"/>
        <w:jc w:val="center"/>
      </w:pPr>
      <w:r>
        <w:t>the Department of Epidemiology</w:t>
      </w:r>
    </w:p>
    <w:p w14:paraId="7148836A" w14:textId="77777777" w:rsidR="00633644" w:rsidRDefault="00633644" w:rsidP="00486073">
      <w:pPr>
        <w:spacing w:line="240" w:lineRule="auto"/>
        <w:ind w:firstLine="0"/>
        <w:jc w:val="center"/>
      </w:pPr>
    </w:p>
    <w:p w14:paraId="05E667E2" w14:textId="77777777" w:rsidR="00486073" w:rsidRDefault="00633644" w:rsidP="00486073">
      <w:pPr>
        <w:spacing w:line="240" w:lineRule="auto"/>
        <w:ind w:firstLine="0"/>
        <w:jc w:val="center"/>
      </w:pPr>
      <w:r>
        <w:t xml:space="preserve">Graduate School of Public Health </w:t>
      </w:r>
      <w:r w:rsidR="000635D4">
        <w:t>in partial fulfillment</w:t>
      </w:r>
    </w:p>
    <w:p w14:paraId="732BEBA4" w14:textId="77777777" w:rsidR="000635D4" w:rsidRDefault="000635D4" w:rsidP="00486073">
      <w:pPr>
        <w:spacing w:line="240" w:lineRule="auto"/>
        <w:ind w:firstLine="0"/>
        <w:jc w:val="center"/>
      </w:pPr>
      <w:r>
        <w:t xml:space="preserve"> </w:t>
      </w:r>
    </w:p>
    <w:p w14:paraId="76FBE8A9" w14:textId="77777777" w:rsidR="000635D4" w:rsidRDefault="000635D4" w:rsidP="00486073">
      <w:pPr>
        <w:spacing w:line="240" w:lineRule="auto"/>
        <w:ind w:firstLine="0"/>
        <w:jc w:val="center"/>
      </w:pPr>
      <w:r>
        <w:t>of the requirements for the degree of</w:t>
      </w:r>
    </w:p>
    <w:p w14:paraId="3919A5CA" w14:textId="77777777" w:rsidR="00486073" w:rsidRDefault="00486073" w:rsidP="00486073">
      <w:pPr>
        <w:spacing w:line="240" w:lineRule="auto"/>
        <w:ind w:firstLine="0"/>
        <w:jc w:val="center"/>
      </w:pPr>
    </w:p>
    <w:sdt>
      <w:sdtPr>
        <w:alias w:val="Degree"/>
        <w:tag w:val="Degree"/>
        <w:id w:val="1063456363"/>
        <w:placeholder>
          <w:docPart w:val="4050AC5FC4CF434CAF81B3CE03BFC2D8"/>
        </w:placeholder>
        <w:dropDownList>
          <w:listItem w:displayText="Doctor of Dental Medicine" w:value="Doctor of Dental Medicine"/>
          <w:listItem w:displayText="Doctor of Education" w:value="Doctor of Education"/>
          <w:listItem w:displayText="Doctor of Juridical Science" w:value="Doctor of Juridical Science"/>
          <w:listItem w:displayText="Doctor of Medicine" w:value="Doctor of Medicine"/>
          <w:listItem w:displayText="Doctor of Pharmacy" w:value="Doctor of Pharmacy"/>
          <w:listItem w:displayText="Doctor of Philosophy" w:value="Doctor of Philosophy"/>
          <w:listItem w:displayText="Doctor of Psychology" w:value="Doctor of Psychology"/>
          <w:listItem w:displayText="Doctor of Public Health" w:value="Doctor of Public Health"/>
          <w:listItem w:displayText="Master of Arts" w:value="Master of Arts"/>
          <w:listItem w:displayText="Master of Arts in Teaching" w:value="Master of Arts in Teaching"/>
          <w:listItem w:displayText="Master of Business Administration" w:value="Master of Business Administration"/>
          <w:listItem w:displayText="Master of Dental Science" w:value="Master of Dental Science"/>
          <w:listItem w:displayText="Master of Education" w:value="Master of Education"/>
          <w:listItem w:displayText="Master of Fine Arts" w:value="Master of Fine Arts"/>
          <w:listItem w:displayText="Master of Health Administration" w:value="Master of Health Administration"/>
          <w:listItem w:displayText="Master of Health Promotion and Education" w:value="Master of Health Promotion and Education"/>
          <w:listItem w:displayText="Master of International Business" w:value="Master of International Business"/>
          <w:listItem w:displayText="Master of International Development" w:value="Master of International Development"/>
          <w:listItem w:displayText="Master of Library and Information Science" w:value="Master of Library and Information Science"/>
          <w:listItem w:displayText="Master of Occupational Therapy" w:value="Master of Occupational Therapy"/>
          <w:listItem w:displayText="Master of Physical Therapy" w:value="Master of Physical Therapy"/>
          <w:listItem w:displayText="Master of Public Administration" w:value="Master of Public Administration"/>
          <w:listItem w:displayText="Master of Public Health" w:value="Master of Public Health"/>
          <w:listItem w:displayText="Master of Public and International Affairs" w:value="Master of Public and International Affairs"/>
          <w:listItem w:displayText="Master of Public Policy and Management" w:value="Master of Public Policy and Management"/>
          <w:listItem w:displayText="Master of Science" w:value="Master of Science"/>
          <w:listItem w:displayText="Master of Science in Bioengineering" w:value="Master of Science in Bioengineering"/>
          <w:listItem w:displayText="Master of Science in Civil Engeineering" w:value="Master of Science in Civil Engeineering"/>
          <w:listItem w:displayText="Master of Science in Chemical Engineering" w:value="Master of Science in Chemical Engineering"/>
          <w:listItem w:displayText="Master of Science in Computer Engineering" w:value="Master of Science in Computer Engineering"/>
          <w:listItem w:displayText="Master of Science in Electrical Engineering" w:value="Master of Science in Electrical Engineering"/>
          <w:listItem w:displayText="Master of Science in Industrial Engeineering" w:value="Master of Science in Industrial Engeineering"/>
          <w:listItem w:displayText="Master of Science in Information Science" w:value="Master of Science in Information Science"/>
          <w:listItem w:displayText="Master of Studies in Law" w:value="Master of Studies in Law"/>
          <w:listItem w:displayText="Master of Science in Mechanical Engineering" w:value="Master of Science in Mechanical Engineering"/>
          <w:listItem w:displayText="Master of Science in Metallurgical Engineering" w:value="Master of Science in Metallurgical Engineering"/>
          <w:listItem w:displayText="Master of Science in Manufacturing Systems Engineering" w:value="Master of Science in Manufacturing Systems Engineering"/>
          <w:listItem w:displayText="Master of Science in Materials Science and Engineering" w:value="Master of Science in Materials Science and Engineering"/>
          <w:listItem w:displayText="Master of Science in Nursing" w:value="Master of Science in Nursing"/>
          <w:listItem w:displayText="Master of Science in Petroleum Engineering" w:value="Master of Science in Petroleum Engineering"/>
          <w:listItem w:displayText="Master of Science in Telecommunications" w:value="Master of Science in Telecommunications"/>
          <w:listItem w:displayText="Master of Social Work" w:value="Master of Social Work"/>
          <w:listItem w:displayText="Bachelor of Philosophy" w:value="Bachelor of Philosophy"/>
          <w:listItem w:displayText="Bachelor of Arts" w:value="Bachelor of Arts"/>
          <w:listItem w:displayText="Bachelor of Science" w:value="Bachelor of Science"/>
          <w:listItem w:displayText="Bachelor of Science in Business Administration" w:value="Bachelor of Science in Business Administration"/>
          <w:listItem w:displayText="Bachelor of Science in Engineering" w:value="Bachelor of Science in Engineering"/>
          <w:listItem w:displayText="Bachelor of Science in Nursing" w:value="Bachelor of Science in Nursing"/>
        </w:dropDownList>
      </w:sdtPr>
      <w:sdtEndPr>
        <w:rPr>
          <w:color w:val="A6A6A6" w:themeColor="background1" w:themeShade="A6"/>
        </w:rPr>
      </w:sdtEndPr>
      <w:sdtContent>
        <w:p w14:paraId="27F9FCBE" w14:textId="77777777" w:rsidR="000635D4" w:rsidRPr="00174952" w:rsidRDefault="00E84B63" w:rsidP="00486073">
          <w:pPr>
            <w:spacing w:line="240" w:lineRule="auto"/>
            <w:ind w:firstLine="0"/>
            <w:jc w:val="center"/>
            <w:rPr>
              <w:color w:val="A6A6A6" w:themeColor="background1" w:themeShade="A6"/>
            </w:rPr>
          </w:pPr>
          <w:r>
            <w:t>Master of Public Health</w:t>
          </w:r>
        </w:p>
      </w:sdtContent>
    </w:sdt>
    <w:p w14:paraId="3C61CE01" w14:textId="77777777" w:rsidR="000635D4" w:rsidRDefault="000635D4" w:rsidP="00486073">
      <w:pPr>
        <w:tabs>
          <w:tab w:val="left" w:pos="3600"/>
        </w:tabs>
        <w:spacing w:line="240" w:lineRule="auto"/>
        <w:ind w:firstLine="0"/>
        <w:jc w:val="center"/>
      </w:pPr>
    </w:p>
    <w:p w14:paraId="0F28D30F" w14:textId="77777777" w:rsidR="00486073" w:rsidRDefault="00486073" w:rsidP="00486073">
      <w:pPr>
        <w:tabs>
          <w:tab w:val="left" w:pos="3600"/>
        </w:tabs>
        <w:spacing w:line="240" w:lineRule="auto"/>
        <w:ind w:firstLine="0"/>
        <w:jc w:val="center"/>
      </w:pPr>
    </w:p>
    <w:p w14:paraId="2C359FFF" w14:textId="77777777" w:rsidR="00486073" w:rsidRDefault="00486073" w:rsidP="00486073">
      <w:pPr>
        <w:tabs>
          <w:tab w:val="left" w:pos="3600"/>
        </w:tabs>
        <w:spacing w:line="240" w:lineRule="auto"/>
        <w:ind w:firstLine="0"/>
        <w:jc w:val="center"/>
      </w:pPr>
    </w:p>
    <w:p w14:paraId="2047C04C" w14:textId="77777777" w:rsidR="00486073" w:rsidRDefault="00486073" w:rsidP="00486073">
      <w:pPr>
        <w:tabs>
          <w:tab w:val="left" w:pos="3600"/>
        </w:tabs>
        <w:spacing w:line="240" w:lineRule="auto"/>
        <w:ind w:firstLine="0"/>
        <w:jc w:val="center"/>
      </w:pPr>
    </w:p>
    <w:p w14:paraId="7BA8E219" w14:textId="77777777" w:rsidR="00E84B63" w:rsidRDefault="00E84B63" w:rsidP="00486073">
      <w:pPr>
        <w:tabs>
          <w:tab w:val="left" w:pos="3600"/>
        </w:tabs>
        <w:spacing w:line="240" w:lineRule="auto"/>
        <w:ind w:firstLine="0"/>
        <w:jc w:val="center"/>
      </w:pPr>
    </w:p>
    <w:p w14:paraId="18F6C5A8" w14:textId="77777777" w:rsidR="00E84B63" w:rsidRDefault="00E84B63" w:rsidP="00486073">
      <w:pPr>
        <w:tabs>
          <w:tab w:val="left" w:pos="3600"/>
        </w:tabs>
        <w:spacing w:line="240" w:lineRule="auto"/>
        <w:ind w:firstLine="0"/>
        <w:jc w:val="center"/>
      </w:pPr>
    </w:p>
    <w:p w14:paraId="4E097926" w14:textId="77777777" w:rsidR="00486073" w:rsidRDefault="00486073" w:rsidP="00486073">
      <w:pPr>
        <w:tabs>
          <w:tab w:val="left" w:pos="3600"/>
        </w:tabs>
        <w:spacing w:line="240" w:lineRule="auto"/>
        <w:ind w:firstLine="0"/>
        <w:jc w:val="center"/>
      </w:pPr>
    </w:p>
    <w:p w14:paraId="5C798CB5" w14:textId="77777777" w:rsidR="00486073" w:rsidRDefault="00486073" w:rsidP="00486073">
      <w:pPr>
        <w:tabs>
          <w:tab w:val="left" w:pos="3600"/>
        </w:tabs>
        <w:spacing w:line="240" w:lineRule="auto"/>
        <w:ind w:firstLine="0"/>
        <w:jc w:val="center"/>
      </w:pPr>
    </w:p>
    <w:p w14:paraId="3E17D6CB" w14:textId="77777777" w:rsidR="00BB500A" w:rsidRDefault="000635D4" w:rsidP="00486073">
      <w:pPr>
        <w:spacing w:line="240" w:lineRule="auto"/>
        <w:ind w:firstLine="0"/>
        <w:jc w:val="center"/>
      </w:pPr>
      <w:r w:rsidRPr="00AB08F3">
        <w:t>University of Pittsburg</w:t>
      </w:r>
      <w:r>
        <w:t>h</w:t>
      </w:r>
    </w:p>
    <w:p w14:paraId="3397F7D3" w14:textId="77777777" w:rsidR="00486073" w:rsidRDefault="00486073" w:rsidP="00486073">
      <w:pPr>
        <w:spacing w:line="240" w:lineRule="auto"/>
        <w:ind w:firstLine="0"/>
        <w:jc w:val="center"/>
      </w:pPr>
    </w:p>
    <w:p w14:paraId="680B1777" w14:textId="77777777" w:rsidR="00BB500A" w:rsidRDefault="00E84B63" w:rsidP="00A21542">
      <w:pPr>
        <w:ind w:firstLine="0"/>
        <w:jc w:val="center"/>
        <w:sectPr w:rsidR="00BB500A" w:rsidSect="00367476">
          <w:footerReference w:type="default" r:id="rId8"/>
          <w:headerReference w:type="first" r:id="rId9"/>
          <w:footerReference w:type="first" r:id="rId10"/>
          <w:pgSz w:w="12240" w:h="15840"/>
          <w:pgMar w:top="1440" w:right="1440" w:bottom="1440" w:left="1440" w:header="720" w:footer="720" w:gutter="0"/>
          <w:pgNumType w:fmt="lowerRoman" w:start="1"/>
          <w:cols w:space="720"/>
          <w:titlePg/>
          <w:docGrid w:linePitch="360"/>
        </w:sectPr>
      </w:pPr>
      <w:r>
        <w:t>2019</w:t>
      </w:r>
    </w:p>
    <w:p w14:paraId="0C902AD1" w14:textId="77777777" w:rsidR="000635D4" w:rsidRPr="00B40E08" w:rsidRDefault="000635D4" w:rsidP="0011612C">
      <w:pPr>
        <w:pStyle w:val="CommitteePage"/>
        <w:outlineLvl w:val="9"/>
      </w:pPr>
      <w:r w:rsidRPr="00B40E08">
        <w:lastRenderedPageBreak/>
        <w:t xml:space="preserve">Committee </w:t>
      </w:r>
      <w:r w:rsidR="00B40E08" w:rsidRPr="00B40E08">
        <w:t xml:space="preserve">Membership </w:t>
      </w:r>
      <w:r w:rsidRPr="00B40E08">
        <w:t>Page</w:t>
      </w:r>
    </w:p>
    <w:p w14:paraId="11C74DB3" w14:textId="77777777" w:rsidR="000635D4" w:rsidRDefault="008F60CE" w:rsidP="00486073">
      <w:pPr>
        <w:spacing w:line="240" w:lineRule="auto"/>
        <w:ind w:firstLine="0"/>
        <w:jc w:val="center"/>
      </w:pPr>
      <w:r>
        <w:t>UNIVERSITY OF PITTSBURGH</w:t>
      </w:r>
    </w:p>
    <w:p w14:paraId="25FC813A" w14:textId="77777777" w:rsidR="007A43BC" w:rsidRDefault="007A43BC" w:rsidP="00486073">
      <w:pPr>
        <w:spacing w:line="240" w:lineRule="auto"/>
        <w:ind w:firstLine="0"/>
        <w:jc w:val="center"/>
      </w:pPr>
    </w:p>
    <w:sdt>
      <w:sdtPr>
        <w:rPr>
          <w:rStyle w:val="TitleHeading"/>
        </w:rPr>
        <w:alias w:val="Name of School"/>
        <w:tag w:val="Name of School"/>
        <w:id w:val="833486643"/>
        <w:placeholder>
          <w:docPart w:val="08C639D7560D47549777506C1024DCA3"/>
        </w:placeholder>
        <w:dropDownList>
          <w:listItem w:displayText="College of Business Administration" w:value="College of Business Administration"/>
          <w:listItem w:displayText="Dietrich School of Arts and Sciences" w:value="Dietrich School of Arts and Sciences"/>
          <w:listItem w:displayText="Graduate School of Public Health" w:value="Graduate School of Public Health"/>
          <w:listItem w:displayText="Joseph M. Katz Graduate School of Business" w:value="Joseph M. Katz Graduate School of Business"/>
          <w:listItem w:displayText="School of Computing and Information" w:value="School of Computing and Information"/>
          <w:listItem w:displayText="School of Dental Medicine" w:value="School of Dental Medicine"/>
          <w:listItem w:displayText="School of Education" w:value="School of Education"/>
          <w:listItem w:displayText="School of Health and Rehabilitation Sciences" w:value="School of Health and Rehabilitation Sciences"/>
          <w:listItem w:displayText="School of Law" w:value="School of Law"/>
          <w:listItem w:displayText="School of Medicine" w:value="School of Medicine"/>
          <w:listItem w:displayText="School of Nursing" w:value="School of Nursing"/>
          <w:listItem w:displayText="School of Pharmacy" w:value="School of Pharmacy"/>
          <w:listItem w:displayText="School of Social Work" w:value="School of Social Work"/>
          <w:listItem w:displayText="Swanson School of Engineering" w:value="Swanson School of Engineering"/>
          <w:listItem w:displayText="University Honors College" w:value="University Honors College"/>
        </w:dropDownList>
      </w:sdtPr>
      <w:sdtEndPr>
        <w:rPr>
          <w:rStyle w:val="TitleHeading"/>
        </w:rPr>
      </w:sdtEndPr>
      <w:sdtContent>
        <w:p w14:paraId="62F6668F" w14:textId="77777777" w:rsidR="008F60CE" w:rsidRDefault="00E84B63" w:rsidP="00486073">
          <w:pPr>
            <w:spacing w:line="240" w:lineRule="auto"/>
            <w:ind w:firstLine="0"/>
            <w:jc w:val="center"/>
          </w:pPr>
          <w:r>
            <w:rPr>
              <w:rStyle w:val="TitleHeading"/>
            </w:rPr>
            <w:t>Graduate School of Public Health</w:t>
          </w:r>
        </w:p>
      </w:sdtContent>
    </w:sdt>
    <w:p w14:paraId="21C969A5" w14:textId="77777777" w:rsidR="008F60CE" w:rsidRDefault="008F60CE" w:rsidP="00486073">
      <w:pPr>
        <w:spacing w:line="240" w:lineRule="auto"/>
        <w:ind w:firstLine="0"/>
        <w:jc w:val="center"/>
      </w:pPr>
    </w:p>
    <w:p w14:paraId="46E6B5C8" w14:textId="77777777" w:rsidR="008F60CE" w:rsidRDefault="008F60CE" w:rsidP="00486073">
      <w:pPr>
        <w:spacing w:line="240" w:lineRule="auto"/>
        <w:ind w:firstLine="0"/>
        <w:jc w:val="center"/>
      </w:pPr>
    </w:p>
    <w:p w14:paraId="1BD8A781" w14:textId="77777777" w:rsidR="00486073" w:rsidRDefault="00486073" w:rsidP="00486073">
      <w:pPr>
        <w:spacing w:line="240" w:lineRule="auto"/>
        <w:ind w:firstLine="0"/>
        <w:jc w:val="center"/>
      </w:pPr>
    </w:p>
    <w:p w14:paraId="619EBE47" w14:textId="77777777" w:rsidR="00486073" w:rsidRDefault="00486073" w:rsidP="00486073">
      <w:pPr>
        <w:spacing w:line="240" w:lineRule="auto"/>
        <w:ind w:firstLine="0"/>
        <w:jc w:val="center"/>
      </w:pPr>
    </w:p>
    <w:p w14:paraId="21F68F66" w14:textId="77777777" w:rsidR="008F60CE" w:rsidRDefault="008F60CE" w:rsidP="00486073">
      <w:pPr>
        <w:spacing w:line="240" w:lineRule="auto"/>
        <w:ind w:firstLine="0"/>
        <w:jc w:val="center"/>
      </w:pPr>
      <w:r>
        <w:t xml:space="preserve">This </w:t>
      </w:r>
      <w:r w:rsidR="001C6AF5">
        <w:t>essay</w:t>
      </w:r>
      <w:r>
        <w:t xml:space="preserve"> was </w:t>
      </w:r>
      <w:r w:rsidR="001C6AF5">
        <w:t>submitted</w:t>
      </w:r>
    </w:p>
    <w:p w14:paraId="0AE7FB39" w14:textId="77777777" w:rsidR="00486073" w:rsidRDefault="00486073" w:rsidP="00486073">
      <w:pPr>
        <w:spacing w:line="240" w:lineRule="auto"/>
        <w:ind w:firstLine="0"/>
        <w:jc w:val="center"/>
      </w:pPr>
    </w:p>
    <w:p w14:paraId="009D71E8" w14:textId="77777777" w:rsidR="008F60CE" w:rsidRDefault="00486073" w:rsidP="00486073">
      <w:pPr>
        <w:spacing w:line="240" w:lineRule="auto"/>
        <w:ind w:firstLine="0"/>
        <w:jc w:val="center"/>
      </w:pPr>
      <w:r>
        <w:t>b</w:t>
      </w:r>
      <w:r w:rsidR="00086364">
        <w:t>y</w:t>
      </w:r>
    </w:p>
    <w:p w14:paraId="33278D9A" w14:textId="77777777" w:rsidR="00086364" w:rsidRDefault="00086364" w:rsidP="00486073">
      <w:pPr>
        <w:spacing w:line="240" w:lineRule="auto"/>
        <w:ind w:firstLine="0"/>
        <w:jc w:val="center"/>
      </w:pPr>
    </w:p>
    <w:p w14:paraId="0F7008E4" w14:textId="77777777" w:rsidR="00486073" w:rsidRDefault="00486073" w:rsidP="00486073">
      <w:pPr>
        <w:spacing w:line="240" w:lineRule="auto"/>
        <w:ind w:firstLine="0"/>
        <w:jc w:val="center"/>
      </w:pPr>
    </w:p>
    <w:p w14:paraId="5811DDCB" w14:textId="77777777" w:rsidR="00E84B63" w:rsidRPr="0075143C" w:rsidRDefault="00E84B63" w:rsidP="00E84B63">
      <w:pPr>
        <w:ind w:firstLine="0"/>
        <w:jc w:val="center"/>
        <w:rPr>
          <w:b/>
        </w:rPr>
      </w:pPr>
      <w:proofErr w:type="spellStart"/>
      <w:r w:rsidRPr="0075143C">
        <w:rPr>
          <w:b/>
        </w:rPr>
        <w:t>Jinghui</w:t>
      </w:r>
      <w:proofErr w:type="spellEnd"/>
      <w:r w:rsidRPr="0075143C">
        <w:rPr>
          <w:b/>
        </w:rPr>
        <w:t xml:space="preserve"> </w:t>
      </w:r>
      <w:proofErr w:type="spellStart"/>
      <w:r w:rsidRPr="0075143C">
        <w:rPr>
          <w:b/>
        </w:rPr>
        <w:t>Ju</w:t>
      </w:r>
      <w:proofErr w:type="spellEnd"/>
    </w:p>
    <w:p w14:paraId="40769777" w14:textId="77777777" w:rsidR="00F24A51" w:rsidRDefault="00F24A51" w:rsidP="00486073">
      <w:pPr>
        <w:spacing w:line="240" w:lineRule="auto"/>
        <w:ind w:firstLine="0"/>
        <w:jc w:val="center"/>
        <w:rPr>
          <w:b/>
        </w:rPr>
      </w:pPr>
    </w:p>
    <w:p w14:paraId="209D82CE" w14:textId="77777777" w:rsidR="00F24A51" w:rsidRDefault="00F24A51" w:rsidP="00486073">
      <w:pPr>
        <w:spacing w:line="240" w:lineRule="auto"/>
        <w:ind w:firstLine="0"/>
        <w:jc w:val="center"/>
      </w:pPr>
    </w:p>
    <w:p w14:paraId="55AFD2C1" w14:textId="77777777" w:rsidR="008F60CE" w:rsidRPr="00ED48CB" w:rsidRDefault="001C6AF5" w:rsidP="00E84B63">
      <w:pPr>
        <w:spacing w:line="240" w:lineRule="auto"/>
        <w:ind w:firstLine="0"/>
        <w:jc w:val="center"/>
      </w:pPr>
      <w:r>
        <w:t>on</w:t>
      </w:r>
    </w:p>
    <w:p w14:paraId="55351F9D" w14:textId="77777777" w:rsidR="00486073" w:rsidRDefault="00486073" w:rsidP="00486073">
      <w:pPr>
        <w:spacing w:line="240" w:lineRule="auto"/>
        <w:ind w:firstLine="0"/>
        <w:jc w:val="center"/>
      </w:pPr>
    </w:p>
    <w:p w14:paraId="720A9A48" w14:textId="510C61F0" w:rsidR="00E84B63" w:rsidRDefault="00E84B63" w:rsidP="00486073">
      <w:pPr>
        <w:spacing w:line="240" w:lineRule="auto"/>
        <w:ind w:firstLine="0"/>
        <w:jc w:val="center"/>
      </w:pPr>
      <w:r w:rsidRPr="00DF11D2">
        <w:t>April</w:t>
      </w:r>
      <w:r w:rsidR="00DF11D2" w:rsidRPr="00DF11D2">
        <w:t xml:space="preserve"> </w:t>
      </w:r>
      <w:r w:rsidR="002972FB">
        <w:t>10</w:t>
      </w:r>
      <w:r w:rsidR="000E3C74" w:rsidRPr="00DF11D2">
        <w:t>,</w:t>
      </w:r>
      <w:r w:rsidRPr="00DF11D2">
        <w:t xml:space="preserve"> 2019</w:t>
      </w:r>
    </w:p>
    <w:p w14:paraId="1BCDAA9A" w14:textId="77777777" w:rsidR="00E84B63" w:rsidRDefault="00E84B63" w:rsidP="00486073">
      <w:pPr>
        <w:spacing w:line="240" w:lineRule="auto"/>
        <w:ind w:firstLine="0"/>
        <w:jc w:val="center"/>
      </w:pPr>
    </w:p>
    <w:p w14:paraId="3C16A5E5" w14:textId="77777777" w:rsidR="008F60CE" w:rsidRDefault="00086364" w:rsidP="00486073">
      <w:pPr>
        <w:spacing w:line="240" w:lineRule="auto"/>
        <w:ind w:firstLine="0"/>
        <w:jc w:val="center"/>
      </w:pPr>
      <w:r>
        <w:t>a</w:t>
      </w:r>
      <w:r w:rsidR="008F60CE">
        <w:t>nd approved by</w:t>
      </w:r>
    </w:p>
    <w:p w14:paraId="4BE714C3" w14:textId="77777777" w:rsidR="00486073" w:rsidRDefault="00486073" w:rsidP="00486073">
      <w:pPr>
        <w:spacing w:line="240" w:lineRule="auto"/>
        <w:ind w:firstLine="0"/>
        <w:jc w:val="center"/>
      </w:pPr>
    </w:p>
    <w:p w14:paraId="7B145D1F" w14:textId="77777777" w:rsidR="00EF5C08" w:rsidRDefault="00EF5C08" w:rsidP="00486073">
      <w:pPr>
        <w:spacing w:line="240" w:lineRule="auto"/>
        <w:ind w:firstLine="0"/>
        <w:jc w:val="center"/>
      </w:pPr>
    </w:p>
    <w:p w14:paraId="574557C2" w14:textId="3910BE9C" w:rsidR="00486073" w:rsidRDefault="00B752C4" w:rsidP="00556ED1">
      <w:pPr>
        <w:spacing w:line="240" w:lineRule="auto"/>
        <w:ind w:firstLine="0"/>
        <w:jc w:val="center"/>
      </w:pPr>
      <w:r>
        <w:rPr>
          <w:b/>
        </w:rPr>
        <w:t>Essay Advisor</w:t>
      </w:r>
      <w:r w:rsidRPr="00633644">
        <w:rPr>
          <w:b/>
        </w:rPr>
        <w:t xml:space="preserve">: </w:t>
      </w:r>
      <w:proofErr w:type="spellStart"/>
      <w:r w:rsidR="00556ED1">
        <w:t>F</w:t>
      </w:r>
      <w:r w:rsidR="001B6143">
        <w:t>aina</w:t>
      </w:r>
      <w:proofErr w:type="spellEnd"/>
      <w:r w:rsidR="00556ED1">
        <w:t xml:space="preserve"> </w:t>
      </w:r>
      <w:proofErr w:type="spellStart"/>
      <w:r w:rsidR="003425C9">
        <w:t>Linko</w:t>
      </w:r>
      <w:r w:rsidR="00556ED1">
        <w:t>v</w:t>
      </w:r>
      <w:proofErr w:type="spellEnd"/>
      <w:r w:rsidR="00556ED1">
        <w:t xml:space="preserve">, PhD, Associate Professor, </w:t>
      </w:r>
      <w:r w:rsidR="005D278D">
        <w:t xml:space="preserve">Department of Obstetrics, Gynecology &amp; Reproductive Sciences, School of Medicine, </w:t>
      </w:r>
      <w:r w:rsidR="00556ED1">
        <w:t>Department of Epidemiology</w:t>
      </w:r>
      <w:r w:rsidR="005D278D">
        <w:t xml:space="preserve">, </w:t>
      </w:r>
      <w:r w:rsidR="00556ED1">
        <w:t>Graduate School of Public Health, University of Pittsburgh</w:t>
      </w:r>
    </w:p>
    <w:p w14:paraId="1A44A417" w14:textId="77777777" w:rsidR="008F60CE" w:rsidRDefault="008F60CE" w:rsidP="00486073">
      <w:pPr>
        <w:spacing w:line="240" w:lineRule="auto"/>
        <w:ind w:firstLine="0"/>
        <w:jc w:val="center"/>
      </w:pPr>
    </w:p>
    <w:p w14:paraId="5657CE6F" w14:textId="77777777" w:rsidR="00556ED1" w:rsidRDefault="00556ED1" w:rsidP="00556ED1">
      <w:pPr>
        <w:spacing w:line="240" w:lineRule="auto"/>
        <w:ind w:firstLine="0"/>
        <w:jc w:val="center"/>
      </w:pPr>
      <w:r>
        <w:t xml:space="preserve">Wendy C. King, PhD, Associate Professor, </w:t>
      </w:r>
      <w:r w:rsidR="005D278D">
        <w:t xml:space="preserve">Department of </w:t>
      </w:r>
      <w:r>
        <w:t>Epidemiology, Graduate School of Public Health, University of Pittsburgh</w:t>
      </w:r>
    </w:p>
    <w:p w14:paraId="01976E7E" w14:textId="77777777" w:rsidR="00556ED1" w:rsidRDefault="00556ED1" w:rsidP="00556ED1">
      <w:pPr>
        <w:spacing w:line="240" w:lineRule="auto"/>
        <w:ind w:firstLine="0"/>
        <w:jc w:val="center"/>
      </w:pPr>
    </w:p>
    <w:p w14:paraId="2976760C" w14:textId="77777777" w:rsidR="00556ED1" w:rsidRDefault="00556ED1" w:rsidP="00556ED1">
      <w:pPr>
        <w:spacing w:line="240" w:lineRule="auto"/>
        <w:ind w:firstLine="0"/>
        <w:jc w:val="center"/>
      </w:pPr>
      <w:r>
        <w:t xml:space="preserve">Noah </w:t>
      </w:r>
      <w:proofErr w:type="spellStart"/>
      <w:r>
        <w:t>Rindos</w:t>
      </w:r>
      <w:proofErr w:type="spellEnd"/>
      <w:r>
        <w:t>, MD, Assistant Professor, Department of Obstetrics, Gynecology &amp; Reproductive Sciences, Magee-</w:t>
      </w:r>
      <w:proofErr w:type="spellStart"/>
      <w:r>
        <w:t>Womens</w:t>
      </w:r>
      <w:proofErr w:type="spellEnd"/>
      <w:r>
        <w:t xml:space="preserve"> Hospital of UPMC, Pittsburgh, Pennsylvania</w:t>
      </w:r>
    </w:p>
    <w:p w14:paraId="409B6C86" w14:textId="77777777" w:rsidR="00556ED1" w:rsidRDefault="00556ED1" w:rsidP="00556ED1">
      <w:pPr>
        <w:spacing w:line="240" w:lineRule="auto"/>
        <w:ind w:firstLine="0"/>
        <w:jc w:val="center"/>
      </w:pPr>
    </w:p>
    <w:p w14:paraId="259F1E92" w14:textId="77777777" w:rsidR="0028782F" w:rsidRDefault="00834193" w:rsidP="00130B6B">
      <w:pPr>
        <w:ind w:left="720" w:hanging="720"/>
      </w:pPr>
      <w:r>
        <w:br w:type="page"/>
      </w:r>
    </w:p>
    <w:p w14:paraId="64648694" w14:textId="77777777" w:rsidR="004F0846" w:rsidRDefault="004F0846" w:rsidP="00486073">
      <w:pPr>
        <w:spacing w:line="240" w:lineRule="auto"/>
        <w:ind w:firstLine="0"/>
        <w:jc w:val="center"/>
      </w:pPr>
    </w:p>
    <w:p w14:paraId="7F8BB6CD" w14:textId="77777777" w:rsidR="004F0846" w:rsidRDefault="004F0846" w:rsidP="00486073">
      <w:pPr>
        <w:spacing w:line="240" w:lineRule="auto"/>
        <w:ind w:firstLine="0"/>
        <w:jc w:val="center"/>
      </w:pPr>
    </w:p>
    <w:p w14:paraId="2DF0CAEA" w14:textId="77777777" w:rsidR="004F0846" w:rsidRDefault="004F0846" w:rsidP="00486073">
      <w:pPr>
        <w:spacing w:line="240" w:lineRule="auto"/>
        <w:ind w:firstLine="0"/>
        <w:jc w:val="center"/>
      </w:pPr>
    </w:p>
    <w:p w14:paraId="09A530FA" w14:textId="77777777" w:rsidR="004F0846" w:rsidRDefault="004F0846" w:rsidP="00486073">
      <w:pPr>
        <w:spacing w:line="240" w:lineRule="auto"/>
        <w:ind w:firstLine="0"/>
        <w:jc w:val="center"/>
      </w:pPr>
    </w:p>
    <w:p w14:paraId="2154A29E" w14:textId="77777777" w:rsidR="004F0846" w:rsidRDefault="004F0846" w:rsidP="00486073">
      <w:pPr>
        <w:spacing w:line="240" w:lineRule="auto"/>
        <w:ind w:firstLine="0"/>
        <w:jc w:val="center"/>
      </w:pPr>
    </w:p>
    <w:p w14:paraId="46EF38ED" w14:textId="77777777" w:rsidR="004F0846" w:rsidRDefault="004F0846" w:rsidP="00486073">
      <w:pPr>
        <w:spacing w:line="240" w:lineRule="auto"/>
        <w:ind w:firstLine="0"/>
        <w:jc w:val="center"/>
      </w:pPr>
    </w:p>
    <w:p w14:paraId="6267B868" w14:textId="77777777" w:rsidR="00486073" w:rsidRDefault="00486073" w:rsidP="00486073">
      <w:pPr>
        <w:spacing w:line="240" w:lineRule="auto"/>
        <w:ind w:firstLine="0"/>
        <w:jc w:val="center"/>
      </w:pPr>
    </w:p>
    <w:p w14:paraId="401A6598" w14:textId="77777777" w:rsidR="00486073" w:rsidRDefault="00486073" w:rsidP="00486073">
      <w:pPr>
        <w:spacing w:line="240" w:lineRule="auto"/>
        <w:ind w:firstLine="0"/>
        <w:jc w:val="center"/>
      </w:pPr>
    </w:p>
    <w:p w14:paraId="4FB83CB4" w14:textId="77777777" w:rsidR="00486073" w:rsidRDefault="00486073" w:rsidP="00486073">
      <w:pPr>
        <w:spacing w:line="240" w:lineRule="auto"/>
        <w:ind w:firstLine="0"/>
        <w:jc w:val="center"/>
      </w:pPr>
    </w:p>
    <w:p w14:paraId="69FD9FFA" w14:textId="77777777" w:rsidR="00486073" w:rsidRDefault="00486073" w:rsidP="00486073">
      <w:pPr>
        <w:spacing w:line="240" w:lineRule="auto"/>
        <w:ind w:firstLine="0"/>
        <w:jc w:val="center"/>
      </w:pPr>
    </w:p>
    <w:p w14:paraId="41EF2AD0" w14:textId="77777777" w:rsidR="00486073" w:rsidRDefault="00486073" w:rsidP="00486073">
      <w:pPr>
        <w:spacing w:line="240" w:lineRule="auto"/>
        <w:ind w:firstLine="0"/>
        <w:jc w:val="center"/>
      </w:pPr>
    </w:p>
    <w:p w14:paraId="0F4A441C" w14:textId="77777777" w:rsidR="004F0846" w:rsidRDefault="004F0846" w:rsidP="00486073">
      <w:pPr>
        <w:spacing w:line="240" w:lineRule="auto"/>
        <w:ind w:firstLine="0"/>
        <w:jc w:val="center"/>
      </w:pPr>
    </w:p>
    <w:p w14:paraId="2F2391C8" w14:textId="77777777" w:rsidR="004F0846" w:rsidRDefault="004F0846" w:rsidP="00486073">
      <w:pPr>
        <w:spacing w:line="240" w:lineRule="auto"/>
        <w:ind w:firstLine="0"/>
        <w:jc w:val="center"/>
      </w:pPr>
    </w:p>
    <w:p w14:paraId="029C748F" w14:textId="77777777" w:rsidR="004F0846" w:rsidRDefault="004F0846" w:rsidP="00486073">
      <w:pPr>
        <w:spacing w:line="240" w:lineRule="auto"/>
        <w:ind w:firstLine="0"/>
        <w:jc w:val="center"/>
      </w:pPr>
    </w:p>
    <w:p w14:paraId="47304FB1" w14:textId="77777777" w:rsidR="004F0846" w:rsidRDefault="004F0846" w:rsidP="00486073">
      <w:pPr>
        <w:spacing w:line="240" w:lineRule="auto"/>
        <w:ind w:firstLine="0"/>
        <w:jc w:val="center"/>
      </w:pPr>
    </w:p>
    <w:p w14:paraId="236E068E" w14:textId="77777777" w:rsidR="004F0846" w:rsidRDefault="004F0846" w:rsidP="00486073">
      <w:pPr>
        <w:spacing w:line="240" w:lineRule="auto"/>
        <w:ind w:firstLine="0"/>
        <w:jc w:val="center"/>
      </w:pPr>
    </w:p>
    <w:p w14:paraId="4EFE4A7B" w14:textId="77777777" w:rsidR="004F0846" w:rsidRDefault="004F0846" w:rsidP="00486073">
      <w:pPr>
        <w:spacing w:line="240" w:lineRule="auto"/>
        <w:ind w:firstLine="0"/>
        <w:jc w:val="center"/>
      </w:pPr>
      <w:r>
        <w:t xml:space="preserve">Copyright © by </w:t>
      </w:r>
      <w:proofErr w:type="spellStart"/>
      <w:r w:rsidR="00E84B63">
        <w:t>Jinghui</w:t>
      </w:r>
      <w:proofErr w:type="spellEnd"/>
      <w:r w:rsidR="00E84B63">
        <w:t xml:space="preserve"> </w:t>
      </w:r>
      <w:proofErr w:type="spellStart"/>
      <w:r w:rsidR="00E84B63">
        <w:t>Ju</w:t>
      </w:r>
      <w:proofErr w:type="spellEnd"/>
    </w:p>
    <w:p w14:paraId="0C7C22CF" w14:textId="77777777" w:rsidR="00486073" w:rsidRDefault="00486073" w:rsidP="00486073">
      <w:pPr>
        <w:spacing w:line="240" w:lineRule="auto"/>
        <w:ind w:firstLine="0"/>
        <w:jc w:val="center"/>
      </w:pPr>
    </w:p>
    <w:p w14:paraId="115015AD" w14:textId="77777777" w:rsidR="004F0846" w:rsidRDefault="00E84B63" w:rsidP="00486073">
      <w:pPr>
        <w:spacing w:line="240" w:lineRule="auto"/>
        <w:ind w:firstLine="0"/>
        <w:jc w:val="center"/>
      </w:pPr>
      <w:r>
        <w:t>2019</w:t>
      </w:r>
    </w:p>
    <w:p w14:paraId="485C4359" w14:textId="77777777" w:rsidR="004F0846" w:rsidRDefault="004F0846" w:rsidP="00486073">
      <w:pPr>
        <w:spacing w:line="240" w:lineRule="auto"/>
        <w:ind w:left="720" w:hanging="720"/>
      </w:pPr>
    </w:p>
    <w:p w14:paraId="16907B56" w14:textId="77777777" w:rsidR="004F0846" w:rsidRDefault="004F0846" w:rsidP="00486073">
      <w:pPr>
        <w:spacing w:line="240" w:lineRule="auto"/>
        <w:ind w:left="720" w:hanging="720"/>
      </w:pPr>
    </w:p>
    <w:p w14:paraId="3FD84917" w14:textId="77777777" w:rsidR="004F0846" w:rsidRDefault="004F0846" w:rsidP="00130B6B">
      <w:pPr>
        <w:ind w:left="720" w:hanging="720"/>
      </w:pPr>
    </w:p>
    <w:p w14:paraId="6778CFB2" w14:textId="77777777" w:rsidR="004F0846" w:rsidRDefault="004F0846" w:rsidP="00130B6B">
      <w:pPr>
        <w:ind w:left="720" w:hanging="720"/>
      </w:pPr>
    </w:p>
    <w:p w14:paraId="20C4BF6D" w14:textId="77777777" w:rsidR="004F0846" w:rsidRDefault="004F0846" w:rsidP="00130B6B">
      <w:pPr>
        <w:ind w:left="720" w:hanging="720"/>
        <w:sectPr w:rsidR="004F0846" w:rsidSect="00BB4FAE">
          <w:footerReference w:type="default" r:id="rId11"/>
          <w:pgSz w:w="12240" w:h="15840"/>
          <w:pgMar w:top="1440" w:right="1440" w:bottom="1440" w:left="1440" w:header="720" w:footer="720" w:gutter="0"/>
          <w:pgNumType w:fmt="lowerRoman" w:start="2"/>
          <w:cols w:space="720"/>
          <w:docGrid w:linePitch="360"/>
        </w:sectPr>
      </w:pPr>
    </w:p>
    <w:p w14:paraId="36F07152" w14:textId="77777777" w:rsidR="002B41A8" w:rsidRDefault="002B41A8" w:rsidP="0011612C">
      <w:pPr>
        <w:pStyle w:val="AbstractHeading"/>
        <w:outlineLvl w:val="9"/>
      </w:pPr>
      <w:r>
        <w:lastRenderedPageBreak/>
        <w:t>Abstract</w:t>
      </w:r>
    </w:p>
    <w:p w14:paraId="41381D86" w14:textId="7A0B68BF" w:rsidR="00E76385" w:rsidRDefault="007C527B" w:rsidP="007C527B">
      <w:pPr>
        <w:spacing w:line="240" w:lineRule="auto"/>
        <w:ind w:firstLine="0"/>
        <w:jc w:val="right"/>
        <w:rPr>
          <w:b/>
        </w:rPr>
      </w:pPr>
      <w:proofErr w:type="spellStart"/>
      <w:r>
        <w:t>F</w:t>
      </w:r>
      <w:r w:rsidR="00F37B4F">
        <w:t>aina</w:t>
      </w:r>
      <w:proofErr w:type="spellEnd"/>
      <w:r>
        <w:t xml:space="preserve"> </w:t>
      </w:r>
      <w:proofErr w:type="spellStart"/>
      <w:r w:rsidR="00F37B4F">
        <w:t>Lin</w:t>
      </w:r>
      <w:r>
        <w:t>kov</w:t>
      </w:r>
      <w:proofErr w:type="spellEnd"/>
      <w:r>
        <w:t>, PhD</w:t>
      </w:r>
    </w:p>
    <w:p w14:paraId="20D16324" w14:textId="77777777" w:rsidR="00E76385" w:rsidRDefault="00E76385" w:rsidP="00486073">
      <w:pPr>
        <w:spacing w:line="240" w:lineRule="auto"/>
        <w:ind w:firstLine="0"/>
        <w:jc w:val="center"/>
        <w:rPr>
          <w:b/>
        </w:rPr>
      </w:pPr>
    </w:p>
    <w:p w14:paraId="1BD51E2B" w14:textId="77777777" w:rsidR="007C527B" w:rsidRPr="007648C5" w:rsidRDefault="004A73FE" w:rsidP="007C527B">
      <w:pPr>
        <w:jc w:val="center"/>
        <w:rPr>
          <w:b/>
        </w:rPr>
      </w:pPr>
      <w:r>
        <w:rPr>
          <w:b/>
        </w:rPr>
        <w:t>Endometrial Pathology i</w:t>
      </w:r>
      <w:r w:rsidRPr="007648C5">
        <w:rPr>
          <w:b/>
        </w:rPr>
        <w:t xml:space="preserve">n </w:t>
      </w:r>
      <w:r>
        <w:rPr>
          <w:b/>
        </w:rPr>
        <w:t>Bariatric Surgery Candidates</w:t>
      </w:r>
      <w:r w:rsidRPr="007648C5">
        <w:rPr>
          <w:b/>
        </w:rPr>
        <w:t xml:space="preserve"> </w:t>
      </w:r>
      <w:r w:rsidR="00DE132E">
        <w:rPr>
          <w:b/>
        </w:rPr>
        <w:t>f</w:t>
      </w:r>
      <w:r w:rsidRPr="007648C5">
        <w:rPr>
          <w:b/>
        </w:rPr>
        <w:t>rom Three Institutions</w:t>
      </w:r>
    </w:p>
    <w:p w14:paraId="59F3130A" w14:textId="77777777" w:rsidR="00486073" w:rsidRPr="002B41A8" w:rsidRDefault="00486073" w:rsidP="00486073">
      <w:pPr>
        <w:spacing w:line="240" w:lineRule="auto"/>
        <w:ind w:firstLine="0"/>
        <w:jc w:val="center"/>
        <w:rPr>
          <w:b/>
        </w:rPr>
      </w:pPr>
    </w:p>
    <w:p w14:paraId="5D2E420B" w14:textId="77777777" w:rsidR="002B41A8" w:rsidRDefault="007C527B" w:rsidP="007C527B">
      <w:pPr>
        <w:spacing w:line="240" w:lineRule="auto"/>
        <w:ind w:firstLine="0"/>
        <w:jc w:val="center"/>
      </w:pPr>
      <w:proofErr w:type="spellStart"/>
      <w:r>
        <w:t>Jinghui</w:t>
      </w:r>
      <w:proofErr w:type="spellEnd"/>
      <w:r>
        <w:t xml:space="preserve"> </w:t>
      </w:r>
      <w:proofErr w:type="spellStart"/>
      <w:r>
        <w:t>Ju</w:t>
      </w:r>
      <w:proofErr w:type="spellEnd"/>
      <w:r>
        <w:t xml:space="preserve">, </w:t>
      </w:r>
      <w:r w:rsidR="00A60905">
        <w:t>MPH</w:t>
      </w:r>
    </w:p>
    <w:p w14:paraId="52A890EA" w14:textId="77777777" w:rsidR="00486073" w:rsidRDefault="00486073" w:rsidP="00486073">
      <w:pPr>
        <w:spacing w:line="240" w:lineRule="auto"/>
        <w:ind w:firstLine="0"/>
        <w:jc w:val="center"/>
      </w:pPr>
    </w:p>
    <w:p w14:paraId="27CC3095" w14:textId="77777777" w:rsidR="002B41A8" w:rsidRDefault="007C527B" w:rsidP="00486073">
      <w:pPr>
        <w:spacing w:line="240" w:lineRule="auto"/>
        <w:ind w:firstLine="0"/>
        <w:jc w:val="center"/>
      </w:pPr>
      <w:r>
        <w:t>University of Pittsburgh, 2019</w:t>
      </w:r>
    </w:p>
    <w:p w14:paraId="5F709A38" w14:textId="77777777" w:rsidR="002B41A8" w:rsidRDefault="002B41A8" w:rsidP="00486073">
      <w:pPr>
        <w:spacing w:line="240" w:lineRule="auto"/>
        <w:ind w:firstLine="0"/>
        <w:jc w:val="center"/>
      </w:pPr>
    </w:p>
    <w:p w14:paraId="7DD94B3A" w14:textId="77777777" w:rsidR="0046438E" w:rsidRDefault="0046438E" w:rsidP="00486073">
      <w:pPr>
        <w:spacing w:line="240" w:lineRule="auto"/>
        <w:ind w:firstLine="0"/>
        <w:jc w:val="center"/>
      </w:pPr>
    </w:p>
    <w:p w14:paraId="1427FE10" w14:textId="77777777" w:rsidR="00486073" w:rsidRDefault="00486073" w:rsidP="00486073">
      <w:pPr>
        <w:spacing w:line="240" w:lineRule="auto"/>
        <w:ind w:firstLine="0"/>
        <w:jc w:val="center"/>
      </w:pPr>
    </w:p>
    <w:p w14:paraId="5D4A6761" w14:textId="77777777" w:rsidR="00EF5C08" w:rsidRDefault="00EF5C08" w:rsidP="00486073">
      <w:pPr>
        <w:spacing w:line="240" w:lineRule="auto"/>
        <w:ind w:firstLine="0"/>
        <w:jc w:val="center"/>
      </w:pPr>
    </w:p>
    <w:p w14:paraId="0A6CDD97" w14:textId="77777777" w:rsidR="00EF5C08" w:rsidRDefault="00EF5C08" w:rsidP="00EF5C08">
      <w:pPr>
        <w:spacing w:line="240" w:lineRule="auto"/>
        <w:ind w:firstLine="0"/>
        <w:jc w:val="left"/>
        <w:rPr>
          <w:b/>
        </w:rPr>
      </w:pPr>
      <w:r w:rsidRPr="00EF5C08">
        <w:rPr>
          <w:b/>
        </w:rPr>
        <w:t>Abstract</w:t>
      </w:r>
    </w:p>
    <w:p w14:paraId="0D7DAC2C" w14:textId="77777777" w:rsidR="0060172C" w:rsidRDefault="0060172C" w:rsidP="00EF5C08">
      <w:pPr>
        <w:spacing w:line="240" w:lineRule="auto"/>
        <w:ind w:firstLine="0"/>
        <w:jc w:val="left"/>
        <w:rPr>
          <w:b/>
        </w:rPr>
      </w:pPr>
    </w:p>
    <w:p w14:paraId="2942BDF2" w14:textId="4AAAEF81" w:rsidR="007C527B" w:rsidRPr="007F7BB8" w:rsidRDefault="007C527B" w:rsidP="007C527B">
      <w:pPr>
        <w:pStyle w:val="NoSpacing"/>
        <w:spacing w:line="480" w:lineRule="auto"/>
        <w:jc w:val="left"/>
        <w:rPr>
          <w:b/>
        </w:rPr>
      </w:pPr>
      <w:r w:rsidRPr="004E2CD1">
        <w:rPr>
          <w:b/>
        </w:rPr>
        <w:t xml:space="preserve">Background: </w:t>
      </w:r>
      <w:r w:rsidR="001724B5" w:rsidRPr="004E2CD1">
        <w:rPr>
          <w:color w:val="000000" w:themeColor="text1"/>
        </w:rPr>
        <w:t>Obesity</w:t>
      </w:r>
      <w:r w:rsidR="001724B5">
        <w:rPr>
          <w:color w:val="000000" w:themeColor="text1"/>
        </w:rPr>
        <w:t xml:space="preserve"> </w:t>
      </w:r>
      <w:r w:rsidR="00FC1342">
        <w:rPr>
          <w:color w:val="000000" w:themeColor="text1"/>
        </w:rPr>
        <w:t>has been shown</w:t>
      </w:r>
      <w:r w:rsidR="00ED5DA4">
        <w:rPr>
          <w:color w:val="000000" w:themeColor="text1"/>
        </w:rPr>
        <w:t xml:space="preserve"> to have public health impact on </w:t>
      </w:r>
      <w:r w:rsidR="001724B5">
        <w:rPr>
          <w:color w:val="000000" w:themeColor="text1"/>
        </w:rPr>
        <w:t>increas</w:t>
      </w:r>
      <w:r w:rsidR="00ED5DA4">
        <w:rPr>
          <w:color w:val="000000" w:themeColor="text1"/>
        </w:rPr>
        <w:t>ing</w:t>
      </w:r>
      <w:r w:rsidR="001724B5">
        <w:rPr>
          <w:color w:val="000000" w:themeColor="text1"/>
        </w:rPr>
        <w:t xml:space="preserve"> risk for pre-malignant and malignant changes in the endometrium</w:t>
      </w:r>
      <w:r w:rsidR="001724B5" w:rsidRPr="004E2CD1">
        <w:rPr>
          <w:color w:val="000000" w:themeColor="text1"/>
        </w:rPr>
        <w:t xml:space="preserve">. </w:t>
      </w:r>
      <w:r w:rsidR="001724B5">
        <w:rPr>
          <w:color w:val="000000" w:themeColor="text1"/>
        </w:rPr>
        <w:t>However, little</w:t>
      </w:r>
      <w:r w:rsidR="001724B5" w:rsidRPr="004E2CD1">
        <w:rPr>
          <w:color w:val="000000" w:themeColor="text1"/>
        </w:rPr>
        <w:t xml:space="preserve"> is known about the prevalence of endometrial pathology in </w:t>
      </w:r>
      <w:bookmarkStart w:id="1" w:name="OLE_LINK13"/>
      <w:bookmarkStart w:id="2" w:name="OLE_LINK14"/>
      <w:r w:rsidR="001724B5">
        <w:rPr>
          <w:color w:val="000000" w:themeColor="text1"/>
        </w:rPr>
        <w:t xml:space="preserve">women with severe obesity, a population that may be less likely to obtain </w:t>
      </w:r>
      <w:bookmarkEnd w:id="1"/>
      <w:bookmarkEnd w:id="2"/>
      <w:r w:rsidR="001724B5">
        <w:rPr>
          <w:color w:val="000000" w:themeColor="text1"/>
        </w:rPr>
        <w:t>gynecologic care</w:t>
      </w:r>
      <w:r w:rsidRPr="004E2CD1">
        <w:rPr>
          <w:color w:val="000000" w:themeColor="text1"/>
        </w:rPr>
        <w:t>.</w:t>
      </w:r>
    </w:p>
    <w:p w14:paraId="007DBBF8" w14:textId="4036A5D8" w:rsidR="007C527B" w:rsidRPr="00233199" w:rsidRDefault="007C527B" w:rsidP="007C527B">
      <w:pPr>
        <w:pStyle w:val="NoSpacing"/>
        <w:spacing w:line="480" w:lineRule="auto"/>
        <w:jc w:val="left"/>
        <w:rPr>
          <w:color w:val="000000" w:themeColor="text1"/>
        </w:rPr>
      </w:pPr>
      <w:r w:rsidRPr="004E2CD1">
        <w:rPr>
          <w:b/>
        </w:rPr>
        <w:t xml:space="preserve">Methods: </w:t>
      </w:r>
      <w:r w:rsidR="001724B5" w:rsidRPr="004E2CD1">
        <w:rPr>
          <w:color w:val="000000" w:themeColor="text1"/>
        </w:rPr>
        <w:t xml:space="preserve">This study was designed to </w:t>
      </w:r>
      <w:r w:rsidR="001724B5" w:rsidRPr="004E2CD1">
        <w:rPr>
          <w:color w:val="000000" w:themeColor="text1"/>
          <w:shd w:val="clear" w:color="auto" w:fill="FFFFFF"/>
        </w:rPr>
        <w:t xml:space="preserve">describe the prevalence of endometrial pathologies in </w:t>
      </w:r>
      <w:r w:rsidR="001724B5">
        <w:rPr>
          <w:color w:val="000000" w:themeColor="text1"/>
          <w:shd w:val="clear" w:color="auto" w:fill="FFFFFF"/>
        </w:rPr>
        <w:t xml:space="preserve">women with severe obesity </w:t>
      </w:r>
      <w:r w:rsidR="001724B5" w:rsidRPr="004E2CD1">
        <w:rPr>
          <w:color w:val="000000" w:themeColor="text1"/>
        </w:rPr>
        <w:t xml:space="preserve">undergoing bariatric surgery, and </w:t>
      </w:r>
      <w:r w:rsidR="001724B5">
        <w:rPr>
          <w:color w:val="000000" w:themeColor="text1"/>
        </w:rPr>
        <w:t xml:space="preserve">to </w:t>
      </w:r>
      <w:r w:rsidR="001724B5" w:rsidRPr="004E2CD1">
        <w:rPr>
          <w:color w:val="000000" w:themeColor="text1"/>
        </w:rPr>
        <w:t xml:space="preserve">compare it </w:t>
      </w:r>
      <w:r w:rsidR="001724B5">
        <w:rPr>
          <w:color w:val="000000" w:themeColor="text1"/>
        </w:rPr>
        <w:t>with</w:t>
      </w:r>
      <w:r w:rsidR="001724B5" w:rsidRPr="004E2CD1">
        <w:rPr>
          <w:color w:val="000000" w:themeColor="text1"/>
        </w:rPr>
        <w:t xml:space="preserve"> the prevalence of endometrial patholog</w:t>
      </w:r>
      <w:r w:rsidR="00007C57">
        <w:rPr>
          <w:color w:val="000000" w:themeColor="text1"/>
        </w:rPr>
        <w:t>ies</w:t>
      </w:r>
      <w:r w:rsidR="001724B5" w:rsidRPr="004E2CD1">
        <w:rPr>
          <w:color w:val="000000" w:themeColor="text1"/>
        </w:rPr>
        <w:t xml:space="preserve"> in </w:t>
      </w:r>
      <w:r w:rsidR="001724B5">
        <w:rPr>
          <w:color w:val="000000" w:themeColor="text1"/>
        </w:rPr>
        <w:t xml:space="preserve">the </w:t>
      </w:r>
      <w:r w:rsidR="001724B5" w:rsidRPr="004E2CD1">
        <w:rPr>
          <w:color w:val="000000" w:themeColor="text1"/>
        </w:rPr>
        <w:t>general</w:t>
      </w:r>
      <w:r w:rsidR="001724B5">
        <w:rPr>
          <w:color w:val="000000" w:themeColor="text1"/>
        </w:rPr>
        <w:t xml:space="preserve"> </w:t>
      </w:r>
      <w:r w:rsidR="001724B5" w:rsidRPr="004E2CD1">
        <w:rPr>
          <w:color w:val="000000" w:themeColor="text1"/>
        </w:rPr>
        <w:t>population.</w:t>
      </w:r>
      <w:r w:rsidR="001724B5">
        <w:rPr>
          <w:color w:val="000000" w:themeColor="text1"/>
        </w:rPr>
        <w:t xml:space="preserve"> </w:t>
      </w:r>
      <w:r w:rsidR="001724B5" w:rsidRPr="004E2CD1">
        <w:rPr>
          <w:color w:val="000000" w:themeColor="text1"/>
        </w:rPr>
        <w:t xml:space="preserve">We collected histologic and demographic data </w:t>
      </w:r>
      <w:r w:rsidR="001724B5">
        <w:rPr>
          <w:color w:val="000000" w:themeColor="text1"/>
        </w:rPr>
        <w:t xml:space="preserve">from three US cohorts of women with severe obesity, who were asymptomatic for gynecologic conditions, and had no </w:t>
      </w:r>
      <w:r w:rsidR="001724B5" w:rsidRPr="004E2CD1">
        <w:rPr>
          <w:color w:val="000000" w:themeColor="text1"/>
        </w:rPr>
        <w:t xml:space="preserve">history of endometrial cancer. Endometrial samples were obtained by </w:t>
      </w:r>
      <w:proofErr w:type="spellStart"/>
      <w:r w:rsidR="001724B5" w:rsidRPr="004E2CD1">
        <w:rPr>
          <w:color w:val="000000" w:themeColor="text1"/>
        </w:rPr>
        <w:t>Pipelle</w:t>
      </w:r>
      <w:proofErr w:type="spellEnd"/>
      <w:r w:rsidR="001724B5" w:rsidRPr="004E2CD1">
        <w:rPr>
          <w:color w:val="000000" w:themeColor="text1"/>
        </w:rPr>
        <w:t xml:space="preserve"> aspiration before or during bariatric surgeries. </w:t>
      </w:r>
      <w:r w:rsidR="001724B5" w:rsidRPr="004E2CD1">
        <w:t xml:space="preserve">Logistic regression was used to assess the relationship between </w:t>
      </w:r>
      <w:r w:rsidR="001724B5" w:rsidRPr="004E2CD1">
        <w:rPr>
          <w:color w:val="000000" w:themeColor="text1"/>
        </w:rPr>
        <w:t>body mass index (</w:t>
      </w:r>
      <w:r w:rsidR="001724B5" w:rsidRPr="004E2CD1">
        <w:t>BMI</w:t>
      </w:r>
      <w:r w:rsidR="001724B5">
        <w:t>)</w:t>
      </w:r>
      <w:r w:rsidR="001724B5" w:rsidRPr="004E2CD1">
        <w:t xml:space="preserve"> and endometrial </w:t>
      </w:r>
      <w:r w:rsidR="001724B5">
        <w:rPr>
          <w:color w:val="000000" w:themeColor="text1"/>
        </w:rPr>
        <w:t>anomalies (hyperplasia, metaplasia and polyp) and proliferative endometrium</w:t>
      </w:r>
      <w:r w:rsidR="001724B5" w:rsidRPr="004E2CD1">
        <w:rPr>
          <w:color w:val="000000" w:themeColor="text1"/>
        </w:rPr>
        <w:t xml:space="preserve">. </w:t>
      </w:r>
      <w:r w:rsidR="001724B5">
        <w:rPr>
          <w:color w:val="000000" w:themeColor="text1"/>
        </w:rPr>
        <w:t xml:space="preserve">A </w:t>
      </w:r>
      <w:r w:rsidR="001724B5" w:rsidRPr="004E2CD1">
        <w:rPr>
          <w:color w:val="000000" w:themeColor="text1"/>
          <w:shd w:val="clear" w:color="auto" w:fill="FFFFFF"/>
        </w:rPr>
        <w:t xml:space="preserve">systematic </w:t>
      </w:r>
      <w:r w:rsidR="001724B5" w:rsidRPr="004E2CD1">
        <w:rPr>
          <w:color w:val="000000" w:themeColor="text1"/>
        </w:rPr>
        <w:t xml:space="preserve">literature search </w:t>
      </w:r>
      <w:r w:rsidR="001724B5">
        <w:rPr>
          <w:color w:val="000000" w:themeColor="text1"/>
        </w:rPr>
        <w:t xml:space="preserve">of </w:t>
      </w:r>
      <w:r w:rsidR="001724B5">
        <w:rPr>
          <w:color w:val="000000" w:themeColor="text1"/>
          <w:shd w:val="clear" w:color="auto" w:fill="FFFFFF"/>
        </w:rPr>
        <w:t>e</w:t>
      </w:r>
      <w:r w:rsidR="001724B5" w:rsidRPr="004E2CD1">
        <w:rPr>
          <w:color w:val="000000" w:themeColor="text1"/>
          <w:shd w:val="clear" w:color="auto" w:fill="FFFFFF"/>
        </w:rPr>
        <w:t xml:space="preserve">ndometrial </w:t>
      </w:r>
      <w:r w:rsidR="001724B5" w:rsidRPr="004E2CD1">
        <w:rPr>
          <w:color w:val="000000" w:themeColor="text1"/>
        </w:rPr>
        <w:t xml:space="preserve">pathology in </w:t>
      </w:r>
      <w:r w:rsidR="001724B5">
        <w:rPr>
          <w:color w:val="000000" w:themeColor="text1"/>
        </w:rPr>
        <w:t xml:space="preserve">the </w:t>
      </w:r>
      <w:r w:rsidR="001724B5" w:rsidRPr="004E2CD1">
        <w:rPr>
          <w:color w:val="000000" w:themeColor="text1"/>
        </w:rPr>
        <w:t>general</w:t>
      </w:r>
      <w:r w:rsidR="001724B5">
        <w:rPr>
          <w:color w:val="000000" w:themeColor="text1"/>
        </w:rPr>
        <w:t xml:space="preserve"> </w:t>
      </w:r>
      <w:r w:rsidR="001724B5" w:rsidRPr="004E2CD1">
        <w:rPr>
          <w:color w:val="000000" w:themeColor="text1"/>
        </w:rPr>
        <w:t>population</w:t>
      </w:r>
      <w:r w:rsidR="001724B5" w:rsidDel="00873857">
        <w:rPr>
          <w:color w:val="000000" w:themeColor="text1"/>
          <w:shd w:val="clear" w:color="auto" w:fill="FFFFFF"/>
        </w:rPr>
        <w:t xml:space="preserve"> </w:t>
      </w:r>
      <w:r w:rsidR="001724B5" w:rsidRPr="004E2CD1">
        <w:rPr>
          <w:color w:val="000000" w:themeColor="text1"/>
        </w:rPr>
        <w:t xml:space="preserve">was </w:t>
      </w:r>
      <w:r w:rsidR="001724B5">
        <w:rPr>
          <w:color w:val="000000" w:themeColor="text1"/>
        </w:rPr>
        <w:t xml:space="preserve">performed </w:t>
      </w:r>
      <w:r w:rsidR="001724B5" w:rsidRPr="004E2CD1">
        <w:rPr>
          <w:color w:val="000000" w:themeColor="text1"/>
        </w:rPr>
        <w:t>using PubMed</w:t>
      </w:r>
      <w:r w:rsidR="001724B5">
        <w:rPr>
          <w:color w:val="000000" w:themeColor="text1"/>
        </w:rPr>
        <w:t xml:space="preserve"> to extract prevalence data</w:t>
      </w:r>
      <w:r>
        <w:rPr>
          <w:color w:val="000000" w:themeColor="text1"/>
        </w:rPr>
        <w:t>.</w:t>
      </w:r>
    </w:p>
    <w:p w14:paraId="72A0BE68" w14:textId="75A6D9C6" w:rsidR="007C527B" w:rsidRPr="007F7BB8" w:rsidRDefault="007C527B" w:rsidP="007C527B">
      <w:pPr>
        <w:pStyle w:val="NoSpacing"/>
        <w:spacing w:line="480" w:lineRule="auto"/>
        <w:jc w:val="left"/>
        <w:rPr>
          <w:b/>
        </w:rPr>
      </w:pPr>
      <w:bookmarkStart w:id="3" w:name="OLE_LINK115"/>
      <w:bookmarkStart w:id="4" w:name="OLE_LINK116"/>
      <w:r w:rsidRPr="004E2CD1">
        <w:rPr>
          <w:b/>
        </w:rPr>
        <w:t>Results:</w:t>
      </w:r>
      <w:r>
        <w:rPr>
          <w:b/>
        </w:rPr>
        <w:t xml:space="preserve"> </w:t>
      </w:r>
      <w:r w:rsidR="001724B5">
        <w:rPr>
          <w:color w:val="000000" w:themeColor="text1"/>
        </w:rPr>
        <w:t xml:space="preserve">Among </w:t>
      </w:r>
      <w:r w:rsidR="001724B5" w:rsidRPr="004E2CD1">
        <w:rPr>
          <w:color w:val="000000" w:themeColor="text1"/>
        </w:rPr>
        <w:t>1</w:t>
      </w:r>
      <w:r w:rsidR="000914FD">
        <w:rPr>
          <w:color w:val="000000" w:themeColor="text1"/>
        </w:rPr>
        <w:t>0</w:t>
      </w:r>
      <w:r w:rsidR="001724B5" w:rsidRPr="004E2CD1">
        <w:rPr>
          <w:color w:val="000000" w:themeColor="text1"/>
        </w:rPr>
        <w:t>4 women</w:t>
      </w:r>
      <w:r w:rsidR="001724B5">
        <w:rPr>
          <w:color w:val="000000" w:themeColor="text1"/>
        </w:rPr>
        <w:t xml:space="preserve"> </w:t>
      </w:r>
      <w:r w:rsidR="008C006C">
        <w:rPr>
          <w:color w:val="000000" w:themeColor="text1"/>
        </w:rPr>
        <w:t xml:space="preserve">who </w:t>
      </w:r>
      <w:r w:rsidR="005C2E83">
        <w:rPr>
          <w:color w:val="000000" w:themeColor="text1"/>
        </w:rPr>
        <w:t>had sufficient endometrial biopsies for diagnosis</w:t>
      </w:r>
      <w:r w:rsidR="001724B5" w:rsidRPr="004E2CD1">
        <w:rPr>
          <w:color w:val="000000" w:themeColor="text1"/>
        </w:rPr>
        <w:t xml:space="preserve"> from three cohort studies</w:t>
      </w:r>
      <w:r w:rsidR="008C006C">
        <w:rPr>
          <w:color w:val="000000" w:themeColor="text1"/>
        </w:rPr>
        <w:t>, t</w:t>
      </w:r>
      <w:r w:rsidR="001724B5" w:rsidRPr="004E2CD1">
        <w:rPr>
          <w:color w:val="000000" w:themeColor="text1"/>
        </w:rPr>
        <w:t xml:space="preserve">he </w:t>
      </w:r>
      <w:r w:rsidR="001724B5">
        <w:rPr>
          <w:color w:val="000000" w:themeColor="text1"/>
        </w:rPr>
        <w:t>median</w:t>
      </w:r>
      <w:r w:rsidR="001724B5" w:rsidRPr="004E2CD1">
        <w:rPr>
          <w:color w:val="000000" w:themeColor="text1"/>
        </w:rPr>
        <w:t xml:space="preserve"> </w:t>
      </w:r>
      <w:r w:rsidR="001724B5" w:rsidRPr="00BF7837">
        <w:rPr>
          <w:color w:val="000000" w:themeColor="text1"/>
        </w:rPr>
        <w:t>of age and BMI of the sample were 38</w:t>
      </w:r>
      <w:r w:rsidR="001724B5">
        <w:rPr>
          <w:color w:val="000000" w:themeColor="text1"/>
        </w:rPr>
        <w:t>.0</w:t>
      </w:r>
      <w:r w:rsidR="001724B5" w:rsidRPr="00BF7837">
        <w:rPr>
          <w:color w:val="000000" w:themeColor="text1"/>
        </w:rPr>
        <w:t xml:space="preserve"> years and 45.9 kg/m</w:t>
      </w:r>
      <w:r w:rsidR="001724B5" w:rsidRPr="00BF7837">
        <w:rPr>
          <w:color w:val="000000" w:themeColor="text1"/>
          <w:vertAlign w:val="superscript"/>
        </w:rPr>
        <w:t>2</w:t>
      </w:r>
      <w:r w:rsidR="001724B5" w:rsidRPr="00BF7837">
        <w:rPr>
          <w:color w:val="000000" w:themeColor="text1"/>
        </w:rPr>
        <w:t>,</w:t>
      </w:r>
      <w:r w:rsidR="001724B5" w:rsidRPr="004E2CD1">
        <w:rPr>
          <w:color w:val="000000" w:themeColor="text1"/>
        </w:rPr>
        <w:t xml:space="preserve"> respectively. </w:t>
      </w:r>
      <w:r w:rsidR="001724B5">
        <w:rPr>
          <w:color w:val="000000" w:themeColor="text1"/>
        </w:rPr>
        <w:t xml:space="preserve">Endometrial biopsy </w:t>
      </w:r>
      <w:r w:rsidR="001724B5" w:rsidRPr="004E2CD1">
        <w:rPr>
          <w:color w:val="000000" w:themeColor="text1"/>
        </w:rPr>
        <w:t xml:space="preserve">results </w:t>
      </w:r>
      <w:proofErr w:type="gramStart"/>
      <w:r w:rsidR="001724B5" w:rsidRPr="004E2CD1">
        <w:rPr>
          <w:color w:val="000000" w:themeColor="text1"/>
        </w:rPr>
        <w:t>were:</w:t>
      </w:r>
      <w:proofErr w:type="gramEnd"/>
      <w:r w:rsidR="001724B5" w:rsidRPr="004E2CD1">
        <w:rPr>
          <w:color w:val="000000" w:themeColor="text1"/>
        </w:rPr>
        <w:t xml:space="preserve"> </w:t>
      </w:r>
      <w:r w:rsidR="001724B5" w:rsidRPr="00C14C30">
        <w:rPr>
          <w:color w:val="000000" w:themeColor="text1"/>
        </w:rPr>
        <w:t>proliferative (44.2%), secretory (24.0%), inactive (</w:t>
      </w:r>
      <w:r w:rsidR="001724B5">
        <w:rPr>
          <w:color w:val="000000" w:themeColor="text1"/>
        </w:rPr>
        <w:t>17.3</w:t>
      </w:r>
      <w:r w:rsidR="001724B5" w:rsidRPr="00C14C30">
        <w:rPr>
          <w:color w:val="000000" w:themeColor="text1"/>
        </w:rPr>
        <w:t>%), hyperplasia (</w:t>
      </w:r>
      <w:r w:rsidR="001724B5">
        <w:rPr>
          <w:color w:val="000000" w:themeColor="text1"/>
        </w:rPr>
        <w:t>8.7</w:t>
      </w:r>
      <w:r w:rsidR="001724B5" w:rsidRPr="00C14C30">
        <w:rPr>
          <w:color w:val="000000" w:themeColor="text1"/>
        </w:rPr>
        <w:t xml:space="preserve">%), </w:t>
      </w:r>
      <w:r w:rsidR="001724B5">
        <w:rPr>
          <w:color w:val="000000" w:themeColor="text1"/>
        </w:rPr>
        <w:t xml:space="preserve">and </w:t>
      </w:r>
      <w:r w:rsidR="001724B5" w:rsidRPr="00C14C30">
        <w:rPr>
          <w:color w:val="000000" w:themeColor="text1"/>
        </w:rPr>
        <w:t>metaplasia or endometrial polyp (</w:t>
      </w:r>
      <w:r w:rsidR="001724B5">
        <w:rPr>
          <w:color w:val="000000" w:themeColor="text1"/>
        </w:rPr>
        <w:t>5</w:t>
      </w:r>
      <w:r w:rsidR="001724B5" w:rsidRPr="00C14C30">
        <w:rPr>
          <w:color w:val="000000" w:themeColor="text1"/>
        </w:rPr>
        <w:t>.8%).</w:t>
      </w:r>
      <w:r w:rsidR="001724B5" w:rsidRPr="004E2CD1">
        <w:rPr>
          <w:color w:val="000000" w:themeColor="text1"/>
        </w:rPr>
        <w:t xml:space="preserve"> </w:t>
      </w:r>
      <w:r w:rsidR="001724B5">
        <w:rPr>
          <w:color w:val="000000" w:themeColor="text1"/>
        </w:rPr>
        <w:t>A</w:t>
      </w:r>
      <w:r w:rsidR="001724B5" w:rsidRPr="00574A9A">
        <w:rPr>
          <w:color w:val="000000" w:themeColor="text1"/>
        </w:rPr>
        <w:t>fter adjusting for age</w:t>
      </w:r>
      <w:r w:rsidR="001724B5">
        <w:rPr>
          <w:color w:val="000000" w:themeColor="text1"/>
        </w:rPr>
        <w:t xml:space="preserve"> and race,</w:t>
      </w:r>
      <w:r w:rsidR="001724B5" w:rsidRPr="00574A9A">
        <w:rPr>
          <w:color w:val="000000" w:themeColor="text1"/>
        </w:rPr>
        <w:t xml:space="preserve"> </w:t>
      </w:r>
      <w:r w:rsidR="001724B5">
        <w:rPr>
          <w:color w:val="000000" w:themeColor="text1"/>
        </w:rPr>
        <w:t>a</w:t>
      </w:r>
      <w:r w:rsidR="001724B5" w:rsidRPr="004E2CD1">
        <w:rPr>
          <w:color w:val="000000" w:themeColor="text1"/>
        </w:rPr>
        <w:t>n increase in BMI by 1 kg/m</w:t>
      </w:r>
      <w:r w:rsidR="001724B5" w:rsidRPr="004E2CD1">
        <w:rPr>
          <w:color w:val="000000" w:themeColor="text1"/>
          <w:vertAlign w:val="superscript"/>
        </w:rPr>
        <w:t>2</w:t>
      </w:r>
      <w:r w:rsidR="001724B5" w:rsidRPr="004E2CD1">
        <w:rPr>
          <w:color w:val="000000" w:themeColor="text1"/>
        </w:rPr>
        <w:t xml:space="preserve"> was </w:t>
      </w:r>
      <w:r w:rsidR="001724B5" w:rsidRPr="00C952EB">
        <w:rPr>
          <w:color w:val="000000" w:themeColor="text1"/>
        </w:rPr>
        <w:t xml:space="preserve">associated with </w:t>
      </w:r>
      <w:r w:rsidR="001724B5" w:rsidRPr="00D02901">
        <w:rPr>
          <w:color w:val="000000" w:themeColor="text1"/>
        </w:rPr>
        <w:t xml:space="preserve">11% greater odds of having endometrial anomalies or </w:t>
      </w:r>
      <w:r w:rsidR="001724B5" w:rsidRPr="00D02901">
        <w:t>proliferative endometrium</w:t>
      </w:r>
      <w:r w:rsidR="001724B5" w:rsidRPr="00D02901">
        <w:rPr>
          <w:color w:val="000000" w:themeColor="text1"/>
        </w:rPr>
        <w:t xml:space="preserve"> (</w:t>
      </w:r>
      <w:r w:rsidR="001724B5" w:rsidRPr="00D02901">
        <w:rPr>
          <w:rStyle w:val="Emphasis"/>
          <w:color w:val="000000" w:themeColor="text1"/>
        </w:rPr>
        <w:t>p</w:t>
      </w:r>
      <w:r w:rsidR="00072BDC">
        <w:rPr>
          <w:color w:val="000000" w:themeColor="text1"/>
        </w:rPr>
        <w:t xml:space="preserve"> </w:t>
      </w:r>
      <w:r w:rsidR="001724B5" w:rsidRPr="00D02901">
        <w:rPr>
          <w:color w:val="000000" w:themeColor="text1"/>
        </w:rPr>
        <w:t xml:space="preserve">&lt; 0.01). </w:t>
      </w:r>
      <w:r w:rsidR="001724B5" w:rsidRPr="00D02901">
        <w:t xml:space="preserve">Our sample appeared to have higher prevalence of </w:t>
      </w:r>
      <w:bookmarkStart w:id="5" w:name="OLE_LINK166"/>
      <w:bookmarkStart w:id="6" w:name="OLE_LINK167"/>
      <w:bookmarkStart w:id="7" w:name="OLE_LINK168"/>
      <w:bookmarkStart w:id="8" w:name="OLE_LINK169"/>
      <w:bookmarkStart w:id="9" w:name="OLE_LINK170"/>
      <w:bookmarkStart w:id="10" w:name="OLE_LINK173"/>
      <w:r w:rsidR="001724B5" w:rsidRPr="00D02901">
        <w:t>anomalies excluding polyps (</w:t>
      </w:r>
      <w:r w:rsidR="001724B5" w:rsidRPr="00D02901">
        <w:rPr>
          <w:color w:val="000000" w:themeColor="text1"/>
        </w:rPr>
        <w:t>10.6%</w:t>
      </w:r>
      <w:r w:rsidR="001724B5" w:rsidRPr="00D02901">
        <w:t>)</w:t>
      </w:r>
      <w:r w:rsidR="009D03C8">
        <w:t>,</w:t>
      </w:r>
      <w:r w:rsidR="001724B5" w:rsidRPr="00D02901">
        <w:t xml:space="preserve"> </w:t>
      </w:r>
      <w:r w:rsidR="005B42B0">
        <w:t xml:space="preserve">hyperplasia (8.7%) </w:t>
      </w:r>
      <w:r w:rsidR="001724B5" w:rsidRPr="00C952EB">
        <w:t xml:space="preserve">and proliferative </w:t>
      </w:r>
      <w:bookmarkEnd w:id="5"/>
      <w:bookmarkEnd w:id="6"/>
      <w:bookmarkEnd w:id="7"/>
      <w:bookmarkEnd w:id="8"/>
      <w:bookmarkEnd w:id="9"/>
      <w:bookmarkEnd w:id="10"/>
      <w:r w:rsidR="001724B5" w:rsidRPr="00C952EB">
        <w:t>endometrium (44.2</w:t>
      </w:r>
      <w:r w:rsidR="001724B5" w:rsidRPr="00D02901">
        <w:t>%</w:t>
      </w:r>
      <w:r w:rsidR="001724B5" w:rsidRPr="00D02901">
        <w:rPr>
          <w:color w:val="000000" w:themeColor="text1"/>
        </w:rPr>
        <w:t>)</w:t>
      </w:r>
      <w:r w:rsidR="001724B5" w:rsidRPr="00D02901">
        <w:t xml:space="preserve"> compared to the general population from published studies (anomalies</w:t>
      </w:r>
      <w:r w:rsidR="001724B5">
        <w:t xml:space="preserve"> </w:t>
      </w:r>
      <w:r w:rsidR="001724B5" w:rsidRPr="00D02901">
        <w:t xml:space="preserve">excluding polyps: </w:t>
      </w:r>
      <w:r w:rsidR="001724B5" w:rsidRPr="00D02901">
        <w:rPr>
          <w:color w:val="000000" w:themeColor="text1"/>
        </w:rPr>
        <w:t>0.8% to 7.3%</w:t>
      </w:r>
      <w:r w:rsidR="001724B5" w:rsidRPr="00D02901">
        <w:t xml:space="preserve">, </w:t>
      </w:r>
      <w:r w:rsidR="009D03C8">
        <w:t xml:space="preserve">pooled hyperplasia prevalence: 4.1%, pooled </w:t>
      </w:r>
      <w:r w:rsidR="001724B5" w:rsidRPr="00D02901">
        <w:t>proliferative</w:t>
      </w:r>
      <w:r w:rsidR="001724B5" w:rsidRPr="00B95C26">
        <w:t xml:space="preserve"> endometrium</w:t>
      </w:r>
      <w:r w:rsidR="009D03C8">
        <w:t xml:space="preserve"> prevalence</w:t>
      </w:r>
      <w:r w:rsidR="001724B5" w:rsidRPr="00B95C26">
        <w:t xml:space="preserve">: </w:t>
      </w:r>
      <w:r w:rsidR="00076469">
        <w:t>18.1</w:t>
      </w:r>
      <w:r w:rsidR="001724B5" w:rsidRPr="00B95C26">
        <w:t>%)</w:t>
      </w:r>
      <w:r w:rsidRPr="00B95C26">
        <w:t>.</w:t>
      </w:r>
    </w:p>
    <w:p w14:paraId="1BB58728" w14:textId="1AB30321" w:rsidR="007C527B" w:rsidRPr="00167CF5" w:rsidRDefault="007C527B" w:rsidP="007C527B">
      <w:pPr>
        <w:pStyle w:val="NoSpacing"/>
        <w:spacing w:line="480" w:lineRule="auto"/>
        <w:jc w:val="left"/>
        <w:rPr>
          <w:b/>
        </w:rPr>
      </w:pPr>
      <w:r w:rsidRPr="004E2CD1">
        <w:rPr>
          <w:b/>
        </w:rPr>
        <w:t>Conclusion:</w:t>
      </w:r>
      <w:bookmarkStart w:id="11" w:name="OLE_LINK138"/>
      <w:bookmarkStart w:id="12" w:name="OLE_LINK139"/>
      <w:r>
        <w:rPr>
          <w:b/>
        </w:rPr>
        <w:t xml:space="preserve"> </w:t>
      </w:r>
      <w:r w:rsidR="001724B5">
        <w:rPr>
          <w:color w:val="000000" w:themeColor="text1"/>
        </w:rPr>
        <w:t>Among this sample of female bariatric surgery candidates, higher BMI was related to greater odds of endometrial pathologies or proliferative endometrium. Furthermore, endometrial pathologies appeared to be</w:t>
      </w:r>
      <w:r w:rsidR="001724B5" w:rsidRPr="004E2CD1">
        <w:rPr>
          <w:color w:val="000000" w:themeColor="text1"/>
        </w:rPr>
        <w:t xml:space="preserve"> more common compared to</w:t>
      </w:r>
      <w:r w:rsidR="001724B5">
        <w:rPr>
          <w:color w:val="000000" w:themeColor="text1"/>
        </w:rPr>
        <w:t xml:space="preserve"> the</w:t>
      </w:r>
      <w:r w:rsidR="001724B5" w:rsidRPr="004E2CD1">
        <w:rPr>
          <w:color w:val="000000" w:themeColor="text1"/>
        </w:rPr>
        <w:t xml:space="preserve"> general population</w:t>
      </w:r>
      <w:r w:rsidR="001724B5">
        <w:rPr>
          <w:color w:val="000000" w:themeColor="text1"/>
        </w:rPr>
        <w:t xml:space="preserve">. </w:t>
      </w:r>
      <w:r w:rsidR="001724B5" w:rsidRPr="004E2CD1">
        <w:rPr>
          <w:color w:val="000000" w:themeColor="text1"/>
        </w:rPr>
        <w:t xml:space="preserve">More thorough examination </w:t>
      </w:r>
      <w:r w:rsidR="001724B5">
        <w:rPr>
          <w:color w:val="000000" w:themeColor="text1"/>
        </w:rPr>
        <w:t>of the</w:t>
      </w:r>
      <w:r w:rsidR="001724B5" w:rsidRPr="004E2CD1">
        <w:rPr>
          <w:color w:val="000000" w:themeColor="text1"/>
        </w:rPr>
        <w:t xml:space="preserve"> relationships between levels of obesity and endometrial pathology are needed to better characterize high cancer risk groups who may benefit from introducing screening</w:t>
      </w:r>
      <w:r w:rsidR="001724B5">
        <w:rPr>
          <w:color w:val="000000" w:themeColor="text1"/>
        </w:rPr>
        <w:t xml:space="preserve"> or preventive</w:t>
      </w:r>
      <w:r w:rsidR="001724B5" w:rsidRPr="004E2CD1">
        <w:rPr>
          <w:color w:val="000000" w:themeColor="text1"/>
        </w:rPr>
        <w:t xml:space="preserve"> measures</w:t>
      </w:r>
      <w:r w:rsidRPr="004E2CD1">
        <w:rPr>
          <w:color w:val="000000" w:themeColor="text1"/>
        </w:rPr>
        <w:t>.</w:t>
      </w:r>
      <w:bookmarkEnd w:id="3"/>
      <w:bookmarkEnd w:id="4"/>
      <w:bookmarkEnd w:id="11"/>
      <w:bookmarkEnd w:id="12"/>
    </w:p>
    <w:p w14:paraId="1E0ED3CA" w14:textId="77777777" w:rsidR="007C527B" w:rsidRDefault="007C527B" w:rsidP="00EF5C08">
      <w:pPr>
        <w:spacing w:line="240" w:lineRule="auto"/>
        <w:ind w:firstLine="0"/>
        <w:jc w:val="left"/>
        <w:rPr>
          <w:b/>
        </w:rPr>
      </w:pPr>
    </w:p>
    <w:p w14:paraId="39DFA016" w14:textId="77777777" w:rsidR="008A110F" w:rsidRDefault="00130B6B" w:rsidP="0011612C">
      <w:pPr>
        <w:pStyle w:val="TableofContentsHeading"/>
        <w:outlineLvl w:val="9"/>
      </w:pPr>
      <w:r>
        <w:t>Table of Contents</w:t>
      </w:r>
    </w:p>
    <w:p w14:paraId="642054CA" w14:textId="6915B31C" w:rsidR="00EF2BE5" w:rsidRDefault="00977828">
      <w:pPr>
        <w:pStyle w:val="TOC1"/>
        <w:rPr>
          <w:rFonts w:asciiTheme="minorHAnsi" w:eastAsiaTheme="minorEastAsia" w:hAnsiTheme="minorHAnsi" w:cstheme="minorBidi"/>
          <w:b w:val="0"/>
          <w:noProof/>
          <w:lang w:eastAsia="zh-CN"/>
        </w:rPr>
      </w:pPr>
      <w:r>
        <w:rPr>
          <w:bCs/>
        </w:rPr>
        <w:fldChar w:fldCharType="begin"/>
      </w:r>
      <w:r>
        <w:rPr>
          <w:bCs/>
        </w:rPr>
        <w:instrText xml:space="preserve"> TOC \o "3-4" \h \z \t "Heading 1,1,Heading 2,2,App Section,2,Appendix,1,Heading,1,Heading No Tab,1" </w:instrText>
      </w:r>
      <w:r>
        <w:rPr>
          <w:bCs/>
        </w:rPr>
        <w:fldChar w:fldCharType="separate"/>
      </w:r>
      <w:hyperlink w:anchor="_Toc5874872" w:history="1">
        <w:r w:rsidR="00EF2BE5" w:rsidRPr="00227287">
          <w:rPr>
            <w:rStyle w:val="Hyperlink"/>
            <w:noProof/>
          </w:rPr>
          <w:t>1.0 Introduction</w:t>
        </w:r>
        <w:r w:rsidR="00EF2BE5">
          <w:rPr>
            <w:noProof/>
            <w:webHidden/>
          </w:rPr>
          <w:tab/>
        </w:r>
        <w:r w:rsidR="00EF2BE5">
          <w:rPr>
            <w:noProof/>
            <w:webHidden/>
          </w:rPr>
          <w:fldChar w:fldCharType="begin"/>
        </w:r>
        <w:r w:rsidR="00EF2BE5">
          <w:rPr>
            <w:noProof/>
            <w:webHidden/>
          </w:rPr>
          <w:instrText xml:space="preserve"> PAGEREF _Toc5874872 \h </w:instrText>
        </w:r>
        <w:r w:rsidR="00EF2BE5">
          <w:rPr>
            <w:noProof/>
            <w:webHidden/>
          </w:rPr>
        </w:r>
        <w:r w:rsidR="00EF2BE5">
          <w:rPr>
            <w:noProof/>
            <w:webHidden/>
          </w:rPr>
          <w:fldChar w:fldCharType="separate"/>
        </w:r>
        <w:r w:rsidR="00C87865">
          <w:rPr>
            <w:noProof/>
            <w:webHidden/>
          </w:rPr>
          <w:t>1</w:t>
        </w:r>
        <w:r w:rsidR="00EF2BE5">
          <w:rPr>
            <w:noProof/>
            <w:webHidden/>
          </w:rPr>
          <w:fldChar w:fldCharType="end"/>
        </w:r>
      </w:hyperlink>
    </w:p>
    <w:p w14:paraId="4761A875" w14:textId="370E3A76" w:rsidR="00EF2BE5" w:rsidRDefault="00C87865">
      <w:pPr>
        <w:pStyle w:val="TOC2"/>
        <w:rPr>
          <w:rFonts w:asciiTheme="minorHAnsi" w:eastAsiaTheme="minorEastAsia" w:hAnsiTheme="minorHAnsi" w:cstheme="minorBidi"/>
          <w:b w:val="0"/>
          <w:noProof/>
          <w:lang w:eastAsia="zh-CN"/>
        </w:rPr>
      </w:pPr>
      <w:hyperlink w:anchor="_Toc5874873" w:history="1">
        <w:r w:rsidR="00EF2BE5" w:rsidRPr="00227287">
          <w:rPr>
            <w:rStyle w:val="Hyperlink"/>
            <w:noProof/>
          </w:rPr>
          <w:t>1.1 Normal Histology of Endometrium</w:t>
        </w:r>
        <w:r w:rsidR="00EF2BE5">
          <w:rPr>
            <w:noProof/>
            <w:webHidden/>
          </w:rPr>
          <w:tab/>
        </w:r>
        <w:r w:rsidR="00EF2BE5">
          <w:rPr>
            <w:noProof/>
            <w:webHidden/>
          </w:rPr>
          <w:fldChar w:fldCharType="begin"/>
        </w:r>
        <w:r w:rsidR="00EF2BE5">
          <w:rPr>
            <w:noProof/>
            <w:webHidden/>
          </w:rPr>
          <w:instrText xml:space="preserve"> PAGEREF _Toc5874873 \h </w:instrText>
        </w:r>
        <w:r w:rsidR="00EF2BE5">
          <w:rPr>
            <w:noProof/>
            <w:webHidden/>
          </w:rPr>
        </w:r>
        <w:r w:rsidR="00EF2BE5">
          <w:rPr>
            <w:noProof/>
            <w:webHidden/>
          </w:rPr>
          <w:fldChar w:fldCharType="separate"/>
        </w:r>
        <w:r>
          <w:rPr>
            <w:noProof/>
            <w:webHidden/>
          </w:rPr>
          <w:t>1</w:t>
        </w:r>
        <w:r w:rsidR="00EF2BE5">
          <w:rPr>
            <w:noProof/>
            <w:webHidden/>
          </w:rPr>
          <w:fldChar w:fldCharType="end"/>
        </w:r>
      </w:hyperlink>
    </w:p>
    <w:p w14:paraId="08886E51" w14:textId="4FCCED50" w:rsidR="00EF2BE5" w:rsidRDefault="00C87865">
      <w:pPr>
        <w:pStyle w:val="TOC2"/>
        <w:rPr>
          <w:rFonts w:asciiTheme="minorHAnsi" w:eastAsiaTheme="minorEastAsia" w:hAnsiTheme="minorHAnsi" w:cstheme="minorBidi"/>
          <w:b w:val="0"/>
          <w:noProof/>
          <w:lang w:eastAsia="zh-CN"/>
        </w:rPr>
      </w:pPr>
      <w:hyperlink w:anchor="_Toc5874874" w:history="1">
        <w:r w:rsidR="00EF2BE5" w:rsidRPr="00227287">
          <w:rPr>
            <w:rStyle w:val="Hyperlink"/>
            <w:noProof/>
          </w:rPr>
          <w:t>1.2 Common Types of Endometrial Pathology and the Role of Estrogen</w:t>
        </w:r>
        <w:r w:rsidR="00EF2BE5">
          <w:rPr>
            <w:noProof/>
            <w:webHidden/>
          </w:rPr>
          <w:tab/>
        </w:r>
        <w:r w:rsidR="00EF2BE5">
          <w:rPr>
            <w:noProof/>
            <w:webHidden/>
          </w:rPr>
          <w:fldChar w:fldCharType="begin"/>
        </w:r>
        <w:r w:rsidR="00EF2BE5">
          <w:rPr>
            <w:noProof/>
            <w:webHidden/>
          </w:rPr>
          <w:instrText xml:space="preserve"> PAGEREF _Toc5874874 \h </w:instrText>
        </w:r>
        <w:r w:rsidR="00EF2BE5">
          <w:rPr>
            <w:noProof/>
            <w:webHidden/>
          </w:rPr>
        </w:r>
        <w:r w:rsidR="00EF2BE5">
          <w:rPr>
            <w:noProof/>
            <w:webHidden/>
          </w:rPr>
          <w:fldChar w:fldCharType="separate"/>
        </w:r>
        <w:r>
          <w:rPr>
            <w:noProof/>
            <w:webHidden/>
          </w:rPr>
          <w:t>2</w:t>
        </w:r>
        <w:r w:rsidR="00EF2BE5">
          <w:rPr>
            <w:noProof/>
            <w:webHidden/>
          </w:rPr>
          <w:fldChar w:fldCharType="end"/>
        </w:r>
      </w:hyperlink>
    </w:p>
    <w:p w14:paraId="74FCDCC9" w14:textId="1A7DD15E" w:rsidR="00EF2BE5" w:rsidRDefault="00C87865">
      <w:pPr>
        <w:pStyle w:val="TOC2"/>
        <w:rPr>
          <w:rFonts w:asciiTheme="minorHAnsi" w:eastAsiaTheme="minorEastAsia" w:hAnsiTheme="minorHAnsi" w:cstheme="minorBidi"/>
          <w:b w:val="0"/>
          <w:noProof/>
          <w:lang w:eastAsia="zh-CN"/>
        </w:rPr>
      </w:pPr>
      <w:hyperlink w:anchor="_Toc5874875" w:history="1">
        <w:r w:rsidR="00EF2BE5" w:rsidRPr="00227287">
          <w:rPr>
            <w:rStyle w:val="Hyperlink"/>
            <w:noProof/>
          </w:rPr>
          <w:t>1.3 Screening and Diagnosis of Endometrial Pathology: Pipelle and Dilation and Curettage (D&amp;C)</w:t>
        </w:r>
        <w:r w:rsidR="00EF2BE5">
          <w:rPr>
            <w:noProof/>
            <w:webHidden/>
          </w:rPr>
          <w:tab/>
        </w:r>
        <w:r w:rsidR="00EF2BE5">
          <w:rPr>
            <w:noProof/>
            <w:webHidden/>
          </w:rPr>
          <w:fldChar w:fldCharType="begin"/>
        </w:r>
        <w:r w:rsidR="00EF2BE5">
          <w:rPr>
            <w:noProof/>
            <w:webHidden/>
          </w:rPr>
          <w:instrText xml:space="preserve"> PAGEREF _Toc5874875 \h </w:instrText>
        </w:r>
        <w:r w:rsidR="00EF2BE5">
          <w:rPr>
            <w:noProof/>
            <w:webHidden/>
          </w:rPr>
        </w:r>
        <w:r w:rsidR="00EF2BE5">
          <w:rPr>
            <w:noProof/>
            <w:webHidden/>
          </w:rPr>
          <w:fldChar w:fldCharType="separate"/>
        </w:r>
        <w:r>
          <w:rPr>
            <w:noProof/>
            <w:webHidden/>
          </w:rPr>
          <w:t>4</w:t>
        </w:r>
        <w:r w:rsidR="00EF2BE5">
          <w:rPr>
            <w:noProof/>
            <w:webHidden/>
          </w:rPr>
          <w:fldChar w:fldCharType="end"/>
        </w:r>
      </w:hyperlink>
    </w:p>
    <w:p w14:paraId="23AEF02D" w14:textId="65D25516" w:rsidR="00EF2BE5" w:rsidRDefault="00C87865">
      <w:pPr>
        <w:pStyle w:val="TOC2"/>
        <w:rPr>
          <w:rFonts w:asciiTheme="minorHAnsi" w:eastAsiaTheme="minorEastAsia" w:hAnsiTheme="minorHAnsi" w:cstheme="minorBidi"/>
          <w:b w:val="0"/>
          <w:noProof/>
          <w:lang w:eastAsia="zh-CN"/>
        </w:rPr>
      </w:pPr>
      <w:hyperlink w:anchor="_Toc5874876" w:history="1">
        <w:r w:rsidR="00EF2BE5" w:rsidRPr="00227287">
          <w:rPr>
            <w:rStyle w:val="Hyperlink"/>
            <w:noProof/>
          </w:rPr>
          <w:t>1.4 Obesity and Gynecologic Disease</w:t>
        </w:r>
        <w:r w:rsidR="00EF2BE5">
          <w:rPr>
            <w:noProof/>
            <w:webHidden/>
          </w:rPr>
          <w:tab/>
        </w:r>
        <w:r w:rsidR="00EF2BE5">
          <w:rPr>
            <w:noProof/>
            <w:webHidden/>
          </w:rPr>
          <w:fldChar w:fldCharType="begin"/>
        </w:r>
        <w:r w:rsidR="00EF2BE5">
          <w:rPr>
            <w:noProof/>
            <w:webHidden/>
          </w:rPr>
          <w:instrText xml:space="preserve"> PAGEREF _Toc5874876 \h </w:instrText>
        </w:r>
        <w:r w:rsidR="00EF2BE5">
          <w:rPr>
            <w:noProof/>
            <w:webHidden/>
          </w:rPr>
        </w:r>
        <w:r w:rsidR="00EF2BE5">
          <w:rPr>
            <w:noProof/>
            <w:webHidden/>
          </w:rPr>
          <w:fldChar w:fldCharType="separate"/>
        </w:r>
        <w:r>
          <w:rPr>
            <w:noProof/>
            <w:webHidden/>
          </w:rPr>
          <w:t>5</w:t>
        </w:r>
        <w:r w:rsidR="00EF2BE5">
          <w:rPr>
            <w:noProof/>
            <w:webHidden/>
          </w:rPr>
          <w:fldChar w:fldCharType="end"/>
        </w:r>
      </w:hyperlink>
    </w:p>
    <w:p w14:paraId="0940AA38" w14:textId="4487D4F6" w:rsidR="00EF2BE5" w:rsidRDefault="00C87865">
      <w:pPr>
        <w:pStyle w:val="TOC2"/>
        <w:rPr>
          <w:rFonts w:asciiTheme="minorHAnsi" w:eastAsiaTheme="minorEastAsia" w:hAnsiTheme="minorHAnsi" w:cstheme="minorBidi"/>
          <w:b w:val="0"/>
          <w:noProof/>
          <w:lang w:eastAsia="zh-CN"/>
        </w:rPr>
      </w:pPr>
      <w:hyperlink w:anchor="_Toc5874877" w:history="1">
        <w:r w:rsidR="00EF2BE5" w:rsidRPr="00227287">
          <w:rPr>
            <w:rStyle w:val="Hyperlink"/>
            <w:noProof/>
          </w:rPr>
          <w:t>1.5 Bariatric Surgery as A Model for Gynecologic Pathology Prevention</w:t>
        </w:r>
        <w:r w:rsidR="00EF2BE5">
          <w:rPr>
            <w:noProof/>
            <w:webHidden/>
          </w:rPr>
          <w:tab/>
        </w:r>
        <w:r w:rsidR="00EF2BE5">
          <w:rPr>
            <w:noProof/>
            <w:webHidden/>
          </w:rPr>
          <w:fldChar w:fldCharType="begin"/>
        </w:r>
        <w:r w:rsidR="00EF2BE5">
          <w:rPr>
            <w:noProof/>
            <w:webHidden/>
          </w:rPr>
          <w:instrText xml:space="preserve"> PAGEREF _Toc5874877 \h </w:instrText>
        </w:r>
        <w:r w:rsidR="00EF2BE5">
          <w:rPr>
            <w:noProof/>
            <w:webHidden/>
          </w:rPr>
        </w:r>
        <w:r w:rsidR="00EF2BE5">
          <w:rPr>
            <w:noProof/>
            <w:webHidden/>
          </w:rPr>
          <w:fldChar w:fldCharType="separate"/>
        </w:r>
        <w:r>
          <w:rPr>
            <w:noProof/>
            <w:webHidden/>
          </w:rPr>
          <w:t>6</w:t>
        </w:r>
        <w:r w:rsidR="00EF2BE5">
          <w:rPr>
            <w:noProof/>
            <w:webHidden/>
          </w:rPr>
          <w:fldChar w:fldCharType="end"/>
        </w:r>
      </w:hyperlink>
    </w:p>
    <w:p w14:paraId="10CEDED8" w14:textId="730D808E" w:rsidR="00EF2BE5" w:rsidRDefault="00C87865">
      <w:pPr>
        <w:pStyle w:val="TOC2"/>
        <w:rPr>
          <w:rFonts w:asciiTheme="minorHAnsi" w:eastAsiaTheme="minorEastAsia" w:hAnsiTheme="minorHAnsi" w:cstheme="minorBidi"/>
          <w:b w:val="0"/>
          <w:noProof/>
          <w:lang w:eastAsia="zh-CN"/>
        </w:rPr>
      </w:pPr>
      <w:hyperlink w:anchor="_Toc5874878" w:history="1">
        <w:r w:rsidR="00EF2BE5" w:rsidRPr="00227287">
          <w:rPr>
            <w:rStyle w:val="Hyperlink"/>
            <w:noProof/>
          </w:rPr>
          <w:t>1.6 Gap in Knowledge</w:t>
        </w:r>
        <w:r w:rsidR="00EF2BE5">
          <w:rPr>
            <w:noProof/>
            <w:webHidden/>
          </w:rPr>
          <w:tab/>
        </w:r>
        <w:r w:rsidR="00EF2BE5">
          <w:rPr>
            <w:noProof/>
            <w:webHidden/>
          </w:rPr>
          <w:fldChar w:fldCharType="begin"/>
        </w:r>
        <w:r w:rsidR="00EF2BE5">
          <w:rPr>
            <w:noProof/>
            <w:webHidden/>
          </w:rPr>
          <w:instrText xml:space="preserve"> PAGEREF _Toc5874878 \h </w:instrText>
        </w:r>
        <w:r w:rsidR="00EF2BE5">
          <w:rPr>
            <w:noProof/>
            <w:webHidden/>
          </w:rPr>
        </w:r>
        <w:r w:rsidR="00EF2BE5">
          <w:rPr>
            <w:noProof/>
            <w:webHidden/>
          </w:rPr>
          <w:fldChar w:fldCharType="separate"/>
        </w:r>
        <w:r>
          <w:rPr>
            <w:noProof/>
            <w:webHidden/>
          </w:rPr>
          <w:t>7</w:t>
        </w:r>
        <w:r w:rsidR="00EF2BE5">
          <w:rPr>
            <w:noProof/>
            <w:webHidden/>
          </w:rPr>
          <w:fldChar w:fldCharType="end"/>
        </w:r>
      </w:hyperlink>
    </w:p>
    <w:p w14:paraId="6B47B64B" w14:textId="1AFA0DBB" w:rsidR="00EF2BE5" w:rsidRDefault="00C87865">
      <w:pPr>
        <w:pStyle w:val="TOC2"/>
        <w:rPr>
          <w:rFonts w:asciiTheme="minorHAnsi" w:eastAsiaTheme="minorEastAsia" w:hAnsiTheme="minorHAnsi" w:cstheme="minorBidi"/>
          <w:b w:val="0"/>
          <w:noProof/>
          <w:lang w:eastAsia="zh-CN"/>
        </w:rPr>
      </w:pPr>
      <w:hyperlink w:anchor="_Toc5874879" w:history="1">
        <w:r w:rsidR="00EF2BE5" w:rsidRPr="00227287">
          <w:rPr>
            <w:rStyle w:val="Hyperlink"/>
            <w:noProof/>
          </w:rPr>
          <w:t>1.7 Public Health Significance</w:t>
        </w:r>
        <w:r w:rsidR="00EF2BE5">
          <w:rPr>
            <w:noProof/>
            <w:webHidden/>
          </w:rPr>
          <w:tab/>
        </w:r>
        <w:r w:rsidR="00EF2BE5">
          <w:rPr>
            <w:noProof/>
            <w:webHidden/>
          </w:rPr>
          <w:fldChar w:fldCharType="begin"/>
        </w:r>
        <w:r w:rsidR="00EF2BE5">
          <w:rPr>
            <w:noProof/>
            <w:webHidden/>
          </w:rPr>
          <w:instrText xml:space="preserve"> PAGEREF _Toc5874879 \h </w:instrText>
        </w:r>
        <w:r w:rsidR="00EF2BE5">
          <w:rPr>
            <w:noProof/>
            <w:webHidden/>
          </w:rPr>
        </w:r>
        <w:r w:rsidR="00EF2BE5">
          <w:rPr>
            <w:noProof/>
            <w:webHidden/>
          </w:rPr>
          <w:fldChar w:fldCharType="separate"/>
        </w:r>
        <w:r>
          <w:rPr>
            <w:noProof/>
            <w:webHidden/>
          </w:rPr>
          <w:t>8</w:t>
        </w:r>
        <w:r w:rsidR="00EF2BE5">
          <w:rPr>
            <w:noProof/>
            <w:webHidden/>
          </w:rPr>
          <w:fldChar w:fldCharType="end"/>
        </w:r>
      </w:hyperlink>
    </w:p>
    <w:p w14:paraId="3929536F" w14:textId="6B066F99" w:rsidR="00EF2BE5" w:rsidRDefault="00C87865">
      <w:pPr>
        <w:pStyle w:val="TOC1"/>
        <w:rPr>
          <w:rFonts w:asciiTheme="minorHAnsi" w:eastAsiaTheme="minorEastAsia" w:hAnsiTheme="minorHAnsi" w:cstheme="minorBidi"/>
          <w:b w:val="0"/>
          <w:noProof/>
          <w:lang w:eastAsia="zh-CN"/>
        </w:rPr>
      </w:pPr>
      <w:hyperlink w:anchor="_Toc5874880" w:history="1">
        <w:r w:rsidR="00EF2BE5" w:rsidRPr="00227287">
          <w:rPr>
            <w:rStyle w:val="Hyperlink"/>
            <w:noProof/>
          </w:rPr>
          <w:t>2.0</w:t>
        </w:r>
        <w:r w:rsidR="00EF2BE5" w:rsidRPr="00227287">
          <w:rPr>
            <w:rStyle w:val="Hyperlink"/>
            <w:noProof/>
            <w:shd w:val="clear" w:color="auto" w:fill="FFFFFF"/>
          </w:rPr>
          <w:t xml:space="preserve"> Objectives</w:t>
        </w:r>
        <w:r w:rsidR="00EF2BE5">
          <w:rPr>
            <w:noProof/>
            <w:webHidden/>
          </w:rPr>
          <w:tab/>
        </w:r>
        <w:r w:rsidR="00EF2BE5">
          <w:rPr>
            <w:noProof/>
            <w:webHidden/>
          </w:rPr>
          <w:fldChar w:fldCharType="begin"/>
        </w:r>
        <w:r w:rsidR="00EF2BE5">
          <w:rPr>
            <w:noProof/>
            <w:webHidden/>
          </w:rPr>
          <w:instrText xml:space="preserve"> PAGEREF _Toc5874880 \h </w:instrText>
        </w:r>
        <w:r w:rsidR="00EF2BE5">
          <w:rPr>
            <w:noProof/>
            <w:webHidden/>
          </w:rPr>
        </w:r>
        <w:r w:rsidR="00EF2BE5">
          <w:rPr>
            <w:noProof/>
            <w:webHidden/>
          </w:rPr>
          <w:fldChar w:fldCharType="separate"/>
        </w:r>
        <w:r>
          <w:rPr>
            <w:noProof/>
            <w:webHidden/>
          </w:rPr>
          <w:t>9</w:t>
        </w:r>
        <w:r w:rsidR="00EF2BE5">
          <w:rPr>
            <w:noProof/>
            <w:webHidden/>
          </w:rPr>
          <w:fldChar w:fldCharType="end"/>
        </w:r>
      </w:hyperlink>
    </w:p>
    <w:p w14:paraId="01728A4B" w14:textId="612CF149" w:rsidR="00EF2BE5" w:rsidRDefault="00C87865">
      <w:pPr>
        <w:pStyle w:val="TOC1"/>
        <w:rPr>
          <w:rFonts w:asciiTheme="minorHAnsi" w:eastAsiaTheme="minorEastAsia" w:hAnsiTheme="minorHAnsi" w:cstheme="minorBidi"/>
          <w:b w:val="0"/>
          <w:noProof/>
          <w:lang w:eastAsia="zh-CN"/>
        </w:rPr>
      </w:pPr>
      <w:hyperlink w:anchor="_Toc5874881" w:history="1">
        <w:r w:rsidR="00EF2BE5" w:rsidRPr="00227287">
          <w:rPr>
            <w:rStyle w:val="Hyperlink"/>
            <w:noProof/>
          </w:rPr>
          <w:t>3.0 Methods</w:t>
        </w:r>
        <w:r w:rsidR="00EF2BE5">
          <w:rPr>
            <w:noProof/>
            <w:webHidden/>
          </w:rPr>
          <w:tab/>
        </w:r>
        <w:r w:rsidR="00EF2BE5">
          <w:rPr>
            <w:noProof/>
            <w:webHidden/>
          </w:rPr>
          <w:fldChar w:fldCharType="begin"/>
        </w:r>
        <w:r w:rsidR="00EF2BE5">
          <w:rPr>
            <w:noProof/>
            <w:webHidden/>
          </w:rPr>
          <w:instrText xml:space="preserve"> PAGEREF _Toc5874881 \h </w:instrText>
        </w:r>
        <w:r w:rsidR="00EF2BE5">
          <w:rPr>
            <w:noProof/>
            <w:webHidden/>
          </w:rPr>
        </w:r>
        <w:r w:rsidR="00EF2BE5">
          <w:rPr>
            <w:noProof/>
            <w:webHidden/>
          </w:rPr>
          <w:fldChar w:fldCharType="separate"/>
        </w:r>
        <w:r>
          <w:rPr>
            <w:noProof/>
            <w:webHidden/>
          </w:rPr>
          <w:t>10</w:t>
        </w:r>
        <w:r w:rsidR="00EF2BE5">
          <w:rPr>
            <w:noProof/>
            <w:webHidden/>
          </w:rPr>
          <w:fldChar w:fldCharType="end"/>
        </w:r>
      </w:hyperlink>
    </w:p>
    <w:p w14:paraId="222FFEDE" w14:textId="4EC8B680" w:rsidR="00EF2BE5" w:rsidRDefault="00C87865">
      <w:pPr>
        <w:pStyle w:val="TOC2"/>
        <w:rPr>
          <w:rFonts w:asciiTheme="minorHAnsi" w:eastAsiaTheme="minorEastAsia" w:hAnsiTheme="minorHAnsi" w:cstheme="minorBidi"/>
          <w:b w:val="0"/>
          <w:noProof/>
          <w:lang w:eastAsia="zh-CN"/>
        </w:rPr>
      </w:pPr>
      <w:hyperlink w:anchor="_Toc5874882" w:history="1">
        <w:r w:rsidR="00EF2BE5" w:rsidRPr="00227287">
          <w:rPr>
            <w:rStyle w:val="Hyperlink"/>
            <w:noProof/>
          </w:rPr>
          <w:t>3.1 Study Participants and Measurements</w:t>
        </w:r>
        <w:r w:rsidR="00EF2BE5">
          <w:rPr>
            <w:noProof/>
            <w:webHidden/>
          </w:rPr>
          <w:tab/>
        </w:r>
        <w:r w:rsidR="00EF2BE5">
          <w:rPr>
            <w:noProof/>
            <w:webHidden/>
          </w:rPr>
          <w:fldChar w:fldCharType="begin"/>
        </w:r>
        <w:r w:rsidR="00EF2BE5">
          <w:rPr>
            <w:noProof/>
            <w:webHidden/>
          </w:rPr>
          <w:instrText xml:space="preserve"> PAGEREF _Toc5874882 \h </w:instrText>
        </w:r>
        <w:r w:rsidR="00EF2BE5">
          <w:rPr>
            <w:noProof/>
            <w:webHidden/>
          </w:rPr>
        </w:r>
        <w:r w:rsidR="00EF2BE5">
          <w:rPr>
            <w:noProof/>
            <w:webHidden/>
          </w:rPr>
          <w:fldChar w:fldCharType="separate"/>
        </w:r>
        <w:r>
          <w:rPr>
            <w:noProof/>
            <w:webHidden/>
          </w:rPr>
          <w:t>10</w:t>
        </w:r>
        <w:r w:rsidR="00EF2BE5">
          <w:rPr>
            <w:noProof/>
            <w:webHidden/>
          </w:rPr>
          <w:fldChar w:fldCharType="end"/>
        </w:r>
      </w:hyperlink>
    </w:p>
    <w:p w14:paraId="26515727" w14:textId="5CE80516" w:rsidR="00EF2BE5" w:rsidRDefault="00C87865">
      <w:pPr>
        <w:pStyle w:val="TOC2"/>
        <w:rPr>
          <w:rFonts w:asciiTheme="minorHAnsi" w:eastAsiaTheme="minorEastAsia" w:hAnsiTheme="minorHAnsi" w:cstheme="minorBidi"/>
          <w:b w:val="0"/>
          <w:noProof/>
          <w:lang w:eastAsia="zh-CN"/>
        </w:rPr>
      </w:pPr>
      <w:hyperlink w:anchor="_Toc5874883" w:history="1">
        <w:r w:rsidR="00EF2BE5" w:rsidRPr="00227287">
          <w:rPr>
            <w:rStyle w:val="Hyperlink"/>
            <w:noProof/>
          </w:rPr>
          <w:t>3.2 Statistical Methods</w:t>
        </w:r>
        <w:r w:rsidR="00EF2BE5">
          <w:rPr>
            <w:noProof/>
            <w:webHidden/>
          </w:rPr>
          <w:tab/>
        </w:r>
        <w:r w:rsidR="00EF2BE5">
          <w:rPr>
            <w:noProof/>
            <w:webHidden/>
          </w:rPr>
          <w:fldChar w:fldCharType="begin"/>
        </w:r>
        <w:r w:rsidR="00EF2BE5">
          <w:rPr>
            <w:noProof/>
            <w:webHidden/>
          </w:rPr>
          <w:instrText xml:space="preserve"> PAGEREF _Toc5874883 \h </w:instrText>
        </w:r>
        <w:r w:rsidR="00EF2BE5">
          <w:rPr>
            <w:noProof/>
            <w:webHidden/>
          </w:rPr>
        </w:r>
        <w:r w:rsidR="00EF2BE5">
          <w:rPr>
            <w:noProof/>
            <w:webHidden/>
          </w:rPr>
          <w:fldChar w:fldCharType="separate"/>
        </w:r>
        <w:r>
          <w:rPr>
            <w:noProof/>
            <w:webHidden/>
          </w:rPr>
          <w:t>12</w:t>
        </w:r>
        <w:r w:rsidR="00EF2BE5">
          <w:rPr>
            <w:noProof/>
            <w:webHidden/>
          </w:rPr>
          <w:fldChar w:fldCharType="end"/>
        </w:r>
      </w:hyperlink>
    </w:p>
    <w:p w14:paraId="1989439B" w14:textId="69BDF49C" w:rsidR="00EF2BE5" w:rsidRDefault="00C87865">
      <w:pPr>
        <w:pStyle w:val="TOC2"/>
        <w:rPr>
          <w:rFonts w:asciiTheme="minorHAnsi" w:eastAsiaTheme="minorEastAsia" w:hAnsiTheme="minorHAnsi" w:cstheme="minorBidi"/>
          <w:b w:val="0"/>
          <w:noProof/>
          <w:lang w:eastAsia="zh-CN"/>
        </w:rPr>
      </w:pPr>
      <w:hyperlink w:anchor="_Toc5874884" w:history="1">
        <w:r w:rsidR="00EF2BE5" w:rsidRPr="00227287">
          <w:rPr>
            <w:rStyle w:val="Hyperlink"/>
            <w:noProof/>
          </w:rPr>
          <w:t>3.3 Literature Search and Comparison with Published Paper</w:t>
        </w:r>
        <w:r w:rsidR="00EF2BE5">
          <w:rPr>
            <w:noProof/>
            <w:webHidden/>
          </w:rPr>
          <w:tab/>
        </w:r>
        <w:r w:rsidR="00EF2BE5">
          <w:rPr>
            <w:noProof/>
            <w:webHidden/>
          </w:rPr>
          <w:fldChar w:fldCharType="begin"/>
        </w:r>
        <w:r w:rsidR="00EF2BE5">
          <w:rPr>
            <w:noProof/>
            <w:webHidden/>
          </w:rPr>
          <w:instrText xml:space="preserve"> PAGEREF _Toc5874884 \h </w:instrText>
        </w:r>
        <w:r w:rsidR="00EF2BE5">
          <w:rPr>
            <w:noProof/>
            <w:webHidden/>
          </w:rPr>
        </w:r>
        <w:r w:rsidR="00EF2BE5">
          <w:rPr>
            <w:noProof/>
            <w:webHidden/>
          </w:rPr>
          <w:fldChar w:fldCharType="separate"/>
        </w:r>
        <w:r>
          <w:rPr>
            <w:noProof/>
            <w:webHidden/>
          </w:rPr>
          <w:t>13</w:t>
        </w:r>
        <w:r w:rsidR="00EF2BE5">
          <w:rPr>
            <w:noProof/>
            <w:webHidden/>
          </w:rPr>
          <w:fldChar w:fldCharType="end"/>
        </w:r>
      </w:hyperlink>
    </w:p>
    <w:p w14:paraId="41F357A1" w14:textId="5D2A431E" w:rsidR="00EF2BE5" w:rsidRDefault="00C87865">
      <w:pPr>
        <w:pStyle w:val="TOC1"/>
        <w:rPr>
          <w:rFonts w:asciiTheme="minorHAnsi" w:eastAsiaTheme="minorEastAsia" w:hAnsiTheme="minorHAnsi" w:cstheme="minorBidi"/>
          <w:b w:val="0"/>
          <w:noProof/>
          <w:lang w:eastAsia="zh-CN"/>
        </w:rPr>
      </w:pPr>
      <w:hyperlink w:anchor="_Toc5874885" w:history="1">
        <w:r w:rsidR="00EF2BE5" w:rsidRPr="00227287">
          <w:rPr>
            <w:rStyle w:val="Hyperlink"/>
            <w:noProof/>
          </w:rPr>
          <w:t>4.0 Results</w:t>
        </w:r>
        <w:r w:rsidR="00EF2BE5">
          <w:rPr>
            <w:noProof/>
            <w:webHidden/>
          </w:rPr>
          <w:tab/>
        </w:r>
        <w:r w:rsidR="00EF2BE5">
          <w:rPr>
            <w:noProof/>
            <w:webHidden/>
          </w:rPr>
          <w:fldChar w:fldCharType="begin"/>
        </w:r>
        <w:r w:rsidR="00EF2BE5">
          <w:rPr>
            <w:noProof/>
            <w:webHidden/>
          </w:rPr>
          <w:instrText xml:space="preserve"> PAGEREF _Toc5874885 \h </w:instrText>
        </w:r>
        <w:r w:rsidR="00EF2BE5">
          <w:rPr>
            <w:noProof/>
            <w:webHidden/>
          </w:rPr>
        </w:r>
        <w:r w:rsidR="00EF2BE5">
          <w:rPr>
            <w:noProof/>
            <w:webHidden/>
          </w:rPr>
          <w:fldChar w:fldCharType="separate"/>
        </w:r>
        <w:r>
          <w:rPr>
            <w:noProof/>
            <w:webHidden/>
          </w:rPr>
          <w:t>14</w:t>
        </w:r>
        <w:r w:rsidR="00EF2BE5">
          <w:rPr>
            <w:noProof/>
            <w:webHidden/>
          </w:rPr>
          <w:fldChar w:fldCharType="end"/>
        </w:r>
      </w:hyperlink>
    </w:p>
    <w:p w14:paraId="2F75942B" w14:textId="581F1019" w:rsidR="00EF2BE5" w:rsidRDefault="00C87865">
      <w:pPr>
        <w:pStyle w:val="TOC2"/>
        <w:rPr>
          <w:rFonts w:asciiTheme="minorHAnsi" w:eastAsiaTheme="minorEastAsia" w:hAnsiTheme="minorHAnsi" w:cstheme="minorBidi"/>
          <w:b w:val="0"/>
          <w:noProof/>
          <w:lang w:eastAsia="zh-CN"/>
        </w:rPr>
      </w:pPr>
      <w:hyperlink w:anchor="_Toc5874886" w:history="1">
        <w:r w:rsidR="00EF2BE5" w:rsidRPr="00227287">
          <w:rPr>
            <w:rStyle w:val="Hyperlink"/>
            <w:noProof/>
          </w:rPr>
          <w:t>4.1 Comparison across the Three Institutions and between Sufficient and Insufficient Biopsies</w:t>
        </w:r>
        <w:r w:rsidR="00EF2BE5">
          <w:rPr>
            <w:noProof/>
            <w:webHidden/>
          </w:rPr>
          <w:tab/>
        </w:r>
        <w:r w:rsidR="00EF2BE5">
          <w:rPr>
            <w:noProof/>
            <w:webHidden/>
          </w:rPr>
          <w:fldChar w:fldCharType="begin"/>
        </w:r>
        <w:r w:rsidR="00EF2BE5">
          <w:rPr>
            <w:noProof/>
            <w:webHidden/>
          </w:rPr>
          <w:instrText xml:space="preserve"> PAGEREF _Toc5874886 \h </w:instrText>
        </w:r>
        <w:r w:rsidR="00EF2BE5">
          <w:rPr>
            <w:noProof/>
            <w:webHidden/>
          </w:rPr>
        </w:r>
        <w:r w:rsidR="00EF2BE5">
          <w:rPr>
            <w:noProof/>
            <w:webHidden/>
          </w:rPr>
          <w:fldChar w:fldCharType="separate"/>
        </w:r>
        <w:r>
          <w:rPr>
            <w:noProof/>
            <w:webHidden/>
          </w:rPr>
          <w:t>14</w:t>
        </w:r>
        <w:r w:rsidR="00EF2BE5">
          <w:rPr>
            <w:noProof/>
            <w:webHidden/>
          </w:rPr>
          <w:fldChar w:fldCharType="end"/>
        </w:r>
      </w:hyperlink>
    </w:p>
    <w:p w14:paraId="4CC1FB27" w14:textId="69320743" w:rsidR="00EF2BE5" w:rsidRDefault="00C87865">
      <w:pPr>
        <w:pStyle w:val="TOC2"/>
        <w:rPr>
          <w:rFonts w:asciiTheme="minorHAnsi" w:eastAsiaTheme="minorEastAsia" w:hAnsiTheme="minorHAnsi" w:cstheme="minorBidi"/>
          <w:b w:val="0"/>
          <w:noProof/>
          <w:lang w:eastAsia="zh-CN"/>
        </w:rPr>
      </w:pPr>
      <w:hyperlink w:anchor="_Toc5874887" w:history="1">
        <w:r w:rsidR="00EF2BE5" w:rsidRPr="00227287">
          <w:rPr>
            <w:rStyle w:val="Hyperlink"/>
            <w:noProof/>
          </w:rPr>
          <w:t>4.2 Factors Related to Endometrial Histology</w:t>
        </w:r>
        <w:r w:rsidR="00EF2BE5">
          <w:rPr>
            <w:noProof/>
            <w:webHidden/>
          </w:rPr>
          <w:tab/>
        </w:r>
        <w:r w:rsidR="00EF2BE5">
          <w:rPr>
            <w:noProof/>
            <w:webHidden/>
          </w:rPr>
          <w:fldChar w:fldCharType="begin"/>
        </w:r>
        <w:r w:rsidR="00EF2BE5">
          <w:rPr>
            <w:noProof/>
            <w:webHidden/>
          </w:rPr>
          <w:instrText xml:space="preserve"> PAGEREF _Toc5874887 \h </w:instrText>
        </w:r>
        <w:r w:rsidR="00EF2BE5">
          <w:rPr>
            <w:noProof/>
            <w:webHidden/>
          </w:rPr>
        </w:r>
        <w:r w:rsidR="00EF2BE5">
          <w:rPr>
            <w:noProof/>
            <w:webHidden/>
          </w:rPr>
          <w:fldChar w:fldCharType="separate"/>
        </w:r>
        <w:r>
          <w:rPr>
            <w:noProof/>
            <w:webHidden/>
          </w:rPr>
          <w:t>16</w:t>
        </w:r>
        <w:r w:rsidR="00EF2BE5">
          <w:rPr>
            <w:noProof/>
            <w:webHidden/>
          </w:rPr>
          <w:fldChar w:fldCharType="end"/>
        </w:r>
      </w:hyperlink>
    </w:p>
    <w:p w14:paraId="48CCF696" w14:textId="3ABF3451" w:rsidR="00EF2BE5" w:rsidRDefault="00C87865">
      <w:pPr>
        <w:pStyle w:val="TOC2"/>
        <w:rPr>
          <w:rFonts w:asciiTheme="minorHAnsi" w:eastAsiaTheme="minorEastAsia" w:hAnsiTheme="minorHAnsi" w:cstheme="minorBidi"/>
          <w:b w:val="0"/>
          <w:noProof/>
          <w:lang w:eastAsia="zh-CN"/>
        </w:rPr>
      </w:pPr>
      <w:hyperlink w:anchor="_Toc5874888" w:history="1">
        <w:r w:rsidR="00EF2BE5" w:rsidRPr="00227287">
          <w:rPr>
            <w:rStyle w:val="Hyperlink"/>
            <w:noProof/>
          </w:rPr>
          <w:t>4.3 Literature Search and Comparison Our Data with Published Work</w:t>
        </w:r>
        <w:r w:rsidR="00EF2BE5">
          <w:rPr>
            <w:noProof/>
            <w:webHidden/>
          </w:rPr>
          <w:tab/>
        </w:r>
        <w:r w:rsidR="00EF2BE5">
          <w:rPr>
            <w:noProof/>
            <w:webHidden/>
          </w:rPr>
          <w:fldChar w:fldCharType="begin"/>
        </w:r>
        <w:r w:rsidR="00EF2BE5">
          <w:rPr>
            <w:noProof/>
            <w:webHidden/>
          </w:rPr>
          <w:instrText xml:space="preserve"> PAGEREF _Toc5874888 \h </w:instrText>
        </w:r>
        <w:r w:rsidR="00EF2BE5">
          <w:rPr>
            <w:noProof/>
            <w:webHidden/>
          </w:rPr>
        </w:r>
        <w:r w:rsidR="00EF2BE5">
          <w:rPr>
            <w:noProof/>
            <w:webHidden/>
          </w:rPr>
          <w:fldChar w:fldCharType="separate"/>
        </w:r>
        <w:r>
          <w:rPr>
            <w:noProof/>
            <w:webHidden/>
          </w:rPr>
          <w:t>18</w:t>
        </w:r>
        <w:r w:rsidR="00EF2BE5">
          <w:rPr>
            <w:noProof/>
            <w:webHidden/>
          </w:rPr>
          <w:fldChar w:fldCharType="end"/>
        </w:r>
      </w:hyperlink>
    </w:p>
    <w:p w14:paraId="7A1CB626" w14:textId="2FFE29C7" w:rsidR="00EF2BE5" w:rsidRDefault="00C87865">
      <w:pPr>
        <w:pStyle w:val="TOC1"/>
        <w:rPr>
          <w:rFonts w:asciiTheme="minorHAnsi" w:eastAsiaTheme="minorEastAsia" w:hAnsiTheme="minorHAnsi" w:cstheme="minorBidi"/>
          <w:b w:val="0"/>
          <w:noProof/>
          <w:lang w:eastAsia="zh-CN"/>
        </w:rPr>
      </w:pPr>
      <w:hyperlink w:anchor="_Toc5874889" w:history="1">
        <w:r w:rsidR="00EF2BE5" w:rsidRPr="00227287">
          <w:rPr>
            <w:rStyle w:val="Hyperlink"/>
            <w:noProof/>
          </w:rPr>
          <w:t>5.0 Discussion</w:t>
        </w:r>
        <w:r w:rsidR="00EF2BE5">
          <w:rPr>
            <w:noProof/>
            <w:webHidden/>
          </w:rPr>
          <w:tab/>
        </w:r>
        <w:r w:rsidR="00EF2BE5">
          <w:rPr>
            <w:noProof/>
            <w:webHidden/>
          </w:rPr>
          <w:fldChar w:fldCharType="begin"/>
        </w:r>
        <w:r w:rsidR="00EF2BE5">
          <w:rPr>
            <w:noProof/>
            <w:webHidden/>
          </w:rPr>
          <w:instrText xml:space="preserve"> PAGEREF _Toc5874889 \h </w:instrText>
        </w:r>
        <w:r w:rsidR="00EF2BE5">
          <w:rPr>
            <w:noProof/>
            <w:webHidden/>
          </w:rPr>
        </w:r>
        <w:r w:rsidR="00EF2BE5">
          <w:rPr>
            <w:noProof/>
            <w:webHidden/>
          </w:rPr>
          <w:fldChar w:fldCharType="separate"/>
        </w:r>
        <w:r>
          <w:rPr>
            <w:noProof/>
            <w:webHidden/>
          </w:rPr>
          <w:t>22</w:t>
        </w:r>
        <w:r w:rsidR="00EF2BE5">
          <w:rPr>
            <w:noProof/>
            <w:webHidden/>
          </w:rPr>
          <w:fldChar w:fldCharType="end"/>
        </w:r>
      </w:hyperlink>
    </w:p>
    <w:p w14:paraId="3A84D1F5" w14:textId="1C4EFA16" w:rsidR="00EF2BE5" w:rsidRDefault="00C87865">
      <w:pPr>
        <w:pStyle w:val="TOC1"/>
        <w:rPr>
          <w:rFonts w:asciiTheme="minorHAnsi" w:eastAsiaTheme="minorEastAsia" w:hAnsiTheme="minorHAnsi" w:cstheme="minorBidi"/>
          <w:b w:val="0"/>
          <w:noProof/>
          <w:lang w:eastAsia="zh-CN"/>
        </w:rPr>
      </w:pPr>
      <w:hyperlink w:anchor="_Toc5874890" w:history="1">
        <w:r w:rsidR="00EF2BE5" w:rsidRPr="00227287">
          <w:rPr>
            <w:rStyle w:val="Hyperlink"/>
            <w:noProof/>
          </w:rPr>
          <w:t>Bibliography</w:t>
        </w:r>
        <w:r w:rsidR="00EF2BE5">
          <w:rPr>
            <w:noProof/>
            <w:webHidden/>
          </w:rPr>
          <w:tab/>
        </w:r>
        <w:r w:rsidR="00EF2BE5">
          <w:rPr>
            <w:noProof/>
            <w:webHidden/>
          </w:rPr>
          <w:fldChar w:fldCharType="begin"/>
        </w:r>
        <w:r w:rsidR="00EF2BE5">
          <w:rPr>
            <w:noProof/>
            <w:webHidden/>
          </w:rPr>
          <w:instrText xml:space="preserve"> PAGEREF _Toc5874890 \h </w:instrText>
        </w:r>
        <w:r w:rsidR="00EF2BE5">
          <w:rPr>
            <w:noProof/>
            <w:webHidden/>
          </w:rPr>
        </w:r>
        <w:r w:rsidR="00EF2BE5">
          <w:rPr>
            <w:noProof/>
            <w:webHidden/>
          </w:rPr>
          <w:fldChar w:fldCharType="separate"/>
        </w:r>
        <w:r>
          <w:rPr>
            <w:noProof/>
            <w:webHidden/>
          </w:rPr>
          <w:t>25</w:t>
        </w:r>
        <w:r w:rsidR="00EF2BE5">
          <w:rPr>
            <w:noProof/>
            <w:webHidden/>
          </w:rPr>
          <w:fldChar w:fldCharType="end"/>
        </w:r>
      </w:hyperlink>
    </w:p>
    <w:p w14:paraId="29A938C0" w14:textId="0462FA13" w:rsidR="00CB03F9" w:rsidRDefault="00977828" w:rsidP="0011612C">
      <w:pPr>
        <w:pStyle w:val="Preliminary"/>
        <w:outlineLvl w:val="9"/>
      </w:pPr>
      <w:r>
        <w:rPr>
          <w:rFonts w:cs="Times New Roman"/>
          <w:bCs w:val="0"/>
        </w:rPr>
        <w:fldChar w:fldCharType="end"/>
      </w:r>
      <w:r w:rsidR="00CB03F9">
        <w:t xml:space="preserve">List of </w:t>
      </w:r>
      <w:r w:rsidR="00130B6B">
        <w:t>T</w:t>
      </w:r>
      <w:r w:rsidR="00CB03F9" w:rsidRPr="00B424B6">
        <w:t>ables</w:t>
      </w:r>
    </w:p>
    <w:p w14:paraId="361EAC7B" w14:textId="2FF9F8F5" w:rsidR="00EF2BE5" w:rsidRDefault="00CB03F9">
      <w:pPr>
        <w:pStyle w:val="TableofFigures"/>
        <w:tabs>
          <w:tab w:val="right" w:leader="dot" w:pos="9350"/>
        </w:tabs>
        <w:rPr>
          <w:rFonts w:asciiTheme="minorHAnsi" w:eastAsiaTheme="minorEastAsia" w:hAnsiTheme="minorHAnsi" w:cstheme="minorBidi"/>
          <w:noProof/>
          <w:lang w:eastAsia="zh-CN"/>
        </w:rPr>
      </w:pPr>
      <w:r>
        <w:fldChar w:fldCharType="begin"/>
      </w:r>
      <w:r>
        <w:instrText xml:space="preserve"> TOC \h \z \c "Table" </w:instrText>
      </w:r>
      <w:r>
        <w:fldChar w:fldCharType="separate"/>
      </w:r>
      <w:hyperlink w:anchor="_Toc5874891" w:history="1">
        <w:r w:rsidR="00EF2BE5" w:rsidRPr="009A285F">
          <w:rPr>
            <w:rStyle w:val="Hyperlink"/>
            <w:noProof/>
          </w:rPr>
          <w:t>Table 1 Comparison of general characteristics of study participants (N=104) by institution</w:t>
        </w:r>
        <w:r w:rsidR="00EF2BE5">
          <w:rPr>
            <w:noProof/>
            <w:webHidden/>
          </w:rPr>
          <w:tab/>
        </w:r>
        <w:r w:rsidR="00EF2BE5">
          <w:rPr>
            <w:noProof/>
            <w:webHidden/>
          </w:rPr>
          <w:fldChar w:fldCharType="begin"/>
        </w:r>
        <w:r w:rsidR="00EF2BE5">
          <w:rPr>
            <w:noProof/>
            <w:webHidden/>
          </w:rPr>
          <w:instrText xml:space="preserve"> PAGEREF _Toc5874891 \h </w:instrText>
        </w:r>
        <w:r w:rsidR="00EF2BE5">
          <w:rPr>
            <w:noProof/>
            <w:webHidden/>
          </w:rPr>
        </w:r>
        <w:r w:rsidR="00EF2BE5">
          <w:rPr>
            <w:noProof/>
            <w:webHidden/>
          </w:rPr>
          <w:fldChar w:fldCharType="separate"/>
        </w:r>
        <w:r w:rsidR="00C87865">
          <w:rPr>
            <w:noProof/>
            <w:webHidden/>
          </w:rPr>
          <w:t>15</w:t>
        </w:r>
        <w:r w:rsidR="00EF2BE5">
          <w:rPr>
            <w:noProof/>
            <w:webHidden/>
          </w:rPr>
          <w:fldChar w:fldCharType="end"/>
        </w:r>
      </w:hyperlink>
    </w:p>
    <w:p w14:paraId="51CBC99E" w14:textId="2B3A5D89" w:rsidR="00EF2BE5" w:rsidRDefault="00C87865">
      <w:pPr>
        <w:pStyle w:val="TableofFigures"/>
        <w:tabs>
          <w:tab w:val="right" w:leader="dot" w:pos="9350"/>
        </w:tabs>
        <w:rPr>
          <w:rFonts w:asciiTheme="minorHAnsi" w:eastAsiaTheme="minorEastAsia" w:hAnsiTheme="minorHAnsi" w:cstheme="minorBidi"/>
          <w:noProof/>
          <w:lang w:eastAsia="zh-CN"/>
        </w:rPr>
      </w:pPr>
      <w:hyperlink w:anchor="_Toc5874892" w:history="1">
        <w:r w:rsidR="00EF2BE5" w:rsidRPr="009A285F">
          <w:rPr>
            <w:rStyle w:val="Hyperlink"/>
            <w:noProof/>
          </w:rPr>
          <w:t>Table 2 Comparison and combination of biopsy results of study participants by institution</w:t>
        </w:r>
        <w:r w:rsidR="00EF2BE5">
          <w:rPr>
            <w:noProof/>
            <w:webHidden/>
          </w:rPr>
          <w:tab/>
        </w:r>
        <w:r w:rsidR="00EF2BE5">
          <w:rPr>
            <w:noProof/>
            <w:webHidden/>
          </w:rPr>
          <w:fldChar w:fldCharType="begin"/>
        </w:r>
        <w:r w:rsidR="00EF2BE5">
          <w:rPr>
            <w:noProof/>
            <w:webHidden/>
          </w:rPr>
          <w:instrText xml:space="preserve"> PAGEREF _Toc5874892 \h </w:instrText>
        </w:r>
        <w:r w:rsidR="00EF2BE5">
          <w:rPr>
            <w:noProof/>
            <w:webHidden/>
          </w:rPr>
        </w:r>
        <w:r w:rsidR="00EF2BE5">
          <w:rPr>
            <w:noProof/>
            <w:webHidden/>
          </w:rPr>
          <w:fldChar w:fldCharType="separate"/>
        </w:r>
        <w:r>
          <w:rPr>
            <w:noProof/>
            <w:webHidden/>
          </w:rPr>
          <w:t>16</w:t>
        </w:r>
        <w:r w:rsidR="00EF2BE5">
          <w:rPr>
            <w:noProof/>
            <w:webHidden/>
          </w:rPr>
          <w:fldChar w:fldCharType="end"/>
        </w:r>
      </w:hyperlink>
    </w:p>
    <w:p w14:paraId="1202918F" w14:textId="7CEC4BB0" w:rsidR="00EF2BE5" w:rsidRDefault="00C87865">
      <w:pPr>
        <w:pStyle w:val="TableofFigures"/>
        <w:tabs>
          <w:tab w:val="right" w:leader="dot" w:pos="9350"/>
        </w:tabs>
        <w:rPr>
          <w:rFonts w:asciiTheme="minorHAnsi" w:eastAsiaTheme="minorEastAsia" w:hAnsiTheme="minorHAnsi" w:cstheme="minorBidi"/>
          <w:noProof/>
          <w:lang w:eastAsia="zh-CN"/>
        </w:rPr>
      </w:pPr>
      <w:hyperlink w:anchor="_Toc5874893" w:history="1">
        <w:r w:rsidR="00EF2BE5" w:rsidRPr="009A285F">
          <w:rPr>
            <w:rStyle w:val="Hyperlink"/>
            <w:noProof/>
          </w:rPr>
          <w:t>Table 3 Related papers on endometrial pathology prevalence</w:t>
        </w:r>
        <w:r w:rsidR="00EF2BE5">
          <w:rPr>
            <w:noProof/>
            <w:webHidden/>
          </w:rPr>
          <w:tab/>
        </w:r>
        <w:r w:rsidR="00EF2BE5">
          <w:rPr>
            <w:noProof/>
            <w:webHidden/>
          </w:rPr>
          <w:fldChar w:fldCharType="begin"/>
        </w:r>
        <w:r w:rsidR="00EF2BE5">
          <w:rPr>
            <w:noProof/>
            <w:webHidden/>
          </w:rPr>
          <w:instrText xml:space="preserve"> PAGEREF _Toc5874893 \h </w:instrText>
        </w:r>
        <w:r w:rsidR="00EF2BE5">
          <w:rPr>
            <w:noProof/>
            <w:webHidden/>
          </w:rPr>
        </w:r>
        <w:r w:rsidR="00EF2BE5">
          <w:rPr>
            <w:noProof/>
            <w:webHidden/>
          </w:rPr>
          <w:fldChar w:fldCharType="separate"/>
        </w:r>
        <w:r>
          <w:rPr>
            <w:noProof/>
            <w:webHidden/>
          </w:rPr>
          <w:t>20</w:t>
        </w:r>
        <w:r w:rsidR="00EF2BE5">
          <w:rPr>
            <w:noProof/>
            <w:webHidden/>
          </w:rPr>
          <w:fldChar w:fldCharType="end"/>
        </w:r>
      </w:hyperlink>
    </w:p>
    <w:p w14:paraId="7A2DBA52" w14:textId="6909C02F" w:rsidR="00B424B6" w:rsidRDefault="00CB03F9" w:rsidP="0011612C">
      <w:pPr>
        <w:pStyle w:val="Preliminary"/>
        <w:outlineLvl w:val="9"/>
      </w:pPr>
      <w:r>
        <w:fldChar w:fldCharType="end"/>
      </w:r>
      <w:r w:rsidR="00B424B6">
        <w:t xml:space="preserve">List of </w:t>
      </w:r>
      <w:r w:rsidR="00130B6B">
        <w:t>F</w:t>
      </w:r>
      <w:r w:rsidR="00B424B6">
        <w:t>igures</w:t>
      </w:r>
    </w:p>
    <w:p w14:paraId="660FB584" w14:textId="5EF61C3B" w:rsidR="00EF2BE5" w:rsidRDefault="00B424B6">
      <w:pPr>
        <w:pStyle w:val="TableofFigures"/>
        <w:tabs>
          <w:tab w:val="right" w:leader="dot" w:pos="9350"/>
        </w:tabs>
        <w:rPr>
          <w:rFonts w:asciiTheme="minorHAnsi" w:eastAsiaTheme="minorEastAsia" w:hAnsiTheme="minorHAnsi" w:cstheme="minorBidi"/>
          <w:noProof/>
          <w:lang w:eastAsia="zh-CN"/>
        </w:rPr>
      </w:pPr>
      <w:r>
        <w:fldChar w:fldCharType="begin"/>
      </w:r>
      <w:r>
        <w:instrText xml:space="preserve"> TOC \h \z \c "Figure" </w:instrText>
      </w:r>
      <w:r>
        <w:fldChar w:fldCharType="separate"/>
      </w:r>
      <w:hyperlink w:anchor="_Toc5874894" w:history="1">
        <w:r w:rsidR="00EF2BE5" w:rsidRPr="00FF07AB">
          <w:rPr>
            <w:rStyle w:val="Hyperlink"/>
            <w:noProof/>
          </w:rPr>
          <w:t>Figure 1 Study participant selection</w:t>
        </w:r>
        <w:r w:rsidR="00EF2BE5">
          <w:rPr>
            <w:noProof/>
            <w:webHidden/>
          </w:rPr>
          <w:tab/>
        </w:r>
        <w:r w:rsidR="00EF2BE5">
          <w:rPr>
            <w:noProof/>
            <w:webHidden/>
          </w:rPr>
          <w:fldChar w:fldCharType="begin"/>
        </w:r>
        <w:r w:rsidR="00EF2BE5">
          <w:rPr>
            <w:noProof/>
            <w:webHidden/>
          </w:rPr>
          <w:instrText xml:space="preserve"> PAGEREF _Toc5874894 \h </w:instrText>
        </w:r>
        <w:r w:rsidR="00EF2BE5">
          <w:rPr>
            <w:noProof/>
            <w:webHidden/>
          </w:rPr>
        </w:r>
        <w:r w:rsidR="00EF2BE5">
          <w:rPr>
            <w:noProof/>
            <w:webHidden/>
          </w:rPr>
          <w:fldChar w:fldCharType="separate"/>
        </w:r>
        <w:r w:rsidR="00C87865">
          <w:rPr>
            <w:noProof/>
            <w:webHidden/>
          </w:rPr>
          <w:t>11</w:t>
        </w:r>
        <w:r w:rsidR="00EF2BE5">
          <w:rPr>
            <w:noProof/>
            <w:webHidden/>
          </w:rPr>
          <w:fldChar w:fldCharType="end"/>
        </w:r>
      </w:hyperlink>
    </w:p>
    <w:p w14:paraId="03B37EBF" w14:textId="4227DF87" w:rsidR="00EF2BE5" w:rsidRDefault="00C87865">
      <w:pPr>
        <w:pStyle w:val="TableofFigures"/>
        <w:tabs>
          <w:tab w:val="right" w:leader="dot" w:pos="9350"/>
        </w:tabs>
        <w:rPr>
          <w:rFonts w:asciiTheme="minorHAnsi" w:eastAsiaTheme="minorEastAsia" w:hAnsiTheme="minorHAnsi" w:cstheme="minorBidi"/>
          <w:noProof/>
          <w:lang w:eastAsia="zh-CN"/>
        </w:rPr>
      </w:pPr>
      <w:hyperlink w:anchor="_Toc5874895" w:history="1">
        <w:r w:rsidR="00EF2BE5" w:rsidRPr="00FF07AB">
          <w:rPr>
            <w:rStyle w:val="Hyperlink"/>
            <w:noProof/>
          </w:rPr>
          <w:t>Figure 2 Distribution of biopsy results sorted by BMI</w:t>
        </w:r>
        <w:r w:rsidR="00EF2BE5">
          <w:rPr>
            <w:noProof/>
            <w:webHidden/>
          </w:rPr>
          <w:tab/>
        </w:r>
        <w:r w:rsidR="00EF2BE5">
          <w:rPr>
            <w:noProof/>
            <w:webHidden/>
          </w:rPr>
          <w:fldChar w:fldCharType="begin"/>
        </w:r>
        <w:r w:rsidR="00EF2BE5">
          <w:rPr>
            <w:noProof/>
            <w:webHidden/>
          </w:rPr>
          <w:instrText xml:space="preserve"> PAGEREF _Toc5874895 \h </w:instrText>
        </w:r>
        <w:r w:rsidR="00EF2BE5">
          <w:rPr>
            <w:noProof/>
            <w:webHidden/>
          </w:rPr>
        </w:r>
        <w:r w:rsidR="00EF2BE5">
          <w:rPr>
            <w:noProof/>
            <w:webHidden/>
          </w:rPr>
          <w:fldChar w:fldCharType="separate"/>
        </w:r>
        <w:r>
          <w:rPr>
            <w:noProof/>
            <w:webHidden/>
          </w:rPr>
          <w:t>17</w:t>
        </w:r>
        <w:r w:rsidR="00EF2BE5">
          <w:rPr>
            <w:noProof/>
            <w:webHidden/>
          </w:rPr>
          <w:fldChar w:fldCharType="end"/>
        </w:r>
      </w:hyperlink>
    </w:p>
    <w:p w14:paraId="1812072F" w14:textId="02E9CDB7" w:rsidR="00EF2BE5" w:rsidRDefault="00C87865">
      <w:pPr>
        <w:pStyle w:val="TableofFigures"/>
        <w:tabs>
          <w:tab w:val="right" w:leader="dot" w:pos="9350"/>
        </w:tabs>
        <w:rPr>
          <w:rFonts w:asciiTheme="minorHAnsi" w:eastAsiaTheme="minorEastAsia" w:hAnsiTheme="minorHAnsi" w:cstheme="minorBidi"/>
          <w:noProof/>
          <w:lang w:eastAsia="zh-CN"/>
        </w:rPr>
      </w:pPr>
      <w:hyperlink w:anchor="_Toc5874896" w:history="1">
        <w:r w:rsidR="00EF2BE5" w:rsidRPr="00FF07AB">
          <w:rPr>
            <w:rStyle w:val="Hyperlink"/>
            <w:noProof/>
          </w:rPr>
          <w:t>Figure 3 Study flow of literatre search and selection</w:t>
        </w:r>
        <w:r w:rsidR="00EF2BE5">
          <w:rPr>
            <w:noProof/>
            <w:webHidden/>
          </w:rPr>
          <w:tab/>
        </w:r>
        <w:r w:rsidR="00EF2BE5">
          <w:rPr>
            <w:noProof/>
            <w:webHidden/>
          </w:rPr>
          <w:fldChar w:fldCharType="begin"/>
        </w:r>
        <w:r w:rsidR="00EF2BE5">
          <w:rPr>
            <w:noProof/>
            <w:webHidden/>
          </w:rPr>
          <w:instrText xml:space="preserve"> PAGEREF _Toc5874896 \h </w:instrText>
        </w:r>
        <w:r w:rsidR="00EF2BE5">
          <w:rPr>
            <w:noProof/>
            <w:webHidden/>
          </w:rPr>
        </w:r>
        <w:r w:rsidR="00EF2BE5">
          <w:rPr>
            <w:noProof/>
            <w:webHidden/>
          </w:rPr>
          <w:fldChar w:fldCharType="separate"/>
        </w:r>
        <w:r>
          <w:rPr>
            <w:noProof/>
            <w:webHidden/>
          </w:rPr>
          <w:t>19</w:t>
        </w:r>
        <w:r w:rsidR="00EF2BE5">
          <w:rPr>
            <w:noProof/>
            <w:webHidden/>
          </w:rPr>
          <w:fldChar w:fldCharType="end"/>
        </w:r>
      </w:hyperlink>
    </w:p>
    <w:p w14:paraId="06AA467B" w14:textId="6531C025" w:rsidR="00EF2BE5" w:rsidRDefault="00C87865">
      <w:pPr>
        <w:pStyle w:val="TableofFigures"/>
        <w:tabs>
          <w:tab w:val="right" w:leader="dot" w:pos="9350"/>
        </w:tabs>
        <w:rPr>
          <w:rFonts w:asciiTheme="minorHAnsi" w:eastAsiaTheme="minorEastAsia" w:hAnsiTheme="minorHAnsi" w:cstheme="minorBidi"/>
          <w:noProof/>
          <w:lang w:eastAsia="zh-CN"/>
        </w:rPr>
      </w:pPr>
      <w:hyperlink w:anchor="_Toc5874897" w:history="1">
        <w:r w:rsidR="00EF2BE5" w:rsidRPr="00FF07AB">
          <w:rPr>
            <w:rStyle w:val="Hyperlink"/>
            <w:noProof/>
          </w:rPr>
          <w:t>Figure 4 Comparison of the endometrial hyperplasia prevalence</w:t>
        </w:r>
        <w:r w:rsidR="00EF2BE5">
          <w:rPr>
            <w:noProof/>
            <w:webHidden/>
          </w:rPr>
          <w:tab/>
        </w:r>
        <w:r w:rsidR="00EF2BE5">
          <w:rPr>
            <w:noProof/>
            <w:webHidden/>
          </w:rPr>
          <w:fldChar w:fldCharType="begin"/>
        </w:r>
        <w:r w:rsidR="00EF2BE5">
          <w:rPr>
            <w:noProof/>
            <w:webHidden/>
          </w:rPr>
          <w:instrText xml:space="preserve"> PAGEREF _Toc5874897 \h </w:instrText>
        </w:r>
        <w:r w:rsidR="00EF2BE5">
          <w:rPr>
            <w:noProof/>
            <w:webHidden/>
          </w:rPr>
        </w:r>
        <w:r w:rsidR="00EF2BE5">
          <w:rPr>
            <w:noProof/>
            <w:webHidden/>
          </w:rPr>
          <w:fldChar w:fldCharType="separate"/>
        </w:r>
        <w:r>
          <w:rPr>
            <w:noProof/>
            <w:webHidden/>
          </w:rPr>
          <w:t>21</w:t>
        </w:r>
        <w:r w:rsidR="00EF2BE5">
          <w:rPr>
            <w:noProof/>
            <w:webHidden/>
          </w:rPr>
          <w:fldChar w:fldCharType="end"/>
        </w:r>
      </w:hyperlink>
    </w:p>
    <w:p w14:paraId="4D5E9D32" w14:textId="6F674722" w:rsidR="00EF2BE5" w:rsidRDefault="00C87865">
      <w:pPr>
        <w:pStyle w:val="TableofFigures"/>
        <w:tabs>
          <w:tab w:val="right" w:leader="dot" w:pos="9350"/>
        </w:tabs>
        <w:rPr>
          <w:rFonts w:asciiTheme="minorHAnsi" w:eastAsiaTheme="minorEastAsia" w:hAnsiTheme="minorHAnsi" w:cstheme="minorBidi"/>
          <w:noProof/>
          <w:lang w:eastAsia="zh-CN"/>
        </w:rPr>
      </w:pPr>
      <w:hyperlink w:anchor="_Toc5874898" w:history="1">
        <w:r w:rsidR="00EF2BE5" w:rsidRPr="00FF07AB">
          <w:rPr>
            <w:rStyle w:val="Hyperlink"/>
            <w:noProof/>
          </w:rPr>
          <w:t>Figure 5 Comparison of the proliferative endometrium prevalence</w:t>
        </w:r>
        <w:r w:rsidR="00EF2BE5">
          <w:rPr>
            <w:noProof/>
            <w:webHidden/>
          </w:rPr>
          <w:tab/>
        </w:r>
        <w:r w:rsidR="00EF2BE5">
          <w:rPr>
            <w:noProof/>
            <w:webHidden/>
          </w:rPr>
          <w:fldChar w:fldCharType="begin"/>
        </w:r>
        <w:r w:rsidR="00EF2BE5">
          <w:rPr>
            <w:noProof/>
            <w:webHidden/>
          </w:rPr>
          <w:instrText xml:space="preserve"> PAGEREF _Toc5874898 \h </w:instrText>
        </w:r>
        <w:r w:rsidR="00EF2BE5">
          <w:rPr>
            <w:noProof/>
            <w:webHidden/>
          </w:rPr>
        </w:r>
        <w:r w:rsidR="00EF2BE5">
          <w:rPr>
            <w:noProof/>
            <w:webHidden/>
          </w:rPr>
          <w:fldChar w:fldCharType="separate"/>
        </w:r>
        <w:r>
          <w:rPr>
            <w:noProof/>
            <w:webHidden/>
          </w:rPr>
          <w:t>21</w:t>
        </w:r>
        <w:r w:rsidR="00EF2BE5">
          <w:rPr>
            <w:noProof/>
            <w:webHidden/>
          </w:rPr>
          <w:fldChar w:fldCharType="end"/>
        </w:r>
      </w:hyperlink>
    </w:p>
    <w:p w14:paraId="11670002" w14:textId="20653785" w:rsidR="00007079" w:rsidRDefault="00B424B6" w:rsidP="004A73FE">
      <w:r>
        <w:fldChar w:fldCharType="end"/>
      </w:r>
    </w:p>
    <w:p w14:paraId="377814F5" w14:textId="77777777" w:rsidR="004A73FE" w:rsidRDefault="004A73FE" w:rsidP="00FF38EA"/>
    <w:p w14:paraId="14C8D8BE" w14:textId="77777777" w:rsidR="004F605E" w:rsidRDefault="004F605E" w:rsidP="00FF38EA">
      <w:pPr>
        <w:sectPr w:rsidR="004F605E" w:rsidSect="00492F5A">
          <w:pgSz w:w="12240" w:h="15840"/>
          <w:pgMar w:top="1440" w:right="1440" w:bottom="1440" w:left="1440" w:header="720" w:footer="720" w:gutter="0"/>
          <w:pgNumType w:fmt="lowerRoman"/>
          <w:cols w:space="720"/>
          <w:docGrid w:linePitch="360"/>
        </w:sectPr>
      </w:pPr>
    </w:p>
    <w:p w14:paraId="782FAD6A" w14:textId="77777777" w:rsidR="00FB402B" w:rsidRDefault="004A73FE" w:rsidP="00CA2BC8">
      <w:pPr>
        <w:pStyle w:val="Heading1"/>
      </w:pPr>
      <w:bookmarkStart w:id="13" w:name="_Toc5874872"/>
      <w:r>
        <w:t>Introduction</w:t>
      </w:r>
      <w:bookmarkEnd w:id="13"/>
    </w:p>
    <w:p w14:paraId="581CA4C8" w14:textId="77777777" w:rsidR="004A73FE" w:rsidRPr="004A73FE" w:rsidRDefault="004A73FE" w:rsidP="004A73FE">
      <w:pPr>
        <w:pStyle w:val="Heading2"/>
        <w:rPr>
          <w:rStyle w:val="Heading2Char"/>
          <w:b/>
        </w:rPr>
      </w:pPr>
      <w:bookmarkStart w:id="14" w:name="_Toc5874873"/>
      <w:r w:rsidRPr="004A73FE">
        <w:rPr>
          <w:rStyle w:val="Heading2Char"/>
          <w:b/>
        </w:rPr>
        <w:t>Normal Histology</w:t>
      </w:r>
      <w:r>
        <w:rPr>
          <w:rStyle w:val="Heading2Char"/>
          <w:b/>
        </w:rPr>
        <w:t xml:space="preserve"> o</w:t>
      </w:r>
      <w:r w:rsidRPr="004A73FE">
        <w:rPr>
          <w:rStyle w:val="Heading2Char"/>
          <w:b/>
        </w:rPr>
        <w:t>f Endometrium</w:t>
      </w:r>
      <w:bookmarkEnd w:id="14"/>
    </w:p>
    <w:p w14:paraId="5DEA6E70" w14:textId="0E4A4E60" w:rsidR="004A73FE" w:rsidRDefault="00E2555E" w:rsidP="004A73FE">
      <w:pPr>
        <w:tabs>
          <w:tab w:val="left" w:pos="7729"/>
        </w:tabs>
        <w:autoSpaceDE w:val="0"/>
        <w:autoSpaceDN w:val="0"/>
        <w:adjustRightInd w:val="0"/>
        <w:rPr>
          <w:color w:val="000000" w:themeColor="text1"/>
        </w:rPr>
      </w:pPr>
      <w:r>
        <w:rPr>
          <w:color w:val="000000" w:themeColor="text1"/>
        </w:rPr>
        <w:t>The endometrium is the innermost part of the uterus. O</w:t>
      </w:r>
      <w:r>
        <w:rPr>
          <w:rFonts w:hint="eastAsia"/>
          <w:color w:val="000000" w:themeColor="text1"/>
        </w:rPr>
        <w:t>n</w:t>
      </w:r>
      <w:r>
        <w:rPr>
          <w:color w:val="000000" w:themeColor="text1"/>
        </w:rPr>
        <w:t xml:space="preserve"> the basis of </w:t>
      </w:r>
      <w:r>
        <w:rPr>
          <w:rFonts w:hint="eastAsia"/>
          <w:color w:val="000000" w:themeColor="text1"/>
        </w:rPr>
        <w:t>s</w:t>
      </w:r>
      <w:r>
        <w:rPr>
          <w:color w:val="000000" w:themeColor="text1"/>
        </w:rPr>
        <w:t xml:space="preserve">tructure, it is composed of a single layer of columnar epithelium plus lamina </w:t>
      </w:r>
      <w:proofErr w:type="spellStart"/>
      <w:r>
        <w:rPr>
          <w:color w:val="000000" w:themeColor="text1"/>
        </w:rPr>
        <w:t>propria</w:t>
      </w:r>
      <w:proofErr w:type="spellEnd"/>
      <w:r>
        <w:rPr>
          <w:color w:val="000000" w:themeColor="text1"/>
        </w:rPr>
        <w:t xml:space="preserve"> </w:t>
      </w:r>
      <w:r>
        <w:rPr>
          <w:color w:val="000000" w:themeColor="text1"/>
        </w:rPr>
        <w:fldChar w:fldCharType="begin"/>
      </w:r>
      <w:r w:rsidR="006979FF">
        <w:rPr>
          <w:color w:val="000000" w:themeColor="text1"/>
        </w:rPr>
        <w:instrText xml:space="preserve"> ADDIN EN.CITE &lt;EndNote&gt;&lt;Cite&gt;&lt;Author&gt;Fritz&lt;/Author&gt;&lt;Year&gt;2011&lt;/Year&gt;&lt;RecNum&gt;15377&lt;/RecNum&gt;&lt;DisplayText&gt;[1]&lt;/DisplayText&gt;&lt;record&gt;&lt;rec-number&gt;15377&lt;/rec-number&gt;&lt;foreign-keys&gt;&lt;key app="EN" db-id="dvp0twez5x0059eespxv5fxldvzaavzrrz2e" timestamp="1548563259"&gt;15377&lt;/key&gt;&lt;/foreign-keys&gt;&lt;ref-type name="Book"&gt;6&lt;/ref-type&gt;&lt;contributors&gt;&lt;authors&gt;&lt;author&gt;Fritz, Marc A.&lt;/author&gt;&lt;author&gt;Speroff, Leon&lt;/author&gt;&lt;/authors&gt;&lt;/contributors&gt;&lt;titles&gt;&lt;title&gt;Clinical gynecologic endocrinology and infertility&lt;/title&gt;&lt;/titles&gt;&lt;pages&gt;x, 1439 p.&lt;/pages&gt;&lt;edition&gt;8th&lt;/edition&gt;&lt;section&gt;121-134&lt;/section&gt;&lt;keywords&gt;&lt;keyword&gt;Endocrine gynecology.&lt;/keyword&gt;&lt;keyword&gt;Infertility Endocrine aspects.&lt;/keyword&gt;&lt;keyword&gt;Contraception.&lt;/keyword&gt;&lt;keyword&gt;Endocrine System Diseases.&lt;/keyword&gt;&lt;keyword&gt;Genital Diseases, Female.&lt;/keyword&gt;&lt;keyword&gt;Infertility, Female.&lt;/keyword&gt;&lt;keyword&gt;Reproductive Techniques, Assisted.&lt;/keyword&gt;&lt;/keywords&gt;&lt;dates&gt;&lt;year&gt;2011&lt;/year&gt;&lt;/dates&gt;&lt;pub-location&gt;Philadelphia&lt;/pub-location&gt;&lt;publisher&gt;Wolters Kluwer Health/Lippincott Williams &amp;amp; Wilkins&lt;/publisher&gt;&lt;isbn&gt;9780781779685&amp;#xD;0781779685&lt;/isbn&gt;&lt;accession-num&gt;16355650&lt;/accession-num&gt;&lt;call-num&gt;RG159 .S62 2011&lt;/call-num&gt;&lt;urls&gt;&lt;related-urls&gt;&lt;url&gt;Publisher description http://www.loc.gov/catdir/enhancements/fy1113/2010031879-d.html&lt;/url&gt;&lt;url&gt;Table of contents only http://www.loc.gov/catdir/enhancements/fy1113/2010031879-t.html&lt;/url&gt;&lt;/related-urls&gt;&lt;/urls&gt;&lt;access-date&gt;2019 January 26&lt;/access-date&gt;&lt;/record&gt;&lt;/Cite&gt;&lt;/EndNote&gt;</w:instrText>
      </w:r>
      <w:r>
        <w:rPr>
          <w:color w:val="000000" w:themeColor="text1"/>
        </w:rPr>
        <w:fldChar w:fldCharType="separate"/>
      </w:r>
      <w:r w:rsidR="006979FF">
        <w:rPr>
          <w:noProof/>
          <w:color w:val="000000" w:themeColor="text1"/>
        </w:rPr>
        <w:t>[1]</w:t>
      </w:r>
      <w:r>
        <w:rPr>
          <w:color w:val="000000" w:themeColor="text1"/>
        </w:rPr>
        <w:fldChar w:fldCharType="end"/>
      </w:r>
      <w:r>
        <w:rPr>
          <w:color w:val="000000" w:themeColor="text1"/>
        </w:rPr>
        <w:t xml:space="preserve">. The lamina </w:t>
      </w:r>
      <w:proofErr w:type="spellStart"/>
      <w:r>
        <w:rPr>
          <w:color w:val="000000" w:themeColor="text1"/>
        </w:rPr>
        <w:t>propria</w:t>
      </w:r>
      <w:proofErr w:type="spellEnd"/>
      <w:r>
        <w:rPr>
          <w:color w:val="000000" w:themeColor="text1"/>
        </w:rPr>
        <w:t xml:space="preserve"> is a layer of connective tissue that varies in thickness according to hormonal influences </w:t>
      </w:r>
      <w:r>
        <w:rPr>
          <w:color w:val="000000" w:themeColor="text1"/>
        </w:rPr>
        <w:fldChar w:fldCharType="begin"/>
      </w:r>
      <w:r w:rsidR="006979FF">
        <w:rPr>
          <w:color w:val="000000" w:themeColor="text1"/>
        </w:rPr>
        <w:instrText xml:space="preserve"> ADDIN EN.CITE &lt;EndNote&gt;&lt;Cite&gt;&lt;Author&gt;Fritz&lt;/Author&gt;&lt;Year&gt;2011&lt;/Year&gt;&lt;RecNum&gt;15377&lt;/RecNum&gt;&lt;DisplayText&gt;[1]&lt;/DisplayText&gt;&lt;record&gt;&lt;rec-number&gt;15377&lt;/rec-number&gt;&lt;foreign-keys&gt;&lt;key app="EN" db-id="dvp0twez5x0059eespxv5fxldvzaavzrrz2e" timestamp="1548563259"&gt;15377&lt;/key&gt;&lt;/foreign-keys&gt;&lt;ref-type name="Book"&gt;6&lt;/ref-type&gt;&lt;contributors&gt;&lt;authors&gt;&lt;author&gt;Fritz, Marc A.&lt;/author&gt;&lt;author&gt;Speroff, Leon&lt;/author&gt;&lt;/authors&gt;&lt;/contributors&gt;&lt;titles&gt;&lt;title&gt;Clinical gynecologic endocrinology and infertility&lt;/title&gt;&lt;/titles&gt;&lt;pages&gt;x, 1439 p.&lt;/pages&gt;&lt;edition&gt;8th&lt;/edition&gt;&lt;section&gt;121-134&lt;/section&gt;&lt;keywords&gt;&lt;keyword&gt;Endocrine gynecology.&lt;/keyword&gt;&lt;keyword&gt;Infertility Endocrine aspects.&lt;/keyword&gt;&lt;keyword&gt;Contraception.&lt;/keyword&gt;&lt;keyword&gt;Endocrine System Diseases.&lt;/keyword&gt;&lt;keyword&gt;Genital Diseases, Female.&lt;/keyword&gt;&lt;keyword&gt;Infertility, Female.&lt;/keyword&gt;&lt;keyword&gt;Reproductive Techniques, Assisted.&lt;/keyword&gt;&lt;/keywords&gt;&lt;dates&gt;&lt;year&gt;2011&lt;/year&gt;&lt;/dates&gt;&lt;pub-location&gt;Philadelphia&lt;/pub-location&gt;&lt;publisher&gt;Wolters Kluwer Health/Lippincott Williams &amp;amp; Wilkins&lt;/publisher&gt;&lt;isbn&gt;9780781779685&amp;#xD;0781779685&lt;/isbn&gt;&lt;accession-num&gt;16355650&lt;/accession-num&gt;&lt;call-num&gt;RG159 .S62 2011&lt;/call-num&gt;&lt;urls&gt;&lt;related-urls&gt;&lt;url&gt;Publisher description http://www.loc.gov/catdir/enhancements/fy1113/2010031879-d.html&lt;/url&gt;&lt;url&gt;Table of contents only http://www.loc.gov/catdir/enhancements/fy1113/2010031879-t.html&lt;/url&gt;&lt;/related-urls&gt;&lt;/urls&gt;&lt;access-date&gt;2019 January 26&lt;/access-date&gt;&lt;/record&gt;&lt;/Cite&gt;&lt;/EndNote&gt;</w:instrText>
      </w:r>
      <w:r>
        <w:rPr>
          <w:color w:val="000000" w:themeColor="text1"/>
        </w:rPr>
        <w:fldChar w:fldCharType="separate"/>
      </w:r>
      <w:r w:rsidR="006979FF">
        <w:rPr>
          <w:noProof/>
          <w:color w:val="000000" w:themeColor="text1"/>
        </w:rPr>
        <w:t>[1]</w:t>
      </w:r>
      <w:r>
        <w:rPr>
          <w:color w:val="000000" w:themeColor="text1"/>
        </w:rPr>
        <w:fldChar w:fldCharType="end"/>
      </w:r>
      <w:r>
        <w:rPr>
          <w:color w:val="000000" w:themeColor="text1"/>
        </w:rPr>
        <w:t xml:space="preserve">. According to function, it has a functional layer and a basal layer. The functional layer, which is adjacent to the uterine cavity, thickens and </w:t>
      </w:r>
      <w:r>
        <w:rPr>
          <w:rFonts w:hint="eastAsia"/>
          <w:color w:val="000000" w:themeColor="text1"/>
        </w:rPr>
        <w:t>shed</w:t>
      </w:r>
      <w:r>
        <w:rPr>
          <w:color w:val="000000" w:themeColor="text1"/>
        </w:rPr>
        <w:t xml:space="preserve">s during a menstrual cycle and </w:t>
      </w:r>
      <w:r>
        <w:rPr>
          <w:rFonts w:hint="eastAsia"/>
          <w:color w:val="000000" w:themeColor="text1"/>
        </w:rPr>
        <w:t>allows</w:t>
      </w:r>
      <w:r>
        <w:rPr>
          <w:color w:val="000000" w:themeColor="text1"/>
        </w:rPr>
        <w:t xml:space="preserve"> implantation of fertilized eggs </w:t>
      </w:r>
      <w:r>
        <w:rPr>
          <w:color w:val="000000" w:themeColor="text1"/>
        </w:rPr>
        <w:fldChar w:fldCharType="begin"/>
      </w:r>
      <w:r w:rsidR="006979FF">
        <w:rPr>
          <w:color w:val="000000" w:themeColor="text1"/>
        </w:rPr>
        <w:instrText xml:space="preserve"> ADDIN EN.CITE &lt;EndNote&gt;&lt;Cite&gt;&lt;Author&gt;Fritz&lt;/Author&gt;&lt;Year&gt;2011&lt;/Year&gt;&lt;RecNum&gt;15377&lt;/RecNum&gt;&lt;DisplayText&gt;[1]&lt;/DisplayText&gt;&lt;record&gt;&lt;rec-number&gt;15377&lt;/rec-number&gt;&lt;foreign-keys&gt;&lt;key app="EN" db-id="dvp0twez5x0059eespxv5fxldvzaavzrrz2e" timestamp="1548563259"&gt;15377&lt;/key&gt;&lt;/foreign-keys&gt;&lt;ref-type name="Book"&gt;6&lt;/ref-type&gt;&lt;contributors&gt;&lt;authors&gt;&lt;author&gt;Fritz, Marc A.&lt;/author&gt;&lt;author&gt;Speroff, Leon&lt;/author&gt;&lt;/authors&gt;&lt;/contributors&gt;&lt;titles&gt;&lt;title&gt;Clinical gynecologic endocrinology and infertility&lt;/title&gt;&lt;/titles&gt;&lt;pages&gt;x, 1439 p.&lt;/pages&gt;&lt;edition&gt;8th&lt;/edition&gt;&lt;section&gt;121-134&lt;/section&gt;&lt;keywords&gt;&lt;keyword&gt;Endocrine gynecology.&lt;/keyword&gt;&lt;keyword&gt;Infertility Endocrine aspects.&lt;/keyword&gt;&lt;keyword&gt;Contraception.&lt;/keyword&gt;&lt;keyword&gt;Endocrine System Diseases.&lt;/keyword&gt;&lt;keyword&gt;Genital Diseases, Female.&lt;/keyword&gt;&lt;keyword&gt;Infertility, Female.&lt;/keyword&gt;&lt;keyword&gt;Reproductive Techniques, Assisted.&lt;/keyword&gt;&lt;/keywords&gt;&lt;dates&gt;&lt;year&gt;2011&lt;/year&gt;&lt;/dates&gt;&lt;pub-location&gt;Philadelphia&lt;/pub-location&gt;&lt;publisher&gt;Wolters Kluwer Health/Lippincott Williams &amp;amp; Wilkins&lt;/publisher&gt;&lt;isbn&gt;9780781779685&amp;#xD;0781779685&lt;/isbn&gt;&lt;accession-num&gt;16355650&lt;/accession-num&gt;&lt;call-num&gt;RG159 .S62 2011&lt;/call-num&gt;&lt;urls&gt;&lt;related-urls&gt;&lt;url&gt;Publisher description http://www.loc.gov/catdir/enhancements/fy1113/2010031879-d.html&lt;/url&gt;&lt;url&gt;Table of contents only http://www.loc.gov/catdir/enhancements/fy1113/2010031879-t.html&lt;/url&gt;&lt;/related-urls&gt;&lt;/urls&gt;&lt;access-date&gt;2019 January 26&lt;/access-date&gt;&lt;/record&gt;&lt;/Cite&gt;&lt;/EndNote&gt;</w:instrText>
      </w:r>
      <w:r>
        <w:rPr>
          <w:color w:val="000000" w:themeColor="text1"/>
        </w:rPr>
        <w:fldChar w:fldCharType="separate"/>
      </w:r>
      <w:r w:rsidR="006979FF">
        <w:rPr>
          <w:noProof/>
          <w:color w:val="000000" w:themeColor="text1"/>
        </w:rPr>
        <w:t>[1]</w:t>
      </w:r>
      <w:r>
        <w:rPr>
          <w:color w:val="000000" w:themeColor="text1"/>
        </w:rPr>
        <w:fldChar w:fldCharType="end"/>
      </w:r>
      <w:r>
        <w:rPr>
          <w:color w:val="000000" w:themeColor="text1"/>
        </w:rPr>
        <w:t xml:space="preserve">. The basal layer, </w:t>
      </w:r>
      <w:r>
        <w:rPr>
          <w:rFonts w:hint="eastAsia"/>
          <w:color w:val="000000" w:themeColor="text1"/>
        </w:rPr>
        <w:t>which</w:t>
      </w:r>
      <w:r>
        <w:rPr>
          <w:color w:val="000000" w:themeColor="text1"/>
        </w:rPr>
        <w:t xml:space="preserve"> is below the functional layer, is not shed at any point during the menstrual cycle, and provides the regenerative functional layer after the menstrual loss </w:t>
      </w:r>
      <w:r>
        <w:rPr>
          <w:color w:val="000000" w:themeColor="text1"/>
        </w:rPr>
        <w:fldChar w:fldCharType="begin"/>
      </w:r>
      <w:r w:rsidR="006979FF">
        <w:rPr>
          <w:color w:val="000000" w:themeColor="text1"/>
        </w:rPr>
        <w:instrText xml:space="preserve"> ADDIN EN.CITE &lt;EndNote&gt;&lt;Cite&gt;&lt;Author&gt;Fritz&lt;/Author&gt;&lt;Year&gt;2011&lt;/Year&gt;&lt;RecNum&gt;15377&lt;/RecNum&gt;&lt;DisplayText&gt;[1]&lt;/DisplayText&gt;&lt;record&gt;&lt;rec-number&gt;15377&lt;/rec-number&gt;&lt;foreign-keys&gt;&lt;key app="EN" db-id="dvp0twez5x0059eespxv5fxldvzaavzrrz2e" timestamp="1548563259"&gt;15377&lt;/key&gt;&lt;/foreign-keys&gt;&lt;ref-type name="Book"&gt;6&lt;/ref-type&gt;&lt;contributors&gt;&lt;authors&gt;&lt;author&gt;Fritz, Marc A.&lt;/author&gt;&lt;author&gt;Speroff, Leon&lt;/author&gt;&lt;/authors&gt;&lt;/contributors&gt;&lt;titles&gt;&lt;title&gt;Clinical gynecologic endocrinology and infertility&lt;/title&gt;&lt;/titles&gt;&lt;pages&gt;x, 1439 p.&lt;/pages&gt;&lt;edition&gt;8th&lt;/edition&gt;&lt;section&gt;121-134&lt;/section&gt;&lt;keywords&gt;&lt;keyword&gt;Endocrine gynecology.&lt;/keyword&gt;&lt;keyword&gt;Infertility Endocrine aspects.&lt;/keyword&gt;&lt;keyword&gt;Contraception.&lt;/keyword&gt;&lt;keyword&gt;Endocrine System Diseases.&lt;/keyword&gt;&lt;keyword&gt;Genital Diseases, Female.&lt;/keyword&gt;&lt;keyword&gt;Infertility, Female.&lt;/keyword&gt;&lt;keyword&gt;Reproductive Techniques, Assisted.&lt;/keyword&gt;&lt;/keywords&gt;&lt;dates&gt;&lt;year&gt;2011&lt;/year&gt;&lt;/dates&gt;&lt;pub-location&gt;Philadelphia&lt;/pub-location&gt;&lt;publisher&gt;Wolters Kluwer Health/Lippincott Williams &amp;amp; Wilkins&lt;/publisher&gt;&lt;isbn&gt;9780781779685&amp;#xD;0781779685&lt;/isbn&gt;&lt;accession-num&gt;16355650&lt;/accession-num&gt;&lt;call-num&gt;RG159 .S62 2011&lt;/call-num&gt;&lt;urls&gt;&lt;related-urls&gt;&lt;url&gt;Publisher description http://www.loc.gov/catdir/enhancements/fy1113/2010031879-d.html&lt;/url&gt;&lt;url&gt;Table of contents only http://www.loc.gov/catdir/enhancements/fy1113/2010031879-t.html&lt;/url&gt;&lt;/related-urls&gt;&lt;/urls&gt;&lt;access-date&gt;2019 January 26&lt;/access-date&gt;&lt;/record&gt;&lt;/Cite&gt;&lt;/EndNote&gt;</w:instrText>
      </w:r>
      <w:r>
        <w:rPr>
          <w:color w:val="000000" w:themeColor="text1"/>
        </w:rPr>
        <w:fldChar w:fldCharType="separate"/>
      </w:r>
      <w:r w:rsidR="006979FF">
        <w:rPr>
          <w:noProof/>
          <w:color w:val="000000" w:themeColor="text1"/>
        </w:rPr>
        <w:t>[1]</w:t>
      </w:r>
      <w:r>
        <w:rPr>
          <w:color w:val="000000" w:themeColor="text1"/>
        </w:rPr>
        <w:fldChar w:fldCharType="end"/>
      </w:r>
      <w:r w:rsidR="004A73FE">
        <w:rPr>
          <w:color w:val="000000" w:themeColor="text1"/>
        </w:rPr>
        <w:t>.</w:t>
      </w:r>
    </w:p>
    <w:p w14:paraId="48188520" w14:textId="77777777" w:rsidR="002B18E5" w:rsidRDefault="00E2555E" w:rsidP="002B18E5">
      <w:pPr>
        <w:tabs>
          <w:tab w:val="left" w:pos="7729"/>
        </w:tabs>
        <w:autoSpaceDE w:val="0"/>
        <w:autoSpaceDN w:val="0"/>
        <w:adjustRightInd w:val="0"/>
        <w:rPr>
          <w:color w:val="000000" w:themeColor="text1"/>
        </w:rPr>
      </w:pPr>
      <w:r>
        <w:rPr>
          <w:color w:val="000000" w:themeColor="text1"/>
        </w:rPr>
        <w:t xml:space="preserve">Under the influence of estrogen, the endometrial lining undergoes cyclic regeneration during the menstrual cycle. A menstrual cycle, on average, takes 28 days, and consists of three phases: the proliferative phase, the secretory phase, and the menstrual phase </w:t>
      </w:r>
      <w:r>
        <w:rPr>
          <w:color w:val="000000" w:themeColor="text1"/>
        </w:rPr>
        <w:fldChar w:fldCharType="begin"/>
      </w:r>
      <w:r w:rsidR="006979FF">
        <w:rPr>
          <w:color w:val="000000" w:themeColor="text1"/>
        </w:rPr>
        <w:instrText xml:space="preserve"> ADDIN EN.CITE &lt;EndNote&gt;&lt;Cite&gt;&lt;Author&gt;Guyton&lt;/Author&gt;&lt;Year&gt;2006&lt;/Year&gt;&lt;RecNum&gt;15434&lt;/RecNum&gt;&lt;DisplayText&gt;[2]&lt;/DisplayText&gt;&lt;record&gt;&lt;rec-number&gt;15434&lt;/rec-number&gt;&lt;foreign-keys&gt;&lt;key app="EN" db-id="dvp0twez5x0059eespxv5fxldvzaavzrrz2e" timestamp="1548564309"&gt;15434&lt;/key&gt;&lt;/foreign-keys&gt;&lt;ref-type name="Book"&gt;6&lt;/ref-type&gt;&lt;contributors&gt;&lt;authors&gt;&lt;author&gt;Guyton, Arthur C.&lt;/author&gt;&lt;author&gt;Hall, John E.&lt;/author&gt;&lt;/authors&gt;&lt;/contributors&gt;&lt;titles&gt;&lt;title&gt;Textbook of medical physiology&lt;/title&gt;&lt;/titles&gt;&lt;pages&gt;xxxv, 1116 p.&lt;/pages&gt;&lt;edition&gt;11th&lt;/edition&gt;&lt;section&gt;995-996&lt;/section&gt;&lt;keywords&gt;&lt;keyword&gt;Human physiology.&lt;/keyword&gt;&lt;keyword&gt;Physiology, Pathological.&lt;/keyword&gt;&lt;keyword&gt;Physiological Processes.&lt;/keyword&gt;&lt;/keywords&gt;&lt;dates&gt;&lt;year&gt;2006&lt;/year&gt;&lt;/dates&gt;&lt;pub-location&gt;Philadelphia&lt;/pub-location&gt;&lt;publisher&gt;Elsevier Saunders&lt;/publisher&gt;&lt;isbn&gt;0721602401&lt;/isbn&gt;&lt;accession-num&gt;13735571&lt;/accession-num&gt;&lt;call-num&gt;QP34.5 .G9 2006&lt;/call-num&gt;&lt;urls&gt;&lt;/urls&gt;&lt;access-date&gt;2019 January 26&lt;/access-date&gt;&lt;/record&gt;&lt;/Cite&gt;&lt;/EndNote&gt;</w:instrText>
      </w:r>
      <w:r>
        <w:rPr>
          <w:color w:val="000000" w:themeColor="text1"/>
        </w:rPr>
        <w:fldChar w:fldCharType="separate"/>
      </w:r>
      <w:r w:rsidR="006979FF">
        <w:rPr>
          <w:noProof/>
          <w:color w:val="000000" w:themeColor="text1"/>
        </w:rPr>
        <w:t>[2]</w:t>
      </w:r>
      <w:r>
        <w:rPr>
          <w:color w:val="000000" w:themeColor="text1"/>
        </w:rPr>
        <w:fldChar w:fldCharType="end"/>
      </w:r>
      <w:r>
        <w:rPr>
          <w:color w:val="000000" w:themeColor="text1"/>
        </w:rPr>
        <w:t xml:space="preserve">. During the proliferative phase, growth of the endometrium and maturation of ovarian follicle are regulated and supported by estrogen </w:t>
      </w:r>
      <w:r>
        <w:rPr>
          <w:color w:val="000000" w:themeColor="text1"/>
        </w:rPr>
        <w:fldChar w:fldCharType="begin"/>
      </w:r>
      <w:r w:rsidR="006979FF">
        <w:rPr>
          <w:color w:val="000000" w:themeColor="text1"/>
        </w:rPr>
        <w:instrText xml:space="preserve"> ADDIN EN.CITE &lt;EndNote&gt;&lt;Cite&gt;&lt;Author&gt;Guyton&lt;/Author&gt;&lt;Year&gt;2006&lt;/Year&gt;&lt;RecNum&gt;15434&lt;/RecNum&gt;&lt;DisplayText&gt;[2]&lt;/DisplayText&gt;&lt;record&gt;&lt;rec-number&gt;15434&lt;/rec-number&gt;&lt;foreign-keys&gt;&lt;key app="EN" db-id="dvp0twez5x0059eespxv5fxldvzaavzrrz2e" timestamp="1548564309"&gt;15434&lt;/key&gt;&lt;/foreign-keys&gt;&lt;ref-type name="Book"&gt;6&lt;/ref-type&gt;&lt;contributors&gt;&lt;authors&gt;&lt;author&gt;Guyton, Arthur C.&lt;/author&gt;&lt;author&gt;Hall, John E.&lt;/author&gt;&lt;/authors&gt;&lt;/contributors&gt;&lt;titles&gt;&lt;title&gt;Textbook of medical physiology&lt;/title&gt;&lt;/titles&gt;&lt;pages&gt;xxxv, 1116 p.&lt;/pages&gt;&lt;edition&gt;11th&lt;/edition&gt;&lt;section&gt;995-996&lt;/section&gt;&lt;keywords&gt;&lt;keyword&gt;Human physiology.&lt;/keyword&gt;&lt;keyword&gt;Physiology, Pathological.&lt;/keyword&gt;&lt;keyword&gt;Physiological Processes.&lt;/keyword&gt;&lt;/keywords&gt;&lt;dates&gt;&lt;year&gt;2006&lt;/year&gt;&lt;/dates&gt;&lt;pub-location&gt;Philadelphia&lt;/pub-location&gt;&lt;publisher&gt;Elsevier Saunders&lt;/publisher&gt;&lt;isbn&gt;0721602401&lt;/isbn&gt;&lt;accession-num&gt;13735571&lt;/accession-num&gt;&lt;call-num&gt;QP34.5 .G9 2006&lt;/call-num&gt;&lt;urls&gt;&lt;/urls&gt;&lt;access-date&gt;2019 January 26&lt;/access-date&gt;&lt;/record&gt;&lt;/Cite&gt;&lt;/EndNote&gt;</w:instrText>
      </w:r>
      <w:r>
        <w:rPr>
          <w:color w:val="000000" w:themeColor="text1"/>
        </w:rPr>
        <w:fldChar w:fldCharType="separate"/>
      </w:r>
      <w:r w:rsidR="006979FF">
        <w:rPr>
          <w:noProof/>
          <w:color w:val="000000" w:themeColor="text1"/>
        </w:rPr>
        <w:t>[2]</w:t>
      </w:r>
      <w:r>
        <w:rPr>
          <w:color w:val="000000" w:themeColor="text1"/>
        </w:rPr>
        <w:fldChar w:fldCharType="end"/>
      </w:r>
      <w:r>
        <w:rPr>
          <w:color w:val="000000" w:themeColor="text1"/>
        </w:rPr>
        <w:t xml:space="preserve">. An important feature of this estrogen-dominant phase of endometrial growth is the increase in ciliated cells and </w:t>
      </w:r>
      <w:proofErr w:type="spellStart"/>
      <w:r>
        <w:rPr>
          <w:color w:val="000000" w:themeColor="text1"/>
        </w:rPr>
        <w:t>microvillous</w:t>
      </w:r>
      <w:proofErr w:type="spellEnd"/>
      <w:r>
        <w:rPr>
          <w:color w:val="000000" w:themeColor="text1"/>
        </w:rPr>
        <w:t xml:space="preserve"> cells </w:t>
      </w:r>
      <w:r>
        <w:rPr>
          <w:color w:val="000000" w:themeColor="text1"/>
        </w:rPr>
        <w:fldChar w:fldCharType="begin"/>
      </w:r>
      <w:r w:rsidR="006979FF">
        <w:rPr>
          <w:color w:val="000000" w:themeColor="text1"/>
        </w:rPr>
        <w:instrText xml:space="preserve"> ADDIN EN.CITE &lt;EndNote&gt;&lt;Cite&gt;&lt;Author&gt;Guyton&lt;/Author&gt;&lt;Year&gt;2006&lt;/Year&gt;&lt;RecNum&gt;15434&lt;/RecNum&gt;&lt;DisplayText&gt;[2]&lt;/DisplayText&gt;&lt;record&gt;&lt;rec-number&gt;15434&lt;/rec-number&gt;&lt;foreign-keys&gt;&lt;key app="EN" db-id="dvp0twez5x0059eespxv5fxldvzaavzrrz2e" timestamp="1548564309"&gt;15434&lt;/key&gt;&lt;/foreign-keys&gt;&lt;ref-type name="Book"&gt;6&lt;/ref-type&gt;&lt;contributors&gt;&lt;authors&gt;&lt;author&gt;Guyton, Arthur C.&lt;/author&gt;&lt;author&gt;Hall, John E.&lt;/author&gt;&lt;/authors&gt;&lt;/contributors&gt;&lt;titles&gt;&lt;title&gt;Textbook of medical physiology&lt;/title&gt;&lt;/titles&gt;&lt;pages&gt;xxxv, 1116 p.&lt;/pages&gt;&lt;edition&gt;11th&lt;/edition&gt;&lt;section&gt;995-996&lt;/section&gt;&lt;keywords&gt;&lt;keyword&gt;Human physiology.&lt;/keyword&gt;&lt;keyword&gt;Physiology, Pathological.&lt;/keyword&gt;&lt;keyword&gt;Physiological Processes.&lt;/keyword&gt;&lt;/keywords&gt;&lt;dates&gt;&lt;year&gt;2006&lt;/year&gt;&lt;/dates&gt;&lt;pub-location&gt;Philadelphia&lt;/pub-location&gt;&lt;publisher&gt;Elsevier Saunders&lt;/publisher&gt;&lt;isbn&gt;0721602401&lt;/isbn&gt;&lt;accession-num&gt;13735571&lt;/accession-num&gt;&lt;call-num&gt;QP34.5 .G9 2006&lt;/call-num&gt;&lt;urls&gt;&lt;/urls&gt;&lt;access-date&gt;2019 January 26&lt;/access-date&gt;&lt;/record&gt;&lt;/Cite&gt;&lt;/EndNote&gt;</w:instrText>
      </w:r>
      <w:r>
        <w:rPr>
          <w:color w:val="000000" w:themeColor="text1"/>
        </w:rPr>
        <w:fldChar w:fldCharType="separate"/>
      </w:r>
      <w:r w:rsidR="006979FF">
        <w:rPr>
          <w:noProof/>
          <w:color w:val="000000" w:themeColor="text1"/>
        </w:rPr>
        <w:t>[2]</w:t>
      </w:r>
      <w:r>
        <w:rPr>
          <w:color w:val="000000" w:themeColor="text1"/>
        </w:rPr>
        <w:fldChar w:fldCharType="end"/>
      </w:r>
      <w:r>
        <w:rPr>
          <w:color w:val="000000" w:themeColor="text1"/>
        </w:rPr>
        <w:t xml:space="preserve">. Ovulation occurs around day 14, during the secretory phase.  At this time, the endometrium continues to thicken as it stimulated by both estrogen and progesterone </w:t>
      </w:r>
      <w:r>
        <w:rPr>
          <w:color w:val="000000" w:themeColor="text1"/>
        </w:rPr>
        <w:fldChar w:fldCharType="begin"/>
      </w:r>
      <w:r w:rsidR="006979FF">
        <w:rPr>
          <w:color w:val="000000" w:themeColor="text1"/>
        </w:rPr>
        <w:instrText xml:space="preserve"> ADDIN EN.CITE &lt;EndNote&gt;&lt;Cite&gt;&lt;Author&gt;Guyton&lt;/Author&gt;&lt;Year&gt;2006&lt;/Year&gt;&lt;RecNum&gt;15434&lt;/RecNum&gt;&lt;DisplayText&gt;[2]&lt;/DisplayText&gt;&lt;record&gt;&lt;rec-number&gt;15434&lt;/rec-number&gt;&lt;foreign-keys&gt;&lt;key app="EN" db-id="dvp0twez5x0059eespxv5fxldvzaavzrrz2e" timestamp="1548564309"&gt;15434&lt;/key&gt;&lt;/foreign-keys&gt;&lt;ref-type name="Book"&gt;6&lt;/ref-type&gt;&lt;contributors&gt;&lt;authors&gt;&lt;author&gt;Guyton, Arthur C.&lt;/author&gt;&lt;author&gt;Hall, John E.&lt;/author&gt;&lt;/authors&gt;&lt;/contributors&gt;&lt;titles&gt;&lt;title&gt;Textbook of medical physiology&lt;/title&gt;&lt;/titles&gt;&lt;pages&gt;xxxv, 1116 p.&lt;/pages&gt;&lt;edition&gt;11th&lt;/edition&gt;&lt;section&gt;995-996&lt;/section&gt;&lt;keywords&gt;&lt;keyword&gt;Human physiology.&lt;/keyword&gt;&lt;keyword&gt;Physiology, Pathological.&lt;/keyword&gt;&lt;keyword&gt;Physiological Processes.&lt;/keyword&gt;&lt;/keywords&gt;&lt;dates&gt;&lt;year&gt;2006&lt;/year&gt;&lt;/dates&gt;&lt;pub-location&gt;Philadelphia&lt;/pub-location&gt;&lt;publisher&gt;Elsevier Saunders&lt;/publisher&gt;&lt;isbn&gt;0721602401&lt;/isbn&gt;&lt;accession-num&gt;13735571&lt;/accession-num&gt;&lt;call-num&gt;QP34.5 .G9 2006&lt;/call-num&gt;&lt;urls&gt;&lt;/urls&gt;&lt;access-date&gt;2019 January 26&lt;/access-date&gt;&lt;/record&gt;&lt;/Cite&gt;&lt;/EndNote&gt;</w:instrText>
      </w:r>
      <w:r>
        <w:rPr>
          <w:color w:val="000000" w:themeColor="text1"/>
        </w:rPr>
        <w:fldChar w:fldCharType="separate"/>
      </w:r>
      <w:r w:rsidR="006979FF">
        <w:rPr>
          <w:noProof/>
          <w:color w:val="000000" w:themeColor="text1"/>
        </w:rPr>
        <w:t>[2]</w:t>
      </w:r>
      <w:r>
        <w:rPr>
          <w:color w:val="000000" w:themeColor="text1"/>
        </w:rPr>
        <w:fldChar w:fldCharType="end"/>
      </w:r>
      <w:r>
        <w:rPr>
          <w:color w:val="000000" w:themeColor="text1"/>
        </w:rPr>
        <w:t xml:space="preserve">. During this stage, active secretory events take place within the glandular cells with progression of vacuoles from intracellular to intraluminal appearance. In the absence of fertilization </w:t>
      </w:r>
      <w:r>
        <w:rPr>
          <w:rFonts w:hint="eastAsia"/>
          <w:color w:val="000000" w:themeColor="text1"/>
        </w:rPr>
        <w:t>and</w:t>
      </w:r>
      <w:r>
        <w:rPr>
          <w:color w:val="000000" w:themeColor="text1"/>
        </w:rPr>
        <w:t xml:space="preserve"> implantation, the withdrawal of estrogen and progesterone eventually causes the stroma to crumble, which is known as menstruation or the menstrual phase </w:t>
      </w:r>
      <w:r>
        <w:rPr>
          <w:color w:val="000000" w:themeColor="text1"/>
        </w:rPr>
        <w:fldChar w:fldCharType="begin"/>
      </w:r>
      <w:r w:rsidR="006979FF">
        <w:rPr>
          <w:color w:val="000000" w:themeColor="text1"/>
        </w:rPr>
        <w:instrText xml:space="preserve"> ADDIN EN.CITE &lt;EndNote&gt;&lt;Cite&gt;&lt;Author&gt;Guyton&lt;/Author&gt;&lt;Year&gt;2006&lt;/Year&gt;&lt;RecNum&gt;15434&lt;/RecNum&gt;&lt;DisplayText&gt;[2]&lt;/DisplayText&gt;&lt;record&gt;&lt;rec-number&gt;15434&lt;/rec-number&gt;&lt;foreign-keys&gt;&lt;key app="EN" db-id="dvp0twez5x0059eespxv5fxldvzaavzrrz2e" timestamp="1548564309"&gt;15434&lt;/key&gt;&lt;/foreign-keys&gt;&lt;ref-type name="Book"&gt;6&lt;/ref-type&gt;&lt;contributors&gt;&lt;authors&gt;&lt;author&gt;Guyton, Arthur C.&lt;/author&gt;&lt;author&gt;Hall, John E.&lt;/author&gt;&lt;/authors&gt;&lt;/contributors&gt;&lt;titles&gt;&lt;title&gt;Textbook of medical physiology&lt;/title&gt;&lt;/titles&gt;&lt;pages&gt;xxxv, 1116 p.&lt;/pages&gt;&lt;edition&gt;11th&lt;/edition&gt;&lt;section&gt;995-996&lt;/section&gt;&lt;keywords&gt;&lt;keyword&gt;Human physiology.&lt;/keyword&gt;&lt;keyword&gt;Physiology, Pathological.&lt;/keyword&gt;&lt;keyword&gt;Physiological Processes.&lt;/keyword&gt;&lt;/keywords&gt;&lt;dates&gt;&lt;year&gt;2006&lt;/year&gt;&lt;/dates&gt;&lt;pub-location&gt;Philadelphia&lt;/pub-location&gt;&lt;publisher&gt;Elsevier Saunders&lt;/publisher&gt;&lt;isbn&gt;0721602401&lt;/isbn&gt;&lt;accession-num&gt;13735571&lt;/accession-num&gt;&lt;call-num&gt;QP34.5 .G9 2006&lt;/call-num&gt;&lt;urls&gt;&lt;/urls&gt;&lt;access-date&gt;2019 January 26&lt;/access-date&gt;&lt;/record&gt;&lt;/Cite&gt;&lt;/EndNote&gt;</w:instrText>
      </w:r>
      <w:r>
        <w:rPr>
          <w:color w:val="000000" w:themeColor="text1"/>
        </w:rPr>
        <w:fldChar w:fldCharType="separate"/>
      </w:r>
      <w:r w:rsidR="006979FF">
        <w:rPr>
          <w:noProof/>
          <w:color w:val="000000" w:themeColor="text1"/>
        </w:rPr>
        <w:t>[2]</w:t>
      </w:r>
      <w:r>
        <w:rPr>
          <w:color w:val="000000" w:themeColor="text1"/>
        </w:rPr>
        <w:fldChar w:fldCharType="end"/>
      </w:r>
      <w:r w:rsidR="004A73FE">
        <w:rPr>
          <w:color w:val="000000" w:themeColor="text1"/>
        </w:rPr>
        <w:t>.</w:t>
      </w:r>
    </w:p>
    <w:p w14:paraId="0EC960AD" w14:textId="214DFE11" w:rsidR="004A73FE" w:rsidRPr="002B18E5" w:rsidRDefault="00FB02C3" w:rsidP="002B18E5">
      <w:pPr>
        <w:tabs>
          <w:tab w:val="left" w:pos="7729"/>
        </w:tabs>
        <w:autoSpaceDE w:val="0"/>
        <w:autoSpaceDN w:val="0"/>
        <w:adjustRightInd w:val="0"/>
        <w:rPr>
          <w:color w:val="000000" w:themeColor="text1"/>
        </w:rPr>
      </w:pPr>
      <w:r>
        <w:rPr>
          <w:color w:val="000000" w:themeColor="text1"/>
          <w:shd w:val="clear" w:color="auto" w:fill="FFFFFF"/>
        </w:rPr>
        <w:t xml:space="preserve">Proliferative </w:t>
      </w:r>
      <w:r w:rsidRPr="001442D6">
        <w:rPr>
          <w:color w:val="000000" w:themeColor="text1"/>
          <w:shd w:val="clear" w:color="auto" w:fill="FFFFFF"/>
        </w:rPr>
        <w:t>endometrium</w:t>
      </w:r>
      <w:r>
        <w:rPr>
          <w:color w:val="000000" w:themeColor="text1"/>
          <w:shd w:val="clear" w:color="auto" w:fill="FFFFFF"/>
        </w:rPr>
        <w:t xml:space="preserve"> is generally considered a benign condition with little risk of transformation </w:t>
      </w:r>
      <w:r w:rsidRPr="00126E32">
        <w:rPr>
          <w:color w:val="000000" w:themeColor="text1"/>
          <w:shd w:val="clear" w:color="auto" w:fill="FFFFFF"/>
        </w:rPr>
        <w:t xml:space="preserve">into </w:t>
      </w:r>
      <w:proofErr w:type="spellStart"/>
      <w:r w:rsidRPr="00126E32">
        <w:rPr>
          <w:color w:val="000000" w:themeColor="text1"/>
        </w:rPr>
        <w:t>endometrioid</w:t>
      </w:r>
      <w:proofErr w:type="spellEnd"/>
      <w:r w:rsidRPr="00126E32">
        <w:rPr>
          <w:color w:val="000000" w:themeColor="text1"/>
        </w:rPr>
        <w:t>-type adenocarcinoma</w:t>
      </w:r>
      <w:r>
        <w:rPr>
          <w:color w:val="000000" w:themeColor="text1"/>
          <w:shd w:val="clear" w:color="auto" w:fill="FFFFFF"/>
        </w:rPr>
        <w:t xml:space="preserve">. It might be found more often in women with obesity and irregular menstrual cycles. Disordered proliferative endometrium is associated with </w:t>
      </w:r>
      <w:bookmarkStart w:id="15" w:name="OLE_LINK111"/>
      <w:bookmarkStart w:id="16" w:name="OLE_LINK112"/>
      <w:bookmarkStart w:id="17" w:name="OLE_LINK131"/>
      <w:bookmarkStart w:id="18" w:name="OLE_LINK129"/>
      <w:bookmarkStart w:id="19" w:name="OLE_LINK130"/>
      <w:proofErr w:type="spellStart"/>
      <w:r w:rsidRPr="00126E32">
        <w:rPr>
          <w:color w:val="000000" w:themeColor="text1"/>
          <w:shd w:val="clear" w:color="auto" w:fill="FFFFFF"/>
        </w:rPr>
        <w:t>anovulatory</w:t>
      </w:r>
      <w:proofErr w:type="spellEnd"/>
      <w:r w:rsidRPr="00126E32">
        <w:rPr>
          <w:color w:val="000000" w:themeColor="text1"/>
          <w:shd w:val="clear" w:color="auto" w:fill="FFFFFF"/>
        </w:rPr>
        <w:t xml:space="preserve"> cycles</w:t>
      </w:r>
      <w:bookmarkEnd w:id="15"/>
      <w:bookmarkEnd w:id="16"/>
      <w:bookmarkEnd w:id="17"/>
      <w:r>
        <w:rPr>
          <w:color w:val="000000" w:themeColor="text1"/>
          <w:shd w:val="clear" w:color="auto" w:fill="FFFFFF"/>
        </w:rPr>
        <w:t xml:space="preserve"> and persistent estrogen stimulation, wherein the endometrium is proliferative but shows focal gland irregularities (dilatation and branching) which is a similar but a mild form compared to hyperplasia </w:t>
      </w:r>
      <w:r>
        <w:rPr>
          <w:color w:val="000000" w:themeColor="text1"/>
          <w:shd w:val="clear" w:color="auto" w:fill="FFFFFF"/>
        </w:rPr>
        <w:fldChar w:fldCharType="begin"/>
      </w:r>
      <w:r w:rsidR="006979FF">
        <w:rPr>
          <w:color w:val="000000" w:themeColor="text1"/>
          <w:shd w:val="clear" w:color="auto" w:fill="FFFFFF"/>
        </w:rPr>
        <w:instrText xml:space="preserve"> ADDIN EN.CITE &lt;EndNote&gt;&lt;Cite&gt;&lt;Author&gt;Ducatman&lt;/Author&gt;&lt;Year&gt;2005&lt;/Year&gt;&lt;RecNum&gt;17137&lt;/RecNum&gt;&lt;DisplayText&gt;[3]&lt;/DisplayText&gt;&lt;record&gt;&lt;rec-number&gt;17137&lt;/rec-number&gt;&lt;foreign-keys&gt;&lt;key app="EN" db-id="dvp0twez5x0059eespxv5fxldvzaavzrrz2e" timestamp="1554248915"&gt;17137&lt;/key&gt;&lt;/foreign-keys&gt;&lt;ref-type name="Journal Article"&gt;17&lt;/ref-type&gt;&lt;contributors&gt;&lt;authors&gt;&lt;author&gt;Ducatman, B. S.&lt;/author&gt;&lt;/authors&gt;&lt;/contributors&gt;&lt;auth-address&gt;Department of Pathology, West Virginia University National Center of Excellence in Women&amp;apos;s Health, Robert C. Byrd Health Sciences Center of West Virginia University, Morgantown, West Virginia 26506-9203, USA. BDucatman@hsc.wvu.edu&lt;/auth-address&gt;&lt;titles&gt;&lt;title&gt;Pathologic diagnosis of the abnormally bleeding patient&lt;/title&gt;&lt;secondary-title&gt;Clin Obstet Gynecol&lt;/secondary-title&gt;&lt;/titles&gt;&lt;periodical&gt;&lt;full-title&gt;Clin Obstet Gynecol&lt;/full-title&gt;&lt;/periodical&gt;&lt;pages&gt;274-83&lt;/pages&gt;&lt;volume&gt;48&lt;/volume&gt;&lt;number&gt;2&lt;/number&gt;&lt;edition&gt;2005/04/05&lt;/edition&gt;&lt;keywords&gt;&lt;keyword&gt;Endometrial Hyperplasia/pathology&lt;/keyword&gt;&lt;keyword&gt;Endometrial Neoplasms/pathology&lt;/keyword&gt;&lt;keyword&gt;Endometrium/*pathology&lt;/keyword&gt;&lt;keyword&gt;Female&lt;/keyword&gt;&lt;keyword&gt;Humans&lt;/keyword&gt;&lt;keyword&gt;Uterine Hemorrhage/etiology/*pathology&lt;/keyword&gt;&lt;/keywords&gt;&lt;dates&gt;&lt;year&gt;2005&lt;/year&gt;&lt;pub-dates&gt;&lt;date&gt;Jun&lt;/date&gt;&lt;/pub-dates&gt;&lt;/dates&gt;&lt;isbn&gt;0009-9201 (Print)&amp;#xD;0009-9201 (Linking)&lt;/isbn&gt;&lt;accession-num&gt;15805786&lt;/accession-num&gt;&lt;urls&gt;&lt;related-urls&gt;&lt;url&gt;https://www.ncbi.nlm.nih.gov/pubmed/15805786&lt;/url&gt;&lt;/related-urls&gt;&lt;/urls&gt;&lt;/record&gt;&lt;/Cite&gt;&lt;/EndNote&gt;</w:instrText>
      </w:r>
      <w:r>
        <w:rPr>
          <w:color w:val="000000" w:themeColor="text1"/>
          <w:shd w:val="clear" w:color="auto" w:fill="FFFFFF"/>
        </w:rPr>
        <w:fldChar w:fldCharType="separate"/>
      </w:r>
      <w:r w:rsidR="006979FF">
        <w:rPr>
          <w:noProof/>
          <w:color w:val="000000" w:themeColor="text1"/>
          <w:shd w:val="clear" w:color="auto" w:fill="FFFFFF"/>
        </w:rPr>
        <w:t>[3]</w:t>
      </w:r>
      <w:r>
        <w:rPr>
          <w:color w:val="000000" w:themeColor="text1"/>
          <w:shd w:val="clear" w:color="auto" w:fill="FFFFFF"/>
        </w:rPr>
        <w:fldChar w:fldCharType="end"/>
      </w:r>
      <w:r>
        <w:rPr>
          <w:color w:val="000000" w:themeColor="text1"/>
          <w:shd w:val="clear" w:color="auto" w:fill="FFFFFF"/>
        </w:rPr>
        <w:t>. It has been suggested that the state of proliferative endometrium,</w:t>
      </w:r>
      <w:r w:rsidRPr="00126E32">
        <w:rPr>
          <w:color w:val="000000" w:themeColor="text1"/>
          <w:shd w:val="clear" w:color="auto" w:fill="FFFFFF"/>
        </w:rPr>
        <w:t xml:space="preserve"> </w:t>
      </w:r>
      <w:r>
        <w:rPr>
          <w:color w:val="000000" w:themeColor="text1"/>
          <w:shd w:val="clear" w:color="auto" w:fill="FFFFFF"/>
        </w:rPr>
        <w:t>resulting from obesity and overweight</w:t>
      </w:r>
      <w:r w:rsidRPr="00126E32">
        <w:rPr>
          <w:color w:val="000000" w:themeColor="text1"/>
          <w:shd w:val="clear" w:color="auto" w:fill="FFFFFF"/>
        </w:rPr>
        <w:t xml:space="preserve"> </w:t>
      </w:r>
      <w:bookmarkStart w:id="20" w:name="OLE_LINK174"/>
      <w:bookmarkStart w:id="21" w:name="OLE_LINK175"/>
      <w:bookmarkEnd w:id="18"/>
      <w:bookmarkEnd w:id="19"/>
      <w:r w:rsidRPr="00126E32">
        <w:rPr>
          <w:color w:val="000000" w:themeColor="text1"/>
          <w:shd w:val="clear" w:color="auto" w:fill="FFFFFF"/>
        </w:rPr>
        <w:fldChar w:fldCharType="begin">
          <w:fldData xml:space="preserve">PEVuZE5vdGU+PENpdGU+PEF1dGhvcj5Cb29uPC9BdXRob3I+PFllYXI+MTk5OTwvWWVhcj48UmVj
TnVtPjcyMzE8L1JlY051bT48RGlzcGxheVRleHQ+WzQsIDVdPC9EaXNwbGF5VGV4dD48cmVjb3Jk
PjxyZWMtbnVtYmVyPjcyMzE8L3JlYy1udW1iZXI+PGZvcmVpZ24ta2V5cz48a2V5IGFwcD0iRU4i
IGRiLWlkPSJkdnAwdHdlejV4MDA1OWVlc3B4djVmeGxkdnphYXZ6cnJ6MmUiIHRpbWVzdGFtcD0i
MTUzMDA3NTcwOCI+NzIzMTwva2V5PjwvZm9yZWlnbi1rZXlzPjxyZWYtdHlwZSBuYW1lPSJKb3Vy
bmFsIEFydGljbGUiPjE3PC9yZWYtdHlwZT48Y29udHJpYnV0b3JzPjxhdXRob3JzPjxhdXRob3I+
Qm9vbiwgSi48L2F1dGhvcj48YXV0aG9yPnZhbiBkZSBQdXR0ZSwgUy4gQy48L2F1dGhvcj48YXV0
aG9yPlNjaG9sdGVuLCBQLiBDLjwvYXV0aG9yPjxhdXRob3I+SGVpbnR6LCBBLiBQLjwvYXV0aG9y
PjwvYXV0aG9ycz48L2NvbnRyaWJ1dG9ycz48YXV0aC1hZGRyZXNzPkRlcGFydG1lbnQgb2YgT2Jz
dGV0cmljcyBhbmQgR3luYWVjb2xvZ3ksIEFjYWRlbWljIEhvc3BpdGFsIFV0cmVjaHQsIFRoZSBO
ZXRoZXJsYW5kcy48L2F1dGgtYWRkcmVzcz48dGl0bGVzPjx0aXRsZT5IaXN0b2xvZ2ljYWwgcGF0
dGVybnMgaW4gZW5kb21ldHJpYWwgc2FtcGxlcyBmcm9tIHBlcmltZW5vcGF1c2FsIHdvbWVuPC90
aXRsZT48c2Vjb25kYXJ5LXRpdGxlPk1hdHVyaXRhczwvc2Vjb25kYXJ5LXRpdGxlPjwvdGl0bGVz
PjxwZXJpb2RpY2FsPjxmdWxsLXRpdGxlPk1hdHVyaXRhczwvZnVsbC10aXRsZT48L3BlcmlvZGlj
YWw+PHBhZ2VzPjE1NS05PC9wYWdlcz48dm9sdW1lPjMyPC92b2x1bWU+PG51bWJlcj4zPC9udW1i
ZXI+PGVkaXRpb24+MTk5OS8xMC8wOTwvZWRpdGlvbj48a2V5d29yZHM+PGtleXdvcmQ+QWR1bHQ8
L2tleXdvcmQ+PGtleXdvcmQ+QmlvcHN5PC9rZXl3b3JkPjxrZXl3b3JkPkVuZG9tZXRyaXVtLypw
YXRob2xvZ3k8L2tleXdvcmQ+PGtleXdvcmQ+RXN0cmFkaW9sL2Jsb29kPC9rZXl3b3JkPjxrZXl3
b3JkPkZlbWFsZTwva2V5d29yZD48a2V5d29yZD5Gb2xsaWNsZSBTdGltdWxhdGluZyBIb3Jtb25l
L2Jsb29kPC9rZXl3b3JkPjxrZXl3b3JkPkh1bWFuczwva2V5d29yZD48a2V5d29yZD5NaWRkbGUg
QWdlZDwva2V5d29yZD48a2V5d29yZD4qUHJlbWVub3BhdXNlPC9rZXl3b3JkPjwva2V5d29yZHM+
PGRhdGVzPjx5ZWFyPjE5OTk8L3llYXI+PHB1Yi1kYXRlcz48ZGF0ZT5BdWcgMTY8L2RhdGU+PC9w
dWItZGF0ZXM+PC9kYXRlcz48aXNibj4wMzc4LTUxMjIgKFByaW50KSYjeEQ7MDM3OC01MTIyIChM
aW5raW5nKTwvaXNibj48YWNjZXNzaW9uLW51bT4xMDUxNTY3MjwvYWNjZXNzaW9uLW51bT48dXJs
cz48cmVsYXRlZC11cmxzPjx1cmw+aHR0cHM6Ly93d3cubmNiaS5ubG0ubmloLmdvdi9wdWJtZWQv
MTA1MTU2NzI8L3VybD48L3JlbGF0ZWQtdXJscz48L3VybHM+PC9yZWNvcmQ+PC9DaXRlPjxDaXRl
PjxBdXRob3I+R2l2aXppZXo8L0F1dGhvcj48WWVhcj4yMDE2PC9ZZWFyPjxSZWNOdW0+NzM1MDwv
UmVjTnVtPjxyZWNvcmQ+PHJlYy1udW1iZXI+NzM1MDwvcmVjLW51bWJlcj48Zm9yZWlnbi1rZXlz
PjxrZXkgYXBwPSJFTiIgZGItaWQ9ImR2cDB0d2V6NXgwMDU5ZWVzcHh2NWZ4bGR2emFhdnpycnoy
ZSIgdGltZXN0YW1wPSIxNTMwMDc2NjQ0Ij43MzUwPC9rZXk+PC9mb3JlaWduLWtleXM+PHJlZi10
eXBlIG5hbWU9IkpvdXJuYWwgQXJ0aWNsZSI+MTc8L3JlZi10eXBlPjxjb250cmlidXRvcnM+PGF1
dGhvcnM+PGF1dGhvcj5HaXZpemlleiwgQy4gUi48L2F1dGhvcj48YXV0aG9yPlNhbmNoZXosIEUu
IEcuPC9hdXRob3I+PGF1dGhvcj5BcHByb2JhdG8sIE0uIFMuPC9hdXRob3I+PGF1dGhvcj5NYWlh
LCBNLiBDLjwvYXV0aG9yPjxhdXRob3I+RmxldXJ5LCBFLiBBLjwvYXV0aG9yPjxhdXRob3I+U2Fz
YWtpLCBSLiBTLjwvYXV0aG9yPjwvYXV0aG9ycz48L2NvbnRyaWJ1dG9ycz48YXV0aC1hZGRyZXNz
PlVuaXZlcnNpZGFkZSBGZWRlcmFsIGRlIEdvaWFzLiBGYWN1bGRhZGUgZGUgTWVkaWNpbmEuIEhv
c3BpdGFsIGRhcyBDbGluaWNhcy4gRGVwYXJ0YW1lbnRvIGRlIEdpbmVjb2xvZ2lhIGUgT2JzdGV0
cmljaWEuIExhYm9yYXRvcmlvIGRlIFJlcHJvZHVjYW8gSHVtYW5hIC0gR29pYW5pYS9HTyAtIEJy
YXppbC4mI3hEO1VuaWRhZGUgQWNhZGVtaWNhIGRlIENpZW5jaWFzIGRhIFNhdWRlL0Jpb21lZGlj
aW5hIGRhIFVuaXZlcnNpZGFkZSBGZWRlcmFsIGRlIEdvaWFzLCBKYXRhaS9HTyAtIEJyYXppbC4m
I3hEO0ZhY3VsZGFkZSBkZSBDaWVuY2lhcyBCaW9sb2dpY2FzIGRhIFVuaXZlcnNpZGFkZSBkZSBS
aW8gVmVyZGUvR08gLSBCcmF6aWwuJiN4RDtTZWNhbyBkZSBFbnNpbm8gZSBQZXNxdWlzYSBkbyBD
ZW50cm8gZGUgUmVmZXJlbmNpYSBkZSBNZWRpY2luYSBJbnRlcmF0aXZhIGUgQ29tcGxlbWVudGFy
L0dPIC0gQnJhemlsLjwvYXV0aC1hZGRyZXNzPjx0aXRsZXM+PHRpdGxlPk9iZXNpdHkgYW5kIGFu
b3Z1bGF0b3J5IGluZmVydGlsaXR5OiBBIHJldmlldzwvdGl0bGU+PHNlY29uZGFyeS10aXRsZT5K
QlJBIEFzc2lzdCBSZXByb2Q8L3NlY29uZGFyeS10aXRsZT48L3RpdGxlcz48cGVyaW9kaWNhbD48
ZnVsbC10aXRsZT5KQlJBIEFzc2lzdCBSZXByb2Q8L2Z1bGwtdGl0bGU+PC9wZXJpb2RpY2FsPjxw
YWdlcz4yNDAtMjQ1PC9wYWdlcz48dm9sdW1lPjIwPC92b2x1bWU+PG51bWJlcj40PC9udW1iZXI+
PGVkaXRpb24+MjAxNy8wMS8wNTwvZWRpdGlvbj48a2V5d29yZHM+PGtleXdvcmQ+QW5vdnVsYXRp
b248L2tleXdvcmQ+PGtleXdvcmQ+Ym9keSBtYXNzIGluZGV4PC9rZXl3b3JkPjxrZXl3b3JkPmZl
bWFsZSBpbmZlcnRpbGl0eTwva2V5d29yZD48a2V5d29yZD5vdmVyd2VpZ2h0PC9rZXl3b3JkPjwv
a2V5d29yZHM+PGRhdGVzPjx5ZWFyPjIwMTY8L3llYXI+PHB1Yi1kYXRlcz48ZGF0ZT5EZWMgMTwv
ZGF0ZT48L3B1Yi1kYXRlcz48L2RhdGVzPjxpc2JuPjE1MTgtMDU1NyAoRWxlY3Ryb25pYykmI3hE
OzE1MTctNTY5MyAoTGlua2luZyk8L2lzYm4+PGFjY2Vzc2lvbi1udW0+MjgwNTA5NjA8L2FjY2Vz
c2lvbi1udW0+PHVybHM+PHJlbGF0ZWQtdXJscz48dXJsPmh0dHBzOi8vd3d3Lm5jYmkubmxtLm5p
aC5nb3YvcHVibWVkLzI4MDUwOTYwPC91cmw+PHVybD5odHRwczovL3d3dy5uY2JpLm5sbS5uaWgu
Z292L3BtYy9hcnRpY2xlcy9QTUM1MjY1NjI0L3BkZi9qYnJhLTIwLTA0LTAyNDAucGRmPC91cmw+
PC9yZWxhdGVkLXVybHM+PC91cmxzPjxjdXN0b20yPlBNQzUyNjU2MjQ8L2N1c3RvbTI+PGVsZWN0
cm9uaWMtcmVzb3VyY2UtbnVtPjEwLjU5MzUvMTUxOC0wNTU3LjIwMTYwMDQ2PC9lbGVjdHJvbmlj
LXJlc291cmNlLW51bT48L3JlY29yZD48L0NpdGU+PC9FbmROb3RlPgB=
</w:fldData>
        </w:fldChar>
      </w:r>
      <w:r w:rsidR="006979FF">
        <w:rPr>
          <w:color w:val="000000" w:themeColor="text1"/>
          <w:shd w:val="clear" w:color="auto" w:fill="FFFFFF"/>
        </w:rPr>
        <w:instrText xml:space="preserve"> ADDIN EN.CITE </w:instrText>
      </w:r>
      <w:r w:rsidR="006979FF">
        <w:rPr>
          <w:color w:val="000000" w:themeColor="text1"/>
          <w:shd w:val="clear" w:color="auto" w:fill="FFFFFF"/>
        </w:rPr>
        <w:fldChar w:fldCharType="begin">
          <w:fldData xml:space="preserve">PEVuZE5vdGU+PENpdGU+PEF1dGhvcj5Cb29uPC9BdXRob3I+PFllYXI+MTk5OTwvWWVhcj48UmVj
TnVtPjcyMzE8L1JlY051bT48RGlzcGxheVRleHQ+WzQsIDVdPC9EaXNwbGF5VGV4dD48cmVjb3Jk
PjxyZWMtbnVtYmVyPjcyMzE8L3JlYy1udW1iZXI+PGZvcmVpZ24ta2V5cz48a2V5IGFwcD0iRU4i
IGRiLWlkPSJkdnAwdHdlejV4MDA1OWVlc3B4djVmeGxkdnphYXZ6cnJ6MmUiIHRpbWVzdGFtcD0i
MTUzMDA3NTcwOCI+NzIzMTwva2V5PjwvZm9yZWlnbi1rZXlzPjxyZWYtdHlwZSBuYW1lPSJKb3Vy
bmFsIEFydGljbGUiPjE3PC9yZWYtdHlwZT48Y29udHJpYnV0b3JzPjxhdXRob3JzPjxhdXRob3I+
Qm9vbiwgSi48L2F1dGhvcj48YXV0aG9yPnZhbiBkZSBQdXR0ZSwgUy4gQy48L2F1dGhvcj48YXV0
aG9yPlNjaG9sdGVuLCBQLiBDLjwvYXV0aG9yPjxhdXRob3I+SGVpbnR6LCBBLiBQLjwvYXV0aG9y
PjwvYXV0aG9ycz48L2NvbnRyaWJ1dG9ycz48YXV0aC1hZGRyZXNzPkRlcGFydG1lbnQgb2YgT2Jz
dGV0cmljcyBhbmQgR3luYWVjb2xvZ3ksIEFjYWRlbWljIEhvc3BpdGFsIFV0cmVjaHQsIFRoZSBO
ZXRoZXJsYW5kcy48L2F1dGgtYWRkcmVzcz48dGl0bGVzPjx0aXRsZT5IaXN0b2xvZ2ljYWwgcGF0
dGVybnMgaW4gZW5kb21ldHJpYWwgc2FtcGxlcyBmcm9tIHBlcmltZW5vcGF1c2FsIHdvbWVuPC90
aXRsZT48c2Vjb25kYXJ5LXRpdGxlPk1hdHVyaXRhczwvc2Vjb25kYXJ5LXRpdGxlPjwvdGl0bGVz
PjxwZXJpb2RpY2FsPjxmdWxsLXRpdGxlPk1hdHVyaXRhczwvZnVsbC10aXRsZT48L3BlcmlvZGlj
YWw+PHBhZ2VzPjE1NS05PC9wYWdlcz48dm9sdW1lPjMyPC92b2x1bWU+PG51bWJlcj4zPC9udW1i
ZXI+PGVkaXRpb24+MTk5OS8xMC8wOTwvZWRpdGlvbj48a2V5d29yZHM+PGtleXdvcmQ+QWR1bHQ8
L2tleXdvcmQ+PGtleXdvcmQ+QmlvcHN5PC9rZXl3b3JkPjxrZXl3b3JkPkVuZG9tZXRyaXVtLypw
YXRob2xvZ3k8L2tleXdvcmQ+PGtleXdvcmQ+RXN0cmFkaW9sL2Jsb29kPC9rZXl3b3JkPjxrZXl3
b3JkPkZlbWFsZTwva2V5d29yZD48a2V5d29yZD5Gb2xsaWNsZSBTdGltdWxhdGluZyBIb3Jtb25l
L2Jsb29kPC9rZXl3b3JkPjxrZXl3b3JkPkh1bWFuczwva2V5d29yZD48a2V5d29yZD5NaWRkbGUg
QWdlZDwva2V5d29yZD48a2V5d29yZD4qUHJlbWVub3BhdXNlPC9rZXl3b3JkPjwva2V5d29yZHM+
PGRhdGVzPjx5ZWFyPjE5OTk8L3llYXI+PHB1Yi1kYXRlcz48ZGF0ZT5BdWcgMTY8L2RhdGU+PC9w
dWItZGF0ZXM+PC9kYXRlcz48aXNibj4wMzc4LTUxMjIgKFByaW50KSYjeEQ7MDM3OC01MTIyIChM
aW5raW5nKTwvaXNibj48YWNjZXNzaW9uLW51bT4xMDUxNTY3MjwvYWNjZXNzaW9uLW51bT48dXJs
cz48cmVsYXRlZC11cmxzPjx1cmw+aHR0cHM6Ly93d3cubmNiaS5ubG0ubmloLmdvdi9wdWJtZWQv
MTA1MTU2NzI8L3VybD48L3JlbGF0ZWQtdXJscz48L3VybHM+PC9yZWNvcmQ+PC9DaXRlPjxDaXRl
PjxBdXRob3I+R2l2aXppZXo8L0F1dGhvcj48WWVhcj4yMDE2PC9ZZWFyPjxSZWNOdW0+NzM1MDwv
UmVjTnVtPjxyZWNvcmQ+PHJlYy1udW1iZXI+NzM1MDwvcmVjLW51bWJlcj48Zm9yZWlnbi1rZXlz
PjxrZXkgYXBwPSJFTiIgZGItaWQ9ImR2cDB0d2V6NXgwMDU5ZWVzcHh2NWZ4bGR2emFhdnpycnoy
ZSIgdGltZXN0YW1wPSIxNTMwMDc2NjQ0Ij43MzUwPC9rZXk+PC9mb3JlaWduLWtleXM+PHJlZi10
eXBlIG5hbWU9IkpvdXJuYWwgQXJ0aWNsZSI+MTc8L3JlZi10eXBlPjxjb250cmlidXRvcnM+PGF1
dGhvcnM+PGF1dGhvcj5HaXZpemlleiwgQy4gUi48L2F1dGhvcj48YXV0aG9yPlNhbmNoZXosIEUu
IEcuPC9hdXRob3I+PGF1dGhvcj5BcHByb2JhdG8sIE0uIFMuPC9hdXRob3I+PGF1dGhvcj5NYWlh
LCBNLiBDLjwvYXV0aG9yPjxhdXRob3I+RmxldXJ5LCBFLiBBLjwvYXV0aG9yPjxhdXRob3I+U2Fz
YWtpLCBSLiBTLjwvYXV0aG9yPjwvYXV0aG9ycz48L2NvbnRyaWJ1dG9ycz48YXV0aC1hZGRyZXNz
PlVuaXZlcnNpZGFkZSBGZWRlcmFsIGRlIEdvaWFzLiBGYWN1bGRhZGUgZGUgTWVkaWNpbmEuIEhv
c3BpdGFsIGRhcyBDbGluaWNhcy4gRGVwYXJ0YW1lbnRvIGRlIEdpbmVjb2xvZ2lhIGUgT2JzdGV0
cmljaWEuIExhYm9yYXRvcmlvIGRlIFJlcHJvZHVjYW8gSHVtYW5hIC0gR29pYW5pYS9HTyAtIEJy
YXppbC4mI3hEO1VuaWRhZGUgQWNhZGVtaWNhIGRlIENpZW5jaWFzIGRhIFNhdWRlL0Jpb21lZGlj
aW5hIGRhIFVuaXZlcnNpZGFkZSBGZWRlcmFsIGRlIEdvaWFzLCBKYXRhaS9HTyAtIEJyYXppbC4m
I3hEO0ZhY3VsZGFkZSBkZSBDaWVuY2lhcyBCaW9sb2dpY2FzIGRhIFVuaXZlcnNpZGFkZSBkZSBS
aW8gVmVyZGUvR08gLSBCcmF6aWwuJiN4RDtTZWNhbyBkZSBFbnNpbm8gZSBQZXNxdWlzYSBkbyBD
ZW50cm8gZGUgUmVmZXJlbmNpYSBkZSBNZWRpY2luYSBJbnRlcmF0aXZhIGUgQ29tcGxlbWVudGFy
L0dPIC0gQnJhemlsLjwvYXV0aC1hZGRyZXNzPjx0aXRsZXM+PHRpdGxlPk9iZXNpdHkgYW5kIGFu
b3Z1bGF0b3J5IGluZmVydGlsaXR5OiBBIHJldmlldzwvdGl0bGU+PHNlY29uZGFyeS10aXRsZT5K
QlJBIEFzc2lzdCBSZXByb2Q8L3NlY29uZGFyeS10aXRsZT48L3RpdGxlcz48cGVyaW9kaWNhbD48
ZnVsbC10aXRsZT5KQlJBIEFzc2lzdCBSZXByb2Q8L2Z1bGwtdGl0bGU+PC9wZXJpb2RpY2FsPjxw
YWdlcz4yNDAtMjQ1PC9wYWdlcz48dm9sdW1lPjIwPC92b2x1bWU+PG51bWJlcj40PC9udW1iZXI+
PGVkaXRpb24+MjAxNy8wMS8wNTwvZWRpdGlvbj48a2V5d29yZHM+PGtleXdvcmQ+QW5vdnVsYXRp
b248L2tleXdvcmQ+PGtleXdvcmQ+Ym9keSBtYXNzIGluZGV4PC9rZXl3b3JkPjxrZXl3b3JkPmZl
bWFsZSBpbmZlcnRpbGl0eTwva2V5d29yZD48a2V5d29yZD5vdmVyd2VpZ2h0PC9rZXl3b3JkPjwv
a2V5d29yZHM+PGRhdGVzPjx5ZWFyPjIwMTY8L3llYXI+PHB1Yi1kYXRlcz48ZGF0ZT5EZWMgMTwv
ZGF0ZT48L3B1Yi1kYXRlcz48L2RhdGVzPjxpc2JuPjE1MTgtMDU1NyAoRWxlY3Ryb25pYykmI3hE
OzE1MTctNTY5MyAoTGlua2luZyk8L2lzYm4+PGFjY2Vzc2lvbi1udW0+MjgwNTA5NjA8L2FjY2Vz
c2lvbi1udW0+PHVybHM+PHJlbGF0ZWQtdXJscz48dXJsPmh0dHBzOi8vd3d3Lm5jYmkubmxtLm5p
aC5nb3YvcHVibWVkLzI4MDUwOTYwPC91cmw+PHVybD5odHRwczovL3d3dy5uY2JpLm5sbS5uaWgu
Z292L3BtYy9hcnRpY2xlcy9QTUM1MjY1NjI0L3BkZi9qYnJhLTIwLTA0LTAyNDAucGRmPC91cmw+
PC9yZWxhdGVkLXVybHM+PC91cmxzPjxjdXN0b20yPlBNQzUyNjU2MjQ8L2N1c3RvbTI+PGVsZWN0
cm9uaWMtcmVzb3VyY2UtbnVtPjEwLjU5MzUvMTUxOC0wNTU3LjIwMTYwMDQ2PC9lbGVjdHJvbmlj
LXJlc291cmNlLW51bT48L3JlY29yZD48L0NpdGU+PC9FbmROb3RlPgB=
</w:fldData>
        </w:fldChar>
      </w:r>
      <w:r w:rsidR="006979FF">
        <w:rPr>
          <w:color w:val="000000" w:themeColor="text1"/>
          <w:shd w:val="clear" w:color="auto" w:fill="FFFFFF"/>
        </w:rPr>
        <w:instrText xml:space="preserve"> ADDIN EN.CITE.DATA </w:instrText>
      </w:r>
      <w:r w:rsidR="006979FF">
        <w:rPr>
          <w:color w:val="000000" w:themeColor="text1"/>
          <w:shd w:val="clear" w:color="auto" w:fill="FFFFFF"/>
        </w:rPr>
      </w:r>
      <w:r w:rsidR="006979FF">
        <w:rPr>
          <w:color w:val="000000" w:themeColor="text1"/>
          <w:shd w:val="clear" w:color="auto" w:fill="FFFFFF"/>
        </w:rPr>
        <w:fldChar w:fldCharType="end"/>
      </w:r>
      <w:r w:rsidRPr="00126E32">
        <w:rPr>
          <w:color w:val="000000" w:themeColor="text1"/>
          <w:shd w:val="clear" w:color="auto" w:fill="FFFFFF"/>
        </w:rPr>
      </w:r>
      <w:r w:rsidRPr="00126E32">
        <w:rPr>
          <w:color w:val="000000" w:themeColor="text1"/>
          <w:shd w:val="clear" w:color="auto" w:fill="FFFFFF"/>
        </w:rPr>
        <w:fldChar w:fldCharType="separate"/>
      </w:r>
      <w:r w:rsidR="006979FF">
        <w:rPr>
          <w:noProof/>
          <w:color w:val="000000" w:themeColor="text1"/>
          <w:shd w:val="clear" w:color="auto" w:fill="FFFFFF"/>
        </w:rPr>
        <w:t>[4, 5]</w:t>
      </w:r>
      <w:r w:rsidRPr="00126E32">
        <w:rPr>
          <w:color w:val="000000" w:themeColor="text1"/>
          <w:shd w:val="clear" w:color="auto" w:fill="FFFFFF"/>
        </w:rPr>
        <w:fldChar w:fldCharType="end"/>
      </w:r>
      <w:bookmarkEnd w:id="20"/>
      <w:bookmarkEnd w:id="21"/>
      <w:r>
        <w:rPr>
          <w:color w:val="000000" w:themeColor="text1"/>
          <w:shd w:val="clear" w:color="auto" w:fill="FFFFFF"/>
        </w:rPr>
        <w:t xml:space="preserve"> may be associated with pathological processes of the endometrium </w:t>
      </w:r>
      <w:r>
        <w:rPr>
          <w:color w:val="000000" w:themeColor="text1"/>
          <w:shd w:val="clear" w:color="auto" w:fill="FFFFFF"/>
        </w:rPr>
        <w:fldChar w:fldCharType="begin"/>
      </w:r>
      <w:r w:rsidR="006979FF">
        <w:rPr>
          <w:color w:val="000000" w:themeColor="text1"/>
          <w:shd w:val="clear" w:color="auto" w:fill="FFFFFF"/>
        </w:rPr>
        <w:instrText xml:space="preserve"> ADDIN EN.CITE &lt;EndNote&gt;&lt;Cite&gt;&lt;Author&gt;Ducatman&lt;/Author&gt;&lt;Year&gt;2005&lt;/Year&gt;&lt;RecNum&gt;17137&lt;/RecNum&gt;&lt;DisplayText&gt;[3]&lt;/DisplayText&gt;&lt;record&gt;&lt;rec-number&gt;17137&lt;/rec-number&gt;&lt;foreign-keys&gt;&lt;key app="EN" db-id="dvp0twez5x0059eespxv5fxldvzaavzrrz2e" timestamp="1554248915"&gt;17137&lt;/key&gt;&lt;/foreign-keys&gt;&lt;ref-type name="Journal Article"&gt;17&lt;/ref-type&gt;&lt;contributors&gt;&lt;authors&gt;&lt;author&gt;Ducatman, B. S.&lt;/author&gt;&lt;/authors&gt;&lt;/contributors&gt;&lt;auth-address&gt;Department of Pathology, West Virginia University National Center of Excellence in Women&amp;apos;s Health, Robert C. Byrd Health Sciences Center of West Virginia University, Morgantown, West Virginia 26506-9203, USA. BDucatman@hsc.wvu.edu&lt;/auth-address&gt;&lt;titles&gt;&lt;title&gt;Pathologic diagnosis of the abnormally bleeding patient&lt;/title&gt;&lt;secondary-title&gt;Clin Obstet Gynecol&lt;/secondary-title&gt;&lt;/titles&gt;&lt;periodical&gt;&lt;full-title&gt;Clin Obstet Gynecol&lt;/full-title&gt;&lt;/periodical&gt;&lt;pages&gt;274-83&lt;/pages&gt;&lt;volume&gt;48&lt;/volume&gt;&lt;number&gt;2&lt;/number&gt;&lt;edition&gt;2005/04/05&lt;/edition&gt;&lt;keywords&gt;&lt;keyword&gt;Endometrial Hyperplasia/pathology&lt;/keyword&gt;&lt;keyword&gt;Endometrial Neoplasms/pathology&lt;/keyword&gt;&lt;keyword&gt;Endometrium/*pathology&lt;/keyword&gt;&lt;keyword&gt;Female&lt;/keyword&gt;&lt;keyword&gt;Humans&lt;/keyword&gt;&lt;keyword&gt;Uterine Hemorrhage/etiology/*pathology&lt;/keyword&gt;&lt;/keywords&gt;&lt;dates&gt;&lt;year&gt;2005&lt;/year&gt;&lt;pub-dates&gt;&lt;date&gt;Jun&lt;/date&gt;&lt;/pub-dates&gt;&lt;/dates&gt;&lt;isbn&gt;0009-9201 (Print)&amp;#xD;0009-9201 (Linking)&lt;/isbn&gt;&lt;accession-num&gt;15805786&lt;/accession-num&gt;&lt;urls&gt;&lt;related-urls&gt;&lt;url&gt;https://www.ncbi.nlm.nih.gov/pubmed/15805786&lt;/url&gt;&lt;/related-urls&gt;&lt;/urls&gt;&lt;/record&gt;&lt;/Cite&gt;&lt;/EndNote&gt;</w:instrText>
      </w:r>
      <w:r>
        <w:rPr>
          <w:color w:val="000000" w:themeColor="text1"/>
          <w:shd w:val="clear" w:color="auto" w:fill="FFFFFF"/>
        </w:rPr>
        <w:fldChar w:fldCharType="separate"/>
      </w:r>
      <w:r w:rsidR="006979FF">
        <w:rPr>
          <w:noProof/>
          <w:color w:val="000000" w:themeColor="text1"/>
          <w:shd w:val="clear" w:color="auto" w:fill="FFFFFF"/>
        </w:rPr>
        <w:t>[3]</w:t>
      </w:r>
      <w:r>
        <w:rPr>
          <w:color w:val="000000" w:themeColor="text1"/>
          <w:shd w:val="clear" w:color="auto" w:fill="FFFFFF"/>
        </w:rPr>
        <w:fldChar w:fldCharType="end"/>
      </w:r>
      <w:r>
        <w:rPr>
          <w:color w:val="000000" w:themeColor="text1"/>
          <w:shd w:val="clear" w:color="auto" w:fill="FFFFFF"/>
        </w:rPr>
        <w:t xml:space="preserve">. Some authors have suggested that there is </w:t>
      </w:r>
      <w:r w:rsidRPr="00586AD0">
        <w:rPr>
          <w:color w:val="000000" w:themeColor="text1"/>
          <w:shd w:val="clear" w:color="auto" w:fill="FFFFFF"/>
        </w:rPr>
        <w:t xml:space="preserve">continuum between disordered proliferative endometrium and simple hyperplasia </w:t>
      </w:r>
      <w:r w:rsidRPr="00586AD0">
        <w:rPr>
          <w:color w:val="000000" w:themeColor="text1"/>
          <w:shd w:val="clear" w:color="auto" w:fill="FFFFFF"/>
        </w:rPr>
        <w:fldChar w:fldCharType="begin">
          <w:fldData xml:space="preserve">PEVuZE5vdGU+PENpdGU+PEF1dGhvcj5NY0NsdWdnYWdlPC9BdXRob3I+PFllYXI+MjAwNjwvWWVh
cj48UmVjTnVtPjc1MDQ8L1JlY051bT48RGlzcGxheVRleHQ+WzMsIDZdPC9EaXNwbGF5VGV4dD48
cmVjb3JkPjxyZWMtbnVtYmVyPjc1MDQ8L3JlYy1udW1iZXI+PGZvcmVpZ24ta2V5cz48a2V5IGFw
cD0iRU4iIGRiLWlkPSJkdnAwdHdlejV4MDA1OWVlc3B4djVmeGxkdnphYXZ6cnJ6MmUiIHRpbWVz
dGFtcD0iMTUzMDg5MDI4NCI+NzUwNDwva2V5PjwvZm9yZWlnbi1rZXlzPjxyZWYtdHlwZSBuYW1l
PSJKb3VybmFsIEFydGljbGUiPjE3PC9yZWYtdHlwZT48Y29udHJpYnV0b3JzPjxhdXRob3JzPjxh
dXRob3I+TWNDbHVnZ2FnZSwgVy4gRy48L2F1dGhvcj48L2F1dGhvcnM+PC9jb250cmlidXRvcnM+
PGF1dGgtYWRkcmVzcz5EZXBhcnRtZW50IG9mIFBhdGhvbG9neSwgUm95YWwgR3JvdXAgb2YgSG9z
cGl0YWxzIFRydXN0LCBHcm9zdmVub3IgUm9hZCwgQmVsZmFzdCwgTm9ydGhlcm4gSXJlbGFuZC4g
Z2xlbm4ubWNjbHVnZ2FnZUBibGwubi1pLm5ocy51azwvYXV0aC1hZGRyZXNzPjx0aXRsZXM+PHRp
dGxlPk15IGFwcHJvYWNoIHRvIHRoZSBpbnRlcnByZXRhdGlvbiBvZiBlbmRvbWV0cmlhbCBiaW9w
c2llcyBhbmQgY3VyZXR0aW5nczwvdGl0bGU+PHNlY29uZGFyeS10aXRsZT5KIENsaW4gUGF0aG9s
PC9zZWNvbmRhcnktdGl0bGU+PC90aXRsZXM+PHBlcmlvZGljYWw+PGZ1bGwtdGl0bGU+SiBDbGlu
IFBhdGhvbDwvZnVsbC10aXRsZT48L3BlcmlvZGljYWw+PHBhZ2VzPjgwMS0xMjwvcGFnZXM+PHZv
bHVtZT41OTwvdm9sdW1lPjxudW1iZXI+ODwvbnVtYmVyPjxlZGl0aW9uPjIwMDYvMDcvMjk8L2Vk
aXRpb24+PGtleXdvcmRzPjxrZXl3b3JkPkFsZ29yaXRobXM8L2tleXdvcmQ+PGtleXdvcmQ+QXJ0
aWZhY3RzPC9rZXl3b3JkPjxrZXl3b3JkPkJpb3BzeS9tZXRob2RzPC9rZXl3b3JkPjxrZXl3b3Jk
PkN1cmV0dGFnZTwva2V5d29yZD48a2V5d29yZD5EaWFnbm9zaXMsIERpZmZlcmVudGlhbDwva2V5
d29yZD48a2V5d29yZD5FbmRvbWV0cmlhbCBIeXBlcnBsYXNpYS9wYXRob2xvZ3k8L2tleXdvcmQ+
PGtleXdvcmQ+RW5kb21ldHJpYWwgTmVvcGxhc21zLypwYXRob2xvZ3k8L2tleXdvcmQ+PGtleXdv
cmQ+RW5kb21ldHJpdGlzL2RpYWdub3Npczwva2V5d29yZD48a2V5d29yZD5FbmRvbWV0cml1bS9k
cnVnIGVmZmVjdHM8L2tleXdvcmQ+PGtleXdvcmQ+RXN0cm9nZW4gUmVwbGFjZW1lbnQgVGhlcmFw
eTwva2V5d29yZD48a2V5d29yZD5GZW1hbGU8L2tleXdvcmQ+PGtleXdvcmQ+SHVtYW5zPC9rZXl3
b3JkPjxrZXl3b3JkPlByZWNhbmNlcm91cyBDb25kaXRpb25zL3BhdGhvbG9neTwva2V5d29yZD48
L2tleXdvcmRzPjxkYXRlcz48eWVhcj4yMDA2PC95ZWFyPjxwdWItZGF0ZXM+PGRhdGU+QXVnPC9k
YXRlPjwvcHViLWRhdGVzPjwvZGF0ZXM+PGlzYm4+MDAyMS05NzQ2IChQcmludCkmI3hEOzAwMjEt
OTc0NiAoTGlua2luZyk8L2lzYm4+PGFjY2Vzc2lvbi1udW0+MTY4NzM1NjI8L2FjY2Vzc2lvbi1u
dW0+PHVybHM+PHJlbGF0ZWQtdXJscz48dXJsPmh0dHBzOi8vd3d3Lm5jYmkubmxtLm5paC5nb3Yv
cHVibWVkLzE2ODczNTYyPC91cmw+PC9yZWxhdGVkLXVybHM+PC91cmxzPjxjdXN0b20yPlBNQzE4
NjA0NDg8L2N1c3RvbTI+PGVsZWN0cm9uaWMtcmVzb3VyY2UtbnVtPjEwLjExMzYvamNwLjIwMDUu
MDI5NzAyPC9lbGVjdHJvbmljLXJlc291cmNlLW51bT48L3JlY29yZD48L0NpdGU+PENpdGU+PEF1
dGhvcj5EdWNhdG1hbjwvQXV0aG9yPjxZZWFyPjIwMDU8L1llYXI+PFJlY051bT4xNzEzNzwvUmVj
TnVtPjxyZWNvcmQ+PHJlYy1udW1iZXI+MTcxMzc8L3JlYy1udW1iZXI+PGZvcmVpZ24ta2V5cz48
a2V5IGFwcD0iRU4iIGRiLWlkPSJkdnAwdHdlejV4MDA1OWVlc3B4djVmeGxkdnphYXZ6cnJ6MmUi
IHRpbWVzdGFtcD0iMTU1NDI0ODkxNSI+MTcxMzc8L2tleT48L2ZvcmVpZ24ta2V5cz48cmVmLXR5
cGUgbmFtZT0iSm91cm5hbCBBcnRpY2xlIj4xNzwvcmVmLXR5cGU+PGNvbnRyaWJ1dG9ycz48YXV0
aG9ycz48YXV0aG9yPkR1Y2F0bWFuLCBCLiBTLjwvYXV0aG9yPjwvYXV0aG9ycz48L2NvbnRyaWJ1
dG9ycz48YXV0aC1hZGRyZXNzPkRlcGFydG1lbnQgb2YgUGF0aG9sb2d5LCBXZXN0IFZpcmdpbmlh
IFVuaXZlcnNpdHkgTmF0aW9uYWwgQ2VudGVyIG9mIEV4Y2VsbGVuY2UgaW4gV29tZW4mYXBvcztz
IEhlYWx0aCwgUm9iZXJ0IEMuIEJ5cmQgSGVhbHRoIFNjaWVuY2VzIENlbnRlciBvZiBXZXN0IFZp
cmdpbmlhIFVuaXZlcnNpdHksIE1vcmdhbnRvd24sIFdlc3QgVmlyZ2luaWEgMjY1MDYtOTIwMywg
VVNBLiBCRHVjYXRtYW5AaHNjLnd2dS5lZHU8L2F1dGgtYWRkcmVzcz48dGl0bGVzPjx0aXRsZT5Q
YXRob2xvZ2ljIGRpYWdub3NpcyBvZiB0aGUgYWJub3JtYWxseSBibGVlZGluZyBwYXRpZW50PC90
aXRsZT48c2Vjb25kYXJ5LXRpdGxlPkNsaW4gT2JzdGV0IEd5bmVjb2w8L3NlY29uZGFyeS10aXRs
ZT48L3RpdGxlcz48cGVyaW9kaWNhbD48ZnVsbC10aXRsZT5DbGluIE9ic3RldCBHeW5lY29sPC9m
dWxsLXRpdGxlPjwvcGVyaW9kaWNhbD48cGFnZXM+Mjc0LTgzPC9wYWdlcz48dm9sdW1lPjQ4PC92
b2x1bWU+PG51bWJlcj4yPC9udW1iZXI+PGVkaXRpb24+MjAwNS8wNC8wNTwvZWRpdGlvbj48a2V5
d29yZHM+PGtleXdvcmQ+RW5kb21ldHJpYWwgSHlwZXJwbGFzaWEvcGF0aG9sb2d5PC9rZXl3b3Jk
PjxrZXl3b3JkPkVuZG9tZXRyaWFsIE5lb3BsYXNtcy9wYXRob2xvZ3k8L2tleXdvcmQ+PGtleXdv
cmQ+RW5kb21ldHJpdW0vKnBhdGhvbG9neTwva2V5d29yZD48a2V5d29yZD5GZW1hbGU8L2tleXdv
cmQ+PGtleXdvcmQ+SHVtYW5zPC9rZXl3b3JkPjxrZXl3b3JkPlV0ZXJpbmUgSGVtb3JyaGFnZS9l
dGlvbG9neS8qcGF0aG9sb2d5PC9rZXl3b3JkPjwva2V5d29yZHM+PGRhdGVzPjx5ZWFyPjIwMDU8
L3llYXI+PHB1Yi1kYXRlcz48ZGF0ZT5KdW48L2RhdGU+PC9wdWItZGF0ZXM+PC9kYXRlcz48aXNi
bj4wMDA5LTkyMDEgKFByaW50KSYjeEQ7MDAwOS05MjAxIChMaW5raW5nKTwvaXNibj48YWNjZXNz
aW9uLW51bT4xNTgwNTc4NjwvYWNjZXNzaW9uLW51bT48dXJscz48cmVsYXRlZC11cmxzPjx1cmw+
aHR0cHM6Ly93d3cubmNiaS5ubG0ubmloLmdvdi9wdWJtZWQvMTU4MDU3ODY8L3VybD48L3JlbGF0
ZWQtdXJscz48L3VybHM+PC9yZWNvcmQ+PC9DaXRlPjwvRW5kTm90ZT4A
</w:fldData>
        </w:fldChar>
      </w:r>
      <w:r w:rsidR="006979FF">
        <w:rPr>
          <w:color w:val="000000" w:themeColor="text1"/>
          <w:shd w:val="clear" w:color="auto" w:fill="FFFFFF"/>
        </w:rPr>
        <w:instrText xml:space="preserve"> ADDIN EN.CITE </w:instrText>
      </w:r>
      <w:r w:rsidR="006979FF">
        <w:rPr>
          <w:color w:val="000000" w:themeColor="text1"/>
          <w:shd w:val="clear" w:color="auto" w:fill="FFFFFF"/>
        </w:rPr>
        <w:fldChar w:fldCharType="begin">
          <w:fldData xml:space="preserve">PEVuZE5vdGU+PENpdGU+PEF1dGhvcj5NY0NsdWdnYWdlPC9BdXRob3I+PFllYXI+MjAwNjwvWWVh
cj48UmVjTnVtPjc1MDQ8L1JlY051bT48RGlzcGxheVRleHQ+WzMsIDZdPC9EaXNwbGF5VGV4dD48
cmVjb3JkPjxyZWMtbnVtYmVyPjc1MDQ8L3JlYy1udW1iZXI+PGZvcmVpZ24ta2V5cz48a2V5IGFw
cD0iRU4iIGRiLWlkPSJkdnAwdHdlejV4MDA1OWVlc3B4djVmeGxkdnphYXZ6cnJ6MmUiIHRpbWVz
dGFtcD0iMTUzMDg5MDI4NCI+NzUwNDwva2V5PjwvZm9yZWlnbi1rZXlzPjxyZWYtdHlwZSBuYW1l
PSJKb3VybmFsIEFydGljbGUiPjE3PC9yZWYtdHlwZT48Y29udHJpYnV0b3JzPjxhdXRob3JzPjxh
dXRob3I+TWNDbHVnZ2FnZSwgVy4gRy48L2F1dGhvcj48L2F1dGhvcnM+PC9jb250cmlidXRvcnM+
PGF1dGgtYWRkcmVzcz5EZXBhcnRtZW50IG9mIFBhdGhvbG9neSwgUm95YWwgR3JvdXAgb2YgSG9z
cGl0YWxzIFRydXN0LCBHcm9zdmVub3IgUm9hZCwgQmVsZmFzdCwgTm9ydGhlcm4gSXJlbGFuZC4g
Z2xlbm4ubWNjbHVnZ2FnZUBibGwubi1pLm5ocy51azwvYXV0aC1hZGRyZXNzPjx0aXRsZXM+PHRp
dGxlPk15IGFwcHJvYWNoIHRvIHRoZSBpbnRlcnByZXRhdGlvbiBvZiBlbmRvbWV0cmlhbCBiaW9w
c2llcyBhbmQgY3VyZXR0aW5nczwvdGl0bGU+PHNlY29uZGFyeS10aXRsZT5KIENsaW4gUGF0aG9s
PC9zZWNvbmRhcnktdGl0bGU+PC90aXRsZXM+PHBlcmlvZGljYWw+PGZ1bGwtdGl0bGU+SiBDbGlu
IFBhdGhvbDwvZnVsbC10aXRsZT48L3BlcmlvZGljYWw+PHBhZ2VzPjgwMS0xMjwvcGFnZXM+PHZv
bHVtZT41OTwvdm9sdW1lPjxudW1iZXI+ODwvbnVtYmVyPjxlZGl0aW9uPjIwMDYvMDcvMjk8L2Vk
aXRpb24+PGtleXdvcmRzPjxrZXl3b3JkPkFsZ29yaXRobXM8L2tleXdvcmQ+PGtleXdvcmQ+QXJ0
aWZhY3RzPC9rZXl3b3JkPjxrZXl3b3JkPkJpb3BzeS9tZXRob2RzPC9rZXl3b3JkPjxrZXl3b3Jk
PkN1cmV0dGFnZTwva2V5d29yZD48a2V5d29yZD5EaWFnbm9zaXMsIERpZmZlcmVudGlhbDwva2V5
d29yZD48a2V5d29yZD5FbmRvbWV0cmlhbCBIeXBlcnBsYXNpYS9wYXRob2xvZ3k8L2tleXdvcmQ+
PGtleXdvcmQ+RW5kb21ldHJpYWwgTmVvcGxhc21zLypwYXRob2xvZ3k8L2tleXdvcmQ+PGtleXdv
cmQ+RW5kb21ldHJpdGlzL2RpYWdub3Npczwva2V5d29yZD48a2V5d29yZD5FbmRvbWV0cml1bS9k
cnVnIGVmZmVjdHM8L2tleXdvcmQ+PGtleXdvcmQ+RXN0cm9nZW4gUmVwbGFjZW1lbnQgVGhlcmFw
eTwva2V5d29yZD48a2V5d29yZD5GZW1hbGU8L2tleXdvcmQ+PGtleXdvcmQ+SHVtYW5zPC9rZXl3
b3JkPjxrZXl3b3JkPlByZWNhbmNlcm91cyBDb25kaXRpb25zL3BhdGhvbG9neTwva2V5d29yZD48
L2tleXdvcmRzPjxkYXRlcz48eWVhcj4yMDA2PC95ZWFyPjxwdWItZGF0ZXM+PGRhdGU+QXVnPC9k
YXRlPjwvcHViLWRhdGVzPjwvZGF0ZXM+PGlzYm4+MDAyMS05NzQ2IChQcmludCkmI3hEOzAwMjEt
OTc0NiAoTGlua2luZyk8L2lzYm4+PGFjY2Vzc2lvbi1udW0+MTY4NzM1NjI8L2FjY2Vzc2lvbi1u
dW0+PHVybHM+PHJlbGF0ZWQtdXJscz48dXJsPmh0dHBzOi8vd3d3Lm5jYmkubmxtLm5paC5nb3Yv
cHVibWVkLzE2ODczNTYyPC91cmw+PC9yZWxhdGVkLXVybHM+PC91cmxzPjxjdXN0b20yPlBNQzE4
NjA0NDg8L2N1c3RvbTI+PGVsZWN0cm9uaWMtcmVzb3VyY2UtbnVtPjEwLjExMzYvamNwLjIwMDUu
MDI5NzAyPC9lbGVjdHJvbmljLXJlc291cmNlLW51bT48L3JlY29yZD48L0NpdGU+PENpdGU+PEF1
dGhvcj5EdWNhdG1hbjwvQXV0aG9yPjxZZWFyPjIwMDU8L1llYXI+PFJlY051bT4xNzEzNzwvUmVj
TnVtPjxyZWNvcmQ+PHJlYy1udW1iZXI+MTcxMzc8L3JlYy1udW1iZXI+PGZvcmVpZ24ta2V5cz48
a2V5IGFwcD0iRU4iIGRiLWlkPSJkdnAwdHdlejV4MDA1OWVlc3B4djVmeGxkdnphYXZ6cnJ6MmUi
IHRpbWVzdGFtcD0iMTU1NDI0ODkxNSI+MTcxMzc8L2tleT48L2ZvcmVpZ24ta2V5cz48cmVmLXR5
cGUgbmFtZT0iSm91cm5hbCBBcnRpY2xlIj4xNzwvcmVmLXR5cGU+PGNvbnRyaWJ1dG9ycz48YXV0
aG9ycz48YXV0aG9yPkR1Y2F0bWFuLCBCLiBTLjwvYXV0aG9yPjwvYXV0aG9ycz48L2NvbnRyaWJ1
dG9ycz48YXV0aC1hZGRyZXNzPkRlcGFydG1lbnQgb2YgUGF0aG9sb2d5LCBXZXN0IFZpcmdpbmlh
IFVuaXZlcnNpdHkgTmF0aW9uYWwgQ2VudGVyIG9mIEV4Y2VsbGVuY2UgaW4gV29tZW4mYXBvcztz
IEhlYWx0aCwgUm9iZXJ0IEMuIEJ5cmQgSGVhbHRoIFNjaWVuY2VzIENlbnRlciBvZiBXZXN0IFZp
cmdpbmlhIFVuaXZlcnNpdHksIE1vcmdhbnRvd24sIFdlc3QgVmlyZ2luaWEgMjY1MDYtOTIwMywg
VVNBLiBCRHVjYXRtYW5AaHNjLnd2dS5lZHU8L2F1dGgtYWRkcmVzcz48dGl0bGVzPjx0aXRsZT5Q
YXRob2xvZ2ljIGRpYWdub3NpcyBvZiB0aGUgYWJub3JtYWxseSBibGVlZGluZyBwYXRpZW50PC90
aXRsZT48c2Vjb25kYXJ5LXRpdGxlPkNsaW4gT2JzdGV0IEd5bmVjb2w8L3NlY29uZGFyeS10aXRs
ZT48L3RpdGxlcz48cGVyaW9kaWNhbD48ZnVsbC10aXRsZT5DbGluIE9ic3RldCBHeW5lY29sPC9m
dWxsLXRpdGxlPjwvcGVyaW9kaWNhbD48cGFnZXM+Mjc0LTgzPC9wYWdlcz48dm9sdW1lPjQ4PC92
b2x1bWU+PG51bWJlcj4yPC9udW1iZXI+PGVkaXRpb24+MjAwNS8wNC8wNTwvZWRpdGlvbj48a2V5
d29yZHM+PGtleXdvcmQ+RW5kb21ldHJpYWwgSHlwZXJwbGFzaWEvcGF0aG9sb2d5PC9rZXl3b3Jk
PjxrZXl3b3JkPkVuZG9tZXRyaWFsIE5lb3BsYXNtcy9wYXRob2xvZ3k8L2tleXdvcmQ+PGtleXdv
cmQ+RW5kb21ldHJpdW0vKnBhdGhvbG9neTwva2V5d29yZD48a2V5d29yZD5GZW1hbGU8L2tleXdv
cmQ+PGtleXdvcmQ+SHVtYW5zPC9rZXl3b3JkPjxrZXl3b3JkPlV0ZXJpbmUgSGVtb3JyaGFnZS9l
dGlvbG9neS8qcGF0aG9sb2d5PC9rZXl3b3JkPjwva2V5d29yZHM+PGRhdGVzPjx5ZWFyPjIwMDU8
L3llYXI+PHB1Yi1kYXRlcz48ZGF0ZT5KdW48L2RhdGU+PC9wdWItZGF0ZXM+PC9kYXRlcz48aXNi
bj4wMDA5LTkyMDEgKFByaW50KSYjeEQ7MDAwOS05MjAxIChMaW5raW5nKTwvaXNibj48YWNjZXNz
aW9uLW51bT4xNTgwNTc4NjwvYWNjZXNzaW9uLW51bT48dXJscz48cmVsYXRlZC11cmxzPjx1cmw+
aHR0cHM6Ly93d3cubmNiaS5ubG0ubmloLmdvdi9wdWJtZWQvMTU4MDU3ODY8L3VybD48L3JlbGF0
ZWQtdXJscz48L3VybHM+PC9yZWNvcmQ+PC9DaXRlPjwvRW5kTm90ZT4A
</w:fldData>
        </w:fldChar>
      </w:r>
      <w:r w:rsidR="006979FF">
        <w:rPr>
          <w:color w:val="000000" w:themeColor="text1"/>
          <w:shd w:val="clear" w:color="auto" w:fill="FFFFFF"/>
        </w:rPr>
        <w:instrText xml:space="preserve"> ADDIN EN.CITE.DATA </w:instrText>
      </w:r>
      <w:r w:rsidR="006979FF">
        <w:rPr>
          <w:color w:val="000000" w:themeColor="text1"/>
          <w:shd w:val="clear" w:color="auto" w:fill="FFFFFF"/>
        </w:rPr>
      </w:r>
      <w:r w:rsidR="006979FF">
        <w:rPr>
          <w:color w:val="000000" w:themeColor="text1"/>
          <w:shd w:val="clear" w:color="auto" w:fill="FFFFFF"/>
        </w:rPr>
        <w:fldChar w:fldCharType="end"/>
      </w:r>
      <w:r w:rsidRPr="00586AD0">
        <w:rPr>
          <w:color w:val="000000" w:themeColor="text1"/>
          <w:shd w:val="clear" w:color="auto" w:fill="FFFFFF"/>
        </w:rPr>
      </w:r>
      <w:r w:rsidRPr="00586AD0">
        <w:rPr>
          <w:color w:val="000000" w:themeColor="text1"/>
          <w:shd w:val="clear" w:color="auto" w:fill="FFFFFF"/>
        </w:rPr>
        <w:fldChar w:fldCharType="separate"/>
      </w:r>
      <w:r w:rsidR="006979FF">
        <w:rPr>
          <w:noProof/>
          <w:color w:val="000000" w:themeColor="text1"/>
          <w:shd w:val="clear" w:color="auto" w:fill="FFFFFF"/>
        </w:rPr>
        <w:t>[3, 6]</w:t>
      </w:r>
      <w:r w:rsidRPr="00586AD0">
        <w:rPr>
          <w:color w:val="000000" w:themeColor="text1"/>
          <w:shd w:val="clear" w:color="auto" w:fill="FFFFFF"/>
        </w:rPr>
        <w:fldChar w:fldCharType="end"/>
      </w:r>
      <w:r>
        <w:rPr>
          <w:color w:val="000000" w:themeColor="text1"/>
          <w:shd w:val="clear" w:color="auto" w:fill="FFFFFF"/>
        </w:rPr>
        <w:t xml:space="preserve">, potentially implying that proliferative endometrium may be considered a proliferative anomaly in women with </w:t>
      </w:r>
      <w:r w:rsidRPr="007A0141">
        <w:rPr>
          <w:color w:val="000000" w:themeColor="text1"/>
          <w:shd w:val="clear" w:color="auto" w:fill="FFFFFF"/>
        </w:rPr>
        <w:t>obesity</w:t>
      </w:r>
      <w:r>
        <w:rPr>
          <w:color w:val="000000" w:themeColor="text1"/>
          <w:shd w:val="clear" w:color="auto" w:fill="FFFFFF"/>
        </w:rPr>
        <w:t xml:space="preserve"> (especially in a postmenopausal patient</w:t>
      </w:r>
      <w:r w:rsidR="004A73FE">
        <w:rPr>
          <w:color w:val="000000" w:themeColor="text1"/>
          <w:shd w:val="clear" w:color="auto" w:fill="FFFFFF"/>
        </w:rPr>
        <w:t>)</w:t>
      </w:r>
      <w:r w:rsidR="004A73FE" w:rsidRPr="00586AD0">
        <w:rPr>
          <w:color w:val="000000" w:themeColor="text1"/>
          <w:shd w:val="clear" w:color="auto" w:fill="FFFFFF"/>
        </w:rPr>
        <w:t>.</w:t>
      </w:r>
    </w:p>
    <w:p w14:paraId="5E8E88DD" w14:textId="77777777" w:rsidR="004A73FE" w:rsidRPr="0066083B" w:rsidRDefault="0090135E" w:rsidP="0090135E">
      <w:pPr>
        <w:pStyle w:val="Heading2"/>
      </w:pPr>
      <w:bookmarkStart w:id="22" w:name="_Toc5874874"/>
      <w:r>
        <w:t>Common Types o</w:t>
      </w:r>
      <w:r w:rsidRPr="0066083B">
        <w:t>f Endometri</w:t>
      </w:r>
      <w:r>
        <w:t>al</w:t>
      </w:r>
      <w:r w:rsidRPr="0066083B">
        <w:t xml:space="preserve"> Pathology</w:t>
      </w:r>
      <w:r>
        <w:t xml:space="preserve"> and the Role of Estrogen</w:t>
      </w:r>
      <w:bookmarkEnd w:id="22"/>
    </w:p>
    <w:p w14:paraId="1D257315" w14:textId="294DBBB3" w:rsidR="004A73FE" w:rsidRPr="00900653" w:rsidRDefault="003E306C" w:rsidP="004A73FE">
      <w:pPr>
        <w:autoSpaceDE w:val="0"/>
        <w:autoSpaceDN w:val="0"/>
        <w:adjustRightInd w:val="0"/>
        <w:rPr>
          <w:color w:val="000000" w:themeColor="text1"/>
          <w:shd w:val="clear" w:color="auto" w:fill="FFFFFF"/>
        </w:rPr>
      </w:pPr>
      <w:r w:rsidRPr="00C96915">
        <w:rPr>
          <w:color w:val="000000" w:themeColor="text1"/>
        </w:rPr>
        <w:t>Endometrial cancer is the fourth most common</w:t>
      </w:r>
      <w:r>
        <w:rPr>
          <w:color w:val="000000" w:themeColor="text1"/>
        </w:rPr>
        <w:t>ly occurring cancer among U.S.</w:t>
      </w:r>
      <w:r w:rsidRPr="00C96915">
        <w:rPr>
          <w:color w:val="000000" w:themeColor="text1"/>
        </w:rPr>
        <w:t xml:space="preserve"> women</w:t>
      </w:r>
      <w:r>
        <w:rPr>
          <w:color w:val="000000" w:themeColor="text1"/>
        </w:rPr>
        <w:t xml:space="preserve"> with</w:t>
      </w:r>
      <w:r w:rsidRPr="00C96915">
        <w:rPr>
          <w:color w:val="000000" w:themeColor="text1"/>
        </w:rPr>
        <w:t xml:space="preserve"> </w:t>
      </w:r>
      <w:r>
        <w:rPr>
          <w:color w:val="000000" w:themeColor="text1"/>
          <w:shd w:val="clear" w:color="auto" w:fill="FFFFFF"/>
        </w:rPr>
        <w:t>about 61,880</w:t>
      </w:r>
      <w:r w:rsidRPr="00C96915">
        <w:rPr>
          <w:color w:val="000000" w:themeColor="text1"/>
          <w:shd w:val="clear" w:color="auto" w:fill="FFFFFF"/>
        </w:rPr>
        <w:t xml:space="preserve"> new cases</w:t>
      </w:r>
      <w:r>
        <w:rPr>
          <w:color w:val="000000" w:themeColor="text1"/>
        </w:rPr>
        <w:t xml:space="preserve"> expected to be diagnosed and an estimated 12,160 deaths in 2019 </w:t>
      </w:r>
      <w:r>
        <w:rPr>
          <w:color w:val="000000" w:themeColor="text1"/>
        </w:rPr>
        <w:fldChar w:fldCharType="begin"/>
      </w:r>
      <w:r w:rsidR="006979FF">
        <w:rPr>
          <w:color w:val="000000" w:themeColor="text1"/>
        </w:rPr>
        <w:instrText xml:space="preserve"> ADDIN EN.CITE &lt;EndNote&gt;&lt;Cite&gt;&lt;Year&gt;2019&lt;/Year&gt;&lt;RecNum&gt;17134&lt;/RecNum&gt;&lt;DisplayText&gt;[7]&lt;/DisplayText&gt;&lt;record&gt;&lt;rec-number&gt;17134&lt;/rec-number&gt;&lt;foreign-keys&gt;&lt;key app="EN" db-id="dvp0twez5x0059eespxv5fxldvzaavzrrz2e" timestamp="1554176316"&gt;17134&lt;/key&gt;&lt;/foreign-keys&gt;&lt;ref-type name="Web Page"&gt;12&lt;/ref-type&gt;&lt;contributors&gt;&lt;/contributors&gt;&lt;titles&gt;&lt;title&gt;Key Statistics for Endometrial Cancer&lt;/title&gt;&lt;/titles&gt;&lt;volume&gt;2019&lt;/volume&gt;&lt;number&gt;April 2&lt;/number&gt;&lt;dates&gt;&lt;year&gt;2019&lt;/year&gt;&lt;/dates&gt;&lt;publisher&gt;American Cancer Society&lt;/publisher&gt;&lt;urls&gt;&lt;related-urls&gt;&lt;url&gt;https://www.cancer.org/cancer/endometrial-cancer/about/key-statistics.html&lt;/url&gt;&lt;/related-urls&gt;&lt;/urls&gt;&lt;/record&gt;&lt;/Cite&gt;&lt;/EndNote&gt;</w:instrText>
      </w:r>
      <w:r>
        <w:rPr>
          <w:color w:val="000000" w:themeColor="text1"/>
        </w:rPr>
        <w:fldChar w:fldCharType="separate"/>
      </w:r>
      <w:r w:rsidR="006979FF">
        <w:rPr>
          <w:noProof/>
          <w:color w:val="000000" w:themeColor="text1"/>
        </w:rPr>
        <w:t>[7]</w:t>
      </w:r>
      <w:r>
        <w:rPr>
          <w:color w:val="000000" w:themeColor="text1"/>
        </w:rPr>
        <w:fldChar w:fldCharType="end"/>
      </w:r>
      <w:r w:rsidRPr="00900653">
        <w:rPr>
          <w:color w:val="000000" w:themeColor="text1"/>
        </w:rPr>
        <w:t xml:space="preserve">. </w:t>
      </w:r>
      <w:r>
        <w:rPr>
          <w:color w:val="000000" w:themeColor="text1"/>
        </w:rPr>
        <w:t>It is a disease in which malignant cells form in the endometrium. The main r</w:t>
      </w:r>
      <w:r w:rsidRPr="00900653">
        <w:rPr>
          <w:color w:val="000000" w:themeColor="text1"/>
        </w:rPr>
        <w:t xml:space="preserve">isk factors for </w:t>
      </w:r>
      <w:r>
        <w:rPr>
          <w:color w:val="000000" w:themeColor="text1"/>
        </w:rPr>
        <w:t xml:space="preserve">endometrial cancer </w:t>
      </w:r>
      <w:r w:rsidRPr="00900653">
        <w:rPr>
          <w:color w:val="000000" w:themeColor="text1"/>
        </w:rPr>
        <w:t xml:space="preserve">include obesity, </w:t>
      </w:r>
      <w:r>
        <w:rPr>
          <w:color w:val="000000" w:themeColor="text1"/>
        </w:rPr>
        <w:t xml:space="preserve">exposure to unopposed estrogen, </w:t>
      </w:r>
      <w:r w:rsidRPr="00900653">
        <w:rPr>
          <w:color w:val="000000" w:themeColor="text1"/>
        </w:rPr>
        <w:t>impaired ovulatory function</w:t>
      </w:r>
      <w:r>
        <w:rPr>
          <w:color w:val="000000" w:themeColor="text1"/>
        </w:rPr>
        <w:t>/infertility</w:t>
      </w:r>
      <w:r w:rsidRPr="00900653">
        <w:rPr>
          <w:color w:val="000000" w:themeColor="text1"/>
        </w:rPr>
        <w:t xml:space="preserve">, </w:t>
      </w:r>
      <w:r>
        <w:rPr>
          <w:color w:val="000000" w:themeColor="text1"/>
        </w:rPr>
        <w:t xml:space="preserve">advanced age and family history </w:t>
      </w:r>
      <w:r>
        <w:rPr>
          <w:color w:val="000000" w:themeColor="text1"/>
        </w:rPr>
        <w:fldChar w:fldCharType="begin"/>
      </w:r>
      <w:r w:rsidR="006979FF">
        <w:rPr>
          <w:color w:val="000000" w:themeColor="text1"/>
        </w:rPr>
        <w:instrText xml:space="preserve"> ADDIN EN.CITE &lt;EndNote&gt;&lt;Cite&gt;&lt;RecNum&gt;17135&lt;/RecNum&gt;&lt;DisplayText&gt;[8]&lt;/DisplayText&gt;&lt;record&gt;&lt;rec-number&gt;17135&lt;/rec-number&gt;&lt;foreign-keys&gt;&lt;key app="EN" db-id="dvp0twez5x0059eespxv5fxldvzaavzrrz2e" timestamp="1554177411"&gt;17135&lt;/key&gt;&lt;/foreign-keys&gt;&lt;ref-type name="Web Page"&gt;12&lt;/ref-type&gt;&lt;contributors&gt;&lt;/contributors&gt;&lt;titles&gt;&lt;title&gt;What Are the Risk Factors for Uterine Cancer?&lt;/title&gt;&lt;/titles&gt;&lt;volume&gt;2019&lt;/volume&gt;&lt;number&gt;April 2&lt;/number&gt;&lt;dates&gt;&lt;/dates&gt;&lt;publisher&gt;CDC&lt;/publisher&gt;&lt;urls&gt;&lt;related-urls&gt;&lt;url&gt;https://www.cdc.gov/cancer/uterine/basic_info/risk_factors.htm&lt;/url&gt;&lt;/related-urls&gt;&lt;/urls&gt;&lt;/record&gt;&lt;/Cite&gt;&lt;/EndNote&gt;</w:instrText>
      </w:r>
      <w:r>
        <w:rPr>
          <w:color w:val="000000" w:themeColor="text1"/>
        </w:rPr>
        <w:fldChar w:fldCharType="separate"/>
      </w:r>
      <w:r w:rsidR="006979FF">
        <w:rPr>
          <w:noProof/>
          <w:color w:val="000000" w:themeColor="text1"/>
        </w:rPr>
        <w:t>[8]</w:t>
      </w:r>
      <w:r>
        <w:rPr>
          <w:color w:val="000000" w:themeColor="text1"/>
        </w:rPr>
        <w:fldChar w:fldCharType="end"/>
      </w:r>
      <w:r w:rsidRPr="00900653">
        <w:rPr>
          <w:color w:val="000000" w:themeColor="text1"/>
        </w:rPr>
        <w:t xml:space="preserve">. </w:t>
      </w:r>
      <w:r>
        <w:rPr>
          <w:color w:val="000000" w:themeColor="text1"/>
        </w:rPr>
        <w:t xml:space="preserve">Sheikh et al. suggested that the incidence of endometrial cancer will increase to 42.13 cases per 100,000 population by 2030 due to the increasing rates of obesity among younger women, after accounting for the stable smoking rates and decreasing hysterectomy rates. </w:t>
      </w:r>
      <w:r>
        <w:rPr>
          <w:color w:val="000000" w:themeColor="text1"/>
        </w:rPr>
        <w:fldChar w:fldCharType="begin">
          <w:fldData xml:space="preserve">PEVuZE5vdGU+PENpdGU+PEF1dGhvcj5TaGVpa2g8L0F1dGhvcj48WWVhcj4yMDE0PC9ZZWFyPjxS
ZWNOdW0+NzM1MzwvUmVjTnVtPjxEaXNwbGF5VGV4dD5bOV08L0Rpc3BsYXlUZXh0PjxyZWNvcmQ+
PHJlYy1udW1iZXI+NzM1MzwvcmVjLW51bWJlcj48Zm9yZWlnbi1rZXlzPjxrZXkgYXBwPSJFTiIg
ZGItaWQ9ImR2cDB0d2V6NXgwMDU5ZWVzcHh2NWZ4bGR2emFhdnpycnoyZSIgdGltZXN0YW1wPSIx
NTMwNTkzODk1Ij43MzUzPC9rZXk+PC9mb3JlaWduLWtleXM+PHJlZi10eXBlIG5hbWU9IkpvdXJu
YWwgQXJ0aWNsZSI+MTc8L3JlZi10eXBlPjxjb250cmlidXRvcnM+PGF1dGhvcnM+PGF1dGhvcj5T
aGVpa2gsIE0uIEEuPC9hdXRob3I+PGF1dGhvcj5BbHRob3VzZSwgQS4gRC48L2F1dGhvcj48YXV0
aG9yPkZyZWVzZSwgSy4gRS48L2F1dGhvcj48YXV0aG9yPlNvaXNzb24sIFMuPC9hdXRob3I+PGF1
dGhvcj5FZHdhcmRzLCBSLiBQLjwvYXV0aG9yPjxhdXRob3I+V2VsYnVybiwgUy48L2F1dGhvcj48
YXV0aG9yPlN1a3VtdmFuaWNoLCBQLjwvYXV0aG9yPjxhdXRob3I+Q29tZXJjaSwgSi48L2F1dGhv
cj48YXV0aG9yPktlbGxleSwgSi48L2F1dGhvcj48YXV0aG9yPkxhUG9ydGUsIFIuIEUuPC9hdXRo
b3I+PGF1dGhvcj5MaW5rb3YsIEYuPC9hdXRob3I+PC9hdXRob3JzPjwvY29udHJpYnV0b3JzPjxh
dXRoLWFkZHJlc3M+RGVwYXJ0bWVudCBvZiBPQi9HWU4gJmFtcDsgUmVwcm9kdWN0aXZlIFNjaWVu
Y2VzLCBNYWdlZS1Xb21lbnMgUmVzZWFyY2ggSW5zdGl0dXRlLCBVbml2ZXJzaXR5IG9mIFBpdHRz
YnVyZ2ggU2Nob29sIG9mIE1lZGljaW5lLCBNMjQwIFNjYWlmZSBIYWxsLCAzNTUwIFRlcnJhY2Ug
U3QsIFBpdHRzYnVyZ2gsIFBBIDE1MjYxLCBVU0EuPC9hdXRoLWFkZHJlc3M+PHRpdGxlcz48dGl0
bGU+VVNBIGVuZG9tZXRyaWFsIGNhbmNlciBwcm9qZWN0aW9ucyB0byAyMDMwOiBzaG91bGQgd2Ug
YmUgY29uY2VybmVkPzwvdGl0bGU+PHNlY29uZGFyeS10aXRsZT5GdXR1cmUgT25jb2w8L3NlY29u
ZGFyeS10aXRsZT48L3RpdGxlcz48cGVyaW9kaWNhbD48ZnVsbC10aXRsZT5GdXR1cmUgT25jb2w8
L2Z1bGwtdGl0bGU+PC9wZXJpb2RpY2FsPjxwYWdlcz4yNTYxLTg8L3BhZ2VzPjx2b2x1bWU+MTA8
L3ZvbHVtZT48bnVtYmVyPjE2PC9udW1iZXI+PGVkaXRpb24+MjAxNC8xMi8yMzwvZWRpdGlvbj48
a2V5d29yZHM+PGtleXdvcmQ+QWdlZDwva2V5d29yZD48a2V5d29yZD5BZ2VkLCA4MCBhbmQgb3Zl
cjwva2V5d29yZD48a2V5d29yZD5FbmRvbWV0cmlhbCBOZW9wbGFzbXMvY29tcGxpY2F0aW9ucy8q
ZXBpZGVtaW9sb2d5L3BhdGhvbG9neS9zdXJnZXJ5PC9rZXl3b3JkPjxrZXl3b3JkPkZlbWFsZTwv
a2V5d29yZD48a2V5d29yZD5IdW1hbnM8L2tleXdvcmQ+PGtleXdvcmQ+SHlzdGVyZWN0b215L2Fk
dmVyc2UgZWZmZWN0czwva2V5d29yZD48a2V5d29yZD5PYmVzaXR5L2NvbXBsaWNhdGlvbnMvKmVw
aWRlbWlvbG9neS9wYXRob2xvZ3k8L2tleXdvcmQ+PGtleXdvcmQ+U21va2luZy8qZXBpZGVtaW9s
b2d5L3BhdGhvbG9neTwva2V5d29yZD48a2V5d29yZD5Vbml0ZWQgU3RhdGVzPC9rZXl3b3JkPjxr
ZXl3b3JkPmVuZG9tZXRyaWFsIGNhbmNlcjwva2V5d29yZD48a2V5d29yZD5mdXR1cmUgcHJvamVj
dGlvbnM8L2tleXdvcmQ+PGtleXdvcmQ+aW5jaWRlbmNlPC9rZXl3b3JkPjxrZXl3b3JkPm9iZXNp
dHk8L2tleXdvcmQ+PGtleXdvcmQ+cHJldmVudGlvbjwva2V5d29yZD48L2tleXdvcmRzPjxkYXRl
cz48eWVhcj4yMDE0PC95ZWFyPjxwdWItZGF0ZXM+PGRhdGU+RGVjPC9kYXRlPjwvcHViLWRhdGVz
PjwvZGF0ZXM+PGlzYm4+MTc0NC04MzAxIChFbGVjdHJvbmljKSYjeEQ7MTQ3OS02Njk0IChMaW5r
aW5nKTwvaXNibj48YWNjZXNzaW9uLW51bT4yNTUzMTA0NTwvYWNjZXNzaW9uLW51bT48dXJscz48
cmVsYXRlZC11cmxzPjx1cmw+aHR0cHM6Ly93d3cubmNiaS5ubG0ubmloLmdvdi9wdWJtZWQvMjU1
MzEwNDU8L3VybD48L3JlbGF0ZWQtdXJscz48L3VybHM+PGVsZWN0cm9uaWMtcmVzb3VyY2UtbnVt
PjEwLjIyMTcvZm9uLjE0LjE5MjwvZWxlY3Ryb25pYy1yZXNvdXJjZS1udW0+PC9yZWNvcmQ+PC9D
aXRlPjwvRW5kTm90ZT4A
</w:fldData>
        </w:fldChar>
      </w:r>
      <w:r w:rsidR="006979FF">
        <w:rPr>
          <w:color w:val="000000" w:themeColor="text1"/>
        </w:rPr>
        <w:instrText xml:space="preserve"> ADDIN EN.CITE </w:instrText>
      </w:r>
      <w:r w:rsidR="006979FF">
        <w:rPr>
          <w:color w:val="000000" w:themeColor="text1"/>
        </w:rPr>
        <w:fldChar w:fldCharType="begin">
          <w:fldData xml:space="preserve">PEVuZE5vdGU+PENpdGU+PEF1dGhvcj5TaGVpa2g8L0F1dGhvcj48WWVhcj4yMDE0PC9ZZWFyPjxS
ZWNOdW0+NzM1MzwvUmVjTnVtPjxEaXNwbGF5VGV4dD5bOV08L0Rpc3BsYXlUZXh0PjxyZWNvcmQ+
PHJlYy1udW1iZXI+NzM1MzwvcmVjLW51bWJlcj48Zm9yZWlnbi1rZXlzPjxrZXkgYXBwPSJFTiIg
ZGItaWQ9ImR2cDB0d2V6NXgwMDU5ZWVzcHh2NWZ4bGR2emFhdnpycnoyZSIgdGltZXN0YW1wPSIx
NTMwNTkzODk1Ij43MzUzPC9rZXk+PC9mb3JlaWduLWtleXM+PHJlZi10eXBlIG5hbWU9IkpvdXJu
YWwgQXJ0aWNsZSI+MTc8L3JlZi10eXBlPjxjb250cmlidXRvcnM+PGF1dGhvcnM+PGF1dGhvcj5T
aGVpa2gsIE0uIEEuPC9hdXRob3I+PGF1dGhvcj5BbHRob3VzZSwgQS4gRC48L2F1dGhvcj48YXV0
aG9yPkZyZWVzZSwgSy4gRS48L2F1dGhvcj48YXV0aG9yPlNvaXNzb24sIFMuPC9hdXRob3I+PGF1
dGhvcj5FZHdhcmRzLCBSLiBQLjwvYXV0aG9yPjxhdXRob3I+V2VsYnVybiwgUy48L2F1dGhvcj48
YXV0aG9yPlN1a3VtdmFuaWNoLCBQLjwvYXV0aG9yPjxhdXRob3I+Q29tZXJjaSwgSi48L2F1dGhv
cj48YXV0aG9yPktlbGxleSwgSi48L2F1dGhvcj48YXV0aG9yPkxhUG9ydGUsIFIuIEUuPC9hdXRo
b3I+PGF1dGhvcj5MaW5rb3YsIEYuPC9hdXRob3I+PC9hdXRob3JzPjwvY29udHJpYnV0b3JzPjxh
dXRoLWFkZHJlc3M+RGVwYXJ0bWVudCBvZiBPQi9HWU4gJmFtcDsgUmVwcm9kdWN0aXZlIFNjaWVu
Y2VzLCBNYWdlZS1Xb21lbnMgUmVzZWFyY2ggSW5zdGl0dXRlLCBVbml2ZXJzaXR5IG9mIFBpdHRz
YnVyZ2ggU2Nob29sIG9mIE1lZGljaW5lLCBNMjQwIFNjYWlmZSBIYWxsLCAzNTUwIFRlcnJhY2Ug
U3QsIFBpdHRzYnVyZ2gsIFBBIDE1MjYxLCBVU0EuPC9hdXRoLWFkZHJlc3M+PHRpdGxlcz48dGl0
bGU+VVNBIGVuZG9tZXRyaWFsIGNhbmNlciBwcm9qZWN0aW9ucyB0byAyMDMwOiBzaG91bGQgd2Ug
YmUgY29uY2VybmVkPzwvdGl0bGU+PHNlY29uZGFyeS10aXRsZT5GdXR1cmUgT25jb2w8L3NlY29u
ZGFyeS10aXRsZT48L3RpdGxlcz48cGVyaW9kaWNhbD48ZnVsbC10aXRsZT5GdXR1cmUgT25jb2w8
L2Z1bGwtdGl0bGU+PC9wZXJpb2RpY2FsPjxwYWdlcz4yNTYxLTg8L3BhZ2VzPjx2b2x1bWU+MTA8
L3ZvbHVtZT48bnVtYmVyPjE2PC9udW1iZXI+PGVkaXRpb24+MjAxNC8xMi8yMzwvZWRpdGlvbj48
a2V5d29yZHM+PGtleXdvcmQ+QWdlZDwva2V5d29yZD48a2V5d29yZD5BZ2VkLCA4MCBhbmQgb3Zl
cjwva2V5d29yZD48a2V5d29yZD5FbmRvbWV0cmlhbCBOZW9wbGFzbXMvY29tcGxpY2F0aW9ucy8q
ZXBpZGVtaW9sb2d5L3BhdGhvbG9neS9zdXJnZXJ5PC9rZXl3b3JkPjxrZXl3b3JkPkZlbWFsZTwv
a2V5d29yZD48a2V5d29yZD5IdW1hbnM8L2tleXdvcmQ+PGtleXdvcmQ+SHlzdGVyZWN0b215L2Fk
dmVyc2UgZWZmZWN0czwva2V5d29yZD48a2V5d29yZD5PYmVzaXR5L2NvbXBsaWNhdGlvbnMvKmVw
aWRlbWlvbG9neS9wYXRob2xvZ3k8L2tleXdvcmQ+PGtleXdvcmQ+U21va2luZy8qZXBpZGVtaW9s
b2d5L3BhdGhvbG9neTwva2V5d29yZD48a2V5d29yZD5Vbml0ZWQgU3RhdGVzPC9rZXl3b3JkPjxr
ZXl3b3JkPmVuZG9tZXRyaWFsIGNhbmNlcjwva2V5d29yZD48a2V5d29yZD5mdXR1cmUgcHJvamVj
dGlvbnM8L2tleXdvcmQ+PGtleXdvcmQ+aW5jaWRlbmNlPC9rZXl3b3JkPjxrZXl3b3JkPm9iZXNp
dHk8L2tleXdvcmQ+PGtleXdvcmQ+cHJldmVudGlvbjwva2V5d29yZD48L2tleXdvcmRzPjxkYXRl
cz48eWVhcj4yMDE0PC95ZWFyPjxwdWItZGF0ZXM+PGRhdGU+RGVjPC9kYXRlPjwvcHViLWRhdGVz
PjwvZGF0ZXM+PGlzYm4+MTc0NC04MzAxIChFbGVjdHJvbmljKSYjeEQ7MTQ3OS02Njk0IChMaW5r
aW5nKTwvaXNibj48YWNjZXNzaW9uLW51bT4yNTUzMTA0NTwvYWNjZXNzaW9uLW51bT48dXJscz48
cmVsYXRlZC11cmxzPjx1cmw+aHR0cHM6Ly93d3cubmNiaS5ubG0ubmloLmdvdi9wdWJtZWQvMjU1
MzEwNDU8L3VybD48L3JlbGF0ZWQtdXJscz48L3VybHM+PGVsZWN0cm9uaWMtcmVzb3VyY2UtbnVt
PjEwLjIyMTcvZm9uLjE0LjE5MjwvZWxlY3Ryb25pYy1yZXNvdXJjZS1udW0+PC9yZWNvcmQ+PC9D
aXRlPjwvRW5kTm90ZT4A
</w:fldData>
        </w:fldChar>
      </w:r>
      <w:r w:rsidR="006979FF">
        <w:rPr>
          <w:color w:val="000000" w:themeColor="text1"/>
        </w:rPr>
        <w:instrText xml:space="preserve"> ADDIN EN.CITE.DATA </w:instrText>
      </w:r>
      <w:r w:rsidR="006979FF">
        <w:rPr>
          <w:color w:val="000000" w:themeColor="text1"/>
        </w:rPr>
      </w:r>
      <w:r w:rsidR="006979FF">
        <w:rPr>
          <w:color w:val="000000" w:themeColor="text1"/>
        </w:rPr>
        <w:fldChar w:fldCharType="end"/>
      </w:r>
      <w:r>
        <w:rPr>
          <w:color w:val="000000" w:themeColor="text1"/>
        </w:rPr>
      </w:r>
      <w:r>
        <w:rPr>
          <w:color w:val="000000" w:themeColor="text1"/>
        </w:rPr>
        <w:fldChar w:fldCharType="separate"/>
      </w:r>
      <w:r w:rsidR="006979FF">
        <w:rPr>
          <w:noProof/>
          <w:color w:val="000000" w:themeColor="text1"/>
        </w:rPr>
        <w:t>[9]</w:t>
      </w:r>
      <w:r>
        <w:rPr>
          <w:color w:val="000000" w:themeColor="text1"/>
        </w:rPr>
        <w:fldChar w:fldCharType="end"/>
      </w:r>
      <w:r>
        <w:rPr>
          <w:color w:val="000000" w:themeColor="text1"/>
        </w:rPr>
        <w:t xml:space="preserve">. Abnormal vaginal bleeding, especially in postmenopausal women, is the most common symptom of endometrial cancer and endometrial hyperplasia </w:t>
      </w:r>
      <w:r w:rsidRPr="00900653">
        <w:rPr>
          <w:color w:val="000000" w:themeColor="text1"/>
        </w:rPr>
        <w:t>(EH</w:t>
      </w:r>
      <w:r>
        <w:rPr>
          <w:color w:val="000000" w:themeColor="text1"/>
        </w:rPr>
        <w:t xml:space="preserve">) </w:t>
      </w:r>
      <w:r w:rsidRPr="00900653">
        <w:rPr>
          <w:color w:val="000000" w:themeColor="text1"/>
        </w:rPr>
        <w:fldChar w:fldCharType="begin"/>
      </w:r>
      <w:r w:rsidR="006979FF">
        <w:rPr>
          <w:color w:val="000000" w:themeColor="text1"/>
        </w:rPr>
        <w:instrText xml:space="preserve"> ADDIN EN.CITE &lt;EndNote&gt;&lt;Cite&gt;&lt;Author&gt;American Cancer Society.&lt;/Author&gt;&lt;RecNum&gt;6700&lt;/RecNum&gt;&lt;DisplayText&gt;[10]&lt;/DisplayText&gt;&lt;record&gt;&lt;rec-number&gt;6700&lt;/rec-number&gt;&lt;foreign-keys&gt;&lt;key app="EN" db-id="dvp0twez5x0059eespxv5fxldvzaavzrrz2e" timestamp="1527737672"&gt;6700&lt;/key&gt;&lt;/foreign-keys&gt;&lt;ref-type name="Generic"&gt;13&lt;/ref-type&gt;&lt;contributors&gt;&lt;authors&gt;&lt;author&gt;American Cancer Society.,&lt;/author&gt;&lt;/authors&gt;&lt;/contributors&gt;&lt;titles&gt;&lt;title&gt;Cancer facts &amp;amp; figures&lt;/title&gt;&lt;alt-title&gt;Cancer facts and figures&lt;/alt-title&gt;&lt;/titles&gt;&lt;pages&gt;volumes&lt;/pages&gt;&lt;keywords&gt;&lt;keyword&gt;Cancer United States Statistics Periodicals.&lt;/keyword&gt;&lt;keyword&gt;Cancer.&lt;/keyword&gt;&lt;keyword&gt;United States.&lt;/keyword&gt;&lt;keyword&gt;Neoplasms.&lt;/keyword&gt;&lt;keyword&gt;Periodicals.&lt;/keyword&gt;&lt;keyword&gt;Statistics.&lt;/keyword&gt;&lt;/keywords&gt;&lt;dates&gt;&lt;/dates&gt;&lt;pub-location&gt;Atlanta, GA&lt;/pub-location&gt;&lt;publisher&gt;The Society&lt;/publisher&gt;&lt;isbn&gt;0069-0147&lt;/isbn&gt;&lt;accession-num&gt;11156443&lt;/accession-num&gt;&lt;call-num&gt;RC261 .A213&lt;/call-num&gt;&lt;urls&gt;&lt;/urls&gt;&lt;/record&gt;&lt;/Cite&gt;&lt;/EndNote&gt;</w:instrText>
      </w:r>
      <w:r w:rsidRPr="00900653">
        <w:rPr>
          <w:color w:val="000000" w:themeColor="text1"/>
        </w:rPr>
        <w:fldChar w:fldCharType="separate"/>
      </w:r>
      <w:r w:rsidR="006979FF">
        <w:rPr>
          <w:noProof/>
          <w:color w:val="000000" w:themeColor="text1"/>
        </w:rPr>
        <w:t>[10]</w:t>
      </w:r>
      <w:r w:rsidRPr="00900653">
        <w:rPr>
          <w:color w:val="000000" w:themeColor="text1"/>
        </w:rPr>
        <w:fldChar w:fldCharType="end"/>
      </w:r>
      <w:r>
        <w:rPr>
          <w:color w:val="000000" w:themeColor="text1"/>
        </w:rPr>
        <w:t xml:space="preserve">. Other manifestations may include pelvic pain during or pain with intercourse or urination </w:t>
      </w:r>
      <w:r w:rsidRPr="00900653">
        <w:rPr>
          <w:color w:val="000000" w:themeColor="text1"/>
        </w:rPr>
        <w:fldChar w:fldCharType="begin"/>
      </w:r>
      <w:r w:rsidR="006979FF">
        <w:rPr>
          <w:color w:val="000000" w:themeColor="text1"/>
        </w:rPr>
        <w:instrText xml:space="preserve"> ADDIN EN.CITE &lt;EndNote&gt;&lt;Cite&gt;&lt;Author&gt;American Cancer Society.&lt;/Author&gt;&lt;RecNum&gt;6700&lt;/RecNum&gt;&lt;DisplayText&gt;[10]&lt;/DisplayText&gt;&lt;record&gt;&lt;rec-number&gt;6700&lt;/rec-number&gt;&lt;foreign-keys&gt;&lt;key app="EN" db-id="dvp0twez5x0059eespxv5fxldvzaavzrrz2e" timestamp="1527737672"&gt;6700&lt;/key&gt;&lt;/foreign-keys&gt;&lt;ref-type name="Generic"&gt;13&lt;/ref-type&gt;&lt;contributors&gt;&lt;authors&gt;&lt;author&gt;American Cancer Society.,&lt;/author&gt;&lt;/authors&gt;&lt;/contributors&gt;&lt;titles&gt;&lt;title&gt;Cancer facts &amp;amp; figures&lt;/title&gt;&lt;alt-title&gt;Cancer facts and figures&lt;/alt-title&gt;&lt;/titles&gt;&lt;pages&gt;volumes&lt;/pages&gt;&lt;keywords&gt;&lt;keyword&gt;Cancer United States Statistics Periodicals.&lt;/keyword&gt;&lt;keyword&gt;Cancer.&lt;/keyword&gt;&lt;keyword&gt;United States.&lt;/keyword&gt;&lt;keyword&gt;Neoplasms.&lt;/keyword&gt;&lt;keyword&gt;Periodicals.&lt;/keyword&gt;&lt;keyword&gt;Statistics.&lt;/keyword&gt;&lt;/keywords&gt;&lt;dates&gt;&lt;/dates&gt;&lt;pub-location&gt;Atlanta, GA&lt;/pub-location&gt;&lt;publisher&gt;The Society&lt;/publisher&gt;&lt;isbn&gt;0069-0147&lt;/isbn&gt;&lt;accession-num&gt;11156443&lt;/accession-num&gt;&lt;call-num&gt;RC261 .A213&lt;/call-num&gt;&lt;urls&gt;&lt;/urls&gt;&lt;/record&gt;&lt;/Cite&gt;&lt;/EndNote&gt;</w:instrText>
      </w:r>
      <w:r w:rsidRPr="00900653">
        <w:rPr>
          <w:color w:val="000000" w:themeColor="text1"/>
        </w:rPr>
        <w:fldChar w:fldCharType="separate"/>
      </w:r>
      <w:r w:rsidR="006979FF">
        <w:rPr>
          <w:noProof/>
          <w:color w:val="000000" w:themeColor="text1"/>
        </w:rPr>
        <w:t>[10]</w:t>
      </w:r>
      <w:r w:rsidRPr="00900653">
        <w:rPr>
          <w:color w:val="000000" w:themeColor="text1"/>
        </w:rPr>
        <w:fldChar w:fldCharType="end"/>
      </w:r>
      <w:r w:rsidR="004A73FE">
        <w:rPr>
          <w:color w:val="000000" w:themeColor="text1"/>
        </w:rPr>
        <w:t>.</w:t>
      </w:r>
    </w:p>
    <w:p w14:paraId="04382BDB" w14:textId="3DF820DF" w:rsidR="003E306C" w:rsidRPr="008E45CD" w:rsidRDefault="003E306C" w:rsidP="003E306C">
      <w:pPr>
        <w:rPr>
          <w:color w:val="000000" w:themeColor="text1"/>
        </w:rPr>
      </w:pPr>
      <w:r w:rsidRPr="00900653">
        <w:rPr>
          <w:color w:val="000000" w:themeColor="text1"/>
          <w:shd w:val="clear" w:color="auto" w:fill="FFFFFF"/>
        </w:rPr>
        <w:t>E</w:t>
      </w:r>
      <w:r>
        <w:rPr>
          <w:color w:val="000000" w:themeColor="text1"/>
          <w:shd w:val="clear" w:color="auto" w:fill="FFFFFF"/>
        </w:rPr>
        <w:t xml:space="preserve">H is a condition of abnormal thickening of endometrium </w:t>
      </w:r>
      <w:r>
        <w:rPr>
          <w:color w:val="000000" w:themeColor="text1"/>
          <w:shd w:val="clear" w:color="auto" w:fill="FFFFFF"/>
        </w:rPr>
        <w:fldChar w:fldCharType="begin"/>
      </w:r>
      <w:r w:rsidR="006979FF">
        <w:rPr>
          <w:color w:val="000000" w:themeColor="text1"/>
          <w:shd w:val="clear" w:color="auto" w:fill="FFFFFF"/>
        </w:rPr>
        <w:instrText xml:space="preserve"> ADDIN EN.CITE &lt;EndNote&gt;&lt;Cite&gt;&lt;Author&gt;Blaustein&lt;/Author&gt;&lt;Year&gt;2011&lt;/Year&gt;&lt;RecNum&gt;15591&lt;/RecNum&gt;&lt;DisplayText&gt;[11]&lt;/DisplayText&gt;&lt;record&gt;&lt;rec-number&gt;15591&lt;/rec-number&gt;&lt;foreign-keys&gt;&lt;key app="EN" db-id="dvp0twez5x0059eespxv5fxldvzaavzrrz2e" timestamp="1548567034"&gt;15591&lt;/key&gt;&lt;/foreign-keys&gt;&lt;ref-type name="Book"&gt;6&lt;/ref-type&gt;&lt;contributors&gt;&lt;authors&gt;&lt;author&gt;Blaustein, Ancel&lt;/author&gt;&lt;author&gt;Kurman, Robert J.&lt;/author&gt;&lt;/authors&gt;&lt;/contributors&gt;&lt;titles&gt;&lt;title&gt;Blaustein&amp;apos;s pathology of the female genital tract&lt;/title&gt;&lt;/titles&gt;&lt;pages&gt;xv, 1246 p.&lt;/pages&gt;&lt;edition&gt;6th&lt;/edition&gt;&lt;keywords&gt;&lt;keyword&gt;Gynecologic pathology.&lt;/keyword&gt;&lt;keyword&gt;Generative organs, Female Diseases.&lt;/keyword&gt;&lt;/keywords&gt;&lt;dates&gt;&lt;year&gt;2011&lt;/year&gt;&lt;/dates&gt;&lt;pub-location&gt;New York, NY&lt;/pub-location&gt;&lt;publisher&gt;Springer&lt;/publisher&gt;&lt;isbn&gt;9781441904881&lt;/isbn&gt;&lt;accession-num&gt;16217962&lt;/accession-num&gt;&lt;call-num&gt;RG77 .P37 2011&lt;/call-num&gt;&lt;urls&gt;&lt;related-urls&gt;&lt;url&gt;Contributor biographical information http://www.loc.gov/catdir/enhancements/fy1312/2010928122-b.html&lt;/url&gt;&lt;url&gt;Publisher description http://www.loc.gov/catdir/enhancements/fy1312/2010928122-d.html&lt;/url&gt;&lt;url&gt;Table of contents only http://www.loc.gov/catdir/enhancements/fy1312/2010928122-t.html&lt;/url&gt;&lt;/related-urls&gt;&lt;/urls&gt;&lt;access-date&gt;2019 January 26&lt;/access-date&gt;&lt;/record&gt;&lt;/Cite&gt;&lt;/EndNote&gt;</w:instrText>
      </w:r>
      <w:r>
        <w:rPr>
          <w:color w:val="000000" w:themeColor="text1"/>
          <w:shd w:val="clear" w:color="auto" w:fill="FFFFFF"/>
        </w:rPr>
        <w:fldChar w:fldCharType="separate"/>
      </w:r>
      <w:r w:rsidR="006979FF">
        <w:rPr>
          <w:noProof/>
          <w:color w:val="000000" w:themeColor="text1"/>
          <w:shd w:val="clear" w:color="auto" w:fill="FFFFFF"/>
        </w:rPr>
        <w:t>[11]</w:t>
      </w:r>
      <w:r>
        <w:rPr>
          <w:color w:val="000000" w:themeColor="text1"/>
          <w:shd w:val="clear" w:color="auto" w:fill="FFFFFF"/>
        </w:rPr>
        <w:fldChar w:fldCharType="end"/>
      </w:r>
      <w:r>
        <w:rPr>
          <w:color w:val="000000" w:themeColor="text1"/>
          <w:shd w:val="clear" w:color="auto" w:fill="FFFFFF"/>
        </w:rPr>
        <w:t>. Similar to endometrial cancer, it is often caused by</w:t>
      </w:r>
      <w:r w:rsidRPr="00900653">
        <w:rPr>
          <w:color w:val="000000" w:themeColor="text1"/>
          <w:shd w:val="clear" w:color="auto" w:fill="FFFFFF"/>
        </w:rPr>
        <w:t xml:space="preserve"> </w:t>
      </w:r>
      <w:r>
        <w:rPr>
          <w:color w:val="000000" w:themeColor="text1"/>
          <w:shd w:val="clear" w:color="auto" w:fill="FFFFFF"/>
        </w:rPr>
        <w:t xml:space="preserve">excess estrogen without counterbalancing effects of progesterone </w:t>
      </w:r>
      <w:r>
        <w:rPr>
          <w:color w:val="000000" w:themeColor="text1"/>
          <w:shd w:val="clear" w:color="auto" w:fill="FFFFFF"/>
        </w:rPr>
        <w:fldChar w:fldCharType="begin"/>
      </w:r>
      <w:r w:rsidR="006979FF">
        <w:rPr>
          <w:color w:val="000000" w:themeColor="text1"/>
          <w:shd w:val="clear" w:color="auto" w:fill="FFFFFF"/>
        </w:rPr>
        <w:instrText xml:space="preserve"> ADDIN EN.CITE &lt;EndNote&gt;&lt;Cite&gt;&lt;Author&gt;Blaustein&lt;/Author&gt;&lt;Year&gt;2011&lt;/Year&gt;&lt;RecNum&gt;15591&lt;/RecNum&gt;&lt;DisplayText&gt;[11]&lt;/DisplayText&gt;&lt;record&gt;&lt;rec-number&gt;15591&lt;/rec-number&gt;&lt;foreign-keys&gt;&lt;key app="EN" db-id="dvp0twez5x0059eespxv5fxldvzaavzrrz2e" timestamp="1548567034"&gt;15591&lt;/key&gt;&lt;/foreign-keys&gt;&lt;ref-type name="Book"&gt;6&lt;/ref-type&gt;&lt;contributors&gt;&lt;authors&gt;&lt;author&gt;Blaustein, Ancel&lt;/author&gt;&lt;author&gt;Kurman, Robert J.&lt;/author&gt;&lt;/authors&gt;&lt;/contributors&gt;&lt;titles&gt;&lt;title&gt;Blaustein&amp;apos;s pathology of the female genital tract&lt;/title&gt;&lt;/titles&gt;&lt;pages&gt;xv, 1246 p.&lt;/pages&gt;&lt;edition&gt;6th&lt;/edition&gt;&lt;keywords&gt;&lt;keyword&gt;Gynecologic pathology.&lt;/keyword&gt;&lt;keyword&gt;Generative organs, Female Diseases.&lt;/keyword&gt;&lt;/keywords&gt;&lt;dates&gt;&lt;year&gt;2011&lt;/year&gt;&lt;/dates&gt;&lt;pub-location&gt;New York, NY&lt;/pub-location&gt;&lt;publisher&gt;Springer&lt;/publisher&gt;&lt;isbn&gt;9781441904881&lt;/isbn&gt;&lt;accession-num&gt;16217962&lt;/accession-num&gt;&lt;call-num&gt;RG77 .P37 2011&lt;/call-num&gt;&lt;urls&gt;&lt;related-urls&gt;&lt;url&gt;Contributor biographical information http://www.loc.gov/catdir/enhancements/fy1312/2010928122-b.html&lt;/url&gt;&lt;url&gt;Publisher description http://www.loc.gov/catdir/enhancements/fy1312/2010928122-d.html&lt;/url&gt;&lt;url&gt;Table of contents only http://www.loc.gov/catdir/enhancements/fy1312/2010928122-t.html&lt;/url&gt;&lt;/related-urls&gt;&lt;/urls&gt;&lt;access-date&gt;2019 January 26&lt;/access-date&gt;&lt;/record&gt;&lt;/Cite&gt;&lt;/EndNote&gt;</w:instrText>
      </w:r>
      <w:r>
        <w:rPr>
          <w:color w:val="000000" w:themeColor="text1"/>
          <w:shd w:val="clear" w:color="auto" w:fill="FFFFFF"/>
        </w:rPr>
        <w:fldChar w:fldCharType="separate"/>
      </w:r>
      <w:r w:rsidR="006979FF">
        <w:rPr>
          <w:noProof/>
          <w:color w:val="000000" w:themeColor="text1"/>
          <w:shd w:val="clear" w:color="auto" w:fill="FFFFFF"/>
        </w:rPr>
        <w:t>[11]</w:t>
      </w:r>
      <w:r>
        <w:rPr>
          <w:color w:val="000000" w:themeColor="text1"/>
          <w:shd w:val="clear" w:color="auto" w:fill="FFFFFF"/>
        </w:rPr>
        <w:fldChar w:fldCharType="end"/>
      </w:r>
      <w:r>
        <w:rPr>
          <w:color w:val="000000" w:themeColor="text1"/>
          <w:shd w:val="clear" w:color="auto" w:fill="FFFFFF"/>
        </w:rPr>
        <w:t xml:space="preserve">. EH, </w:t>
      </w:r>
      <w:r w:rsidRPr="00900653">
        <w:rPr>
          <w:color w:val="000000" w:themeColor="text1"/>
          <w:shd w:val="clear" w:color="auto" w:fill="FFFFFF"/>
        </w:rPr>
        <w:t xml:space="preserve">particularly complex hyperplasia with </w:t>
      </w:r>
      <w:r w:rsidRPr="00073CD4">
        <w:rPr>
          <w:color w:val="000000" w:themeColor="text1"/>
          <w:shd w:val="clear" w:color="auto" w:fill="FFFFFF"/>
        </w:rPr>
        <w:t xml:space="preserve">atypia, is a </w:t>
      </w:r>
      <w:r>
        <w:rPr>
          <w:color w:val="000000" w:themeColor="text1"/>
          <w:shd w:val="clear" w:color="auto" w:fill="FFFFFF"/>
        </w:rPr>
        <w:t>known precursor of</w:t>
      </w:r>
      <w:r w:rsidRPr="00073CD4">
        <w:rPr>
          <w:color w:val="000000" w:themeColor="text1"/>
          <w:shd w:val="clear" w:color="auto" w:fill="FFFFFF"/>
        </w:rPr>
        <w:t xml:space="preserve"> </w:t>
      </w:r>
      <w:r>
        <w:rPr>
          <w:color w:val="000000" w:themeColor="text1"/>
          <w:shd w:val="clear" w:color="auto" w:fill="FFFFFF"/>
        </w:rPr>
        <w:t xml:space="preserve">endometrial cancer </w:t>
      </w:r>
      <w:r>
        <w:rPr>
          <w:color w:val="000000" w:themeColor="text1"/>
          <w:shd w:val="clear" w:color="auto" w:fill="FFFFFF"/>
        </w:rPr>
        <w:fldChar w:fldCharType="begin"/>
      </w:r>
      <w:r w:rsidR="006979FF">
        <w:rPr>
          <w:color w:val="000000" w:themeColor="text1"/>
          <w:shd w:val="clear" w:color="auto" w:fill="FFFFFF"/>
        </w:rPr>
        <w:instrText xml:space="preserve"> ADDIN EN.CITE &lt;EndNote&gt;&lt;Cite&gt;&lt;Author&gt;Lacey&lt;/Author&gt;&lt;Year&gt;2009&lt;/Year&gt;&lt;RecNum&gt;12061&lt;/RecNum&gt;&lt;DisplayText&gt;[12]&lt;/DisplayText&gt;&lt;record&gt;&lt;rec-number&gt;12061&lt;/rec-number&gt;&lt;foreign-keys&gt;&lt;key app="EN" db-id="p2dvarssv0sv95ea5a3xpw9ufawxaxez0w2z" timestamp="1392755180"&gt;12061&lt;/key&gt;&lt;/foreign-keys&gt;&lt;ref-type name="Journal Article"&gt;17&lt;/ref-type&gt;&lt;contributors&gt;&lt;authors&gt;&lt;author&gt;Lacey, J. V., Jr.&lt;/author&gt;&lt;author&gt;Chia, V. M.&lt;/author&gt;&lt;/authors&gt;&lt;/contributors&gt;&lt;auth-address&gt;Hormonal and Reproductive Epidemiology Branch, Division of Cancer Epidemiology and Genetics, National Cancer Institute, National Institutes of Health, Rockville, MD 20852-7234, United States. jimlacey@nih.gov&lt;/auth-address&gt;&lt;titles&gt;&lt;title&gt;Endometrial hyperplasia and the risk of progression to carcinoma&lt;/title&gt;&lt;secondary-title&gt;Maturitas&lt;/secondary-title&gt;&lt;alt-title&gt;Maturitas&lt;/alt-title&gt;&lt;/titles&gt;&lt;periodical&gt;&lt;full-title&gt;Maturitas&lt;/full-title&gt;&lt;/periodical&gt;&lt;alt-periodical&gt;&lt;full-title&gt;Maturitas&lt;/full-title&gt;&lt;/alt-periodical&gt;&lt;pages&gt;39-44&lt;/pages&gt;&lt;volume&gt;63&lt;/volume&gt;&lt;number&gt;1&lt;/number&gt;&lt;keywords&gt;&lt;keyword&gt;Carcinoma/complications/*pathology&lt;/keyword&gt;&lt;keyword&gt;Disease Progression&lt;/keyword&gt;&lt;keyword&gt;Endometrial Hyperplasia/classification/complications/*pathology&lt;/keyword&gt;&lt;keyword&gt;Endometrial Neoplasms/complications/*pathology&lt;/keyword&gt;&lt;keyword&gt;Female&lt;/keyword&gt;&lt;keyword&gt;Humans&lt;/keyword&gt;&lt;keyword&gt;Precancerous Conditions/*pathology&lt;/keyword&gt;&lt;keyword&gt;Risk&lt;/keyword&gt;&lt;keyword&gt;Uterine Hemorrhage/etiology&lt;/keyword&gt;&lt;/keywords&gt;&lt;dates&gt;&lt;year&gt;2009&lt;/year&gt;&lt;pub-dates&gt;&lt;date&gt;May 20&lt;/date&gt;&lt;/pub-dates&gt;&lt;/dates&gt;&lt;isbn&gt;1873-4111 (Electronic)&amp;#xD;0378-5122 (Linking)&lt;/isbn&gt;&lt;accession-num&gt;19285814&lt;/accession-num&gt;&lt;urls&gt;&lt;related-urls&gt;&lt;url&gt;http://www.ncbi.nlm.nih.gov/pubmed/19285814&lt;/url&gt;&lt;/related-urls&gt;&lt;/urls&gt;&lt;electronic-resource-num&gt;10.1016/j.maturitas.2009.02.005&lt;/electronic-resource-num&gt;&lt;/record&gt;&lt;/Cite&gt;&lt;/EndNote&gt;</w:instrText>
      </w:r>
      <w:r>
        <w:rPr>
          <w:color w:val="000000" w:themeColor="text1"/>
          <w:shd w:val="clear" w:color="auto" w:fill="FFFFFF"/>
        </w:rPr>
        <w:fldChar w:fldCharType="separate"/>
      </w:r>
      <w:r w:rsidR="006979FF">
        <w:rPr>
          <w:noProof/>
          <w:color w:val="000000" w:themeColor="text1"/>
          <w:shd w:val="clear" w:color="auto" w:fill="FFFFFF"/>
        </w:rPr>
        <w:t>[12]</w:t>
      </w:r>
      <w:r>
        <w:rPr>
          <w:color w:val="000000" w:themeColor="text1"/>
          <w:shd w:val="clear" w:color="auto" w:fill="FFFFFF"/>
        </w:rPr>
        <w:fldChar w:fldCharType="end"/>
      </w:r>
      <w:r>
        <w:rPr>
          <w:color w:val="000000" w:themeColor="text1"/>
          <w:shd w:val="clear" w:color="auto" w:fill="FFFFFF"/>
        </w:rPr>
        <w:t>.</w:t>
      </w:r>
      <w:r w:rsidRPr="00073CD4">
        <w:rPr>
          <w:color w:val="000000" w:themeColor="text1"/>
          <w:shd w:val="clear" w:color="auto" w:fill="FFFFFF"/>
        </w:rPr>
        <w:t xml:space="preserve"> </w:t>
      </w:r>
      <w:r>
        <w:rPr>
          <w:color w:val="000000" w:themeColor="text1"/>
          <w:shd w:val="clear" w:color="auto" w:fill="FFFFFF"/>
        </w:rPr>
        <w:t>It</w:t>
      </w:r>
      <w:r w:rsidRPr="00073CD4">
        <w:rPr>
          <w:color w:val="000000" w:themeColor="text1"/>
          <w:shd w:val="clear" w:color="auto" w:fill="FFFFFF"/>
        </w:rPr>
        <w:t xml:space="preserve"> </w:t>
      </w:r>
      <w:r>
        <w:rPr>
          <w:color w:val="000000" w:themeColor="text1"/>
          <w:shd w:val="clear" w:color="auto" w:fill="FFFFFF"/>
        </w:rPr>
        <w:t>shares</w:t>
      </w:r>
      <w:r w:rsidRPr="00073CD4">
        <w:rPr>
          <w:color w:val="000000" w:themeColor="text1"/>
          <w:shd w:val="clear" w:color="auto" w:fill="FFFFFF"/>
        </w:rPr>
        <w:t xml:space="preserve"> common risk factors with EC</w:t>
      </w:r>
      <w:r>
        <w:rPr>
          <w:color w:val="000000" w:themeColor="text1"/>
          <w:shd w:val="clear" w:color="auto" w:fill="FFFFFF"/>
        </w:rPr>
        <w:t xml:space="preserve"> and co-exists with a malignancy in up to 43% of cases</w:t>
      </w:r>
      <w:r w:rsidRPr="00073CD4">
        <w:rPr>
          <w:color w:val="000000" w:themeColor="text1"/>
          <w:shd w:val="clear" w:color="auto" w:fill="FFFFFF"/>
        </w:rPr>
        <w:t xml:space="preserve"> </w:t>
      </w:r>
      <w:r w:rsidRPr="00073CD4">
        <w:rPr>
          <w:color w:val="000000" w:themeColor="text1"/>
          <w:shd w:val="clear" w:color="auto" w:fill="FFFFFF"/>
        </w:rPr>
        <w:fldChar w:fldCharType="begin">
          <w:fldData xml:space="preserve">PEVuZE5vdGU+PENpdGU+PEF1dGhvcj5BbWVyaWNhbiBDYW5jZXIgU29jaWV0eS48L0F1dGhvcj48
UmVjTnVtPjY3MDA8L1JlY051bT48RGlzcGxheVRleHQ+WzEwLCAxM108L0Rpc3BsYXlUZXh0Pjxy
ZWNvcmQ+PHJlYy1udW1iZXI+NjcwMDwvcmVjLW51bWJlcj48Zm9yZWlnbi1rZXlzPjxrZXkgYXBw
PSJFTiIgZGItaWQ9ImR2cDB0d2V6NXgwMDU5ZWVzcHh2NWZ4bGR2emFhdnpycnoyZSIgdGltZXN0
YW1wPSIxNTI3NzM3NjcyIj42NzAwPC9rZXk+PC9mb3JlaWduLWtleXM+PHJlZi10eXBlIG5hbWU9
IkdlbmVyaWMiPjEzPC9yZWYtdHlwZT48Y29udHJpYnV0b3JzPjxhdXRob3JzPjxhdXRob3I+QW1l
cmljYW4gQ2FuY2VyIFNvY2lldHkuLDwvYXV0aG9yPjwvYXV0aG9ycz48L2NvbnRyaWJ1dG9ycz48
dGl0bGVzPjx0aXRsZT5DYW5jZXIgZmFjdHMgJmFtcDsgZmlndXJlczwvdGl0bGU+PGFsdC10aXRs
ZT5DYW5jZXIgZmFjdHMgYW5kIGZpZ3VyZXM8L2FsdC10aXRsZT48L3RpdGxlcz48cGFnZXM+dm9s
dW1lczwvcGFnZXM+PGtleXdvcmRzPjxrZXl3b3JkPkNhbmNlciBVbml0ZWQgU3RhdGVzIFN0YXRp
c3RpY3MgUGVyaW9kaWNhbHMuPC9rZXl3b3JkPjxrZXl3b3JkPkNhbmNlci48L2tleXdvcmQ+PGtl
eXdvcmQ+VW5pdGVkIFN0YXRlcy48L2tleXdvcmQ+PGtleXdvcmQ+TmVvcGxhc21zLjwva2V5d29y
ZD48a2V5d29yZD5QZXJpb2RpY2Fscy48L2tleXdvcmQ+PGtleXdvcmQ+U3RhdGlzdGljcy48L2tl
eXdvcmQ+PC9rZXl3b3Jkcz48ZGF0ZXM+PC9kYXRlcz48cHViLWxvY2F0aW9uPkF0bGFudGEsIEdB
PC9wdWItbG9jYXRpb24+PHB1Ymxpc2hlcj5UaGUgU29jaWV0eTwvcHVibGlzaGVyPjxpc2JuPjAw
NjktMDE0NzwvaXNibj48YWNjZXNzaW9uLW51bT4xMTE1NjQ0MzwvYWNjZXNzaW9uLW51bT48Y2Fs
bC1udW0+UkMyNjEgLkEyMTM8L2NhbGwtbnVtPjx1cmxzPjwvdXJscz48L3JlY29yZD48L0NpdGU+
PENpdGU+PEF1dGhvcj5UcmltYmxlPC9BdXRob3I+PFllYXI+MjAwNjwvWWVhcj48UmVjTnVtPjg3
MDA8L1JlY051bT48cmVjb3JkPjxyZWMtbnVtYmVyPjg3MDA8L3JlYy1udW1iZXI+PGZvcmVpZ24t
a2V5cz48a2V5IGFwcD0iRU4iIGRiLWlkPSJkdnAwdHdlejV4MDA1OWVlc3B4djVmeGxkdnphYXZ6
cnJ6MmUiIHRpbWVzdGFtcD0iMTUzODYxODkyOSI+ODcwMDwva2V5PjwvZm9yZWlnbi1rZXlzPjxy
ZWYtdHlwZSBuYW1lPSJKb3VybmFsIEFydGljbGUiPjE3PC9yZWYtdHlwZT48Y29udHJpYnV0b3Jz
PjxhdXRob3JzPjxhdXRob3I+VHJpbWJsZSwgQy4gTC48L2F1dGhvcj48YXV0aG9yPkthdWRlcmVy
LCBKLjwvYXV0aG9yPjxhdXRob3I+WmFpbm8sIFIuPC9hdXRob3I+PGF1dGhvcj5TaWx2ZXJiZXJn
LCBTLjwvYXV0aG9yPjxhdXRob3I+TGltLCBQLiBDLjwvYXV0aG9yPjxhdXRob3I+QnVya2UsIEou
IEouLCAybmQ8L2F1dGhvcj48YXV0aG9yPkFsYmVydHMsIEQuPC9hdXRob3I+PGF1dGhvcj5DdXJ0
aW4sIEouPC9hdXRob3I+PC9hdXRob3JzPjwvY29udHJpYnV0b3JzPjxhdXRoLWFkZHJlc3M+RGVw
YXJ0bWVudCBvZiBHeW5lY29sb2d5LCBPbmNvbG9neSwgYW5kIFBhdGhvbG9neSwgSm9obnMgSG9w
a2lucyBNZWRpY2FsIEluc3RpdHV0aW9ucywgQmFsdGltb3JlLCBNYXJ5bGFuZCwgVVNBLjwvYXV0
aC1hZGRyZXNzPjx0aXRsZXM+PHRpdGxlPkNvbmN1cnJlbnQgZW5kb21ldHJpYWwgY2FyY2lub21h
IGluIHdvbWVuIHdpdGggYSBiaW9wc3kgZGlhZ25vc2lzIG9mIGF0eXBpY2FsIGVuZG9tZXRyaWFs
IGh5cGVycGxhc2lhOiBhIEd5bmVjb2xvZ2ljIE9uY29sb2d5IEdyb3VwIHN0dWR5PC90aXRsZT48
c2Vjb25kYXJ5LXRpdGxlPkNhbmNlcjwvc2Vjb25kYXJ5LXRpdGxlPjwvdGl0bGVzPjxwZXJpb2Rp
Y2FsPjxmdWxsLXRpdGxlPkNhbmNlcjwvZnVsbC10aXRsZT48L3BlcmlvZGljYWw+PHBhZ2VzPjgx
Mi05PC9wYWdlcz48dm9sdW1lPjEwNjwvdm9sdW1lPjxudW1iZXI+NDwvbnVtYmVyPjxlZGl0aW9u
PjIwMDYvMDEvMTA8L2VkaXRpb24+PGtleXdvcmRzPjxrZXl3b3JkPkFkZW5vY2FyY2lub21hLypl
cGlkZW1pb2xvZ3kvZXRpb2xvZ3kvcGF0aG9sb2d5PC9rZXl3b3JkPjxrZXl3b3JkPkFkdWx0PC9r
ZXl3b3JkPjxrZXl3b3JkPkFnZWQ8L2tleXdvcmQ+PGtleXdvcmQ+QWdlZCwgODAgYW5kIG92ZXI8
L2tleXdvcmQ+PGtleXdvcmQ+QmlvcHN5PC9rZXl3b3JkPjxrZXl3b3JkPkVuZG9tZXRyaWFsIEh5
cGVycGxhc2lhLypjb21wbGljYXRpb25zL2RpYWdub3Npcy8qcGF0aG9sb2d5L3N1cmdlcnk8L2tl
eXdvcmQ+PGtleXdvcmQ+RW5kb21ldHJpYWwgTmVvcGxhc21zLyplcGlkZW1pb2xvZ3kvZXRpb2xv
Z3kvcGF0aG9sb2d5PC9rZXl3b3JkPjxrZXl3b3JkPkZlbWFsZTwva2V5d29yZD48a2V5d29yZD5I
b3NwaXRhbHMsIENvbW11bml0eS9zdGF0aXN0aWNzICZhbXA7IG51bWVyaWNhbCBkYXRhPC9rZXl3
b3JkPjxrZXl3b3JkPkh1bWFuczwva2V5d29yZD48a2V5d29yZD5IeXN0ZXJlY3RvbXk8L2tleXdv
cmQ+PGtleXdvcmQ+TWlkZGxlIEFnZWQ8L2tleXdvcmQ+PGtleXdvcmQ+UGF0aWVudCBDYXJlIFBs
YW5uaW5nPC9rZXl3b3JkPjxrZXl3b3JkPlByZXZhbGVuY2U8L2tleXdvcmQ+PGtleXdvcmQ+UHJv
c3BlY3RpdmUgU3R1ZGllczwva2V5d29yZD48a2V5d29yZD5SaXNrIEZhY3RvcnM8L2tleXdvcmQ+
PC9rZXl3b3Jkcz48ZGF0ZXM+PHllYXI+MjAwNjwveWVhcj48cHViLWRhdGVzPjxkYXRlPkZlYiAx
NTwvZGF0ZT48L3B1Yi1kYXRlcz48L2RhdGVzPjxpc2JuPjAwMDgtNTQzWCAoUHJpbnQpJiN4RDsw
MDA4LTU0M1ggKExpbmtpbmcpPC9pc2JuPjxhY2Nlc3Npb24tbnVtPjE2NDAwNjM5PC9hY2Nlc3Np
b24tbnVtPjx1cmxzPjxyZWxhdGVkLXVybHM+PHVybD5odHRwczovL3d3dy5uY2JpLm5sbS5uaWgu
Z292L3B1Ym1lZC8xNjQwMDYzOTwvdXJsPjwvcmVsYXRlZC11cmxzPjwvdXJscz48ZWxlY3Ryb25p
Yy1yZXNvdXJjZS1udW0+MTAuMTAwMi9jbmNyLjIxNjUwPC9lbGVjdHJvbmljLXJlc291cmNlLW51
bT48L3JlY29yZD48L0NpdGU+PC9FbmROb3RlPgB=
</w:fldData>
        </w:fldChar>
      </w:r>
      <w:r w:rsidR="006979FF">
        <w:rPr>
          <w:color w:val="000000" w:themeColor="text1"/>
          <w:shd w:val="clear" w:color="auto" w:fill="FFFFFF"/>
        </w:rPr>
        <w:instrText xml:space="preserve"> ADDIN EN.CITE </w:instrText>
      </w:r>
      <w:r w:rsidR="006979FF">
        <w:rPr>
          <w:color w:val="000000" w:themeColor="text1"/>
          <w:shd w:val="clear" w:color="auto" w:fill="FFFFFF"/>
        </w:rPr>
        <w:fldChar w:fldCharType="begin">
          <w:fldData xml:space="preserve">PEVuZE5vdGU+PENpdGU+PEF1dGhvcj5BbWVyaWNhbiBDYW5jZXIgU29jaWV0eS48L0F1dGhvcj48
UmVjTnVtPjY3MDA8L1JlY051bT48RGlzcGxheVRleHQ+WzEwLCAxM108L0Rpc3BsYXlUZXh0Pjxy
ZWNvcmQ+PHJlYy1udW1iZXI+NjcwMDwvcmVjLW51bWJlcj48Zm9yZWlnbi1rZXlzPjxrZXkgYXBw
PSJFTiIgZGItaWQ9ImR2cDB0d2V6NXgwMDU5ZWVzcHh2NWZ4bGR2emFhdnpycnoyZSIgdGltZXN0
YW1wPSIxNTI3NzM3NjcyIj42NzAwPC9rZXk+PC9mb3JlaWduLWtleXM+PHJlZi10eXBlIG5hbWU9
IkdlbmVyaWMiPjEzPC9yZWYtdHlwZT48Y29udHJpYnV0b3JzPjxhdXRob3JzPjxhdXRob3I+QW1l
cmljYW4gQ2FuY2VyIFNvY2lldHkuLDwvYXV0aG9yPjwvYXV0aG9ycz48L2NvbnRyaWJ1dG9ycz48
dGl0bGVzPjx0aXRsZT5DYW5jZXIgZmFjdHMgJmFtcDsgZmlndXJlczwvdGl0bGU+PGFsdC10aXRs
ZT5DYW5jZXIgZmFjdHMgYW5kIGZpZ3VyZXM8L2FsdC10aXRsZT48L3RpdGxlcz48cGFnZXM+dm9s
dW1lczwvcGFnZXM+PGtleXdvcmRzPjxrZXl3b3JkPkNhbmNlciBVbml0ZWQgU3RhdGVzIFN0YXRp
c3RpY3MgUGVyaW9kaWNhbHMuPC9rZXl3b3JkPjxrZXl3b3JkPkNhbmNlci48L2tleXdvcmQ+PGtl
eXdvcmQ+VW5pdGVkIFN0YXRlcy48L2tleXdvcmQ+PGtleXdvcmQ+TmVvcGxhc21zLjwva2V5d29y
ZD48a2V5d29yZD5QZXJpb2RpY2Fscy48L2tleXdvcmQ+PGtleXdvcmQ+U3RhdGlzdGljcy48L2tl
eXdvcmQ+PC9rZXl3b3Jkcz48ZGF0ZXM+PC9kYXRlcz48cHViLWxvY2F0aW9uPkF0bGFudGEsIEdB
PC9wdWItbG9jYXRpb24+PHB1Ymxpc2hlcj5UaGUgU29jaWV0eTwvcHVibGlzaGVyPjxpc2JuPjAw
NjktMDE0NzwvaXNibj48YWNjZXNzaW9uLW51bT4xMTE1NjQ0MzwvYWNjZXNzaW9uLW51bT48Y2Fs
bC1udW0+UkMyNjEgLkEyMTM8L2NhbGwtbnVtPjx1cmxzPjwvdXJscz48L3JlY29yZD48L0NpdGU+
PENpdGU+PEF1dGhvcj5UcmltYmxlPC9BdXRob3I+PFllYXI+MjAwNjwvWWVhcj48UmVjTnVtPjg3
MDA8L1JlY051bT48cmVjb3JkPjxyZWMtbnVtYmVyPjg3MDA8L3JlYy1udW1iZXI+PGZvcmVpZ24t
a2V5cz48a2V5IGFwcD0iRU4iIGRiLWlkPSJkdnAwdHdlejV4MDA1OWVlc3B4djVmeGxkdnphYXZ6
cnJ6MmUiIHRpbWVzdGFtcD0iMTUzODYxODkyOSI+ODcwMDwva2V5PjwvZm9yZWlnbi1rZXlzPjxy
ZWYtdHlwZSBuYW1lPSJKb3VybmFsIEFydGljbGUiPjE3PC9yZWYtdHlwZT48Y29udHJpYnV0b3Jz
PjxhdXRob3JzPjxhdXRob3I+VHJpbWJsZSwgQy4gTC48L2F1dGhvcj48YXV0aG9yPkthdWRlcmVy
LCBKLjwvYXV0aG9yPjxhdXRob3I+WmFpbm8sIFIuPC9hdXRob3I+PGF1dGhvcj5TaWx2ZXJiZXJn
LCBTLjwvYXV0aG9yPjxhdXRob3I+TGltLCBQLiBDLjwvYXV0aG9yPjxhdXRob3I+QnVya2UsIEou
IEouLCAybmQ8L2F1dGhvcj48YXV0aG9yPkFsYmVydHMsIEQuPC9hdXRob3I+PGF1dGhvcj5DdXJ0
aW4sIEouPC9hdXRob3I+PC9hdXRob3JzPjwvY29udHJpYnV0b3JzPjxhdXRoLWFkZHJlc3M+RGVw
YXJ0bWVudCBvZiBHeW5lY29sb2d5LCBPbmNvbG9neSwgYW5kIFBhdGhvbG9neSwgSm9obnMgSG9w
a2lucyBNZWRpY2FsIEluc3RpdHV0aW9ucywgQmFsdGltb3JlLCBNYXJ5bGFuZCwgVVNBLjwvYXV0
aC1hZGRyZXNzPjx0aXRsZXM+PHRpdGxlPkNvbmN1cnJlbnQgZW5kb21ldHJpYWwgY2FyY2lub21h
IGluIHdvbWVuIHdpdGggYSBiaW9wc3kgZGlhZ25vc2lzIG9mIGF0eXBpY2FsIGVuZG9tZXRyaWFs
IGh5cGVycGxhc2lhOiBhIEd5bmVjb2xvZ2ljIE9uY29sb2d5IEdyb3VwIHN0dWR5PC90aXRsZT48
c2Vjb25kYXJ5LXRpdGxlPkNhbmNlcjwvc2Vjb25kYXJ5LXRpdGxlPjwvdGl0bGVzPjxwZXJpb2Rp
Y2FsPjxmdWxsLXRpdGxlPkNhbmNlcjwvZnVsbC10aXRsZT48L3BlcmlvZGljYWw+PHBhZ2VzPjgx
Mi05PC9wYWdlcz48dm9sdW1lPjEwNjwvdm9sdW1lPjxudW1iZXI+NDwvbnVtYmVyPjxlZGl0aW9u
PjIwMDYvMDEvMTA8L2VkaXRpb24+PGtleXdvcmRzPjxrZXl3b3JkPkFkZW5vY2FyY2lub21hLypl
cGlkZW1pb2xvZ3kvZXRpb2xvZ3kvcGF0aG9sb2d5PC9rZXl3b3JkPjxrZXl3b3JkPkFkdWx0PC9r
ZXl3b3JkPjxrZXl3b3JkPkFnZWQ8L2tleXdvcmQ+PGtleXdvcmQ+QWdlZCwgODAgYW5kIG92ZXI8
L2tleXdvcmQ+PGtleXdvcmQ+QmlvcHN5PC9rZXl3b3JkPjxrZXl3b3JkPkVuZG9tZXRyaWFsIEh5
cGVycGxhc2lhLypjb21wbGljYXRpb25zL2RpYWdub3Npcy8qcGF0aG9sb2d5L3N1cmdlcnk8L2tl
eXdvcmQ+PGtleXdvcmQ+RW5kb21ldHJpYWwgTmVvcGxhc21zLyplcGlkZW1pb2xvZ3kvZXRpb2xv
Z3kvcGF0aG9sb2d5PC9rZXl3b3JkPjxrZXl3b3JkPkZlbWFsZTwva2V5d29yZD48a2V5d29yZD5I
b3NwaXRhbHMsIENvbW11bml0eS9zdGF0aXN0aWNzICZhbXA7IG51bWVyaWNhbCBkYXRhPC9rZXl3
b3JkPjxrZXl3b3JkPkh1bWFuczwva2V5d29yZD48a2V5d29yZD5IeXN0ZXJlY3RvbXk8L2tleXdv
cmQ+PGtleXdvcmQ+TWlkZGxlIEFnZWQ8L2tleXdvcmQ+PGtleXdvcmQ+UGF0aWVudCBDYXJlIFBs
YW5uaW5nPC9rZXl3b3JkPjxrZXl3b3JkPlByZXZhbGVuY2U8L2tleXdvcmQ+PGtleXdvcmQ+UHJv
c3BlY3RpdmUgU3R1ZGllczwva2V5d29yZD48a2V5d29yZD5SaXNrIEZhY3RvcnM8L2tleXdvcmQ+
PC9rZXl3b3Jkcz48ZGF0ZXM+PHllYXI+MjAwNjwveWVhcj48cHViLWRhdGVzPjxkYXRlPkZlYiAx
NTwvZGF0ZT48L3B1Yi1kYXRlcz48L2RhdGVzPjxpc2JuPjAwMDgtNTQzWCAoUHJpbnQpJiN4RDsw
MDA4LTU0M1ggKExpbmtpbmcpPC9pc2JuPjxhY2Nlc3Npb24tbnVtPjE2NDAwNjM5PC9hY2Nlc3Np
b24tbnVtPjx1cmxzPjxyZWxhdGVkLXVybHM+PHVybD5odHRwczovL3d3dy5uY2JpLm5sbS5uaWgu
Z292L3B1Ym1lZC8xNjQwMDYzOTwvdXJsPjwvcmVsYXRlZC11cmxzPjwvdXJscz48ZWxlY3Ryb25p
Yy1yZXNvdXJjZS1udW0+MTAuMTAwMi9jbmNyLjIxNjUwPC9lbGVjdHJvbmljLXJlc291cmNlLW51
bT48L3JlY29yZD48L0NpdGU+PC9FbmROb3RlPgB=
</w:fldData>
        </w:fldChar>
      </w:r>
      <w:r w:rsidR="006979FF">
        <w:rPr>
          <w:color w:val="000000" w:themeColor="text1"/>
          <w:shd w:val="clear" w:color="auto" w:fill="FFFFFF"/>
        </w:rPr>
        <w:instrText xml:space="preserve"> ADDIN EN.CITE.DATA </w:instrText>
      </w:r>
      <w:r w:rsidR="006979FF">
        <w:rPr>
          <w:color w:val="000000" w:themeColor="text1"/>
          <w:shd w:val="clear" w:color="auto" w:fill="FFFFFF"/>
        </w:rPr>
      </w:r>
      <w:r w:rsidR="006979FF">
        <w:rPr>
          <w:color w:val="000000" w:themeColor="text1"/>
          <w:shd w:val="clear" w:color="auto" w:fill="FFFFFF"/>
        </w:rPr>
        <w:fldChar w:fldCharType="end"/>
      </w:r>
      <w:r w:rsidRPr="00073CD4">
        <w:rPr>
          <w:color w:val="000000" w:themeColor="text1"/>
          <w:shd w:val="clear" w:color="auto" w:fill="FFFFFF"/>
        </w:rPr>
      </w:r>
      <w:r w:rsidRPr="00073CD4">
        <w:rPr>
          <w:color w:val="000000" w:themeColor="text1"/>
          <w:shd w:val="clear" w:color="auto" w:fill="FFFFFF"/>
        </w:rPr>
        <w:fldChar w:fldCharType="separate"/>
      </w:r>
      <w:r w:rsidR="006979FF">
        <w:rPr>
          <w:noProof/>
          <w:color w:val="000000" w:themeColor="text1"/>
          <w:shd w:val="clear" w:color="auto" w:fill="FFFFFF"/>
        </w:rPr>
        <w:t>[10, 13]</w:t>
      </w:r>
      <w:r w:rsidRPr="00073CD4">
        <w:rPr>
          <w:color w:val="000000" w:themeColor="text1"/>
          <w:shd w:val="clear" w:color="auto" w:fill="FFFFFF"/>
        </w:rPr>
        <w:fldChar w:fldCharType="end"/>
      </w:r>
      <w:r w:rsidRPr="00073CD4">
        <w:rPr>
          <w:color w:val="000000" w:themeColor="text1"/>
          <w:shd w:val="clear" w:color="auto" w:fill="FFFFFF"/>
        </w:rPr>
        <w:t xml:space="preserve">. </w:t>
      </w:r>
      <w:bookmarkStart w:id="23" w:name="OLE_LINK37"/>
      <w:bookmarkStart w:id="24" w:name="OLE_LINK41"/>
      <w:r w:rsidRPr="00900653">
        <w:rPr>
          <w:color w:val="000000" w:themeColor="text1"/>
          <w:shd w:val="clear" w:color="auto" w:fill="FFFFFF"/>
        </w:rPr>
        <w:t>Approximately 8</w:t>
      </w:r>
      <w:r>
        <w:rPr>
          <w:color w:val="000000" w:themeColor="text1"/>
          <w:shd w:val="clear" w:color="auto" w:fill="FFFFFF"/>
        </w:rPr>
        <w:t xml:space="preserve">% </w:t>
      </w:r>
      <w:r w:rsidRPr="00900653">
        <w:rPr>
          <w:color w:val="000000" w:themeColor="text1"/>
          <w:shd w:val="clear" w:color="auto" w:fill="FFFFFF"/>
        </w:rPr>
        <w:t>-</w:t>
      </w:r>
      <w:r>
        <w:rPr>
          <w:color w:val="000000" w:themeColor="text1"/>
          <w:shd w:val="clear" w:color="auto" w:fill="FFFFFF"/>
        </w:rPr>
        <w:t xml:space="preserve"> </w:t>
      </w:r>
      <w:r w:rsidRPr="00900653">
        <w:rPr>
          <w:color w:val="000000" w:themeColor="text1"/>
          <w:shd w:val="clear" w:color="auto" w:fill="FFFFFF"/>
        </w:rPr>
        <w:t xml:space="preserve">29% of untreated </w:t>
      </w:r>
      <w:r w:rsidRPr="008E45CD">
        <w:rPr>
          <w:color w:val="000000" w:themeColor="text1"/>
          <w:shd w:val="clear" w:color="auto" w:fill="FFFFFF"/>
        </w:rPr>
        <w:t xml:space="preserve">complex hyperplasia with atypia progress to endometrial cancer, suggesting that EH plays an important role in the progression to endometrial cancer </w:t>
      </w:r>
      <w:r w:rsidRPr="008E45CD">
        <w:rPr>
          <w:color w:val="000000" w:themeColor="text1"/>
          <w:shd w:val="clear" w:color="auto" w:fill="FFFFFF"/>
        </w:rPr>
        <w:fldChar w:fldCharType="begin"/>
      </w:r>
      <w:r w:rsidR="006979FF">
        <w:rPr>
          <w:color w:val="000000" w:themeColor="text1"/>
          <w:shd w:val="clear" w:color="auto" w:fill="FFFFFF"/>
        </w:rPr>
        <w:instrText xml:space="preserve"> ADDIN EN.CITE &lt;EndNote&gt;&lt;Cite&gt;&lt;Author&gt;Sobczuk&lt;/Author&gt;&lt;Year&gt;2017&lt;/Year&gt;&lt;RecNum&gt;6686&lt;/RecNum&gt;&lt;DisplayText&gt;[14]&lt;/DisplayText&gt;&lt;record&gt;&lt;rec-number&gt;6686&lt;/rec-number&gt;&lt;foreign-keys&gt;&lt;key app="EN" db-id="dvp0twez5x0059eespxv5fxldvzaavzrrz2e" timestamp="1527565415"&gt;6686&lt;/key&gt;&lt;/foreign-keys&gt;&lt;ref-type name="Journal Article"&gt;17&lt;/ref-type&gt;&lt;contributors&gt;&lt;authors&gt;&lt;author&gt;Sobczuk, K.&lt;/author&gt;&lt;author&gt;Sobczuk, A.&lt;/author&gt;&lt;/authors&gt;&lt;/contributors&gt;&lt;auth-address&gt;1 Department of Gynaecology and Obstetrics, Operative Gynaecology, and Gynaecological Oncology, Medical University of Lodz, Poland.&amp;#xD;2 Department of Gynaecology and Obstetrics, and Clinic of Gynaecology and Obstetrics, Medical University of Lodz, Poland.&lt;/auth-address&gt;&lt;titles&gt;&lt;title&gt;New classification system of endometrial hyperplasia WHO 2014 and its clinical implications&lt;/title&gt;&lt;secondary-title&gt;Prz Menopauzalny&lt;/secondary-title&gt;&lt;/titles&gt;&lt;periodical&gt;&lt;full-title&gt;Prz Menopauzalny&lt;/full-title&gt;&lt;/periodical&gt;&lt;pages&gt;107-111&lt;/pages&gt;&lt;volume&gt;16&lt;/volume&gt;&lt;number&gt;3&lt;/number&gt;&lt;edition&gt;2018/03/07&lt;/edition&gt;&lt;keywords&gt;&lt;keyword&gt;Ein&lt;/keyword&gt;&lt;keyword&gt;EWG classifications system&lt;/keyword&gt;&lt;keyword&gt;Who2014&lt;/keyword&gt;&lt;keyword&gt;atypical endometrial hyperplasia&lt;/keyword&gt;&lt;keyword&gt;benign endometrial hyperplasia&lt;/keyword&gt;&lt;keyword&gt;endometrial hyperplasia&lt;/keyword&gt;&lt;keyword&gt;endometrial intraepithelial neoplasia (EIN)&lt;/keyword&gt;&lt;keyword&gt;endometrioid neoplasia (EN)&lt;/keyword&gt;&lt;/keywords&gt;&lt;dates&gt;&lt;year&gt;2017&lt;/year&gt;&lt;pub-dates&gt;&lt;date&gt;Sep&lt;/date&gt;&lt;/pub-dates&gt;&lt;/dates&gt;&lt;isbn&gt;1643-8876 (Print)&amp;#xD;1643-8876 (Linking)&lt;/isbn&gt;&lt;accession-num&gt;29507578&lt;/accession-num&gt;&lt;urls&gt;&lt;related-urls&gt;&lt;url&gt;https://www.ncbi.nlm.nih.gov/pubmed/29507578&lt;/url&gt;&lt;url&gt;https://www.ncbi.nlm.nih.gov/pmc/articles/PMC5834925/pdf/MR-16-30784.pdf&lt;/url&gt;&lt;/related-urls&gt;&lt;/urls&gt;&lt;custom2&gt;PMC5834925&lt;/custom2&gt;&lt;electronic-resource-num&gt;10.5114/pm.2017.70589&lt;/electronic-resource-num&gt;&lt;/record&gt;&lt;/Cite&gt;&lt;/EndNote&gt;</w:instrText>
      </w:r>
      <w:r w:rsidRPr="008E45CD">
        <w:rPr>
          <w:color w:val="000000" w:themeColor="text1"/>
          <w:shd w:val="clear" w:color="auto" w:fill="FFFFFF"/>
        </w:rPr>
        <w:fldChar w:fldCharType="separate"/>
      </w:r>
      <w:r w:rsidR="006979FF">
        <w:rPr>
          <w:noProof/>
          <w:color w:val="000000" w:themeColor="text1"/>
          <w:shd w:val="clear" w:color="auto" w:fill="FFFFFF"/>
        </w:rPr>
        <w:t>[14]</w:t>
      </w:r>
      <w:r w:rsidRPr="008E45CD">
        <w:rPr>
          <w:color w:val="000000" w:themeColor="text1"/>
          <w:shd w:val="clear" w:color="auto" w:fill="FFFFFF"/>
        </w:rPr>
        <w:fldChar w:fldCharType="end"/>
      </w:r>
      <w:r w:rsidRPr="008E45CD">
        <w:rPr>
          <w:color w:val="000000" w:themeColor="text1"/>
          <w:shd w:val="clear" w:color="auto" w:fill="FFFFFF"/>
        </w:rPr>
        <w:t>.</w:t>
      </w:r>
      <w:bookmarkEnd w:id="23"/>
      <w:bookmarkEnd w:id="24"/>
    </w:p>
    <w:p w14:paraId="239B4C57" w14:textId="28445149" w:rsidR="004A73FE" w:rsidRPr="00E40A5B" w:rsidRDefault="003E306C" w:rsidP="003E306C">
      <w:pPr>
        <w:rPr>
          <w:color w:val="000000" w:themeColor="text1"/>
          <w:shd w:val="clear" w:color="auto" w:fill="FFFFFF"/>
        </w:rPr>
      </w:pPr>
      <w:r>
        <w:rPr>
          <w:color w:val="000000" w:themeColor="text1"/>
          <w:shd w:val="clear" w:color="auto" w:fill="FFFFFF"/>
        </w:rPr>
        <w:t>E</w:t>
      </w:r>
      <w:r w:rsidRPr="00900653">
        <w:rPr>
          <w:color w:val="000000" w:themeColor="text1"/>
          <w:shd w:val="clear" w:color="auto" w:fill="FFFFFF"/>
        </w:rPr>
        <w:t>ndometrial polyp</w:t>
      </w:r>
      <w:r>
        <w:rPr>
          <w:color w:val="000000" w:themeColor="text1"/>
          <w:shd w:val="clear" w:color="auto" w:fill="FFFFFF"/>
        </w:rPr>
        <w:t xml:space="preserve"> is a benign condition caused by a localized overgrowth of endometrial tissue, containing glands, stroma and blood vessels </w:t>
      </w:r>
      <w:r>
        <w:rPr>
          <w:color w:val="000000" w:themeColor="text1"/>
          <w:shd w:val="clear" w:color="auto" w:fill="FFFFFF"/>
        </w:rPr>
        <w:fldChar w:fldCharType="begin"/>
      </w:r>
      <w:r w:rsidR="006979FF">
        <w:rPr>
          <w:color w:val="000000" w:themeColor="text1"/>
          <w:shd w:val="clear" w:color="auto" w:fill="FFFFFF"/>
        </w:rPr>
        <w:instrText xml:space="preserve"> ADDIN EN.CITE &lt;EndNote&gt;&lt;Cite&gt;&lt;Author&gt;Blaustein&lt;/Author&gt;&lt;Year&gt;2011&lt;/Year&gt;&lt;RecNum&gt;15591&lt;/RecNum&gt;&lt;DisplayText&gt;[11]&lt;/DisplayText&gt;&lt;record&gt;&lt;rec-number&gt;15591&lt;/rec-number&gt;&lt;foreign-keys&gt;&lt;key app="EN" db-id="dvp0twez5x0059eespxv5fxldvzaavzrrz2e" timestamp="1548567034"&gt;15591&lt;/key&gt;&lt;/foreign-keys&gt;&lt;ref-type name="Book"&gt;6&lt;/ref-type&gt;&lt;contributors&gt;&lt;authors&gt;&lt;author&gt;Blaustein, Ancel&lt;/author&gt;&lt;author&gt;Kurman, Robert J.&lt;/author&gt;&lt;/authors&gt;&lt;/contributors&gt;&lt;titles&gt;&lt;title&gt;Blaustein&amp;apos;s pathology of the female genital tract&lt;/title&gt;&lt;/titles&gt;&lt;pages&gt;xv, 1246 p.&lt;/pages&gt;&lt;edition&gt;6th&lt;/edition&gt;&lt;keywords&gt;&lt;keyword&gt;Gynecologic pathology.&lt;/keyword&gt;&lt;keyword&gt;Generative organs, Female Diseases.&lt;/keyword&gt;&lt;/keywords&gt;&lt;dates&gt;&lt;year&gt;2011&lt;/year&gt;&lt;/dates&gt;&lt;pub-location&gt;New York, NY&lt;/pub-location&gt;&lt;publisher&gt;Springer&lt;/publisher&gt;&lt;isbn&gt;9781441904881&lt;/isbn&gt;&lt;accession-num&gt;16217962&lt;/accession-num&gt;&lt;call-num&gt;RG77 .P37 2011&lt;/call-num&gt;&lt;urls&gt;&lt;related-urls&gt;&lt;url&gt;Contributor biographical information http://www.loc.gov/catdir/enhancements/fy1312/2010928122-b.html&lt;/url&gt;&lt;url&gt;Publisher description http://www.loc.gov/catdir/enhancements/fy1312/2010928122-d.html&lt;/url&gt;&lt;url&gt;Table of contents only http://www.loc.gov/catdir/enhancements/fy1312/2010928122-t.html&lt;/url&gt;&lt;/related-urls&gt;&lt;/urls&gt;&lt;access-date&gt;2019 January 26&lt;/access-date&gt;&lt;/record&gt;&lt;/Cite&gt;&lt;/EndNote&gt;</w:instrText>
      </w:r>
      <w:r>
        <w:rPr>
          <w:color w:val="000000" w:themeColor="text1"/>
          <w:shd w:val="clear" w:color="auto" w:fill="FFFFFF"/>
        </w:rPr>
        <w:fldChar w:fldCharType="separate"/>
      </w:r>
      <w:r w:rsidR="006979FF">
        <w:rPr>
          <w:noProof/>
          <w:color w:val="000000" w:themeColor="text1"/>
          <w:shd w:val="clear" w:color="auto" w:fill="FFFFFF"/>
        </w:rPr>
        <w:t>[11]</w:t>
      </w:r>
      <w:r>
        <w:rPr>
          <w:color w:val="000000" w:themeColor="text1"/>
          <w:shd w:val="clear" w:color="auto" w:fill="FFFFFF"/>
        </w:rPr>
        <w:fldChar w:fldCharType="end"/>
      </w:r>
      <w:r>
        <w:rPr>
          <w:color w:val="000000" w:themeColor="text1"/>
          <w:shd w:val="clear" w:color="auto" w:fill="FFFFFF"/>
        </w:rPr>
        <w:t>.</w:t>
      </w:r>
      <w:r w:rsidRPr="00900653">
        <w:rPr>
          <w:color w:val="000000" w:themeColor="text1"/>
          <w:shd w:val="clear" w:color="auto" w:fill="FFFFFF"/>
        </w:rPr>
        <w:t xml:space="preserve"> </w:t>
      </w:r>
      <w:r>
        <w:rPr>
          <w:color w:val="000000" w:themeColor="text1"/>
          <w:shd w:val="clear" w:color="auto" w:fill="FFFFFF"/>
        </w:rPr>
        <w:t xml:space="preserve">They are often associated with abnormal uterine bleeding, although many women are asymptomatic </w:t>
      </w:r>
      <w:r>
        <w:rPr>
          <w:color w:val="000000" w:themeColor="text1"/>
          <w:shd w:val="clear" w:color="auto" w:fill="FFFFFF"/>
        </w:rPr>
        <w:fldChar w:fldCharType="begin"/>
      </w:r>
      <w:r w:rsidR="006979FF">
        <w:rPr>
          <w:color w:val="000000" w:themeColor="text1"/>
          <w:shd w:val="clear" w:color="auto" w:fill="FFFFFF"/>
        </w:rPr>
        <w:instrText xml:space="preserve"> ADDIN EN.CITE &lt;EndNote&gt;&lt;Cite&gt;&lt;Year&gt;2018&lt;/Year&gt;&lt;RecNum&gt;17133&lt;/RecNum&gt;&lt;DisplayText&gt;[15]&lt;/DisplayText&gt;&lt;record&gt;&lt;rec-number&gt;17133&lt;/rec-number&gt;&lt;foreign-keys&gt;&lt;key app="EN" db-id="dvp0twez5x0059eespxv5fxldvzaavzrrz2e" timestamp="1553572435"&gt;17133&lt;/key&gt;&lt;/foreign-keys&gt;&lt;ref-type name="Web Page"&gt;12&lt;/ref-type&gt;&lt;contributors&gt;&lt;/contributors&gt;&lt;titles&gt;&lt;title&gt;Uterine polyps&lt;/title&gt;&lt;/titles&gt;&lt;volume&gt;2019&lt;/volume&gt;&lt;number&gt;March 25&lt;/number&gt;&lt;dates&gt;&lt;year&gt;2018&lt;/year&gt;&lt;/dates&gt;&lt;publisher&gt;Mayo Clinic&lt;/publisher&gt;&lt;urls&gt;&lt;related-urls&gt;&lt;url&gt;https://www.mayoclinic.org/diseases-conditions/uterine-polyps/symptoms-causes/syc-20378709&lt;/url&gt;&lt;/related-urls&gt;&lt;/urls&gt;&lt;/record&gt;&lt;/Cite&gt;&lt;/EndNote&gt;</w:instrText>
      </w:r>
      <w:r>
        <w:rPr>
          <w:color w:val="000000" w:themeColor="text1"/>
          <w:shd w:val="clear" w:color="auto" w:fill="FFFFFF"/>
        </w:rPr>
        <w:fldChar w:fldCharType="separate"/>
      </w:r>
      <w:r w:rsidR="006979FF">
        <w:rPr>
          <w:noProof/>
          <w:color w:val="000000" w:themeColor="text1"/>
          <w:shd w:val="clear" w:color="auto" w:fill="FFFFFF"/>
        </w:rPr>
        <w:t>[15]</w:t>
      </w:r>
      <w:r>
        <w:rPr>
          <w:color w:val="000000" w:themeColor="text1"/>
          <w:shd w:val="clear" w:color="auto" w:fill="FFFFFF"/>
        </w:rPr>
        <w:fldChar w:fldCharType="end"/>
      </w:r>
      <w:r>
        <w:rPr>
          <w:color w:val="000000" w:themeColor="text1"/>
          <w:shd w:val="clear" w:color="auto" w:fill="FFFFFF"/>
        </w:rPr>
        <w:t xml:space="preserve">. In a case-control study including 281 participants, researchers found that obesity was an independent risk factor for endometrial polyp </w:t>
      </w:r>
      <w:r>
        <w:rPr>
          <w:color w:val="000000" w:themeColor="text1"/>
          <w:shd w:val="clear" w:color="auto" w:fill="FFFFFF"/>
        </w:rPr>
        <w:fldChar w:fldCharType="begin">
          <w:fldData xml:space="preserve">PEVuZE5vdGU+PENpdGU+PEF1dGhvcj5TZXJoYXQ8L0F1dGhvcj48WWVhcj4yMDE0PC9ZZWFyPjxS
ZWNOdW0+MTcxMzY8L1JlY051bT48RGlzcGxheVRleHQ+WzE2XTwvRGlzcGxheVRleHQ+PHJlY29y
ZD48cmVjLW51bWJlcj4xNzEzNjwvcmVjLW51bWJlcj48Zm9yZWlnbi1rZXlzPjxrZXkgYXBwPSJF
TiIgZGItaWQ9ImR2cDB0d2V6NXgwMDU5ZWVzcHh2NWZ4bGR2emFhdnpycnoyZSIgdGltZXN0YW1w
PSIxNTU0MTgyMjIyIj4xNzEzNjwva2V5PjwvZm9yZWlnbi1rZXlzPjxyZWYtdHlwZSBuYW1lPSJK
b3VybmFsIEFydGljbGUiPjE3PC9yZWYtdHlwZT48Y29udHJpYnV0b3JzPjxhdXRob3JzPjxhdXRo
b3I+U2VyaGF0LCBFLjwvYXV0aG9yPjxhdXRob3I+Q29nZW5kZXosIEUuPC9hdXRob3I+PGF1dGhv
cj5TZWxjdWssIFMuPC9hdXRob3I+PGF1dGhvcj5Bc29nbHUsIE0uIFIuPC9hdXRob3I+PGF1dGhv
cj5BcmlvZ2x1LCBQLiBGLjwvYXV0aG9yPjxhdXRob3I+RXJlbiwgUy48L2F1dGhvcj48L2F1dGhv
cnM+PC9jb250cmlidXRvcnM+PGF1dGgtYWRkcmVzcz5EZXBhcnRtZW50IG9mIE9ic3RldHJpY3Mg
YW5kIEd5bmVjb2xvZ3ksIFpleW5lcCBLYW1pbCBXb21lbiBhbmQgQ2hpbGRyZW4mYXBvcztzIEVk
dWNhdGlvbiBhbmQgUmVzZWFyY2ggSG9zcGl0YWwsIElzdGFuYnVsLCBUdXJrZXkuPC9hdXRoLWFk
ZHJlc3M+PHRpdGxlcz48dGl0bGU+SXMgdGhlcmUgYSByZWxhdGlvbnNoaXAgYmV0d2VlbiBlbmRv
bWV0cmlhbCBwb2x5cHMgYW5kIG9iZXNpdHksIGRpYWJldGVzIG1lbGxpdHVzLCBoeXBlcnRlbnNp
b24/PC90aXRsZT48c2Vjb25kYXJ5LXRpdGxlPkFyY2ggR3luZWNvbCBPYnN0ZXQ8L3NlY29uZGFy
eS10aXRsZT48L3RpdGxlcz48cGVyaW9kaWNhbD48ZnVsbC10aXRsZT5BcmNoIEd5bmVjb2wgT2Jz
dGV0PC9mdWxsLXRpdGxlPjwvcGVyaW9kaWNhbD48cGFnZXM+OTM3LTQxPC9wYWdlcz48dm9sdW1l
PjI5MDwvdm9sdW1lPjxudW1iZXI+NTwvbnVtYmVyPjxlZGl0aW9uPjIwMTQvMDUvMjc8L2VkaXRp
b24+PGtleXdvcmRzPjxrZXl3b3JkPkFkdWx0PC9rZXl3b3JkPjxrZXl3b3JkPkJvZHkgTWFzcyBJ
bmRleDwva2V5d29yZD48a2V5d29yZD4qRGlhYmV0ZXMgQ29tcGxpY2F0aW9uczwva2V5d29yZD48
a2V5d29yZD5FbmRvbWV0cmlhbCBOZW9wbGFzbXMvY29tcGxpY2F0aW9ucy8qZGlhZ25vc2lzPC9r
ZXl3b3JkPjxrZXl3b3JkPkZlbWFsZTwva2V5d29yZD48a2V5d29yZD5IdW1hbnM8L2tleXdvcmQ+
PGtleXdvcmQ+SHlwZXJ0ZW5zaW9uLypjb21wbGljYXRpb25zPC9rZXl3b3JkPjxrZXl3b3JkPipI
eXN0ZXJvc2NvcHk8L2tleXdvcmQ+PGtleXdvcmQ+SW5mZXJ0aWxpdHksIEZlbWFsZS9ldGlvbG9n
eTwva2V5d29yZD48a2V5d29yZD5Mb2dpc3RpYyBNb2RlbHM8L2tleXdvcmQ+PGtleXdvcmQ+T2Jl
c2l0eS8qY29tcGxpY2F0aW9uczwva2V5d29yZD48a2V5d29yZD5Qb2x5cHMvY29tcGxpY2F0aW9u
cy8qZGlhZ25vc2lzPC9rZXl3b3JkPjxrZXl3b3JkPlByZWduYW5jeTwva2V5d29yZD48a2V5d29y
ZD5QcmV2YWxlbmNlPC9rZXl3b3JkPjxrZXl3b3JkPlJldHJvc3BlY3RpdmUgU3R1ZGllczwva2V5
d29yZD48a2V5d29yZD5SaXNrIEZhY3RvcnM8L2tleXdvcmQ+PGtleXdvcmQ+VXRlcmluZSBIZW1v
cnJoYWdlL2V0aW9sb2d5PC9rZXl3b3JkPjxrZXl3b3JkPlV0ZXJpbmUgTmVvcGxhc21zL2NvbXBs
aWNhdGlvbnMvKmRpYWdub3Npczwva2V5d29yZD48L2tleXdvcmRzPjxkYXRlcz48eWVhcj4yMDE0
PC95ZWFyPjxwdWItZGF0ZXM+PGRhdGU+Tm92PC9kYXRlPjwvcHViLWRhdGVzPjwvZGF0ZXM+PGlz
Ym4+MTQzMi0wNzExIChFbGVjdHJvbmljKSYjeEQ7MDkzMi0wMDY3IChMaW5raW5nKTwvaXNibj48
YWNjZXNzaW9uLW51bT4yNDg1ODU2NDwvYWNjZXNzaW9uLW51bT48dXJscz48cmVsYXRlZC11cmxz
Pjx1cmw+aHR0cHM6Ly93d3cubmNiaS5ubG0ubmloLmdvdi9wdWJtZWQvMjQ4NTg1NjQ8L3VybD48
L3JlbGF0ZWQtdXJscz48L3VybHM+PGVsZWN0cm9uaWMtcmVzb3VyY2UtbnVtPjEwLjEwMDcvczAw
NDA0LTAxNC0zMjc5LTQ8L2VsZWN0cm9uaWMtcmVzb3VyY2UtbnVtPjwvcmVjb3JkPjwvQ2l0ZT48
L0VuZE5vdGU+
</w:fldData>
        </w:fldChar>
      </w:r>
      <w:r w:rsidR="006979FF">
        <w:rPr>
          <w:color w:val="000000" w:themeColor="text1"/>
          <w:shd w:val="clear" w:color="auto" w:fill="FFFFFF"/>
        </w:rPr>
        <w:instrText xml:space="preserve"> ADDIN EN.CITE </w:instrText>
      </w:r>
      <w:r w:rsidR="006979FF">
        <w:rPr>
          <w:color w:val="000000" w:themeColor="text1"/>
          <w:shd w:val="clear" w:color="auto" w:fill="FFFFFF"/>
        </w:rPr>
        <w:fldChar w:fldCharType="begin">
          <w:fldData xml:space="preserve">PEVuZE5vdGU+PENpdGU+PEF1dGhvcj5TZXJoYXQ8L0F1dGhvcj48WWVhcj4yMDE0PC9ZZWFyPjxS
ZWNOdW0+MTcxMzY8L1JlY051bT48RGlzcGxheVRleHQ+WzE2XTwvRGlzcGxheVRleHQ+PHJlY29y
ZD48cmVjLW51bWJlcj4xNzEzNjwvcmVjLW51bWJlcj48Zm9yZWlnbi1rZXlzPjxrZXkgYXBwPSJF
TiIgZGItaWQ9ImR2cDB0d2V6NXgwMDU5ZWVzcHh2NWZ4bGR2emFhdnpycnoyZSIgdGltZXN0YW1w
PSIxNTU0MTgyMjIyIj4xNzEzNjwva2V5PjwvZm9yZWlnbi1rZXlzPjxyZWYtdHlwZSBuYW1lPSJK
b3VybmFsIEFydGljbGUiPjE3PC9yZWYtdHlwZT48Y29udHJpYnV0b3JzPjxhdXRob3JzPjxhdXRo
b3I+U2VyaGF0LCBFLjwvYXV0aG9yPjxhdXRob3I+Q29nZW5kZXosIEUuPC9hdXRob3I+PGF1dGhv
cj5TZWxjdWssIFMuPC9hdXRob3I+PGF1dGhvcj5Bc29nbHUsIE0uIFIuPC9hdXRob3I+PGF1dGhv
cj5BcmlvZ2x1LCBQLiBGLjwvYXV0aG9yPjxhdXRob3I+RXJlbiwgUy48L2F1dGhvcj48L2F1dGhv
cnM+PC9jb250cmlidXRvcnM+PGF1dGgtYWRkcmVzcz5EZXBhcnRtZW50IG9mIE9ic3RldHJpY3Mg
YW5kIEd5bmVjb2xvZ3ksIFpleW5lcCBLYW1pbCBXb21lbiBhbmQgQ2hpbGRyZW4mYXBvcztzIEVk
dWNhdGlvbiBhbmQgUmVzZWFyY2ggSG9zcGl0YWwsIElzdGFuYnVsLCBUdXJrZXkuPC9hdXRoLWFk
ZHJlc3M+PHRpdGxlcz48dGl0bGU+SXMgdGhlcmUgYSByZWxhdGlvbnNoaXAgYmV0d2VlbiBlbmRv
bWV0cmlhbCBwb2x5cHMgYW5kIG9iZXNpdHksIGRpYWJldGVzIG1lbGxpdHVzLCBoeXBlcnRlbnNp
b24/PC90aXRsZT48c2Vjb25kYXJ5LXRpdGxlPkFyY2ggR3luZWNvbCBPYnN0ZXQ8L3NlY29uZGFy
eS10aXRsZT48L3RpdGxlcz48cGVyaW9kaWNhbD48ZnVsbC10aXRsZT5BcmNoIEd5bmVjb2wgT2Jz
dGV0PC9mdWxsLXRpdGxlPjwvcGVyaW9kaWNhbD48cGFnZXM+OTM3LTQxPC9wYWdlcz48dm9sdW1l
PjI5MDwvdm9sdW1lPjxudW1iZXI+NTwvbnVtYmVyPjxlZGl0aW9uPjIwMTQvMDUvMjc8L2VkaXRp
b24+PGtleXdvcmRzPjxrZXl3b3JkPkFkdWx0PC9rZXl3b3JkPjxrZXl3b3JkPkJvZHkgTWFzcyBJ
bmRleDwva2V5d29yZD48a2V5d29yZD4qRGlhYmV0ZXMgQ29tcGxpY2F0aW9uczwva2V5d29yZD48
a2V5d29yZD5FbmRvbWV0cmlhbCBOZW9wbGFzbXMvY29tcGxpY2F0aW9ucy8qZGlhZ25vc2lzPC9r
ZXl3b3JkPjxrZXl3b3JkPkZlbWFsZTwva2V5d29yZD48a2V5d29yZD5IdW1hbnM8L2tleXdvcmQ+
PGtleXdvcmQ+SHlwZXJ0ZW5zaW9uLypjb21wbGljYXRpb25zPC9rZXl3b3JkPjxrZXl3b3JkPipI
eXN0ZXJvc2NvcHk8L2tleXdvcmQ+PGtleXdvcmQ+SW5mZXJ0aWxpdHksIEZlbWFsZS9ldGlvbG9n
eTwva2V5d29yZD48a2V5d29yZD5Mb2dpc3RpYyBNb2RlbHM8L2tleXdvcmQ+PGtleXdvcmQ+T2Jl
c2l0eS8qY29tcGxpY2F0aW9uczwva2V5d29yZD48a2V5d29yZD5Qb2x5cHMvY29tcGxpY2F0aW9u
cy8qZGlhZ25vc2lzPC9rZXl3b3JkPjxrZXl3b3JkPlByZWduYW5jeTwva2V5d29yZD48a2V5d29y
ZD5QcmV2YWxlbmNlPC9rZXl3b3JkPjxrZXl3b3JkPlJldHJvc3BlY3RpdmUgU3R1ZGllczwva2V5
d29yZD48a2V5d29yZD5SaXNrIEZhY3RvcnM8L2tleXdvcmQ+PGtleXdvcmQ+VXRlcmluZSBIZW1v
cnJoYWdlL2V0aW9sb2d5PC9rZXl3b3JkPjxrZXl3b3JkPlV0ZXJpbmUgTmVvcGxhc21zL2NvbXBs
aWNhdGlvbnMvKmRpYWdub3Npczwva2V5d29yZD48L2tleXdvcmRzPjxkYXRlcz48eWVhcj4yMDE0
PC95ZWFyPjxwdWItZGF0ZXM+PGRhdGU+Tm92PC9kYXRlPjwvcHViLWRhdGVzPjwvZGF0ZXM+PGlz
Ym4+MTQzMi0wNzExIChFbGVjdHJvbmljKSYjeEQ7MDkzMi0wMDY3IChMaW5raW5nKTwvaXNibj48
YWNjZXNzaW9uLW51bT4yNDg1ODU2NDwvYWNjZXNzaW9uLW51bT48dXJscz48cmVsYXRlZC11cmxz
Pjx1cmw+aHR0cHM6Ly93d3cubmNiaS5ubG0ubmloLmdvdi9wdWJtZWQvMjQ4NTg1NjQ8L3VybD48
L3JlbGF0ZWQtdXJscz48L3VybHM+PGVsZWN0cm9uaWMtcmVzb3VyY2UtbnVtPjEwLjEwMDcvczAw
NDA0LTAxNC0zMjc5LTQ8L2VsZWN0cm9uaWMtcmVzb3VyY2UtbnVtPjwvcmVjb3JkPjwvQ2l0ZT48
L0VuZE5vdGU+
</w:fldData>
        </w:fldChar>
      </w:r>
      <w:r w:rsidR="006979FF">
        <w:rPr>
          <w:color w:val="000000" w:themeColor="text1"/>
          <w:shd w:val="clear" w:color="auto" w:fill="FFFFFF"/>
        </w:rPr>
        <w:instrText xml:space="preserve"> ADDIN EN.CITE.DATA </w:instrText>
      </w:r>
      <w:r w:rsidR="006979FF">
        <w:rPr>
          <w:color w:val="000000" w:themeColor="text1"/>
          <w:shd w:val="clear" w:color="auto" w:fill="FFFFFF"/>
        </w:rPr>
      </w:r>
      <w:r w:rsidR="006979FF">
        <w:rPr>
          <w:color w:val="000000" w:themeColor="text1"/>
          <w:shd w:val="clear" w:color="auto" w:fill="FFFFFF"/>
        </w:rPr>
        <w:fldChar w:fldCharType="end"/>
      </w:r>
      <w:r>
        <w:rPr>
          <w:color w:val="000000" w:themeColor="text1"/>
          <w:shd w:val="clear" w:color="auto" w:fill="FFFFFF"/>
        </w:rPr>
      </w:r>
      <w:r>
        <w:rPr>
          <w:color w:val="000000" w:themeColor="text1"/>
          <w:shd w:val="clear" w:color="auto" w:fill="FFFFFF"/>
        </w:rPr>
        <w:fldChar w:fldCharType="separate"/>
      </w:r>
      <w:r w:rsidR="006979FF">
        <w:rPr>
          <w:noProof/>
          <w:color w:val="000000" w:themeColor="text1"/>
          <w:shd w:val="clear" w:color="auto" w:fill="FFFFFF"/>
        </w:rPr>
        <w:t>[16]</w:t>
      </w:r>
      <w:r>
        <w:rPr>
          <w:color w:val="000000" w:themeColor="text1"/>
          <w:shd w:val="clear" w:color="auto" w:fill="FFFFFF"/>
        </w:rPr>
        <w:fldChar w:fldCharType="end"/>
      </w:r>
      <w:r>
        <w:rPr>
          <w:color w:val="000000" w:themeColor="text1"/>
          <w:shd w:val="clear" w:color="auto" w:fill="FFFFFF"/>
        </w:rPr>
        <w:t xml:space="preserve">. Torres et al. found that endometrial polyps were independently associated with a higher risk for subsequent endometrial cancer in a nested case-control study </w:t>
      </w:r>
      <w:r>
        <w:rPr>
          <w:color w:val="000000" w:themeColor="text1"/>
          <w:shd w:val="clear" w:color="auto" w:fill="FFFFFF"/>
        </w:rPr>
        <w:fldChar w:fldCharType="begin">
          <w:fldData xml:space="preserve">PEVuZE5vdGU+PENpdGU+PEF1dGhvcj5Ub3JyZXM8L0F1dGhvcj48WWVhcj4yMDEyPC9ZZWFyPjxS
ZWNOdW0+MTY2NTg8L1JlY051bT48RGlzcGxheVRleHQ+WzE3XTwvRGlzcGxheVRleHQ+PHJlY29y
ZD48cmVjLW51bWJlcj4xNjY1ODwvcmVjLW51bWJlcj48Zm9yZWlnbi1rZXlzPjxrZXkgYXBwPSJF
TiIgZGItaWQ9ImR2cDB0d2V6NXgwMDU5ZWVzcHh2NWZ4bGR2emFhdnpycnoyZSIgdGltZXN0YW1w
PSIxNTUxMzM2MjkyIj4xNjY1ODwva2V5PjwvZm9yZWlnbi1rZXlzPjxyZWYtdHlwZSBuYW1lPSJK
b3VybmFsIEFydGljbGUiPjE3PC9yZWYtdHlwZT48Y29udHJpYnV0b3JzPjxhdXRob3JzPjxhdXRo
b3I+VG9ycmVzLCBNLiBMLjwvYXV0aG9yPjxhdXRob3I+V2VhdmVyLCBBLiBMLjwvYXV0aG9yPjxh
dXRob3I+S3VtYXIsIFMuPC9hdXRob3I+PGF1dGhvcj5VY2NlbGxhLCBTLjwvYXV0aG9yPjxhdXRo
b3I+RmFtdXlpZGUsIEEuIE8uPC9hdXRob3I+PGF1dGhvcj5DbGlieSwgVy4gQS48L2F1dGhvcj48
YXV0aG9yPkRvd2R5LCBTLiBDLjwvYXV0aG9yPjxhdXRob3I+R29zdG91dCwgQi4gUy48L2F1dGhv
cj48YXV0aG9yPk1hcmlhbmksIEEuPC9hdXRob3I+PC9hdXRob3JzPjwvY29udHJpYnV0b3JzPjxh
dXRoLWFkZHJlc3M+RGVwYXJ0bWVudCBvZiBPYnN0ZXRyaWNzIGFuZCBHeW5lY29sb2d5IGFuZCB0
aGUgRGl2aXNpb24gb2YgQmlvbWVkaWNhbCBTdGF0aXN0aWNzIGFuZCBJbmZvcm1hdGljcywgTWF5
byBDbGluaWMsIFJvY2hlc3RlciwgTWlubmVzb3RhIDU1OTA1LCBVU0EuPC9hdXRoLWFkZHJlc3M+
PHRpdGxlcz48dGl0bGU+UmlzayBmYWN0b3JzIGZvciBkZXZlbG9waW5nIGVuZG9tZXRyaWFsIGNh
bmNlciBhZnRlciBiZW5pZ24gZW5kb21ldHJpYWwgc2FtcGxpbmc8L3RpdGxlPjxzZWNvbmRhcnkt
dGl0bGU+T2JzdGV0IEd5bmVjb2w8L3NlY29uZGFyeS10aXRsZT48L3RpdGxlcz48cGVyaW9kaWNh
bD48ZnVsbC10aXRsZT5PYnN0ZXQgR3luZWNvbDwvZnVsbC10aXRsZT48L3BlcmlvZGljYWw+PHBh
Z2VzPjk5OC0xMDA0PC9wYWdlcz48dm9sdW1lPjEyMDwvdm9sdW1lPjxudW1iZXI+NTwvbnVtYmVy
PjxlZGl0aW9uPjIwMTIvMTAvMjQ8L2VkaXRpb24+PGtleXdvcmRzPjxrZXl3b3JkPkFkb2xlc2Nl
bnQ8L2tleXdvcmQ+PGtleXdvcmQ+QWR1bHQ8L2tleXdvcmQ+PGtleXdvcmQ+QWdlZDwva2V5d29y
ZD48a2V5d29yZD5BZ2VkLCA4MCBhbmQgb3Zlcjwva2V5d29yZD48a2V5d29yZD5CaW9wc3k8L2tl
eXdvcmQ+PGtleXdvcmQ+Q2FzZS1Db250cm9sIFN0dWRpZXM8L2tleXdvcmQ+PGtleXdvcmQ+RGls
YXRhdGlvbiBhbmQgQ3VyZXR0YWdlPC9rZXl3b3JkPjxrZXl3b3JkPkVuZG9tZXRyaWFsIE5lb3Bs
YXNtcy8qZXBpZGVtaW9sb2d5LypwYXRob2xvZ3k8L2tleXdvcmQ+PGtleXdvcmQ+RW5kb21ldHJp
dW0vcGF0aG9sb2d5PC9rZXl3b3JkPjxrZXl3b3JkPkZlbWFsZTwva2V5d29yZD48a2V5d29yZD5I
dW1hbnM8L2tleXdvcmQ+PGtleXdvcmQ+TG9naXN0aWMgTW9kZWxzPC9rZXl3b3JkPjxrZXl3b3Jk
Pk1pZGRsZSBBZ2VkPC9rZXl3b3JkPjxrZXl3b3JkPlBvbHlwcy9wYXRob2xvZ3k8L2tleXdvcmQ+
PGtleXdvcmQ+UHJlY2FuY2Vyb3VzIENvbmRpdGlvbnMvcGF0aG9sb2d5PC9rZXl3b3JkPjxrZXl3
b3JkPlJpc2sgRmFjdG9yczwva2V5d29yZD48a2V5d29yZD5Zb3VuZyBBZHVsdDwva2V5d29yZD48
L2tleXdvcmRzPjxkYXRlcz48eWVhcj4yMDEyPC95ZWFyPjxwdWItZGF0ZXM+PGRhdGU+Tm92PC9k
YXRlPjwvcHViLWRhdGVzPjwvZGF0ZXM+PGlzYm4+MTg3My0yMzNYIChFbGVjdHJvbmljKSYjeEQ7
MDAyOS03ODQ0IChMaW5raW5nKTwvaXNibj48YWNjZXNzaW9uLW51bT4yMzA5MDUxNTwvYWNjZXNz
aW9uLW51bT48dXJscz48cmVsYXRlZC11cmxzPjx1cmw+aHR0cHM6Ly93d3cubmNiaS5ubG0ubmlo
Lmdvdi9wdWJtZWQvMjMwOTA1MTU8L3VybD48L3JlbGF0ZWQtdXJscz48L3VybHM+PGN1c3RvbTI+
UE1DMzcxMTI3MTwvY3VzdG9tMj48ZWxlY3Ryb25pYy1yZXNvdXJjZS1udW0+aHR0cDovLzEwLjEw
OTcvQU9HLjBiMDEzZTMxODI2YjlmZWY8L2VsZWN0cm9uaWMtcmVzb3VyY2UtbnVtPjwvcmVjb3Jk
PjwvQ2l0ZT48L0VuZE5vdGU+AG==
</w:fldData>
        </w:fldChar>
      </w:r>
      <w:r w:rsidR="006979FF">
        <w:rPr>
          <w:color w:val="000000" w:themeColor="text1"/>
          <w:shd w:val="clear" w:color="auto" w:fill="FFFFFF"/>
        </w:rPr>
        <w:instrText xml:space="preserve"> ADDIN EN.CITE </w:instrText>
      </w:r>
      <w:r w:rsidR="006979FF">
        <w:rPr>
          <w:color w:val="000000" w:themeColor="text1"/>
          <w:shd w:val="clear" w:color="auto" w:fill="FFFFFF"/>
        </w:rPr>
        <w:fldChar w:fldCharType="begin">
          <w:fldData xml:space="preserve">PEVuZE5vdGU+PENpdGU+PEF1dGhvcj5Ub3JyZXM8L0F1dGhvcj48WWVhcj4yMDEyPC9ZZWFyPjxS
ZWNOdW0+MTY2NTg8L1JlY051bT48RGlzcGxheVRleHQ+WzE3XTwvRGlzcGxheVRleHQ+PHJlY29y
ZD48cmVjLW51bWJlcj4xNjY1ODwvcmVjLW51bWJlcj48Zm9yZWlnbi1rZXlzPjxrZXkgYXBwPSJF
TiIgZGItaWQ9ImR2cDB0d2V6NXgwMDU5ZWVzcHh2NWZ4bGR2emFhdnpycnoyZSIgdGltZXN0YW1w
PSIxNTUxMzM2MjkyIj4xNjY1ODwva2V5PjwvZm9yZWlnbi1rZXlzPjxyZWYtdHlwZSBuYW1lPSJK
b3VybmFsIEFydGljbGUiPjE3PC9yZWYtdHlwZT48Y29udHJpYnV0b3JzPjxhdXRob3JzPjxhdXRo
b3I+VG9ycmVzLCBNLiBMLjwvYXV0aG9yPjxhdXRob3I+V2VhdmVyLCBBLiBMLjwvYXV0aG9yPjxh
dXRob3I+S3VtYXIsIFMuPC9hdXRob3I+PGF1dGhvcj5VY2NlbGxhLCBTLjwvYXV0aG9yPjxhdXRo
b3I+RmFtdXlpZGUsIEEuIE8uPC9hdXRob3I+PGF1dGhvcj5DbGlieSwgVy4gQS48L2F1dGhvcj48
YXV0aG9yPkRvd2R5LCBTLiBDLjwvYXV0aG9yPjxhdXRob3I+R29zdG91dCwgQi4gUy48L2F1dGhv
cj48YXV0aG9yPk1hcmlhbmksIEEuPC9hdXRob3I+PC9hdXRob3JzPjwvY29udHJpYnV0b3JzPjxh
dXRoLWFkZHJlc3M+RGVwYXJ0bWVudCBvZiBPYnN0ZXRyaWNzIGFuZCBHeW5lY29sb2d5IGFuZCB0
aGUgRGl2aXNpb24gb2YgQmlvbWVkaWNhbCBTdGF0aXN0aWNzIGFuZCBJbmZvcm1hdGljcywgTWF5
byBDbGluaWMsIFJvY2hlc3RlciwgTWlubmVzb3RhIDU1OTA1LCBVU0EuPC9hdXRoLWFkZHJlc3M+
PHRpdGxlcz48dGl0bGU+UmlzayBmYWN0b3JzIGZvciBkZXZlbG9waW5nIGVuZG9tZXRyaWFsIGNh
bmNlciBhZnRlciBiZW5pZ24gZW5kb21ldHJpYWwgc2FtcGxpbmc8L3RpdGxlPjxzZWNvbmRhcnkt
dGl0bGU+T2JzdGV0IEd5bmVjb2w8L3NlY29uZGFyeS10aXRsZT48L3RpdGxlcz48cGVyaW9kaWNh
bD48ZnVsbC10aXRsZT5PYnN0ZXQgR3luZWNvbDwvZnVsbC10aXRsZT48L3BlcmlvZGljYWw+PHBh
Z2VzPjk5OC0xMDA0PC9wYWdlcz48dm9sdW1lPjEyMDwvdm9sdW1lPjxudW1iZXI+NTwvbnVtYmVy
PjxlZGl0aW9uPjIwMTIvMTAvMjQ8L2VkaXRpb24+PGtleXdvcmRzPjxrZXl3b3JkPkFkb2xlc2Nl
bnQ8L2tleXdvcmQ+PGtleXdvcmQ+QWR1bHQ8L2tleXdvcmQ+PGtleXdvcmQ+QWdlZDwva2V5d29y
ZD48a2V5d29yZD5BZ2VkLCA4MCBhbmQgb3Zlcjwva2V5d29yZD48a2V5d29yZD5CaW9wc3k8L2tl
eXdvcmQ+PGtleXdvcmQ+Q2FzZS1Db250cm9sIFN0dWRpZXM8L2tleXdvcmQ+PGtleXdvcmQ+RGls
YXRhdGlvbiBhbmQgQ3VyZXR0YWdlPC9rZXl3b3JkPjxrZXl3b3JkPkVuZG9tZXRyaWFsIE5lb3Bs
YXNtcy8qZXBpZGVtaW9sb2d5LypwYXRob2xvZ3k8L2tleXdvcmQ+PGtleXdvcmQ+RW5kb21ldHJp
dW0vcGF0aG9sb2d5PC9rZXl3b3JkPjxrZXl3b3JkPkZlbWFsZTwva2V5d29yZD48a2V5d29yZD5I
dW1hbnM8L2tleXdvcmQ+PGtleXdvcmQ+TG9naXN0aWMgTW9kZWxzPC9rZXl3b3JkPjxrZXl3b3Jk
Pk1pZGRsZSBBZ2VkPC9rZXl3b3JkPjxrZXl3b3JkPlBvbHlwcy9wYXRob2xvZ3k8L2tleXdvcmQ+
PGtleXdvcmQ+UHJlY2FuY2Vyb3VzIENvbmRpdGlvbnMvcGF0aG9sb2d5PC9rZXl3b3JkPjxrZXl3
b3JkPlJpc2sgRmFjdG9yczwva2V5d29yZD48a2V5d29yZD5Zb3VuZyBBZHVsdDwva2V5d29yZD48
L2tleXdvcmRzPjxkYXRlcz48eWVhcj4yMDEyPC95ZWFyPjxwdWItZGF0ZXM+PGRhdGU+Tm92PC9k
YXRlPjwvcHViLWRhdGVzPjwvZGF0ZXM+PGlzYm4+MTg3My0yMzNYIChFbGVjdHJvbmljKSYjeEQ7
MDAyOS03ODQ0IChMaW5raW5nKTwvaXNibj48YWNjZXNzaW9uLW51bT4yMzA5MDUxNTwvYWNjZXNz
aW9uLW51bT48dXJscz48cmVsYXRlZC11cmxzPjx1cmw+aHR0cHM6Ly93d3cubmNiaS5ubG0ubmlo
Lmdvdi9wdWJtZWQvMjMwOTA1MTU8L3VybD48L3JlbGF0ZWQtdXJscz48L3VybHM+PGN1c3RvbTI+
UE1DMzcxMTI3MTwvY3VzdG9tMj48ZWxlY3Ryb25pYy1yZXNvdXJjZS1udW0+aHR0cDovLzEwLjEw
OTcvQU9HLjBiMDEzZTMxODI2YjlmZWY8L2VsZWN0cm9uaWMtcmVzb3VyY2UtbnVtPjwvcmVjb3Jk
PjwvQ2l0ZT48L0VuZE5vdGU+AG==
</w:fldData>
        </w:fldChar>
      </w:r>
      <w:r w:rsidR="006979FF">
        <w:rPr>
          <w:color w:val="000000" w:themeColor="text1"/>
          <w:shd w:val="clear" w:color="auto" w:fill="FFFFFF"/>
        </w:rPr>
        <w:instrText xml:space="preserve"> ADDIN EN.CITE.DATA </w:instrText>
      </w:r>
      <w:r w:rsidR="006979FF">
        <w:rPr>
          <w:color w:val="000000" w:themeColor="text1"/>
          <w:shd w:val="clear" w:color="auto" w:fill="FFFFFF"/>
        </w:rPr>
      </w:r>
      <w:r w:rsidR="006979FF">
        <w:rPr>
          <w:color w:val="000000" w:themeColor="text1"/>
          <w:shd w:val="clear" w:color="auto" w:fill="FFFFFF"/>
        </w:rPr>
        <w:fldChar w:fldCharType="end"/>
      </w:r>
      <w:r>
        <w:rPr>
          <w:color w:val="000000" w:themeColor="text1"/>
          <w:shd w:val="clear" w:color="auto" w:fill="FFFFFF"/>
        </w:rPr>
      </w:r>
      <w:r>
        <w:rPr>
          <w:color w:val="000000" w:themeColor="text1"/>
          <w:shd w:val="clear" w:color="auto" w:fill="FFFFFF"/>
        </w:rPr>
        <w:fldChar w:fldCharType="separate"/>
      </w:r>
      <w:r w:rsidR="006979FF">
        <w:rPr>
          <w:noProof/>
          <w:color w:val="000000" w:themeColor="text1"/>
          <w:shd w:val="clear" w:color="auto" w:fill="FFFFFF"/>
        </w:rPr>
        <w:t>[17]</w:t>
      </w:r>
      <w:r>
        <w:rPr>
          <w:color w:val="000000" w:themeColor="text1"/>
          <w:shd w:val="clear" w:color="auto" w:fill="FFFFFF"/>
        </w:rPr>
        <w:fldChar w:fldCharType="end"/>
      </w:r>
      <w:r>
        <w:rPr>
          <w:color w:val="000000" w:themeColor="text1"/>
          <w:shd w:val="clear" w:color="auto" w:fill="FFFFFF"/>
        </w:rPr>
        <w:t xml:space="preserve">. However, the exact prevalence of endometrial polys in general population is not clear. Endometrial metaplasia, another type of abnormal endometrium, refers to the replacement of normal epithelium at a given site by mature benign epithelium inappropriate to that site </w:t>
      </w:r>
      <w:r>
        <w:rPr>
          <w:color w:val="000000" w:themeColor="text1"/>
          <w:shd w:val="clear" w:color="auto" w:fill="FFFFFF"/>
        </w:rPr>
        <w:fldChar w:fldCharType="begin"/>
      </w:r>
      <w:r w:rsidR="006979FF">
        <w:rPr>
          <w:color w:val="000000" w:themeColor="text1"/>
          <w:shd w:val="clear" w:color="auto" w:fill="FFFFFF"/>
        </w:rPr>
        <w:instrText xml:space="preserve"> ADDIN EN.CITE &lt;EndNote&gt;&lt;Cite&gt;&lt;Author&gt;Blaustein&lt;/Author&gt;&lt;Year&gt;2011&lt;/Year&gt;&lt;RecNum&gt;15591&lt;/RecNum&gt;&lt;DisplayText&gt;[11]&lt;/DisplayText&gt;&lt;record&gt;&lt;rec-number&gt;15591&lt;/rec-number&gt;&lt;foreign-keys&gt;&lt;key app="EN" db-id="dvp0twez5x0059eespxv5fxldvzaavzrrz2e" timestamp="1548567034"&gt;15591&lt;/key&gt;&lt;/foreign-keys&gt;&lt;ref-type name="Book"&gt;6&lt;/ref-type&gt;&lt;contributors&gt;&lt;authors&gt;&lt;author&gt;Blaustein, Ancel&lt;/author&gt;&lt;author&gt;Kurman, Robert J.&lt;/author&gt;&lt;/authors&gt;&lt;/contributors&gt;&lt;titles&gt;&lt;title&gt;Blaustein&amp;apos;s pathology of the female genital tract&lt;/title&gt;&lt;/titles&gt;&lt;pages&gt;xv, 1246 p.&lt;/pages&gt;&lt;edition&gt;6th&lt;/edition&gt;&lt;keywords&gt;&lt;keyword&gt;Gynecologic pathology.&lt;/keyword&gt;&lt;keyword&gt;Generative organs, Female Diseases.&lt;/keyword&gt;&lt;/keywords&gt;&lt;dates&gt;&lt;year&gt;2011&lt;/year&gt;&lt;/dates&gt;&lt;pub-location&gt;New York, NY&lt;/pub-location&gt;&lt;publisher&gt;Springer&lt;/publisher&gt;&lt;isbn&gt;9781441904881&lt;/isbn&gt;&lt;accession-num&gt;16217962&lt;/accession-num&gt;&lt;call-num&gt;RG77 .P37 2011&lt;/call-num&gt;&lt;urls&gt;&lt;related-urls&gt;&lt;url&gt;Contributor biographical information http://www.loc.gov/catdir/enhancements/fy1312/2010928122-b.html&lt;/url&gt;&lt;url&gt;Publisher description http://www.loc.gov/catdir/enhancements/fy1312/2010928122-d.html&lt;/url&gt;&lt;url&gt;Table of contents only http://www.loc.gov/catdir/enhancements/fy1312/2010928122-t.html&lt;/url&gt;&lt;/related-urls&gt;&lt;/urls&gt;&lt;access-date&gt;2019 January 26&lt;/access-date&gt;&lt;/record&gt;&lt;/Cite&gt;&lt;/EndNote&gt;</w:instrText>
      </w:r>
      <w:r>
        <w:rPr>
          <w:color w:val="000000" w:themeColor="text1"/>
          <w:shd w:val="clear" w:color="auto" w:fill="FFFFFF"/>
        </w:rPr>
        <w:fldChar w:fldCharType="separate"/>
      </w:r>
      <w:r w:rsidR="006979FF">
        <w:rPr>
          <w:noProof/>
          <w:color w:val="000000" w:themeColor="text1"/>
          <w:shd w:val="clear" w:color="auto" w:fill="FFFFFF"/>
        </w:rPr>
        <w:t>[11]</w:t>
      </w:r>
      <w:r>
        <w:rPr>
          <w:color w:val="000000" w:themeColor="text1"/>
          <w:shd w:val="clear" w:color="auto" w:fill="FFFFFF"/>
        </w:rPr>
        <w:fldChar w:fldCharType="end"/>
      </w:r>
      <w:r>
        <w:rPr>
          <w:color w:val="000000" w:themeColor="text1"/>
          <w:shd w:val="clear" w:color="auto" w:fill="FFFFFF"/>
        </w:rPr>
        <w:t xml:space="preserve">. Generally, there are no significant signs and symptoms related to endometrial metaplasia. However, both </w:t>
      </w:r>
      <w:r w:rsidRPr="00900653">
        <w:rPr>
          <w:color w:val="000000" w:themeColor="text1"/>
          <w:shd w:val="clear" w:color="auto" w:fill="FFFFFF"/>
        </w:rPr>
        <w:t>endometrial polyps and metaplasia</w:t>
      </w:r>
      <w:r>
        <w:rPr>
          <w:color w:val="000000" w:themeColor="text1"/>
          <w:shd w:val="clear" w:color="auto" w:fill="FFFFFF"/>
        </w:rPr>
        <w:t xml:space="preserve"> often co-exist</w:t>
      </w:r>
      <w:r w:rsidRPr="001442D6">
        <w:rPr>
          <w:color w:val="000000" w:themeColor="text1"/>
          <w:shd w:val="clear" w:color="auto" w:fill="FFFFFF"/>
        </w:rPr>
        <w:t xml:space="preserve"> with </w:t>
      </w:r>
      <w:r>
        <w:rPr>
          <w:color w:val="000000" w:themeColor="text1"/>
          <w:shd w:val="clear" w:color="auto" w:fill="FFFFFF"/>
        </w:rPr>
        <w:t>endometrial cancer</w:t>
      </w:r>
      <w:r w:rsidRPr="001442D6">
        <w:rPr>
          <w:color w:val="000000" w:themeColor="text1"/>
          <w:shd w:val="clear" w:color="auto" w:fill="FFFFFF"/>
        </w:rPr>
        <w:t xml:space="preserve"> in previous research</w:t>
      </w:r>
      <w:r>
        <w:rPr>
          <w:color w:val="000000" w:themeColor="text1"/>
          <w:shd w:val="clear" w:color="auto" w:fill="FFFFFF"/>
        </w:rPr>
        <w:t xml:space="preserve"> and may all stem from the same risk factors rather than being premalignant precursors </w:t>
      </w:r>
      <w:r w:rsidRPr="001442D6">
        <w:rPr>
          <w:color w:val="000000" w:themeColor="text1"/>
          <w:shd w:val="clear" w:color="auto" w:fill="FFFFFF"/>
        </w:rPr>
        <w:fldChar w:fldCharType="begin"/>
      </w:r>
      <w:r w:rsidR="006979FF">
        <w:rPr>
          <w:color w:val="000000" w:themeColor="text1"/>
          <w:shd w:val="clear" w:color="auto" w:fill="FFFFFF"/>
        </w:rPr>
        <w:instrText xml:space="preserve"> ADDIN EN.CITE &lt;EndNote&gt;&lt;Cite&gt;&lt;Author&gt;Andersen&lt;/Author&gt;&lt;Year&gt;1987&lt;/Year&gt;&lt;RecNum&gt;6696&lt;/RecNum&gt;&lt;DisplayText&gt;[18]&lt;/DisplayText&gt;&lt;record&gt;&lt;rec-number&gt;6696&lt;/rec-number&gt;&lt;foreign-keys&gt;&lt;key app="EN" db-id="dvp0twez5x0059eespxv5fxldvzaavzrrz2e" timestamp="1527577962"&gt;6696&lt;/key&gt;&lt;/foreign-keys&gt;&lt;ref-type name="Journal Article"&gt;17&lt;/ref-type&gt;&lt;contributors&gt;&lt;authors&gt;&lt;author&gt;Andersen, W. A.&lt;/author&gt;&lt;author&gt;Taylor, P. T., Jr.&lt;/author&gt;&lt;author&gt;Fechner, R. E.&lt;/author&gt;&lt;author&gt;Pinkerton, J. A.&lt;/author&gt;&lt;/authors&gt;&lt;/contributors&gt;&lt;titles&gt;&lt;title&gt;Endometrial metaplasia associated with endometrial adenocarcinoma&lt;/title&gt;&lt;secondary-title&gt;Am J Obstet Gynecol&lt;/secondary-title&gt;&lt;/titles&gt;&lt;periodical&gt;&lt;full-title&gt;Am J Obstet Gynecol&lt;/full-title&gt;&lt;/periodical&gt;&lt;pages&gt;597-604&lt;/pages&gt;&lt;volume&gt;157&lt;/volume&gt;&lt;number&gt;3&lt;/number&gt;&lt;edition&gt;1987/09/01&lt;/edition&gt;&lt;keywords&gt;&lt;keyword&gt;Adenocarcinoma/*pathology/surgery&lt;/keyword&gt;&lt;keyword&gt;Biopsy&lt;/keyword&gt;&lt;keyword&gt;Endometrium/pathology&lt;/keyword&gt;&lt;keyword&gt;Female&lt;/keyword&gt;&lt;keyword&gt;Humans&lt;/keyword&gt;&lt;keyword&gt;Hysterectomy&lt;/keyword&gt;&lt;keyword&gt;Metaplasia&lt;/keyword&gt;&lt;keyword&gt;Uterine Neoplasms/*pathology/surgery&lt;/keyword&gt;&lt;/keywords&gt;&lt;dates&gt;&lt;year&gt;1987&lt;/year&gt;&lt;pub-dates&gt;&lt;date&gt;Sep&lt;/date&gt;&lt;/pub-dates&gt;&lt;/dates&gt;&lt;isbn&gt;0002-9378 (Print)&amp;#xD;0002-9378 (Linking)&lt;/isbn&gt;&lt;accession-num&gt;3631161&lt;/accession-num&gt;&lt;urls&gt;&lt;related-urls&gt;&lt;url&gt;https://www.ncbi.nlm.nih.gov/pubmed/3631161&lt;/url&gt;&lt;/related-urls&gt;&lt;/urls&gt;&lt;/record&gt;&lt;/Cite&gt;&lt;/EndNote&gt;</w:instrText>
      </w:r>
      <w:r w:rsidRPr="001442D6">
        <w:rPr>
          <w:color w:val="000000" w:themeColor="text1"/>
          <w:shd w:val="clear" w:color="auto" w:fill="FFFFFF"/>
        </w:rPr>
        <w:fldChar w:fldCharType="separate"/>
      </w:r>
      <w:r w:rsidR="006979FF">
        <w:rPr>
          <w:noProof/>
          <w:color w:val="000000" w:themeColor="text1"/>
          <w:shd w:val="clear" w:color="auto" w:fill="FFFFFF"/>
        </w:rPr>
        <w:t>[18]</w:t>
      </w:r>
      <w:r w:rsidRPr="001442D6">
        <w:rPr>
          <w:color w:val="000000" w:themeColor="text1"/>
          <w:shd w:val="clear" w:color="auto" w:fill="FFFFFF"/>
        </w:rPr>
        <w:fldChar w:fldCharType="end"/>
      </w:r>
      <w:r w:rsidR="004A73FE">
        <w:rPr>
          <w:color w:val="000000" w:themeColor="text1"/>
          <w:shd w:val="clear" w:color="auto" w:fill="FFFFFF"/>
        </w:rPr>
        <w:t>.</w:t>
      </w:r>
    </w:p>
    <w:p w14:paraId="17CC5F87" w14:textId="77777777" w:rsidR="004A73FE" w:rsidRPr="009A5AAD" w:rsidRDefault="002507A6" w:rsidP="002507A6">
      <w:pPr>
        <w:pStyle w:val="Heading2"/>
      </w:pPr>
      <w:bookmarkStart w:id="25" w:name="_Toc5874875"/>
      <w:r>
        <w:t>Screening and Diagnosis o</w:t>
      </w:r>
      <w:r w:rsidRPr="002507A6">
        <w:t xml:space="preserve">f </w:t>
      </w:r>
      <w:r>
        <w:t xml:space="preserve">Endometrial Pathology: </w:t>
      </w:r>
      <w:proofErr w:type="spellStart"/>
      <w:r>
        <w:t>Pipelle</w:t>
      </w:r>
      <w:proofErr w:type="spellEnd"/>
      <w:r>
        <w:t xml:space="preserve"> and Dilation a</w:t>
      </w:r>
      <w:r w:rsidRPr="002507A6">
        <w:t>nd Curettage (D&amp;C</w:t>
      </w:r>
      <w:r>
        <w:t>)</w:t>
      </w:r>
      <w:bookmarkEnd w:id="25"/>
    </w:p>
    <w:p w14:paraId="7F24F4F0" w14:textId="0899E60F" w:rsidR="00335C88" w:rsidRPr="003B3445" w:rsidRDefault="00335C88" w:rsidP="00335C88">
      <w:r>
        <w:rPr>
          <w:color w:val="000000" w:themeColor="text1"/>
        </w:rPr>
        <w:t xml:space="preserve">Based on the current American Cancer Society (ACS) recommendations </w:t>
      </w:r>
      <w:r>
        <w:rPr>
          <w:color w:val="000000" w:themeColor="text1"/>
        </w:rPr>
        <w:fldChar w:fldCharType="begin">
          <w:fldData xml:space="preserve">PEVuZE5vdGU+PENpdGU+PEF1dGhvcj5TbWl0aDwvQXV0aG9yPjxZZWFyPjIwMDE8L1llYXI+PFJl
Y051bT4xNTU5MzwvUmVjTnVtPjxEaXNwbGF5VGV4dD5bMTldPC9EaXNwbGF5VGV4dD48cmVjb3Jk
PjxyZWMtbnVtYmVyPjE1NTkzPC9yZWMtbnVtYmVyPjxmb3JlaWduLWtleXM+PGtleSBhcHA9IkVO
IiBkYi1pZD0iZHZwMHR3ZXo1eDAwNTllZXNweHY1ZnhsZHZ6YWF2enJyejJlIiB0aW1lc3RhbXA9
IjE1NDg1NzIwMzciPjE1NTkzPC9rZXk+PC9mb3JlaWduLWtleXM+PHJlZi10eXBlIG5hbWU9Ikpv
dXJuYWwgQXJ0aWNsZSI+MTc8L3JlZi10eXBlPjxjb250cmlidXRvcnM+PGF1dGhvcnM+PGF1dGhv
cj5TbWl0aCwgUi4gQS48L2F1dGhvcj48YXV0aG9yPnZvbiBFc2NoZW5iYWNoLCBBLiBDLjwvYXV0
aG9yPjxhdXRob3I+V2VuZGVyLCBSLjwvYXV0aG9yPjxhdXRob3I+TGV2aW4sIEIuPC9hdXRob3I+
PGF1dGhvcj5CeWVycywgVC48L2F1dGhvcj48YXV0aG9yPlJvdGhlbmJlcmdlciwgRC48L2F1dGhv
cj48YXV0aG9yPkJyb29rcywgRC48L2F1dGhvcj48YXV0aG9yPkNyZWFzbWFuLCBXLjwvYXV0aG9y
PjxhdXRob3I+Q29oZW4sIEMuPC9hdXRob3I+PGF1dGhvcj5SdW5vd2ljeiwgQy48L2F1dGhvcj48
YXV0aG9yPlNhc2xvdywgRC48L2F1dGhvcj48YXV0aG9yPkNva2tpbmlkZXMsIFYuPC9hdXRob3I+
PGF1dGhvcj5FeXJlLCBILjwvYXV0aG9yPjxhdXRob3I+QWNzIFByb3N0YXRlIENhbmNlciBBZHZp
c29yeSBDb21taXR0ZWUsIEEuIEMuIFMuIENvbG9yZWN0YWwgQ2FuY2VyIEFkdmlzb3J5IENvbW1p
dHRlZSBBLiBDLiBTLiBFbmRvbWV0cmlhbCBDYW5jZXIgQWR2aXNvcnkgQ29tbWl0dGVlPC9hdXRo
b3I+PC9hdXRob3JzPjwvY29udHJpYnV0b3JzPjxhdXRoLWFkZHJlc3M+RGVwYXJ0bWVudCBvZiBD
YW5jZXIgQ29udHJvbCwgQW1lcmljYW4gQ2FuY2VyIFNvY2lldHksIEF0bGFudGEsIEdBLCBVU0Eu
PC9hdXRoLWFkZHJlc3M+PHRpdGxlcz48dGl0bGU+QW1lcmljYW4gQ2FuY2VyIFNvY2lldHkgZ3Vp
ZGVsaW5lcyBmb3IgdGhlIGVhcmx5IGRldGVjdGlvbiBvZiBjYW5jZXI6IHVwZGF0ZSBvZiBlYXJs
eSBkZXRlY3Rpb24gZ3VpZGVsaW5lcyBmb3IgcHJvc3RhdGUsIGNvbG9yZWN0YWwsIGFuZCBlbmRv
bWV0cmlhbCBjYW5jZXJzLiBBbHNvOiB1cGRhdGUgMjAwMS0tdGVzdGluZyBmb3IgZWFybHkgbHVu
ZyBjYW5jZXIgZGV0ZWN0aW9uPC90aXRsZT48c2Vjb25kYXJ5LXRpdGxlPkNBIENhbmNlciBKIENs
aW48L3NlY29uZGFyeS10aXRsZT48L3RpdGxlcz48cGVyaW9kaWNhbD48ZnVsbC10aXRsZT5DQSBD
YW5jZXIgSiBDbGluPC9mdWxsLXRpdGxlPjwvcGVyaW9kaWNhbD48cGFnZXM+MzgtNzU7IHF1aXog
NzctODA8L3BhZ2VzPjx2b2x1bWU+NTE8L3ZvbHVtZT48bnVtYmVyPjE8L251bWJlcj48ZWRpdGlv
bj4yMDAxLzEwLzAyPC9lZGl0aW9uPjxrZXl3b3Jkcz48a2V5d29yZD5Db2xvcmVjdGFsIE5lb3Bs
YXNtcy8qZGlhZ25vc2lzPC9rZXl3b3JkPjxrZXl3b3JkPkVuZG9tZXRyaWFsIE5lb3BsYXNtcy8q
ZGlhZ25vc2lzPC9rZXl3b3JkPjxrZXl3b3JkPkZlbWFsZTwva2V5d29yZD48a2V5d29yZD5HdWlk
ZWxpbmVzIGFzIFRvcGljPC9rZXl3b3JkPjxrZXl3b3JkPkh1bWFuczwva2V5d29yZD48a2V5d29y
ZD5MdW5nIE5lb3BsYXNtcy8qZGlhZ25vc2lzPC9rZXl3b3JkPjxrZXl3b3JkPk1hbGU8L2tleXdv
cmQ+PGtleXdvcmQ+UHJvc3RhdGljIE5lb3BsYXNtcy8qZGlhZ25vc2lzPC9rZXl3b3JkPjwva2V5
d29yZHM+PGRhdGVzPjx5ZWFyPjIwMDE8L3llYXI+PHB1Yi1kYXRlcz48ZGF0ZT5KYW4tRmViPC9k
YXRlPjwvcHViLWRhdGVzPjwvZGF0ZXM+PGlzYm4+MDAwNy05MjM1IChQcmludCkmI3hEOzAwMDct
OTIzNSAoTGlua2luZyk8L2lzYm4+PGFjY2Vzc2lvbi1udW0+MTE1Nzc0Nzk8L2FjY2Vzc2lvbi1u
dW0+PHVybHM+PHJlbGF0ZWQtdXJscz48dXJsPmh0dHBzOi8vd3d3Lm5jYmkubmxtLm5paC5nb3Yv
cHVibWVkLzExNTc3NDc5PC91cmw+PC9yZWxhdGVkLXVybHM+PC91cmxzPjwvcmVjb3JkPjwvQ2l0
ZT48L0VuZE5vdGU+
</w:fldData>
        </w:fldChar>
      </w:r>
      <w:r w:rsidR="006979FF">
        <w:rPr>
          <w:color w:val="000000" w:themeColor="text1"/>
        </w:rPr>
        <w:instrText xml:space="preserve"> ADDIN EN.CITE </w:instrText>
      </w:r>
      <w:r w:rsidR="006979FF">
        <w:rPr>
          <w:color w:val="000000" w:themeColor="text1"/>
        </w:rPr>
        <w:fldChar w:fldCharType="begin">
          <w:fldData xml:space="preserve">PEVuZE5vdGU+PENpdGU+PEF1dGhvcj5TbWl0aDwvQXV0aG9yPjxZZWFyPjIwMDE8L1llYXI+PFJl
Y051bT4xNTU5MzwvUmVjTnVtPjxEaXNwbGF5VGV4dD5bMTldPC9EaXNwbGF5VGV4dD48cmVjb3Jk
PjxyZWMtbnVtYmVyPjE1NTkzPC9yZWMtbnVtYmVyPjxmb3JlaWduLWtleXM+PGtleSBhcHA9IkVO
IiBkYi1pZD0iZHZwMHR3ZXo1eDAwNTllZXNweHY1ZnhsZHZ6YWF2enJyejJlIiB0aW1lc3RhbXA9
IjE1NDg1NzIwMzciPjE1NTkzPC9rZXk+PC9mb3JlaWduLWtleXM+PHJlZi10eXBlIG5hbWU9Ikpv
dXJuYWwgQXJ0aWNsZSI+MTc8L3JlZi10eXBlPjxjb250cmlidXRvcnM+PGF1dGhvcnM+PGF1dGhv
cj5TbWl0aCwgUi4gQS48L2F1dGhvcj48YXV0aG9yPnZvbiBFc2NoZW5iYWNoLCBBLiBDLjwvYXV0
aG9yPjxhdXRob3I+V2VuZGVyLCBSLjwvYXV0aG9yPjxhdXRob3I+TGV2aW4sIEIuPC9hdXRob3I+
PGF1dGhvcj5CeWVycywgVC48L2F1dGhvcj48YXV0aG9yPlJvdGhlbmJlcmdlciwgRC48L2F1dGhv
cj48YXV0aG9yPkJyb29rcywgRC48L2F1dGhvcj48YXV0aG9yPkNyZWFzbWFuLCBXLjwvYXV0aG9y
PjxhdXRob3I+Q29oZW4sIEMuPC9hdXRob3I+PGF1dGhvcj5SdW5vd2ljeiwgQy48L2F1dGhvcj48
YXV0aG9yPlNhc2xvdywgRC48L2F1dGhvcj48YXV0aG9yPkNva2tpbmlkZXMsIFYuPC9hdXRob3I+
PGF1dGhvcj5FeXJlLCBILjwvYXV0aG9yPjxhdXRob3I+QWNzIFByb3N0YXRlIENhbmNlciBBZHZp
c29yeSBDb21taXR0ZWUsIEEuIEMuIFMuIENvbG9yZWN0YWwgQ2FuY2VyIEFkdmlzb3J5IENvbW1p
dHRlZSBBLiBDLiBTLiBFbmRvbWV0cmlhbCBDYW5jZXIgQWR2aXNvcnkgQ29tbWl0dGVlPC9hdXRo
b3I+PC9hdXRob3JzPjwvY29udHJpYnV0b3JzPjxhdXRoLWFkZHJlc3M+RGVwYXJ0bWVudCBvZiBD
YW5jZXIgQ29udHJvbCwgQW1lcmljYW4gQ2FuY2VyIFNvY2lldHksIEF0bGFudGEsIEdBLCBVU0Eu
PC9hdXRoLWFkZHJlc3M+PHRpdGxlcz48dGl0bGU+QW1lcmljYW4gQ2FuY2VyIFNvY2lldHkgZ3Vp
ZGVsaW5lcyBmb3IgdGhlIGVhcmx5IGRldGVjdGlvbiBvZiBjYW5jZXI6IHVwZGF0ZSBvZiBlYXJs
eSBkZXRlY3Rpb24gZ3VpZGVsaW5lcyBmb3IgcHJvc3RhdGUsIGNvbG9yZWN0YWwsIGFuZCBlbmRv
bWV0cmlhbCBjYW5jZXJzLiBBbHNvOiB1cGRhdGUgMjAwMS0tdGVzdGluZyBmb3IgZWFybHkgbHVu
ZyBjYW5jZXIgZGV0ZWN0aW9uPC90aXRsZT48c2Vjb25kYXJ5LXRpdGxlPkNBIENhbmNlciBKIENs
aW48L3NlY29uZGFyeS10aXRsZT48L3RpdGxlcz48cGVyaW9kaWNhbD48ZnVsbC10aXRsZT5DQSBD
YW5jZXIgSiBDbGluPC9mdWxsLXRpdGxlPjwvcGVyaW9kaWNhbD48cGFnZXM+MzgtNzU7IHF1aXog
NzctODA8L3BhZ2VzPjx2b2x1bWU+NTE8L3ZvbHVtZT48bnVtYmVyPjE8L251bWJlcj48ZWRpdGlv
bj4yMDAxLzEwLzAyPC9lZGl0aW9uPjxrZXl3b3Jkcz48a2V5d29yZD5Db2xvcmVjdGFsIE5lb3Bs
YXNtcy8qZGlhZ25vc2lzPC9rZXl3b3JkPjxrZXl3b3JkPkVuZG9tZXRyaWFsIE5lb3BsYXNtcy8q
ZGlhZ25vc2lzPC9rZXl3b3JkPjxrZXl3b3JkPkZlbWFsZTwva2V5d29yZD48a2V5d29yZD5HdWlk
ZWxpbmVzIGFzIFRvcGljPC9rZXl3b3JkPjxrZXl3b3JkPkh1bWFuczwva2V5d29yZD48a2V5d29y
ZD5MdW5nIE5lb3BsYXNtcy8qZGlhZ25vc2lzPC9rZXl3b3JkPjxrZXl3b3JkPk1hbGU8L2tleXdv
cmQ+PGtleXdvcmQ+UHJvc3RhdGljIE5lb3BsYXNtcy8qZGlhZ25vc2lzPC9rZXl3b3JkPjwva2V5
d29yZHM+PGRhdGVzPjx5ZWFyPjIwMDE8L3llYXI+PHB1Yi1kYXRlcz48ZGF0ZT5KYW4tRmViPC9k
YXRlPjwvcHViLWRhdGVzPjwvZGF0ZXM+PGlzYm4+MDAwNy05MjM1IChQcmludCkmI3hEOzAwMDct
OTIzNSAoTGlua2luZyk8L2lzYm4+PGFjY2Vzc2lvbi1udW0+MTE1Nzc0Nzk8L2FjY2Vzc2lvbi1u
dW0+PHVybHM+PHJlbGF0ZWQtdXJscz48dXJsPmh0dHBzOi8vd3d3Lm5jYmkubmxtLm5paC5nb3Yv
cHVibWVkLzExNTc3NDc5PC91cmw+PC9yZWxhdGVkLXVybHM+PC91cmxzPjwvcmVjb3JkPjwvQ2l0
ZT48L0VuZE5vdGU+
</w:fldData>
        </w:fldChar>
      </w:r>
      <w:r w:rsidR="006979FF">
        <w:rPr>
          <w:color w:val="000000" w:themeColor="text1"/>
        </w:rPr>
        <w:instrText xml:space="preserve"> ADDIN EN.CITE.DATA </w:instrText>
      </w:r>
      <w:r w:rsidR="006979FF">
        <w:rPr>
          <w:color w:val="000000" w:themeColor="text1"/>
        </w:rPr>
      </w:r>
      <w:r w:rsidR="006979FF">
        <w:rPr>
          <w:color w:val="000000" w:themeColor="text1"/>
        </w:rPr>
        <w:fldChar w:fldCharType="end"/>
      </w:r>
      <w:r>
        <w:rPr>
          <w:color w:val="000000" w:themeColor="text1"/>
        </w:rPr>
      </w:r>
      <w:r>
        <w:rPr>
          <w:color w:val="000000" w:themeColor="text1"/>
        </w:rPr>
        <w:fldChar w:fldCharType="separate"/>
      </w:r>
      <w:r w:rsidR="006979FF">
        <w:rPr>
          <w:noProof/>
          <w:color w:val="000000" w:themeColor="text1"/>
        </w:rPr>
        <w:t>[19]</w:t>
      </w:r>
      <w:r>
        <w:rPr>
          <w:color w:val="000000" w:themeColor="text1"/>
        </w:rPr>
        <w:fldChar w:fldCharType="end"/>
      </w:r>
      <w:r>
        <w:rPr>
          <w:color w:val="000000" w:themeColor="text1"/>
        </w:rPr>
        <w:t xml:space="preserve">, </w:t>
      </w:r>
      <w:r>
        <w:t xml:space="preserve">there is no sufficient evidence to support </w:t>
      </w:r>
      <w:r>
        <w:rPr>
          <w:color w:val="000000" w:themeColor="text1"/>
        </w:rPr>
        <w:t xml:space="preserve">screening for endometrial cancer in asymptomatic women, with the exception of women </w:t>
      </w:r>
      <w:r w:rsidRPr="00524483">
        <w:t>with or at risk for hereditary nonpolyposis colorectal cancer (HNPCC)</w:t>
      </w:r>
      <w:r>
        <w:t xml:space="preserve">, who are recommended to be offered </w:t>
      </w:r>
      <w:r w:rsidRPr="00524483">
        <w:t xml:space="preserve">annual screening for endometrial cancer with endometrial biopsy </w:t>
      </w:r>
      <w:r>
        <w:t xml:space="preserve">starting at age 35 </w:t>
      </w:r>
      <w:r>
        <w:fldChar w:fldCharType="begin">
          <w:fldData xml:space="preserve">PEVuZE5vdGU+PENpdGU+PEF1dGhvcj5TbWl0aDwvQXV0aG9yPjxZZWFyPjIwMDE8L1llYXI+PFJl
Y051bT4xNTU5MzwvUmVjTnVtPjxEaXNwbGF5VGV4dD5bMTldPC9EaXNwbGF5VGV4dD48cmVjb3Jk
PjxyZWMtbnVtYmVyPjE1NTkzPC9yZWMtbnVtYmVyPjxmb3JlaWduLWtleXM+PGtleSBhcHA9IkVO
IiBkYi1pZD0iZHZwMHR3ZXo1eDAwNTllZXNweHY1ZnhsZHZ6YWF2enJyejJlIiB0aW1lc3RhbXA9
IjE1NDg1NzIwMzciPjE1NTkzPC9rZXk+PC9mb3JlaWduLWtleXM+PHJlZi10eXBlIG5hbWU9Ikpv
dXJuYWwgQXJ0aWNsZSI+MTc8L3JlZi10eXBlPjxjb250cmlidXRvcnM+PGF1dGhvcnM+PGF1dGhv
cj5TbWl0aCwgUi4gQS48L2F1dGhvcj48YXV0aG9yPnZvbiBFc2NoZW5iYWNoLCBBLiBDLjwvYXV0
aG9yPjxhdXRob3I+V2VuZGVyLCBSLjwvYXV0aG9yPjxhdXRob3I+TGV2aW4sIEIuPC9hdXRob3I+
PGF1dGhvcj5CeWVycywgVC48L2F1dGhvcj48YXV0aG9yPlJvdGhlbmJlcmdlciwgRC48L2F1dGhv
cj48YXV0aG9yPkJyb29rcywgRC48L2F1dGhvcj48YXV0aG9yPkNyZWFzbWFuLCBXLjwvYXV0aG9y
PjxhdXRob3I+Q29oZW4sIEMuPC9hdXRob3I+PGF1dGhvcj5SdW5vd2ljeiwgQy48L2F1dGhvcj48
YXV0aG9yPlNhc2xvdywgRC48L2F1dGhvcj48YXV0aG9yPkNva2tpbmlkZXMsIFYuPC9hdXRob3I+
PGF1dGhvcj5FeXJlLCBILjwvYXV0aG9yPjxhdXRob3I+QWNzIFByb3N0YXRlIENhbmNlciBBZHZp
c29yeSBDb21taXR0ZWUsIEEuIEMuIFMuIENvbG9yZWN0YWwgQ2FuY2VyIEFkdmlzb3J5IENvbW1p
dHRlZSBBLiBDLiBTLiBFbmRvbWV0cmlhbCBDYW5jZXIgQWR2aXNvcnkgQ29tbWl0dGVlPC9hdXRo
b3I+PC9hdXRob3JzPjwvY29udHJpYnV0b3JzPjxhdXRoLWFkZHJlc3M+RGVwYXJ0bWVudCBvZiBD
YW5jZXIgQ29udHJvbCwgQW1lcmljYW4gQ2FuY2VyIFNvY2lldHksIEF0bGFudGEsIEdBLCBVU0Eu
PC9hdXRoLWFkZHJlc3M+PHRpdGxlcz48dGl0bGU+QW1lcmljYW4gQ2FuY2VyIFNvY2lldHkgZ3Vp
ZGVsaW5lcyBmb3IgdGhlIGVhcmx5IGRldGVjdGlvbiBvZiBjYW5jZXI6IHVwZGF0ZSBvZiBlYXJs
eSBkZXRlY3Rpb24gZ3VpZGVsaW5lcyBmb3IgcHJvc3RhdGUsIGNvbG9yZWN0YWwsIGFuZCBlbmRv
bWV0cmlhbCBjYW5jZXJzLiBBbHNvOiB1cGRhdGUgMjAwMS0tdGVzdGluZyBmb3IgZWFybHkgbHVu
ZyBjYW5jZXIgZGV0ZWN0aW9uPC90aXRsZT48c2Vjb25kYXJ5LXRpdGxlPkNBIENhbmNlciBKIENs
aW48L3NlY29uZGFyeS10aXRsZT48L3RpdGxlcz48cGVyaW9kaWNhbD48ZnVsbC10aXRsZT5DQSBD
YW5jZXIgSiBDbGluPC9mdWxsLXRpdGxlPjwvcGVyaW9kaWNhbD48cGFnZXM+MzgtNzU7IHF1aXog
NzctODA8L3BhZ2VzPjx2b2x1bWU+NTE8L3ZvbHVtZT48bnVtYmVyPjE8L251bWJlcj48ZWRpdGlv
bj4yMDAxLzEwLzAyPC9lZGl0aW9uPjxrZXl3b3Jkcz48a2V5d29yZD5Db2xvcmVjdGFsIE5lb3Bs
YXNtcy8qZGlhZ25vc2lzPC9rZXl3b3JkPjxrZXl3b3JkPkVuZG9tZXRyaWFsIE5lb3BsYXNtcy8q
ZGlhZ25vc2lzPC9rZXl3b3JkPjxrZXl3b3JkPkZlbWFsZTwva2V5d29yZD48a2V5d29yZD5HdWlk
ZWxpbmVzIGFzIFRvcGljPC9rZXl3b3JkPjxrZXl3b3JkPkh1bWFuczwva2V5d29yZD48a2V5d29y
ZD5MdW5nIE5lb3BsYXNtcy8qZGlhZ25vc2lzPC9rZXl3b3JkPjxrZXl3b3JkPk1hbGU8L2tleXdv
cmQ+PGtleXdvcmQ+UHJvc3RhdGljIE5lb3BsYXNtcy8qZGlhZ25vc2lzPC9rZXl3b3JkPjwva2V5
d29yZHM+PGRhdGVzPjx5ZWFyPjIwMDE8L3llYXI+PHB1Yi1kYXRlcz48ZGF0ZT5KYW4tRmViPC9k
YXRlPjwvcHViLWRhdGVzPjwvZGF0ZXM+PGlzYm4+MDAwNy05MjM1IChQcmludCkmI3hEOzAwMDct
OTIzNSAoTGlua2luZyk8L2lzYm4+PGFjY2Vzc2lvbi1udW0+MTE1Nzc0Nzk8L2FjY2Vzc2lvbi1u
dW0+PHVybHM+PHJlbGF0ZWQtdXJscz48dXJsPmh0dHBzOi8vd3d3Lm5jYmkubmxtLm5paC5nb3Yv
cHVibWVkLzExNTc3NDc5PC91cmw+PC9yZWxhdGVkLXVybHM+PC91cmxzPjwvcmVjb3JkPjwvQ2l0
ZT48L0VuZE5vdGU+
</w:fldData>
        </w:fldChar>
      </w:r>
      <w:r w:rsidR="006979FF">
        <w:instrText xml:space="preserve"> ADDIN EN.CITE </w:instrText>
      </w:r>
      <w:r w:rsidR="006979FF">
        <w:fldChar w:fldCharType="begin">
          <w:fldData xml:space="preserve">PEVuZE5vdGU+PENpdGU+PEF1dGhvcj5TbWl0aDwvQXV0aG9yPjxZZWFyPjIwMDE8L1llYXI+PFJl
Y051bT4xNTU5MzwvUmVjTnVtPjxEaXNwbGF5VGV4dD5bMTldPC9EaXNwbGF5VGV4dD48cmVjb3Jk
PjxyZWMtbnVtYmVyPjE1NTkzPC9yZWMtbnVtYmVyPjxmb3JlaWduLWtleXM+PGtleSBhcHA9IkVO
IiBkYi1pZD0iZHZwMHR3ZXo1eDAwNTllZXNweHY1ZnhsZHZ6YWF2enJyejJlIiB0aW1lc3RhbXA9
IjE1NDg1NzIwMzciPjE1NTkzPC9rZXk+PC9mb3JlaWduLWtleXM+PHJlZi10eXBlIG5hbWU9Ikpv
dXJuYWwgQXJ0aWNsZSI+MTc8L3JlZi10eXBlPjxjb250cmlidXRvcnM+PGF1dGhvcnM+PGF1dGhv
cj5TbWl0aCwgUi4gQS48L2F1dGhvcj48YXV0aG9yPnZvbiBFc2NoZW5iYWNoLCBBLiBDLjwvYXV0
aG9yPjxhdXRob3I+V2VuZGVyLCBSLjwvYXV0aG9yPjxhdXRob3I+TGV2aW4sIEIuPC9hdXRob3I+
PGF1dGhvcj5CeWVycywgVC48L2F1dGhvcj48YXV0aG9yPlJvdGhlbmJlcmdlciwgRC48L2F1dGhv
cj48YXV0aG9yPkJyb29rcywgRC48L2F1dGhvcj48YXV0aG9yPkNyZWFzbWFuLCBXLjwvYXV0aG9y
PjxhdXRob3I+Q29oZW4sIEMuPC9hdXRob3I+PGF1dGhvcj5SdW5vd2ljeiwgQy48L2F1dGhvcj48
YXV0aG9yPlNhc2xvdywgRC48L2F1dGhvcj48YXV0aG9yPkNva2tpbmlkZXMsIFYuPC9hdXRob3I+
PGF1dGhvcj5FeXJlLCBILjwvYXV0aG9yPjxhdXRob3I+QWNzIFByb3N0YXRlIENhbmNlciBBZHZp
c29yeSBDb21taXR0ZWUsIEEuIEMuIFMuIENvbG9yZWN0YWwgQ2FuY2VyIEFkdmlzb3J5IENvbW1p
dHRlZSBBLiBDLiBTLiBFbmRvbWV0cmlhbCBDYW5jZXIgQWR2aXNvcnkgQ29tbWl0dGVlPC9hdXRo
b3I+PC9hdXRob3JzPjwvY29udHJpYnV0b3JzPjxhdXRoLWFkZHJlc3M+RGVwYXJ0bWVudCBvZiBD
YW5jZXIgQ29udHJvbCwgQW1lcmljYW4gQ2FuY2VyIFNvY2lldHksIEF0bGFudGEsIEdBLCBVU0Eu
PC9hdXRoLWFkZHJlc3M+PHRpdGxlcz48dGl0bGU+QW1lcmljYW4gQ2FuY2VyIFNvY2lldHkgZ3Vp
ZGVsaW5lcyBmb3IgdGhlIGVhcmx5IGRldGVjdGlvbiBvZiBjYW5jZXI6IHVwZGF0ZSBvZiBlYXJs
eSBkZXRlY3Rpb24gZ3VpZGVsaW5lcyBmb3IgcHJvc3RhdGUsIGNvbG9yZWN0YWwsIGFuZCBlbmRv
bWV0cmlhbCBjYW5jZXJzLiBBbHNvOiB1cGRhdGUgMjAwMS0tdGVzdGluZyBmb3IgZWFybHkgbHVu
ZyBjYW5jZXIgZGV0ZWN0aW9uPC90aXRsZT48c2Vjb25kYXJ5LXRpdGxlPkNBIENhbmNlciBKIENs
aW48L3NlY29uZGFyeS10aXRsZT48L3RpdGxlcz48cGVyaW9kaWNhbD48ZnVsbC10aXRsZT5DQSBD
YW5jZXIgSiBDbGluPC9mdWxsLXRpdGxlPjwvcGVyaW9kaWNhbD48cGFnZXM+MzgtNzU7IHF1aXog
NzctODA8L3BhZ2VzPjx2b2x1bWU+NTE8L3ZvbHVtZT48bnVtYmVyPjE8L251bWJlcj48ZWRpdGlv
bj4yMDAxLzEwLzAyPC9lZGl0aW9uPjxrZXl3b3Jkcz48a2V5d29yZD5Db2xvcmVjdGFsIE5lb3Bs
YXNtcy8qZGlhZ25vc2lzPC9rZXl3b3JkPjxrZXl3b3JkPkVuZG9tZXRyaWFsIE5lb3BsYXNtcy8q
ZGlhZ25vc2lzPC9rZXl3b3JkPjxrZXl3b3JkPkZlbWFsZTwva2V5d29yZD48a2V5d29yZD5HdWlk
ZWxpbmVzIGFzIFRvcGljPC9rZXl3b3JkPjxrZXl3b3JkPkh1bWFuczwva2V5d29yZD48a2V5d29y
ZD5MdW5nIE5lb3BsYXNtcy8qZGlhZ25vc2lzPC9rZXl3b3JkPjxrZXl3b3JkPk1hbGU8L2tleXdv
cmQ+PGtleXdvcmQ+UHJvc3RhdGljIE5lb3BsYXNtcy8qZGlhZ25vc2lzPC9rZXl3b3JkPjwva2V5
d29yZHM+PGRhdGVzPjx5ZWFyPjIwMDE8L3llYXI+PHB1Yi1kYXRlcz48ZGF0ZT5KYW4tRmViPC9k
YXRlPjwvcHViLWRhdGVzPjwvZGF0ZXM+PGlzYm4+MDAwNy05MjM1IChQcmludCkmI3hEOzAwMDct
OTIzNSAoTGlua2luZyk8L2lzYm4+PGFjY2Vzc2lvbi1udW0+MTE1Nzc0Nzk8L2FjY2Vzc2lvbi1u
dW0+PHVybHM+PHJlbGF0ZWQtdXJscz48dXJsPmh0dHBzOi8vd3d3Lm5jYmkubmxtLm5paC5nb3Yv
cHVibWVkLzExNTc3NDc5PC91cmw+PC9yZWxhdGVkLXVybHM+PC91cmxzPjwvcmVjb3JkPjwvQ2l0
ZT48L0VuZE5vdGU+
</w:fldData>
        </w:fldChar>
      </w:r>
      <w:r w:rsidR="006979FF">
        <w:instrText xml:space="preserve"> ADDIN EN.CITE.DATA </w:instrText>
      </w:r>
      <w:r w:rsidR="006979FF">
        <w:fldChar w:fldCharType="end"/>
      </w:r>
      <w:r>
        <w:fldChar w:fldCharType="separate"/>
      </w:r>
      <w:r w:rsidR="006979FF">
        <w:rPr>
          <w:noProof/>
        </w:rPr>
        <w:t>[19]</w:t>
      </w:r>
      <w:r>
        <w:fldChar w:fldCharType="end"/>
      </w:r>
      <w:r>
        <w:t xml:space="preserve">. </w:t>
      </w:r>
      <w:r>
        <w:rPr>
          <w:color w:val="000000" w:themeColor="text1"/>
        </w:rPr>
        <w:t xml:space="preserve">In addition, ACS suggests that at the time of menopause, all </w:t>
      </w:r>
      <w:r w:rsidRPr="003B3445">
        <w:rPr>
          <w:color w:val="000000" w:themeColor="text1"/>
        </w:rPr>
        <w:t>women should be informed about the risks and symptoms of endometrial cancer and encouraged to report unexpected bleeding or spotting to their physicians</w:t>
      </w:r>
      <w:r>
        <w:rPr>
          <w:color w:val="000000" w:themeColor="text1"/>
        </w:rPr>
        <w:t xml:space="preserve"> </w:t>
      </w:r>
      <w:r>
        <w:rPr>
          <w:color w:val="000000" w:themeColor="text1"/>
        </w:rPr>
        <w:fldChar w:fldCharType="begin">
          <w:fldData xml:space="preserve">PEVuZE5vdGU+PENpdGU+PEF1dGhvcj5TbWl0aDwvQXV0aG9yPjxZZWFyPjIwMDE8L1llYXI+PFJl
Y051bT4xNTU5MzwvUmVjTnVtPjxEaXNwbGF5VGV4dD5bMTldPC9EaXNwbGF5VGV4dD48cmVjb3Jk
PjxyZWMtbnVtYmVyPjE1NTkzPC9yZWMtbnVtYmVyPjxmb3JlaWduLWtleXM+PGtleSBhcHA9IkVO
IiBkYi1pZD0iZHZwMHR3ZXo1eDAwNTllZXNweHY1ZnhsZHZ6YWF2enJyejJlIiB0aW1lc3RhbXA9
IjE1NDg1NzIwMzciPjE1NTkzPC9rZXk+PC9mb3JlaWduLWtleXM+PHJlZi10eXBlIG5hbWU9Ikpv
dXJuYWwgQXJ0aWNsZSI+MTc8L3JlZi10eXBlPjxjb250cmlidXRvcnM+PGF1dGhvcnM+PGF1dGhv
cj5TbWl0aCwgUi4gQS48L2F1dGhvcj48YXV0aG9yPnZvbiBFc2NoZW5iYWNoLCBBLiBDLjwvYXV0
aG9yPjxhdXRob3I+V2VuZGVyLCBSLjwvYXV0aG9yPjxhdXRob3I+TGV2aW4sIEIuPC9hdXRob3I+
PGF1dGhvcj5CeWVycywgVC48L2F1dGhvcj48YXV0aG9yPlJvdGhlbmJlcmdlciwgRC48L2F1dGhv
cj48YXV0aG9yPkJyb29rcywgRC48L2F1dGhvcj48YXV0aG9yPkNyZWFzbWFuLCBXLjwvYXV0aG9y
PjxhdXRob3I+Q29oZW4sIEMuPC9hdXRob3I+PGF1dGhvcj5SdW5vd2ljeiwgQy48L2F1dGhvcj48
YXV0aG9yPlNhc2xvdywgRC48L2F1dGhvcj48YXV0aG9yPkNva2tpbmlkZXMsIFYuPC9hdXRob3I+
PGF1dGhvcj5FeXJlLCBILjwvYXV0aG9yPjxhdXRob3I+QWNzIFByb3N0YXRlIENhbmNlciBBZHZp
c29yeSBDb21taXR0ZWUsIEEuIEMuIFMuIENvbG9yZWN0YWwgQ2FuY2VyIEFkdmlzb3J5IENvbW1p
dHRlZSBBLiBDLiBTLiBFbmRvbWV0cmlhbCBDYW5jZXIgQWR2aXNvcnkgQ29tbWl0dGVlPC9hdXRo
b3I+PC9hdXRob3JzPjwvY29udHJpYnV0b3JzPjxhdXRoLWFkZHJlc3M+RGVwYXJ0bWVudCBvZiBD
YW5jZXIgQ29udHJvbCwgQW1lcmljYW4gQ2FuY2VyIFNvY2lldHksIEF0bGFudGEsIEdBLCBVU0Eu
PC9hdXRoLWFkZHJlc3M+PHRpdGxlcz48dGl0bGU+QW1lcmljYW4gQ2FuY2VyIFNvY2lldHkgZ3Vp
ZGVsaW5lcyBmb3IgdGhlIGVhcmx5IGRldGVjdGlvbiBvZiBjYW5jZXI6IHVwZGF0ZSBvZiBlYXJs
eSBkZXRlY3Rpb24gZ3VpZGVsaW5lcyBmb3IgcHJvc3RhdGUsIGNvbG9yZWN0YWwsIGFuZCBlbmRv
bWV0cmlhbCBjYW5jZXJzLiBBbHNvOiB1cGRhdGUgMjAwMS0tdGVzdGluZyBmb3IgZWFybHkgbHVu
ZyBjYW5jZXIgZGV0ZWN0aW9uPC90aXRsZT48c2Vjb25kYXJ5LXRpdGxlPkNBIENhbmNlciBKIENs
aW48L3NlY29uZGFyeS10aXRsZT48L3RpdGxlcz48cGVyaW9kaWNhbD48ZnVsbC10aXRsZT5DQSBD
YW5jZXIgSiBDbGluPC9mdWxsLXRpdGxlPjwvcGVyaW9kaWNhbD48cGFnZXM+MzgtNzU7IHF1aXog
NzctODA8L3BhZ2VzPjx2b2x1bWU+NTE8L3ZvbHVtZT48bnVtYmVyPjE8L251bWJlcj48ZWRpdGlv
bj4yMDAxLzEwLzAyPC9lZGl0aW9uPjxrZXl3b3Jkcz48a2V5d29yZD5Db2xvcmVjdGFsIE5lb3Bs
YXNtcy8qZGlhZ25vc2lzPC9rZXl3b3JkPjxrZXl3b3JkPkVuZG9tZXRyaWFsIE5lb3BsYXNtcy8q
ZGlhZ25vc2lzPC9rZXl3b3JkPjxrZXl3b3JkPkZlbWFsZTwva2V5d29yZD48a2V5d29yZD5HdWlk
ZWxpbmVzIGFzIFRvcGljPC9rZXl3b3JkPjxrZXl3b3JkPkh1bWFuczwva2V5d29yZD48a2V5d29y
ZD5MdW5nIE5lb3BsYXNtcy8qZGlhZ25vc2lzPC9rZXl3b3JkPjxrZXl3b3JkPk1hbGU8L2tleXdv
cmQ+PGtleXdvcmQ+UHJvc3RhdGljIE5lb3BsYXNtcy8qZGlhZ25vc2lzPC9rZXl3b3JkPjwva2V5
d29yZHM+PGRhdGVzPjx5ZWFyPjIwMDE8L3llYXI+PHB1Yi1kYXRlcz48ZGF0ZT5KYW4tRmViPC9k
YXRlPjwvcHViLWRhdGVzPjwvZGF0ZXM+PGlzYm4+MDAwNy05MjM1IChQcmludCkmI3hEOzAwMDct
OTIzNSAoTGlua2luZyk8L2lzYm4+PGFjY2Vzc2lvbi1udW0+MTE1Nzc0Nzk8L2FjY2Vzc2lvbi1u
dW0+PHVybHM+PHJlbGF0ZWQtdXJscz48dXJsPmh0dHBzOi8vd3d3Lm5jYmkubmxtLm5paC5nb3Yv
cHVibWVkLzExNTc3NDc5PC91cmw+PC9yZWxhdGVkLXVybHM+PC91cmxzPjwvcmVjb3JkPjwvQ2l0
ZT48L0VuZE5vdGU+
</w:fldData>
        </w:fldChar>
      </w:r>
      <w:r w:rsidR="006979FF">
        <w:rPr>
          <w:color w:val="000000" w:themeColor="text1"/>
        </w:rPr>
        <w:instrText xml:space="preserve"> ADDIN EN.CITE </w:instrText>
      </w:r>
      <w:r w:rsidR="006979FF">
        <w:rPr>
          <w:color w:val="000000" w:themeColor="text1"/>
        </w:rPr>
        <w:fldChar w:fldCharType="begin">
          <w:fldData xml:space="preserve">PEVuZE5vdGU+PENpdGU+PEF1dGhvcj5TbWl0aDwvQXV0aG9yPjxZZWFyPjIwMDE8L1llYXI+PFJl
Y051bT4xNTU5MzwvUmVjTnVtPjxEaXNwbGF5VGV4dD5bMTldPC9EaXNwbGF5VGV4dD48cmVjb3Jk
PjxyZWMtbnVtYmVyPjE1NTkzPC9yZWMtbnVtYmVyPjxmb3JlaWduLWtleXM+PGtleSBhcHA9IkVO
IiBkYi1pZD0iZHZwMHR3ZXo1eDAwNTllZXNweHY1ZnhsZHZ6YWF2enJyejJlIiB0aW1lc3RhbXA9
IjE1NDg1NzIwMzciPjE1NTkzPC9rZXk+PC9mb3JlaWduLWtleXM+PHJlZi10eXBlIG5hbWU9Ikpv
dXJuYWwgQXJ0aWNsZSI+MTc8L3JlZi10eXBlPjxjb250cmlidXRvcnM+PGF1dGhvcnM+PGF1dGhv
cj5TbWl0aCwgUi4gQS48L2F1dGhvcj48YXV0aG9yPnZvbiBFc2NoZW5iYWNoLCBBLiBDLjwvYXV0
aG9yPjxhdXRob3I+V2VuZGVyLCBSLjwvYXV0aG9yPjxhdXRob3I+TGV2aW4sIEIuPC9hdXRob3I+
PGF1dGhvcj5CeWVycywgVC48L2F1dGhvcj48YXV0aG9yPlJvdGhlbmJlcmdlciwgRC48L2F1dGhv
cj48YXV0aG9yPkJyb29rcywgRC48L2F1dGhvcj48YXV0aG9yPkNyZWFzbWFuLCBXLjwvYXV0aG9y
PjxhdXRob3I+Q29oZW4sIEMuPC9hdXRob3I+PGF1dGhvcj5SdW5vd2ljeiwgQy48L2F1dGhvcj48
YXV0aG9yPlNhc2xvdywgRC48L2F1dGhvcj48YXV0aG9yPkNva2tpbmlkZXMsIFYuPC9hdXRob3I+
PGF1dGhvcj5FeXJlLCBILjwvYXV0aG9yPjxhdXRob3I+QWNzIFByb3N0YXRlIENhbmNlciBBZHZp
c29yeSBDb21taXR0ZWUsIEEuIEMuIFMuIENvbG9yZWN0YWwgQ2FuY2VyIEFkdmlzb3J5IENvbW1p
dHRlZSBBLiBDLiBTLiBFbmRvbWV0cmlhbCBDYW5jZXIgQWR2aXNvcnkgQ29tbWl0dGVlPC9hdXRo
b3I+PC9hdXRob3JzPjwvY29udHJpYnV0b3JzPjxhdXRoLWFkZHJlc3M+RGVwYXJ0bWVudCBvZiBD
YW5jZXIgQ29udHJvbCwgQW1lcmljYW4gQ2FuY2VyIFNvY2lldHksIEF0bGFudGEsIEdBLCBVU0Eu
PC9hdXRoLWFkZHJlc3M+PHRpdGxlcz48dGl0bGU+QW1lcmljYW4gQ2FuY2VyIFNvY2lldHkgZ3Vp
ZGVsaW5lcyBmb3IgdGhlIGVhcmx5IGRldGVjdGlvbiBvZiBjYW5jZXI6IHVwZGF0ZSBvZiBlYXJs
eSBkZXRlY3Rpb24gZ3VpZGVsaW5lcyBmb3IgcHJvc3RhdGUsIGNvbG9yZWN0YWwsIGFuZCBlbmRv
bWV0cmlhbCBjYW5jZXJzLiBBbHNvOiB1cGRhdGUgMjAwMS0tdGVzdGluZyBmb3IgZWFybHkgbHVu
ZyBjYW5jZXIgZGV0ZWN0aW9uPC90aXRsZT48c2Vjb25kYXJ5LXRpdGxlPkNBIENhbmNlciBKIENs
aW48L3NlY29uZGFyeS10aXRsZT48L3RpdGxlcz48cGVyaW9kaWNhbD48ZnVsbC10aXRsZT5DQSBD
YW5jZXIgSiBDbGluPC9mdWxsLXRpdGxlPjwvcGVyaW9kaWNhbD48cGFnZXM+MzgtNzU7IHF1aXog
NzctODA8L3BhZ2VzPjx2b2x1bWU+NTE8L3ZvbHVtZT48bnVtYmVyPjE8L251bWJlcj48ZWRpdGlv
bj4yMDAxLzEwLzAyPC9lZGl0aW9uPjxrZXl3b3Jkcz48a2V5d29yZD5Db2xvcmVjdGFsIE5lb3Bs
YXNtcy8qZGlhZ25vc2lzPC9rZXl3b3JkPjxrZXl3b3JkPkVuZG9tZXRyaWFsIE5lb3BsYXNtcy8q
ZGlhZ25vc2lzPC9rZXl3b3JkPjxrZXl3b3JkPkZlbWFsZTwva2V5d29yZD48a2V5d29yZD5HdWlk
ZWxpbmVzIGFzIFRvcGljPC9rZXl3b3JkPjxrZXl3b3JkPkh1bWFuczwva2V5d29yZD48a2V5d29y
ZD5MdW5nIE5lb3BsYXNtcy8qZGlhZ25vc2lzPC9rZXl3b3JkPjxrZXl3b3JkPk1hbGU8L2tleXdv
cmQ+PGtleXdvcmQ+UHJvc3RhdGljIE5lb3BsYXNtcy8qZGlhZ25vc2lzPC9rZXl3b3JkPjwva2V5
d29yZHM+PGRhdGVzPjx5ZWFyPjIwMDE8L3llYXI+PHB1Yi1kYXRlcz48ZGF0ZT5KYW4tRmViPC9k
YXRlPjwvcHViLWRhdGVzPjwvZGF0ZXM+PGlzYm4+MDAwNy05MjM1IChQcmludCkmI3hEOzAwMDct
OTIzNSAoTGlua2luZyk8L2lzYm4+PGFjY2Vzc2lvbi1udW0+MTE1Nzc0Nzk8L2FjY2Vzc2lvbi1u
dW0+PHVybHM+PHJlbGF0ZWQtdXJscz48dXJsPmh0dHBzOi8vd3d3Lm5jYmkubmxtLm5paC5nb3Yv
cHVibWVkLzExNTc3NDc5PC91cmw+PC9yZWxhdGVkLXVybHM+PC91cmxzPjwvcmVjb3JkPjwvQ2l0
ZT48L0VuZE5vdGU+
</w:fldData>
        </w:fldChar>
      </w:r>
      <w:r w:rsidR="006979FF">
        <w:rPr>
          <w:color w:val="000000" w:themeColor="text1"/>
        </w:rPr>
        <w:instrText xml:space="preserve"> ADDIN EN.CITE.DATA </w:instrText>
      </w:r>
      <w:r w:rsidR="006979FF">
        <w:rPr>
          <w:color w:val="000000" w:themeColor="text1"/>
        </w:rPr>
      </w:r>
      <w:r w:rsidR="006979FF">
        <w:rPr>
          <w:color w:val="000000" w:themeColor="text1"/>
        </w:rPr>
        <w:fldChar w:fldCharType="end"/>
      </w:r>
      <w:r>
        <w:rPr>
          <w:color w:val="000000" w:themeColor="text1"/>
        </w:rPr>
      </w:r>
      <w:r>
        <w:rPr>
          <w:color w:val="000000" w:themeColor="text1"/>
        </w:rPr>
        <w:fldChar w:fldCharType="separate"/>
      </w:r>
      <w:r w:rsidR="006979FF">
        <w:rPr>
          <w:noProof/>
          <w:color w:val="000000" w:themeColor="text1"/>
        </w:rPr>
        <w:t>[19]</w:t>
      </w:r>
      <w:r>
        <w:rPr>
          <w:color w:val="000000" w:themeColor="text1"/>
        </w:rPr>
        <w:fldChar w:fldCharType="end"/>
      </w:r>
      <w:r w:rsidRPr="003B3445">
        <w:rPr>
          <w:color w:val="000000" w:themeColor="text1"/>
        </w:rPr>
        <w:t>.</w:t>
      </w:r>
    </w:p>
    <w:p w14:paraId="4E5D91F5" w14:textId="4247DCBF" w:rsidR="004A73FE" w:rsidRDefault="00335C88" w:rsidP="00335C88">
      <w:pPr>
        <w:autoSpaceDE w:val="0"/>
        <w:autoSpaceDN w:val="0"/>
        <w:adjustRightInd w:val="0"/>
        <w:rPr>
          <w:color w:val="000000" w:themeColor="text1"/>
        </w:rPr>
      </w:pPr>
      <w:r w:rsidRPr="003B3445">
        <w:rPr>
          <w:color w:val="000000" w:themeColor="text1"/>
        </w:rPr>
        <w:t xml:space="preserve">For women experiencing </w:t>
      </w:r>
      <w:r>
        <w:rPr>
          <w:color w:val="000000" w:themeColor="text1"/>
        </w:rPr>
        <w:t xml:space="preserve">postmenopausal vaginal bleeding, evaluation should be conducted through the use of either a pelvic ultrasound or an endometrial biopsy </w:t>
      </w:r>
      <w:r>
        <w:rPr>
          <w:color w:val="000000" w:themeColor="text1"/>
        </w:rPr>
        <w:fldChar w:fldCharType="begin">
          <w:fldData xml:space="preserve">PEVuZE5vdGU+PENpdGU+PEF1dGhvcj5TbWl0aDwvQXV0aG9yPjxZZWFyPjIwMDE8L1llYXI+PFJl
Y051bT4xNTU5MzwvUmVjTnVtPjxEaXNwbGF5VGV4dD5bMTldPC9EaXNwbGF5VGV4dD48cmVjb3Jk
PjxyZWMtbnVtYmVyPjE1NTkzPC9yZWMtbnVtYmVyPjxmb3JlaWduLWtleXM+PGtleSBhcHA9IkVO
IiBkYi1pZD0iZHZwMHR3ZXo1eDAwNTllZXNweHY1ZnhsZHZ6YWF2enJyejJlIiB0aW1lc3RhbXA9
IjE1NDg1NzIwMzciPjE1NTkzPC9rZXk+PC9mb3JlaWduLWtleXM+PHJlZi10eXBlIG5hbWU9Ikpv
dXJuYWwgQXJ0aWNsZSI+MTc8L3JlZi10eXBlPjxjb250cmlidXRvcnM+PGF1dGhvcnM+PGF1dGhv
cj5TbWl0aCwgUi4gQS48L2F1dGhvcj48YXV0aG9yPnZvbiBFc2NoZW5iYWNoLCBBLiBDLjwvYXV0
aG9yPjxhdXRob3I+V2VuZGVyLCBSLjwvYXV0aG9yPjxhdXRob3I+TGV2aW4sIEIuPC9hdXRob3I+
PGF1dGhvcj5CeWVycywgVC48L2F1dGhvcj48YXV0aG9yPlJvdGhlbmJlcmdlciwgRC48L2F1dGhv
cj48YXV0aG9yPkJyb29rcywgRC48L2F1dGhvcj48YXV0aG9yPkNyZWFzbWFuLCBXLjwvYXV0aG9y
PjxhdXRob3I+Q29oZW4sIEMuPC9hdXRob3I+PGF1dGhvcj5SdW5vd2ljeiwgQy48L2F1dGhvcj48
YXV0aG9yPlNhc2xvdywgRC48L2F1dGhvcj48YXV0aG9yPkNva2tpbmlkZXMsIFYuPC9hdXRob3I+
PGF1dGhvcj5FeXJlLCBILjwvYXV0aG9yPjxhdXRob3I+QWNzIFByb3N0YXRlIENhbmNlciBBZHZp
c29yeSBDb21taXR0ZWUsIEEuIEMuIFMuIENvbG9yZWN0YWwgQ2FuY2VyIEFkdmlzb3J5IENvbW1p
dHRlZSBBLiBDLiBTLiBFbmRvbWV0cmlhbCBDYW5jZXIgQWR2aXNvcnkgQ29tbWl0dGVlPC9hdXRo
b3I+PC9hdXRob3JzPjwvY29udHJpYnV0b3JzPjxhdXRoLWFkZHJlc3M+RGVwYXJ0bWVudCBvZiBD
YW5jZXIgQ29udHJvbCwgQW1lcmljYW4gQ2FuY2VyIFNvY2lldHksIEF0bGFudGEsIEdBLCBVU0Eu
PC9hdXRoLWFkZHJlc3M+PHRpdGxlcz48dGl0bGU+QW1lcmljYW4gQ2FuY2VyIFNvY2lldHkgZ3Vp
ZGVsaW5lcyBmb3IgdGhlIGVhcmx5IGRldGVjdGlvbiBvZiBjYW5jZXI6IHVwZGF0ZSBvZiBlYXJs
eSBkZXRlY3Rpb24gZ3VpZGVsaW5lcyBmb3IgcHJvc3RhdGUsIGNvbG9yZWN0YWwsIGFuZCBlbmRv
bWV0cmlhbCBjYW5jZXJzLiBBbHNvOiB1cGRhdGUgMjAwMS0tdGVzdGluZyBmb3IgZWFybHkgbHVu
ZyBjYW5jZXIgZGV0ZWN0aW9uPC90aXRsZT48c2Vjb25kYXJ5LXRpdGxlPkNBIENhbmNlciBKIENs
aW48L3NlY29uZGFyeS10aXRsZT48L3RpdGxlcz48cGVyaW9kaWNhbD48ZnVsbC10aXRsZT5DQSBD
YW5jZXIgSiBDbGluPC9mdWxsLXRpdGxlPjwvcGVyaW9kaWNhbD48cGFnZXM+MzgtNzU7IHF1aXog
NzctODA8L3BhZ2VzPjx2b2x1bWU+NTE8L3ZvbHVtZT48bnVtYmVyPjE8L251bWJlcj48ZWRpdGlv
bj4yMDAxLzEwLzAyPC9lZGl0aW9uPjxrZXl3b3Jkcz48a2V5d29yZD5Db2xvcmVjdGFsIE5lb3Bs
YXNtcy8qZGlhZ25vc2lzPC9rZXl3b3JkPjxrZXl3b3JkPkVuZG9tZXRyaWFsIE5lb3BsYXNtcy8q
ZGlhZ25vc2lzPC9rZXl3b3JkPjxrZXl3b3JkPkZlbWFsZTwva2V5d29yZD48a2V5d29yZD5HdWlk
ZWxpbmVzIGFzIFRvcGljPC9rZXl3b3JkPjxrZXl3b3JkPkh1bWFuczwva2V5d29yZD48a2V5d29y
ZD5MdW5nIE5lb3BsYXNtcy8qZGlhZ25vc2lzPC9rZXl3b3JkPjxrZXl3b3JkPk1hbGU8L2tleXdv
cmQ+PGtleXdvcmQ+UHJvc3RhdGljIE5lb3BsYXNtcy8qZGlhZ25vc2lzPC9rZXl3b3JkPjwva2V5
d29yZHM+PGRhdGVzPjx5ZWFyPjIwMDE8L3llYXI+PHB1Yi1kYXRlcz48ZGF0ZT5KYW4tRmViPC9k
YXRlPjwvcHViLWRhdGVzPjwvZGF0ZXM+PGlzYm4+MDAwNy05MjM1IChQcmludCkmI3hEOzAwMDct
OTIzNSAoTGlua2luZyk8L2lzYm4+PGFjY2Vzc2lvbi1udW0+MTE1Nzc0Nzk8L2FjY2Vzc2lvbi1u
dW0+PHVybHM+PHJlbGF0ZWQtdXJscz48dXJsPmh0dHBzOi8vd3d3Lm5jYmkubmxtLm5paC5nb3Yv
cHVibWVkLzExNTc3NDc5PC91cmw+PC9yZWxhdGVkLXVybHM+PC91cmxzPjwvcmVjb3JkPjwvQ2l0
ZT48L0VuZE5vdGU+
</w:fldData>
        </w:fldChar>
      </w:r>
      <w:r w:rsidR="006979FF">
        <w:rPr>
          <w:color w:val="000000" w:themeColor="text1"/>
        </w:rPr>
        <w:instrText xml:space="preserve"> ADDIN EN.CITE </w:instrText>
      </w:r>
      <w:r w:rsidR="006979FF">
        <w:rPr>
          <w:color w:val="000000" w:themeColor="text1"/>
        </w:rPr>
        <w:fldChar w:fldCharType="begin">
          <w:fldData xml:space="preserve">PEVuZE5vdGU+PENpdGU+PEF1dGhvcj5TbWl0aDwvQXV0aG9yPjxZZWFyPjIwMDE8L1llYXI+PFJl
Y051bT4xNTU5MzwvUmVjTnVtPjxEaXNwbGF5VGV4dD5bMTldPC9EaXNwbGF5VGV4dD48cmVjb3Jk
PjxyZWMtbnVtYmVyPjE1NTkzPC9yZWMtbnVtYmVyPjxmb3JlaWduLWtleXM+PGtleSBhcHA9IkVO
IiBkYi1pZD0iZHZwMHR3ZXo1eDAwNTllZXNweHY1ZnhsZHZ6YWF2enJyejJlIiB0aW1lc3RhbXA9
IjE1NDg1NzIwMzciPjE1NTkzPC9rZXk+PC9mb3JlaWduLWtleXM+PHJlZi10eXBlIG5hbWU9Ikpv
dXJuYWwgQXJ0aWNsZSI+MTc8L3JlZi10eXBlPjxjb250cmlidXRvcnM+PGF1dGhvcnM+PGF1dGhv
cj5TbWl0aCwgUi4gQS48L2F1dGhvcj48YXV0aG9yPnZvbiBFc2NoZW5iYWNoLCBBLiBDLjwvYXV0
aG9yPjxhdXRob3I+V2VuZGVyLCBSLjwvYXV0aG9yPjxhdXRob3I+TGV2aW4sIEIuPC9hdXRob3I+
PGF1dGhvcj5CeWVycywgVC48L2F1dGhvcj48YXV0aG9yPlJvdGhlbmJlcmdlciwgRC48L2F1dGhv
cj48YXV0aG9yPkJyb29rcywgRC48L2F1dGhvcj48YXV0aG9yPkNyZWFzbWFuLCBXLjwvYXV0aG9y
PjxhdXRob3I+Q29oZW4sIEMuPC9hdXRob3I+PGF1dGhvcj5SdW5vd2ljeiwgQy48L2F1dGhvcj48
YXV0aG9yPlNhc2xvdywgRC48L2F1dGhvcj48YXV0aG9yPkNva2tpbmlkZXMsIFYuPC9hdXRob3I+
PGF1dGhvcj5FeXJlLCBILjwvYXV0aG9yPjxhdXRob3I+QWNzIFByb3N0YXRlIENhbmNlciBBZHZp
c29yeSBDb21taXR0ZWUsIEEuIEMuIFMuIENvbG9yZWN0YWwgQ2FuY2VyIEFkdmlzb3J5IENvbW1p
dHRlZSBBLiBDLiBTLiBFbmRvbWV0cmlhbCBDYW5jZXIgQWR2aXNvcnkgQ29tbWl0dGVlPC9hdXRo
b3I+PC9hdXRob3JzPjwvY29udHJpYnV0b3JzPjxhdXRoLWFkZHJlc3M+RGVwYXJ0bWVudCBvZiBD
YW5jZXIgQ29udHJvbCwgQW1lcmljYW4gQ2FuY2VyIFNvY2lldHksIEF0bGFudGEsIEdBLCBVU0Eu
PC9hdXRoLWFkZHJlc3M+PHRpdGxlcz48dGl0bGU+QW1lcmljYW4gQ2FuY2VyIFNvY2lldHkgZ3Vp
ZGVsaW5lcyBmb3IgdGhlIGVhcmx5IGRldGVjdGlvbiBvZiBjYW5jZXI6IHVwZGF0ZSBvZiBlYXJs
eSBkZXRlY3Rpb24gZ3VpZGVsaW5lcyBmb3IgcHJvc3RhdGUsIGNvbG9yZWN0YWwsIGFuZCBlbmRv
bWV0cmlhbCBjYW5jZXJzLiBBbHNvOiB1cGRhdGUgMjAwMS0tdGVzdGluZyBmb3IgZWFybHkgbHVu
ZyBjYW5jZXIgZGV0ZWN0aW9uPC90aXRsZT48c2Vjb25kYXJ5LXRpdGxlPkNBIENhbmNlciBKIENs
aW48L3NlY29uZGFyeS10aXRsZT48L3RpdGxlcz48cGVyaW9kaWNhbD48ZnVsbC10aXRsZT5DQSBD
YW5jZXIgSiBDbGluPC9mdWxsLXRpdGxlPjwvcGVyaW9kaWNhbD48cGFnZXM+MzgtNzU7IHF1aXog
NzctODA8L3BhZ2VzPjx2b2x1bWU+NTE8L3ZvbHVtZT48bnVtYmVyPjE8L251bWJlcj48ZWRpdGlv
bj4yMDAxLzEwLzAyPC9lZGl0aW9uPjxrZXl3b3Jkcz48a2V5d29yZD5Db2xvcmVjdGFsIE5lb3Bs
YXNtcy8qZGlhZ25vc2lzPC9rZXl3b3JkPjxrZXl3b3JkPkVuZG9tZXRyaWFsIE5lb3BsYXNtcy8q
ZGlhZ25vc2lzPC9rZXl3b3JkPjxrZXl3b3JkPkZlbWFsZTwva2V5d29yZD48a2V5d29yZD5HdWlk
ZWxpbmVzIGFzIFRvcGljPC9rZXl3b3JkPjxrZXl3b3JkPkh1bWFuczwva2V5d29yZD48a2V5d29y
ZD5MdW5nIE5lb3BsYXNtcy8qZGlhZ25vc2lzPC9rZXl3b3JkPjxrZXl3b3JkPk1hbGU8L2tleXdv
cmQ+PGtleXdvcmQ+UHJvc3RhdGljIE5lb3BsYXNtcy8qZGlhZ25vc2lzPC9rZXl3b3JkPjwva2V5
d29yZHM+PGRhdGVzPjx5ZWFyPjIwMDE8L3llYXI+PHB1Yi1kYXRlcz48ZGF0ZT5KYW4tRmViPC9k
YXRlPjwvcHViLWRhdGVzPjwvZGF0ZXM+PGlzYm4+MDAwNy05MjM1IChQcmludCkmI3hEOzAwMDct
OTIzNSAoTGlua2luZyk8L2lzYm4+PGFjY2Vzc2lvbi1udW0+MTE1Nzc0Nzk8L2FjY2Vzc2lvbi1u
dW0+PHVybHM+PHJlbGF0ZWQtdXJscz48dXJsPmh0dHBzOi8vd3d3Lm5jYmkubmxtLm5paC5nb3Yv
cHVibWVkLzExNTc3NDc5PC91cmw+PC9yZWxhdGVkLXVybHM+PC91cmxzPjwvcmVjb3JkPjwvQ2l0
ZT48L0VuZE5vdGU+
</w:fldData>
        </w:fldChar>
      </w:r>
      <w:r w:rsidR="006979FF">
        <w:rPr>
          <w:color w:val="000000" w:themeColor="text1"/>
        </w:rPr>
        <w:instrText xml:space="preserve"> ADDIN EN.CITE.DATA </w:instrText>
      </w:r>
      <w:r w:rsidR="006979FF">
        <w:rPr>
          <w:color w:val="000000" w:themeColor="text1"/>
        </w:rPr>
      </w:r>
      <w:r w:rsidR="006979FF">
        <w:rPr>
          <w:color w:val="000000" w:themeColor="text1"/>
        </w:rPr>
        <w:fldChar w:fldCharType="end"/>
      </w:r>
      <w:r>
        <w:rPr>
          <w:color w:val="000000" w:themeColor="text1"/>
        </w:rPr>
      </w:r>
      <w:r>
        <w:rPr>
          <w:color w:val="000000" w:themeColor="text1"/>
        </w:rPr>
        <w:fldChar w:fldCharType="separate"/>
      </w:r>
      <w:r w:rsidR="006979FF">
        <w:rPr>
          <w:noProof/>
          <w:color w:val="000000" w:themeColor="text1"/>
        </w:rPr>
        <w:t>[19]</w:t>
      </w:r>
      <w:r>
        <w:rPr>
          <w:color w:val="000000" w:themeColor="text1"/>
        </w:rPr>
        <w:fldChar w:fldCharType="end"/>
      </w:r>
      <w:r w:rsidRPr="003B3445">
        <w:rPr>
          <w:color w:val="000000" w:themeColor="text1"/>
        </w:rPr>
        <w:t xml:space="preserve">. </w:t>
      </w:r>
      <w:r>
        <w:rPr>
          <w:color w:val="000000" w:themeColor="text1"/>
        </w:rPr>
        <w:t xml:space="preserve">An </w:t>
      </w:r>
      <w:r w:rsidRPr="003B3445">
        <w:rPr>
          <w:color w:val="000000" w:themeColor="text1"/>
        </w:rPr>
        <w:t xml:space="preserve">ultrasound </w:t>
      </w:r>
      <w:r>
        <w:rPr>
          <w:color w:val="000000" w:themeColor="text1"/>
        </w:rPr>
        <w:t>can be offered to w</w:t>
      </w:r>
      <w:r w:rsidRPr="003B3445">
        <w:rPr>
          <w:color w:val="000000" w:themeColor="text1"/>
        </w:rPr>
        <w:t xml:space="preserve">omen who underwent endometrial biopsy but tissue was insufficient for diagnosis, </w:t>
      </w:r>
      <w:r w:rsidRPr="003B3445">
        <w:t>given that an endometrial thickness of 4 mm or less</w:t>
      </w:r>
      <w:r>
        <w:t xml:space="preserve"> obtained from</w:t>
      </w:r>
      <w:r w:rsidRPr="003B3445">
        <w:rPr>
          <w:color w:val="000000" w:themeColor="text1"/>
        </w:rPr>
        <w:t xml:space="preserve"> transvaginal ultrasonography</w:t>
      </w:r>
      <w:r>
        <w:t xml:space="preserve"> </w:t>
      </w:r>
      <w:r w:rsidRPr="003B3445">
        <w:t>has a</w:t>
      </w:r>
      <w:r>
        <w:t xml:space="preserve">t least a </w:t>
      </w:r>
      <w:r w:rsidRPr="003B3445">
        <w:t>99% negative predictive value for endometrial cancer</w:t>
      </w:r>
      <w:r w:rsidRPr="003B3445">
        <w:rPr>
          <w:color w:val="000000" w:themeColor="text1"/>
        </w:rPr>
        <w:t xml:space="preserve"> </w:t>
      </w:r>
      <w:r w:rsidRPr="003B3445">
        <w:rPr>
          <w:color w:val="000000" w:themeColor="text1"/>
        </w:rPr>
        <w:fldChar w:fldCharType="begin">
          <w:fldData xml:space="preserve">PEVuZE5vdGU+PENpdGU+PFllYXI+MjAxODwvWWVhcj48UmVjTnVtPjE1NjI0PC9SZWNOdW0+PERp
c3BsYXlUZXh0PlsyMCwgMjFdPC9EaXNwbGF5VGV4dD48cmVjb3JkPjxyZWMtbnVtYmVyPjE1NjI0
PC9yZWMtbnVtYmVyPjxmb3JlaWduLWtleXM+PGtleSBhcHA9IkVOIiBkYi1pZD0iZHZwMHR3ZXo1
eDAwNTllZXNweHY1ZnhsZHZ6YWF2enJyejJlIiB0aW1lc3RhbXA9IjE1NDg2MjEwOTkiPjE1NjI0
PC9rZXk+PC9mb3JlaWduLWtleXM+PHJlZi10eXBlIG5hbWU9IkpvdXJuYWwgQXJ0aWNsZSI+MTc8
L3JlZi10eXBlPjxjb250cmlidXRvcnM+PC9jb250cmlidXRvcnM+PHRpdGxlcz48dGl0bGU+VGhl
IEFtZXJpY2FuIENvbGxlZ2Ugb2YgT2JzdGV0cmljaWFucyBhbmQgR3luZWNvbG9naXN0cyBDb21t
aXR0ZWUgT3BpbmlvbiBOby4gNzM0OiBUaGUgUm9sZSBvZiBUcmFuc3ZhZ2luYWwgVWx0cmFzb25v
Z3JhcGh5IGluIEV2YWx1YXRpbmcgdGhlIEVuZG9tZXRyaXVtIG9mIFdvbWVuIFdpdGggUG9zdG1l
bm9wYXVzYWwgQmxlZWRpbmc8L3RpdGxlPjxzZWNvbmRhcnktdGl0bGU+T2JzdGV0IEd5bmVjb2w8
L3NlY29uZGFyeS10aXRsZT48L3RpdGxlcz48cGVyaW9kaWNhbD48ZnVsbC10aXRsZT5PYnN0ZXQg
R3luZWNvbDwvZnVsbC10aXRsZT48L3BlcmlvZGljYWw+PHBhZ2VzPmUxMjQtZTEyOTwvcGFnZXM+
PHZvbHVtZT4xMzE8L3ZvbHVtZT48bnVtYmVyPjU8L251bWJlcj48ZWRpdGlvbj4yMDE4LzA0LzI0
PC9lZGl0aW9uPjxkYXRlcz48eWVhcj4yMDE4PC95ZWFyPjxwdWItZGF0ZXM+PGRhdGU+TWF5PC9k
YXRlPjwvcHViLWRhdGVzPjwvZGF0ZXM+PGlzYm4+MTg3My0yMzNYIChFbGVjdHJvbmljKSYjeEQ7
MDAyOS03ODQ0IChMaW5raW5nKTwvaXNibj48YWNjZXNzaW9uLW51bT4yOTY4MzkwOTwvYWNjZXNz
aW9uLW51bT48dXJscz48cmVsYXRlZC11cmxzPjx1cmw+aHR0cHM6Ly93d3cubmNiaS5ubG0ubmlo
Lmdvdi9wdWJtZWQvMjk2ODM5MDk8L3VybD48L3JlbGF0ZWQtdXJscz48L3VybHM+PGVsZWN0cm9u
aWMtcmVzb3VyY2UtbnVtPjEwLjEwOTcvQU9HLjAwMDAwMDAwMDAwMDI2MzE8L2VsZWN0cm9uaWMt
cmVzb3VyY2UtbnVtPjwvcmVjb3JkPjwvQ2l0ZT48Q2l0ZT48WWVhcj4yMDE1PC9ZZWFyPjxSZWNO
dW0+MTU2NDI8L1JlY051bT48cmVjb3JkPjxyZWMtbnVtYmVyPjE1NjQyPC9yZWMtbnVtYmVyPjxm
b3JlaWduLWtleXM+PGtleSBhcHA9IkVOIiBkYi1pZD0iZHZwMHR3ZXo1eDAwNTllZXNweHY1Znhs
ZHZ6YWF2enJyejJlIiB0aW1lc3RhbXA9IjE1NDg2NDUyMDgiPjE1NjQyPC9rZXk+PC9mb3JlaWdu
LWtleXM+PHJlZi10eXBlIG5hbWU9IkpvdXJuYWwgQXJ0aWNsZSI+MTc8L3JlZi10eXBlPjxjb250
cmlidXRvcnM+PC9jb250cmlidXRvcnM+PHRpdGxlcz48dGl0bGU+UHJhY3RpY2UgQnVsbGV0aW4g
Tm8uIDE0OTogRW5kb21ldHJpYWwgY2FuY2VyPC90aXRsZT48c2Vjb25kYXJ5LXRpdGxlPk9ic3Rl
dCBHeW5lY29sPC9zZWNvbmRhcnktdGl0bGU+PC90aXRsZXM+PHBlcmlvZGljYWw+PGZ1bGwtdGl0
bGU+T2JzdGV0IEd5bmVjb2w8L2Z1bGwtdGl0bGU+PC9wZXJpb2RpY2FsPjxwYWdlcz4xMDA2LTI2
PC9wYWdlcz48dm9sdW1lPjEyNTwvdm9sdW1lPjxudW1iZXI+NDwvbnVtYmVyPjxlZGl0aW9uPjIw
MTUvMDMvMjQ8L2VkaXRpb24+PGtleXdvcmRzPjxrZXl3b3JkPkFudGluZW9wbGFzdGljIEFnZW50
cy90aGVyYXBldXRpYyB1c2U8L2tleXdvcmQ+PGtleXdvcmQ+Q2hlbW90aGVyYXB5LCBBZGp1dmFu
dDwva2V5d29yZD48a2V5d29yZD5DeXRvcmVkdWN0aW9uIFN1cmdpY2FsIFByb2NlZHVyZXM8L2tl
eXdvcmQ+PGtleXdvcmQ+RW5kb21ldHJpYWwgTmVvcGxhc21zLypkaWFnbm9zaXMvKnRoZXJhcHk8
L2tleXdvcmQ+PGtleXdvcmQ+RmVtYWxlPC9rZXl3b3JkPjxrZXl3b3JkPipGZXJ0aWxpdHkgUHJl
c2VydmF0aW9uPC9rZXl3b3JkPjxrZXl3b3JkPkhvcm1vbmVzL3RoZXJhcGV1dGljIHVzZTwva2V5
d29yZD48a2V5d29yZD5IdW1hbnM8L2tleXdvcmQ+PGtleXdvcmQ+SHlzdGVyZWN0b215PC9rZXl3
b3JkPjxrZXl3b3JkPk5lb3BsYXNtIFN0YWdpbmc8L2tleXdvcmQ+PGtleXdvcmQ+T3JnYW4gU3Bh
cmluZyBUcmVhdG1lbnRzPC9rZXl3b3JkPjxrZXl3b3JkPk92YXJpZWN0b215PC9rZXl3b3JkPjxr
ZXl3b3JkPlJpc2sgRmFjdG9yczwva2V5d29yZD48a2V5d29yZD5TYWxwaW5nZWN0b215PC9rZXl3
b3JkPjwva2V5d29yZHM+PGRhdGVzPjx5ZWFyPjIwMTU8L3llYXI+PHB1Yi1kYXRlcz48ZGF0ZT5B
cHI8L2RhdGU+PC9wdWItZGF0ZXM+PC9kYXRlcz48aXNibj4xODczLTIzM1ggKEVsZWN0cm9uaWMp
JiN4RDswMDI5LTc4NDQgKExpbmtpbmcpPC9pc2JuPjxhY2Nlc3Npb24tbnVtPjI1Nzk4OTg2PC9h
Y2Nlc3Npb24tbnVtPjx1cmxzPjxyZWxhdGVkLXVybHM+PHVybD5odHRwczovL3d3dy5uY2JpLm5s
bS5uaWguZ292L3B1Ym1lZC8yNTc5ODk4NjwvdXJsPjwvcmVsYXRlZC11cmxzPjwvdXJscz48ZWxl
Y3Ryb25pYy1yZXNvdXJjZS1udW0+MTAuMTA5Ny8wMS5BT0cuMDAwMDQ2Mjk3Ny42MTIyOS5kZTwv
ZWxlY3Ryb25pYy1yZXNvdXJjZS1udW0+PC9yZWNvcmQ+PC9DaXRlPjwvRW5kTm90ZT4A
</w:fldData>
        </w:fldChar>
      </w:r>
      <w:r w:rsidR="006979FF">
        <w:rPr>
          <w:color w:val="000000" w:themeColor="text1"/>
        </w:rPr>
        <w:instrText xml:space="preserve"> ADDIN EN.CITE </w:instrText>
      </w:r>
      <w:r w:rsidR="006979FF">
        <w:rPr>
          <w:color w:val="000000" w:themeColor="text1"/>
        </w:rPr>
        <w:fldChar w:fldCharType="begin">
          <w:fldData xml:space="preserve">PEVuZE5vdGU+PENpdGU+PFllYXI+MjAxODwvWWVhcj48UmVjTnVtPjE1NjI0PC9SZWNOdW0+PERp
c3BsYXlUZXh0PlsyMCwgMjFdPC9EaXNwbGF5VGV4dD48cmVjb3JkPjxyZWMtbnVtYmVyPjE1NjI0
PC9yZWMtbnVtYmVyPjxmb3JlaWduLWtleXM+PGtleSBhcHA9IkVOIiBkYi1pZD0iZHZwMHR3ZXo1
eDAwNTllZXNweHY1ZnhsZHZ6YWF2enJyejJlIiB0aW1lc3RhbXA9IjE1NDg2MjEwOTkiPjE1NjI0
PC9rZXk+PC9mb3JlaWduLWtleXM+PHJlZi10eXBlIG5hbWU9IkpvdXJuYWwgQXJ0aWNsZSI+MTc8
L3JlZi10eXBlPjxjb250cmlidXRvcnM+PC9jb250cmlidXRvcnM+PHRpdGxlcz48dGl0bGU+VGhl
IEFtZXJpY2FuIENvbGxlZ2Ugb2YgT2JzdGV0cmljaWFucyBhbmQgR3luZWNvbG9naXN0cyBDb21t
aXR0ZWUgT3BpbmlvbiBOby4gNzM0OiBUaGUgUm9sZSBvZiBUcmFuc3ZhZ2luYWwgVWx0cmFzb25v
Z3JhcGh5IGluIEV2YWx1YXRpbmcgdGhlIEVuZG9tZXRyaXVtIG9mIFdvbWVuIFdpdGggUG9zdG1l
bm9wYXVzYWwgQmxlZWRpbmc8L3RpdGxlPjxzZWNvbmRhcnktdGl0bGU+T2JzdGV0IEd5bmVjb2w8
L3NlY29uZGFyeS10aXRsZT48L3RpdGxlcz48cGVyaW9kaWNhbD48ZnVsbC10aXRsZT5PYnN0ZXQg
R3luZWNvbDwvZnVsbC10aXRsZT48L3BlcmlvZGljYWw+PHBhZ2VzPmUxMjQtZTEyOTwvcGFnZXM+
PHZvbHVtZT4xMzE8L3ZvbHVtZT48bnVtYmVyPjU8L251bWJlcj48ZWRpdGlvbj4yMDE4LzA0LzI0
PC9lZGl0aW9uPjxkYXRlcz48eWVhcj4yMDE4PC95ZWFyPjxwdWItZGF0ZXM+PGRhdGU+TWF5PC9k
YXRlPjwvcHViLWRhdGVzPjwvZGF0ZXM+PGlzYm4+MTg3My0yMzNYIChFbGVjdHJvbmljKSYjeEQ7
MDAyOS03ODQ0IChMaW5raW5nKTwvaXNibj48YWNjZXNzaW9uLW51bT4yOTY4MzkwOTwvYWNjZXNz
aW9uLW51bT48dXJscz48cmVsYXRlZC11cmxzPjx1cmw+aHR0cHM6Ly93d3cubmNiaS5ubG0ubmlo
Lmdvdi9wdWJtZWQvMjk2ODM5MDk8L3VybD48L3JlbGF0ZWQtdXJscz48L3VybHM+PGVsZWN0cm9u
aWMtcmVzb3VyY2UtbnVtPjEwLjEwOTcvQU9HLjAwMDAwMDAwMDAwMDI2MzE8L2VsZWN0cm9uaWMt
cmVzb3VyY2UtbnVtPjwvcmVjb3JkPjwvQ2l0ZT48Q2l0ZT48WWVhcj4yMDE1PC9ZZWFyPjxSZWNO
dW0+MTU2NDI8L1JlY051bT48cmVjb3JkPjxyZWMtbnVtYmVyPjE1NjQyPC9yZWMtbnVtYmVyPjxm
b3JlaWduLWtleXM+PGtleSBhcHA9IkVOIiBkYi1pZD0iZHZwMHR3ZXo1eDAwNTllZXNweHY1Znhs
ZHZ6YWF2enJyejJlIiB0aW1lc3RhbXA9IjE1NDg2NDUyMDgiPjE1NjQyPC9rZXk+PC9mb3JlaWdu
LWtleXM+PHJlZi10eXBlIG5hbWU9IkpvdXJuYWwgQXJ0aWNsZSI+MTc8L3JlZi10eXBlPjxjb250
cmlidXRvcnM+PC9jb250cmlidXRvcnM+PHRpdGxlcz48dGl0bGU+UHJhY3RpY2UgQnVsbGV0aW4g
Tm8uIDE0OTogRW5kb21ldHJpYWwgY2FuY2VyPC90aXRsZT48c2Vjb25kYXJ5LXRpdGxlPk9ic3Rl
dCBHeW5lY29sPC9zZWNvbmRhcnktdGl0bGU+PC90aXRsZXM+PHBlcmlvZGljYWw+PGZ1bGwtdGl0
bGU+T2JzdGV0IEd5bmVjb2w8L2Z1bGwtdGl0bGU+PC9wZXJpb2RpY2FsPjxwYWdlcz4xMDA2LTI2
PC9wYWdlcz48dm9sdW1lPjEyNTwvdm9sdW1lPjxudW1iZXI+NDwvbnVtYmVyPjxlZGl0aW9uPjIw
MTUvMDMvMjQ8L2VkaXRpb24+PGtleXdvcmRzPjxrZXl3b3JkPkFudGluZW9wbGFzdGljIEFnZW50
cy90aGVyYXBldXRpYyB1c2U8L2tleXdvcmQ+PGtleXdvcmQ+Q2hlbW90aGVyYXB5LCBBZGp1dmFu
dDwva2V5d29yZD48a2V5d29yZD5DeXRvcmVkdWN0aW9uIFN1cmdpY2FsIFByb2NlZHVyZXM8L2tl
eXdvcmQ+PGtleXdvcmQ+RW5kb21ldHJpYWwgTmVvcGxhc21zLypkaWFnbm9zaXMvKnRoZXJhcHk8
L2tleXdvcmQ+PGtleXdvcmQ+RmVtYWxlPC9rZXl3b3JkPjxrZXl3b3JkPipGZXJ0aWxpdHkgUHJl
c2VydmF0aW9uPC9rZXl3b3JkPjxrZXl3b3JkPkhvcm1vbmVzL3RoZXJhcGV1dGljIHVzZTwva2V5
d29yZD48a2V5d29yZD5IdW1hbnM8L2tleXdvcmQ+PGtleXdvcmQ+SHlzdGVyZWN0b215PC9rZXl3
b3JkPjxrZXl3b3JkPk5lb3BsYXNtIFN0YWdpbmc8L2tleXdvcmQ+PGtleXdvcmQ+T3JnYW4gU3Bh
cmluZyBUcmVhdG1lbnRzPC9rZXl3b3JkPjxrZXl3b3JkPk92YXJpZWN0b215PC9rZXl3b3JkPjxr
ZXl3b3JkPlJpc2sgRmFjdG9yczwva2V5d29yZD48a2V5d29yZD5TYWxwaW5nZWN0b215PC9rZXl3
b3JkPjwva2V5d29yZHM+PGRhdGVzPjx5ZWFyPjIwMTU8L3llYXI+PHB1Yi1kYXRlcz48ZGF0ZT5B
cHI8L2RhdGU+PC9wdWItZGF0ZXM+PC9kYXRlcz48aXNibj4xODczLTIzM1ggKEVsZWN0cm9uaWMp
JiN4RDswMDI5LTc4NDQgKExpbmtpbmcpPC9pc2JuPjxhY2Nlc3Npb24tbnVtPjI1Nzk4OTg2PC9h
Y2Nlc3Npb24tbnVtPjx1cmxzPjxyZWxhdGVkLXVybHM+PHVybD5odHRwczovL3d3dy5uY2JpLm5s
bS5uaWguZ292L3B1Ym1lZC8yNTc5ODk4NjwvdXJsPjwvcmVsYXRlZC11cmxzPjwvdXJscz48ZWxl
Y3Ryb25pYy1yZXNvdXJjZS1udW0+MTAuMTA5Ny8wMS5BT0cuMDAwMDQ2Mjk3Ny42MTIyOS5kZTwv
ZWxlY3Ryb25pYy1yZXNvdXJjZS1udW0+PC9yZWNvcmQ+PC9DaXRlPjwvRW5kTm90ZT4A
</w:fldData>
        </w:fldChar>
      </w:r>
      <w:r w:rsidR="006979FF">
        <w:rPr>
          <w:color w:val="000000" w:themeColor="text1"/>
        </w:rPr>
        <w:instrText xml:space="preserve"> ADDIN EN.CITE.DATA </w:instrText>
      </w:r>
      <w:r w:rsidR="006979FF">
        <w:rPr>
          <w:color w:val="000000" w:themeColor="text1"/>
        </w:rPr>
      </w:r>
      <w:r w:rsidR="006979FF">
        <w:rPr>
          <w:color w:val="000000" w:themeColor="text1"/>
        </w:rPr>
        <w:fldChar w:fldCharType="end"/>
      </w:r>
      <w:r w:rsidRPr="003B3445">
        <w:rPr>
          <w:color w:val="000000" w:themeColor="text1"/>
        </w:rPr>
      </w:r>
      <w:r w:rsidRPr="003B3445">
        <w:rPr>
          <w:color w:val="000000" w:themeColor="text1"/>
        </w:rPr>
        <w:fldChar w:fldCharType="separate"/>
      </w:r>
      <w:r w:rsidR="006979FF">
        <w:rPr>
          <w:noProof/>
          <w:color w:val="000000" w:themeColor="text1"/>
        </w:rPr>
        <w:t>[20, 21]</w:t>
      </w:r>
      <w:r w:rsidRPr="003B3445">
        <w:rPr>
          <w:color w:val="000000" w:themeColor="text1"/>
        </w:rPr>
        <w:fldChar w:fldCharType="end"/>
      </w:r>
      <w:r w:rsidR="004A73FE" w:rsidRPr="003B3445">
        <w:rPr>
          <w:color w:val="000000" w:themeColor="text1"/>
        </w:rPr>
        <w:t xml:space="preserve">. </w:t>
      </w:r>
    </w:p>
    <w:p w14:paraId="76B55272" w14:textId="5B51D905" w:rsidR="004A73FE" w:rsidRDefault="00335C88" w:rsidP="004A73FE">
      <w:pPr>
        <w:autoSpaceDE w:val="0"/>
        <w:autoSpaceDN w:val="0"/>
        <w:adjustRightInd w:val="0"/>
      </w:pPr>
      <w:r>
        <w:rPr>
          <w:color w:val="000000" w:themeColor="text1"/>
        </w:rPr>
        <w:t xml:space="preserve">Pathological diagnosis of endometrial tissue is essential for definitive </w:t>
      </w:r>
      <w:r>
        <w:rPr>
          <w:rFonts w:hint="eastAsia"/>
          <w:color w:val="000000" w:themeColor="text1"/>
        </w:rPr>
        <w:t>diagnos</w:t>
      </w:r>
      <w:r>
        <w:rPr>
          <w:color w:val="000000" w:themeColor="text1"/>
        </w:rPr>
        <w:t xml:space="preserve">is of </w:t>
      </w:r>
      <w:r>
        <w:t>endometrial</w:t>
      </w:r>
      <w:r w:rsidRPr="003B3445">
        <w:t xml:space="preserve"> </w:t>
      </w:r>
      <w:r>
        <w:t xml:space="preserve">pathology. According to the American College of Obstetricians and Gynecologists Practice Bulletin 149, there are two common endometrial tissue sampling methods: endometrial </w:t>
      </w:r>
      <w:proofErr w:type="spellStart"/>
      <w:r>
        <w:t>Pipelle</w:t>
      </w:r>
      <w:proofErr w:type="spellEnd"/>
      <w:r>
        <w:t xml:space="preserve"> sampling and Dilation and Curettage (D&amp;C) with or without a hysteroscopy </w:t>
      </w:r>
      <w:r>
        <w:fldChar w:fldCharType="begin"/>
      </w:r>
      <w:r w:rsidR="006979FF">
        <w:instrText xml:space="preserve"> ADDIN EN.CITE &lt;EndNote&gt;&lt;Cite&gt;&lt;Year&gt;2015&lt;/Year&gt;&lt;RecNum&gt;15642&lt;/RecNum&gt;&lt;DisplayText&gt;[21]&lt;/DisplayText&gt;&lt;record&gt;&lt;rec-number&gt;15642&lt;/rec-number&gt;&lt;foreign-keys&gt;&lt;key app="EN" db-id="dvp0twez5x0059eespxv5fxldvzaavzrrz2e" timestamp="1548645208"&gt;15642&lt;/key&gt;&lt;/foreign-keys&gt;&lt;ref-type name="Journal Article"&gt;17&lt;/ref-type&gt;&lt;contributors&gt;&lt;/contributors&gt;&lt;titles&gt;&lt;title&gt;Practice Bulletin No. 149: Endometrial cancer&lt;/title&gt;&lt;secondary-title&gt;Obstet Gynecol&lt;/secondary-title&gt;&lt;/titles&gt;&lt;periodical&gt;&lt;full-title&gt;Obstet Gynecol&lt;/full-title&gt;&lt;/periodical&gt;&lt;pages&gt;1006-26&lt;/pages&gt;&lt;volume&gt;125&lt;/volume&gt;&lt;number&gt;4&lt;/number&gt;&lt;edition&gt;2015/03/24&lt;/edition&gt;&lt;keywords&gt;&lt;keyword&gt;Antineoplastic Agents/therapeutic use&lt;/keyword&gt;&lt;keyword&gt;Chemotherapy, Adjuvant&lt;/keyword&gt;&lt;keyword&gt;Cytoreduction Surgical Procedures&lt;/keyword&gt;&lt;keyword&gt;Endometrial Neoplasms/*diagnosis/*therapy&lt;/keyword&gt;&lt;keyword&gt;Female&lt;/keyword&gt;&lt;keyword&gt;*Fertility Preservation&lt;/keyword&gt;&lt;keyword&gt;Hormones/therapeutic use&lt;/keyword&gt;&lt;keyword&gt;Humans&lt;/keyword&gt;&lt;keyword&gt;Hysterectomy&lt;/keyword&gt;&lt;keyword&gt;Neoplasm Staging&lt;/keyword&gt;&lt;keyword&gt;Organ Sparing Treatments&lt;/keyword&gt;&lt;keyword&gt;Ovariectomy&lt;/keyword&gt;&lt;keyword&gt;Risk Factors&lt;/keyword&gt;&lt;keyword&gt;Salpingectomy&lt;/keyword&gt;&lt;/keywords&gt;&lt;dates&gt;&lt;year&gt;2015&lt;/year&gt;&lt;pub-dates&gt;&lt;date&gt;Apr&lt;/date&gt;&lt;/pub-dates&gt;&lt;/dates&gt;&lt;isbn&gt;1873-233X (Electronic)&amp;#xD;0029-7844 (Linking)&lt;/isbn&gt;&lt;accession-num&gt;25798986&lt;/accession-num&gt;&lt;urls&gt;&lt;related-urls&gt;&lt;url&gt;https://www.ncbi.nlm.nih.gov/pubmed/25798986&lt;/url&gt;&lt;/related-urls&gt;&lt;/urls&gt;&lt;electronic-resource-num&gt;10.1097/01.AOG.0000462977.61229.de&lt;/electronic-resource-num&gt;&lt;/record&gt;&lt;/Cite&gt;&lt;/EndNote&gt;</w:instrText>
      </w:r>
      <w:r>
        <w:fldChar w:fldCharType="separate"/>
      </w:r>
      <w:r w:rsidR="006979FF">
        <w:rPr>
          <w:noProof/>
        </w:rPr>
        <w:t>[21]</w:t>
      </w:r>
      <w:r>
        <w:fldChar w:fldCharType="end"/>
      </w:r>
      <w:r>
        <w:t xml:space="preserve">. Endometrial </w:t>
      </w:r>
      <w:proofErr w:type="spellStart"/>
      <w:r>
        <w:t>Pipelle</w:t>
      </w:r>
      <w:proofErr w:type="spellEnd"/>
      <w:r>
        <w:t xml:space="preserve"> sampling, also known as endometrial biopsy, is a highly accurate examination of endometrial cancer and hyperplasia, with a positive predictive value 81.7% and a negative predictive value of 99.1%. In this procedure, a small amount of endometrium is removed by suction through a very thin flexible tube, which is inserted into the uterus. However, by using the </w:t>
      </w:r>
      <w:proofErr w:type="spellStart"/>
      <w:r>
        <w:t>Pipelle</w:t>
      </w:r>
      <w:proofErr w:type="spellEnd"/>
      <w:r>
        <w:t xml:space="preserve"> method, it is often difficult to obtain sufficient samples for pathological diagnosis, particularly in women with overweight </w:t>
      </w:r>
      <w:r>
        <w:rPr>
          <w:rFonts w:hint="eastAsia"/>
        </w:rPr>
        <w:t>or</w:t>
      </w:r>
      <w:r>
        <w:t xml:space="preserve"> obesity </w:t>
      </w:r>
      <w:r>
        <w:fldChar w:fldCharType="begin">
          <w:fldData xml:space="preserve">PEVuZE5vdGU+PENpdGU+PEF1dGhvcj5QaWF0ZWs8L0F1dGhvcj48WWVhcj4yMDE2PC9ZZWFyPjxS
ZWNOdW0+MTU2MzI8L1JlY051bT48RGlzcGxheVRleHQ+WzIyLCAyM108L0Rpc3BsYXlUZXh0Pjxy
ZWNvcmQ+PHJlYy1udW1iZXI+MTU2MzI8L3JlYy1udW1iZXI+PGZvcmVpZ24ta2V5cz48a2V5IGFw
cD0iRU4iIGRiLWlkPSJkdnAwdHdlejV4MDA1OWVlc3B4djVmeGxkdnphYXZ6cnJ6MmUiIHRpbWVz
dGFtcD0iMTU0ODYzODI0NyI+MTU2MzI8L2tleT48L2ZvcmVpZ24ta2V5cz48cmVmLXR5cGUgbmFt
ZT0iSm91cm5hbCBBcnRpY2xlIj4xNzwvcmVmLXR5cGU+PGNvbnRyaWJ1dG9ycz48YXV0aG9ycz48
YXV0aG9yPlBpYXRlaywgUy48L2F1dGhvcj48YXV0aG9yPlBhbmVrLCBHLjwvYXV0aG9yPjxhdXRo
b3I+V2llbGdvcywgTS48L2F1dGhvcj48L2F1dGhvcnM+PC9jb250cmlidXRvcnM+PGF1dGgtYWRk
cmVzcz4xc3QgRGVwYXJ0bWVudCBvZiBPYnN0ZXRyaWNzIGFuZCBHeW5lY29sb2d5LCBNZWRpY2Fs
IFVuaXZlcnNpdHkgb2YgV2Fyc2F3LCBQb2xhbmQuIHN6eW1vbi5waWF0ZWtAYW9sLmNvbS48L2F1
dGgtYWRkcmVzcz48dGl0bGVzPjx0aXRsZT5Bc3Nlc3NtZW50IG9mIHRoZSB1c2VmdWxuZXNzIG9m
IHBpcGVsbGUgYmlvcHN5IGluIGd5bmVjb2xvZ2ljYWwgZGlhZ25vc3RpY3M8L3RpdGxlPjxzZWNv
bmRhcnktdGl0bGU+R2luZWtvbCBQb2w8L3NlY29uZGFyeS10aXRsZT48L3RpdGxlcz48cGVyaW9k
aWNhbD48ZnVsbC10aXRsZT5HaW5la29sIFBvbDwvZnVsbC10aXRsZT48L3BlcmlvZGljYWw+PHBh
Z2VzPjU1OS02NDwvcGFnZXM+PHZvbHVtZT44Nzwvdm9sdW1lPjxudW1iZXI+ODwvbnVtYmVyPjxl
ZGl0aW9uPjIwMTYvMDkvMTY8L2VkaXRpb24+PGtleXdvcmRzPjxrZXl3b3JkPkFkdWx0PC9rZXl3
b3JkPjxrZXl3b3JkPkFnZSBGYWN0b3JzPC9rZXl3b3JkPjxrZXl3b3JkPkJpb3BzeS8qaW5zdHJ1
bWVudGF0aW9uLyptZXRob2RzPC9rZXl3b3JkPjxrZXl3b3JkPkJvZHkgTWFzcyBJbmRleDwva2V5
d29yZD48a2V5d29yZD5GZW1hbGU8L2tleXdvcmQ+PGtleXdvcmQ+SHVtYW5zPC9rZXl3b3JkPjxr
ZXl3b3JkPk1lbm9wYXVzZTwva2V5d29yZD48a2V5d29yZD5NaWRkbGUgQWdlZDwva2V5d29yZD48
a2V5d29yZD5SZXRyb3NwZWN0aXZlIFN0dWRpZXM8L2tleXdvcmQ+PGtleXdvcmQ+VXRlcmluZSBE
aXNlYXNlcy8qcGF0aG9sb2d5PC9rZXl3b3JkPjxrZXl3b3JkPlV0ZXJ1cy8qcGF0aG9sb2d5PC9r
ZXl3b3JkPjxrZXl3b3JkPipkaWxhdGF0aW9uIGFuZCBjdXJldHRhZ2U8L2tleXdvcmQ+PGtleXdv
cmQ+KmVuZG9tZXRyaWFsIGJpb3BzeTwva2V5d29yZD48a2V5d29yZD4qcGlwZWxsZTwva2V5d29y
ZD48L2tleXdvcmRzPjxkYXRlcz48eWVhcj4yMDE2PC95ZWFyPjwvZGF0ZXM+PGlzYm4+MDAxNy0w
MDExIChQcmludCkmI3hEOzAwMTctMDAxMSAoTGlua2luZyk8L2lzYm4+PGFjY2Vzc2lvbi1udW0+
Mjc2MjkxMjk8L2FjY2Vzc2lvbi1udW0+PHVybHM+PHJlbGF0ZWQtdXJscz48dXJsPmh0dHBzOi8v
d3d3Lm5jYmkubmxtLm5paC5nb3YvcHVibWVkLzI3NjI5MTI5PC91cmw+PC9yZWxhdGVkLXVybHM+
PC91cmxzPjxlbGVjdHJvbmljLXJlc291cmNlLW51bT4xMC41NjAzL0dQLjIwMTYuMDA0NDwvZWxl
Y3Ryb25pYy1yZXNvdXJjZS1udW0+PC9yZWNvcmQ+PC9DaXRlPjxDaXRlPjxBdXRob3I+QWRhbWJl
a292PC9BdXRob3I+PFllYXI+MjAxNzwvWWVhcj48UmVjTnVtPjY2OTg8L1JlY051bT48cmVjb3Jk
PjxyZWMtbnVtYmVyPjY2OTg8L3JlYy1udW1iZXI+PGZvcmVpZ24ta2V5cz48a2V5IGFwcD0iRU4i
IGRiLWlkPSJkdnAwdHdlejV4MDA1OWVlc3B4djVmeGxkdnphYXZ6cnJ6MmUiIHRpbWVzdGFtcD0i
MTUyNzczMDE2NCI+NjY5ODwva2V5PjwvZm9yZWlnbi1rZXlzPjxyZWYtdHlwZSBuYW1lPSJKb3Vy
bmFsIEFydGljbGUiPjE3PC9yZWYtdHlwZT48Y29udHJpYnV0b3JzPjxhdXRob3JzPjxhdXRob3I+
QWRhbWJla292LCBTLjwvYXV0aG9yPjxhdXRob3I+R291Z2hub3VyLCBTLiBMLjwvYXV0aG9yPjxh
dXRob3I+TWFuc3VyaWEsIFMuPC9hdXRob3I+PGF1dGhvcj5Eb25uZWxsYW4sIE4uPC9hdXRob3I+
PGF1dGhvcj5FbGlzaGFldiwgRS48L2F1dGhvcj48YXV0aG9yPlZpbGxhbnVldmEsIEguIEouPC9h
dXRob3I+PGF1dGhvcj5FZHdhcmRzLCBSLiBQLjwvYXV0aG9yPjxhdXRob3I+Qm92YmplcmcsIEQu
IEguPC9hdXRob3I+PGF1dGhvcj5MaW5rb3YsIEYuPC9hdXRob3I+PC9hdXRob3JzPjwvY29udHJp
YnV0b3JzPjxhdXRoLWFkZHJlc3M+VW5pdmVyc2l0eSBvZiBQaXR0c2J1cmdoLCBHcmFkdWF0ZSBT
Y2hvb2wgb2YgUHVibGljIEhlYWx0aCwgRGVwYXJ0bWVudCBvZiBFcGlkZW1pb2xvZ3ksIEdyYWR1
YXRlIFNjaG9vbCBvZiBQdWJsaWMgSGVhbHRoLCAxMzAgRGUgU290byBTdCwgUGl0dHNidXJnaCwg
UEEgMTUyNjEsIFVuaXRlZCBTdGF0ZXMuIEVsZWN0cm9uaWMgYWRkcmVzczogU0hBNzBAcGl0dC5l
ZHUuJiN4RDtVbml2ZXJzaXR5IG9mIFBpdHRzYnVyZ2ggU2Nob29sIG9mIE1lZGljaW5lLCBEZXBh
cnRtZW50IG9mIE9ic3RldHJpY3MsIEd5bmVjb2xvZ3kgYW5kIFJlcHJvZHVjdGl2ZSBTY2llbmNl
cywgMzM4MCBCb3VsZXZhcmQgb2YgdGhlIEFsbGllcywgMzAwIEhhbGtldCBTdHJlZXQsIFBpdHRz
YnVyZ2gsIFBBIDE1MjEzLCBVbml0ZWQgU3RhdGVzLiYjeEQ7VW5pdmVyc2l0eSBvZiBQaXR0c2J1
cmdoIFNjaG9vbCBvZiBNZWRpY2luZSwgRGVwYXJ0bWVudCBvZiBQYXRob2xvZ3ksIDMwMCBIYWxr
ZXQgU3RyZWV0LCBQaXR0c2J1cmdoLCBQQSAxNTIxMywgVW5pdGVkIFN0YXRlcy4mI3hEO1VuaXZl
cnNpdHkgb2YgUGl0dHNidXJnaCBTY2hvb2wgb2YgTWVkaWNpbmUsIE0yNDAgU2NhaWZlIEhhbGws
IDM1NTAgVGVycmFjZSBTdCwgUGl0dHNidXJnaCwgUEEgMTUyNjEsIFVuaXRlZCBTdGF0ZXMuJiN4
RDtVbml2ZXJzaXR5IG9mIFBpdHRzYnVyZ2ggU2Nob29sIG9mIE1lZGljaW5lLCBEZXBhcnRtZW50
IG9mIE9ic3RldHJpY3MsIEd5bmVjb2xvZ3kgYW5kIFJlcHJvZHVjdGl2ZSBTY2llbmNlcywgMzM4
MCBCb3VsZXZhcmQgb2YgdGhlIEFsbGllcywgMzAwIEhhbGtldCBTdHJlZXQsIFBpdHRzYnVyZ2gs
IFBBIDE1MjEzLCBVbml0ZWQgU3RhdGVzOyBVbml2ZXJzaXR5IG9mIFBpdHRzYnVyZ2ggQ2FuY2Vy
IEluc3RpdHV0ZSwgNTE1MCBDZW50cmUgQXZlLCBQaXR0c2J1cmdoLCBQQSAxNTIzMiwgVW5pdGVk
IFN0YXRlcy4mI3hEO1VuaXZlcnNpdHkgb2YgUGl0dHNidXJnaCBDYW5jZXIgSW5zdGl0dXRlLCA1
MTUwIENlbnRyZSBBdmUsIFBpdHRzYnVyZ2gsIFBBIDE1MjMyLCBVbml0ZWQgU3RhdGVzOyBVbml2
ZXJzaXR5IG9mIFBpdHRzYnVyZ2ggU2Nob29sIG9mIE1lZGljaW5lLCBEZXBhcnRtZW50IG9mIFBz
eWNoaWF0cnksIDM4MTEgTyZhcG9zO0hhcmEgU3QsIFBpdHRzYnVyZ2gsIFBBIDE1MjEzLCBVbml0
ZWQgU3RhdGVzLiYjeEQ7VW5pdmVyc2l0eSBvZiBQaXR0c2J1cmdoLCBHcmFkdWF0ZSBTY2hvb2wg
b2YgUHVibGljIEhlYWx0aCwgRGVwYXJ0bWVudCBvZiBFcGlkZW1pb2xvZ3ksIEdyYWR1YXRlIFNj
aG9vbCBvZiBQdWJsaWMgSGVhbHRoLCAxMzAgRGUgU290byBTdCwgUGl0dHNidXJnaCwgUEEgMTUy
NjEsIFVuaXRlZCBTdGF0ZXM7IFVuaXZlcnNpdHkgb2YgUGl0dHNidXJnaCBTY2hvb2wgb2YgTWVk
aWNpbmUsIERlcGFydG1lbnQgb2YgT2JzdGV0cmljcywgR3luZWNvbG9neSBhbmQgUmVwcm9kdWN0
aXZlIFNjaWVuY2VzLCAzMzgwIEJvdWxldmFyZCBvZiB0aGUgQWxsaWVzLCAzMDAgSGFsa2V0IFN0
cmVldCwgUGl0dHNidXJnaCwgUEEgMTUyMTMsIFVuaXRlZCBTdGF0ZXM7IFVuaXZlcnNpdHkgb2Yg
UGl0dHNidXJnaCBDYW5jZXIgSW5zdGl0dXRlLCA1MTUwIENlbnRyZSBBdmUsIFBpdHRzYnVyZ2gs
IFBBIDE1MjMyLCBVbml0ZWQgU3RhdGVzLjwvYXV0aC1hZGRyZXNzPjx0aXRsZXM+PHRpdGxlPlBh
dGllbnQgYW5kIHByb3ZpZGVyIGZhY3RvcnMgYXNzb2NpYXRlZCB3aXRoIGVuZG9tZXRyaWFsIFBp
cGVsbGUgc2FtcGxpbmcgZmFpbHVyZTwvdGl0bGU+PHNlY29uZGFyeS10aXRsZT5HeW5lY29sIE9u
Y29sPC9zZWNvbmRhcnktdGl0bGU+PC90aXRsZXM+PHBlcmlvZGljYWw+PGZ1bGwtdGl0bGU+R3lu
ZWNvbCBPbmNvbDwvZnVsbC10aXRsZT48L3BlcmlvZGljYWw+PHBhZ2VzPjMyNC0zMjg8L3BhZ2Vz
Pjx2b2x1bWU+MTQ0PC92b2x1bWU+PG51bWJlcj4yPC9udW1iZXI+PGVkaXRpb24+MjAxNi8xMi8w
NDwvZWRpdGlvbj48a2V5d29yZHM+PGtleXdvcmQ+QWR1bHQ8L2tleXdvcmQ+PGtleXdvcmQ+QWdl
ZDwva2V5d29yZD48a2V5d29yZD5CaW9wc3kvKmFkdmVyc2UgZWZmZWN0czwva2V5d29yZD48a2V5
d29yZD5FbmRvbWV0cml1bS8qcGF0aG9sb2d5PC9rZXl3b3JkPjxrZXl3b3JkPkZlbWFsZTwva2V5
d29yZD48a2V5d29yZD5IdW1hbnM8L2tleXdvcmQ+PGtleXdvcmQ+TG9naXN0aWMgTW9kZWxzPC9r
ZXl3b3JkPjxrZXl3b3JkPk1pZGRsZSBBZ2VkPC9rZXl3b3JkPjxrZXl3b3JkPlJpc2sgRmFjdG9y
czwva2V5d29yZD48a2V5d29yZD5TcGVjaW1lbiBIYW5kbGluZy8qYWR2ZXJzZSBlZmZlY3RzPC9r
ZXl3b3JkPjxrZXl3b3JkPipFbmRvbWV0cmlhbCBjYW5jZXI8L2tleXdvcmQ+PGtleXdvcmQ+KlBp
cGVsbGUgZmFpbHVyZTwva2V5d29yZD48L2tleXdvcmRzPjxkYXRlcz48eWVhcj4yMDE3PC95ZWFy
PjxwdWItZGF0ZXM+PGRhdGU+RmViPC9kYXRlPjwvcHViLWRhdGVzPjwvZGF0ZXM+PGlzYm4+MTA5
NS02ODU5IChFbGVjdHJvbmljKSYjeEQ7MDA5MC04MjU4IChMaW5raW5nKTwvaXNibj48YWNjZXNz
aW9uLW51bT4yNzkxMjkwNjwvYWNjZXNzaW9uLW51bT48dXJscz48cmVsYXRlZC11cmxzPjx1cmw+
aHR0cHM6Ly93d3cubmNiaS5ubG0ubmloLmdvdi9wdWJtZWQvMjc5MTI5MDY8L3VybD48dXJsPmh0
dHBzOi8vd3d3Lmd5bmVjb2xvZ2ljb25jb2xvZ3ktb25saW5lLm5ldC9hcnRpY2xlL1MwMDkwLTgy
NTgoMTYpMzE2MTAtOS9mdWxsdGV4dDwvdXJsPjwvcmVsYXRlZC11cmxzPjwvdXJscz48ZWxlY3Ry
b25pYy1yZXNvdXJjZS1udW0+MTAuMTAxNi9qLnlneW5vLjIwMTYuMTEuMDQxPC9lbGVjdHJvbmlj
LXJlc291cmNlLW51bT48L3JlY29yZD48L0NpdGU+PC9FbmROb3RlPn==
</w:fldData>
        </w:fldChar>
      </w:r>
      <w:r w:rsidR="006979FF">
        <w:instrText xml:space="preserve"> ADDIN EN.CITE </w:instrText>
      </w:r>
      <w:r w:rsidR="006979FF">
        <w:fldChar w:fldCharType="begin">
          <w:fldData xml:space="preserve">PEVuZE5vdGU+PENpdGU+PEF1dGhvcj5QaWF0ZWs8L0F1dGhvcj48WWVhcj4yMDE2PC9ZZWFyPjxS
ZWNOdW0+MTU2MzI8L1JlY051bT48RGlzcGxheVRleHQ+WzIyLCAyM108L0Rpc3BsYXlUZXh0Pjxy
ZWNvcmQ+PHJlYy1udW1iZXI+MTU2MzI8L3JlYy1udW1iZXI+PGZvcmVpZ24ta2V5cz48a2V5IGFw
cD0iRU4iIGRiLWlkPSJkdnAwdHdlejV4MDA1OWVlc3B4djVmeGxkdnphYXZ6cnJ6MmUiIHRpbWVz
dGFtcD0iMTU0ODYzODI0NyI+MTU2MzI8L2tleT48L2ZvcmVpZ24ta2V5cz48cmVmLXR5cGUgbmFt
ZT0iSm91cm5hbCBBcnRpY2xlIj4xNzwvcmVmLXR5cGU+PGNvbnRyaWJ1dG9ycz48YXV0aG9ycz48
YXV0aG9yPlBpYXRlaywgUy48L2F1dGhvcj48YXV0aG9yPlBhbmVrLCBHLjwvYXV0aG9yPjxhdXRo
b3I+V2llbGdvcywgTS48L2F1dGhvcj48L2F1dGhvcnM+PC9jb250cmlidXRvcnM+PGF1dGgtYWRk
cmVzcz4xc3QgRGVwYXJ0bWVudCBvZiBPYnN0ZXRyaWNzIGFuZCBHeW5lY29sb2d5LCBNZWRpY2Fs
IFVuaXZlcnNpdHkgb2YgV2Fyc2F3LCBQb2xhbmQuIHN6eW1vbi5waWF0ZWtAYW9sLmNvbS48L2F1
dGgtYWRkcmVzcz48dGl0bGVzPjx0aXRsZT5Bc3Nlc3NtZW50IG9mIHRoZSB1c2VmdWxuZXNzIG9m
IHBpcGVsbGUgYmlvcHN5IGluIGd5bmVjb2xvZ2ljYWwgZGlhZ25vc3RpY3M8L3RpdGxlPjxzZWNv
bmRhcnktdGl0bGU+R2luZWtvbCBQb2w8L3NlY29uZGFyeS10aXRsZT48L3RpdGxlcz48cGVyaW9k
aWNhbD48ZnVsbC10aXRsZT5HaW5la29sIFBvbDwvZnVsbC10aXRsZT48L3BlcmlvZGljYWw+PHBh
Z2VzPjU1OS02NDwvcGFnZXM+PHZvbHVtZT44Nzwvdm9sdW1lPjxudW1iZXI+ODwvbnVtYmVyPjxl
ZGl0aW9uPjIwMTYvMDkvMTY8L2VkaXRpb24+PGtleXdvcmRzPjxrZXl3b3JkPkFkdWx0PC9rZXl3
b3JkPjxrZXl3b3JkPkFnZSBGYWN0b3JzPC9rZXl3b3JkPjxrZXl3b3JkPkJpb3BzeS8qaW5zdHJ1
bWVudGF0aW9uLyptZXRob2RzPC9rZXl3b3JkPjxrZXl3b3JkPkJvZHkgTWFzcyBJbmRleDwva2V5
d29yZD48a2V5d29yZD5GZW1hbGU8L2tleXdvcmQ+PGtleXdvcmQ+SHVtYW5zPC9rZXl3b3JkPjxr
ZXl3b3JkPk1lbm9wYXVzZTwva2V5d29yZD48a2V5d29yZD5NaWRkbGUgQWdlZDwva2V5d29yZD48
a2V5d29yZD5SZXRyb3NwZWN0aXZlIFN0dWRpZXM8L2tleXdvcmQ+PGtleXdvcmQ+VXRlcmluZSBE
aXNlYXNlcy8qcGF0aG9sb2d5PC9rZXl3b3JkPjxrZXl3b3JkPlV0ZXJ1cy8qcGF0aG9sb2d5PC9r
ZXl3b3JkPjxrZXl3b3JkPipkaWxhdGF0aW9uIGFuZCBjdXJldHRhZ2U8L2tleXdvcmQ+PGtleXdv
cmQ+KmVuZG9tZXRyaWFsIGJpb3BzeTwva2V5d29yZD48a2V5d29yZD4qcGlwZWxsZTwva2V5d29y
ZD48L2tleXdvcmRzPjxkYXRlcz48eWVhcj4yMDE2PC95ZWFyPjwvZGF0ZXM+PGlzYm4+MDAxNy0w
MDExIChQcmludCkmI3hEOzAwMTctMDAxMSAoTGlua2luZyk8L2lzYm4+PGFjY2Vzc2lvbi1udW0+
Mjc2MjkxMjk8L2FjY2Vzc2lvbi1udW0+PHVybHM+PHJlbGF0ZWQtdXJscz48dXJsPmh0dHBzOi8v
d3d3Lm5jYmkubmxtLm5paC5nb3YvcHVibWVkLzI3NjI5MTI5PC91cmw+PC9yZWxhdGVkLXVybHM+
PC91cmxzPjxlbGVjdHJvbmljLXJlc291cmNlLW51bT4xMC41NjAzL0dQLjIwMTYuMDA0NDwvZWxl
Y3Ryb25pYy1yZXNvdXJjZS1udW0+PC9yZWNvcmQ+PC9DaXRlPjxDaXRlPjxBdXRob3I+QWRhbWJl
a292PC9BdXRob3I+PFllYXI+MjAxNzwvWWVhcj48UmVjTnVtPjY2OTg8L1JlY051bT48cmVjb3Jk
PjxyZWMtbnVtYmVyPjY2OTg8L3JlYy1udW1iZXI+PGZvcmVpZ24ta2V5cz48a2V5IGFwcD0iRU4i
IGRiLWlkPSJkdnAwdHdlejV4MDA1OWVlc3B4djVmeGxkdnphYXZ6cnJ6MmUiIHRpbWVzdGFtcD0i
MTUyNzczMDE2NCI+NjY5ODwva2V5PjwvZm9yZWlnbi1rZXlzPjxyZWYtdHlwZSBuYW1lPSJKb3Vy
bmFsIEFydGljbGUiPjE3PC9yZWYtdHlwZT48Y29udHJpYnV0b3JzPjxhdXRob3JzPjxhdXRob3I+
QWRhbWJla292LCBTLjwvYXV0aG9yPjxhdXRob3I+R291Z2hub3VyLCBTLiBMLjwvYXV0aG9yPjxh
dXRob3I+TWFuc3VyaWEsIFMuPC9hdXRob3I+PGF1dGhvcj5Eb25uZWxsYW4sIE4uPC9hdXRob3I+
PGF1dGhvcj5FbGlzaGFldiwgRS48L2F1dGhvcj48YXV0aG9yPlZpbGxhbnVldmEsIEguIEouPC9h
dXRob3I+PGF1dGhvcj5FZHdhcmRzLCBSLiBQLjwvYXV0aG9yPjxhdXRob3I+Qm92YmplcmcsIEQu
IEguPC9hdXRob3I+PGF1dGhvcj5MaW5rb3YsIEYuPC9hdXRob3I+PC9hdXRob3JzPjwvY29udHJp
YnV0b3JzPjxhdXRoLWFkZHJlc3M+VW5pdmVyc2l0eSBvZiBQaXR0c2J1cmdoLCBHcmFkdWF0ZSBT
Y2hvb2wgb2YgUHVibGljIEhlYWx0aCwgRGVwYXJ0bWVudCBvZiBFcGlkZW1pb2xvZ3ksIEdyYWR1
YXRlIFNjaG9vbCBvZiBQdWJsaWMgSGVhbHRoLCAxMzAgRGUgU290byBTdCwgUGl0dHNidXJnaCwg
UEEgMTUyNjEsIFVuaXRlZCBTdGF0ZXMuIEVsZWN0cm9uaWMgYWRkcmVzczogU0hBNzBAcGl0dC5l
ZHUuJiN4RDtVbml2ZXJzaXR5IG9mIFBpdHRzYnVyZ2ggU2Nob29sIG9mIE1lZGljaW5lLCBEZXBh
cnRtZW50IG9mIE9ic3RldHJpY3MsIEd5bmVjb2xvZ3kgYW5kIFJlcHJvZHVjdGl2ZSBTY2llbmNl
cywgMzM4MCBCb3VsZXZhcmQgb2YgdGhlIEFsbGllcywgMzAwIEhhbGtldCBTdHJlZXQsIFBpdHRz
YnVyZ2gsIFBBIDE1MjEzLCBVbml0ZWQgU3RhdGVzLiYjeEQ7VW5pdmVyc2l0eSBvZiBQaXR0c2J1
cmdoIFNjaG9vbCBvZiBNZWRpY2luZSwgRGVwYXJ0bWVudCBvZiBQYXRob2xvZ3ksIDMwMCBIYWxr
ZXQgU3RyZWV0LCBQaXR0c2J1cmdoLCBQQSAxNTIxMywgVW5pdGVkIFN0YXRlcy4mI3hEO1VuaXZl
cnNpdHkgb2YgUGl0dHNidXJnaCBTY2hvb2wgb2YgTWVkaWNpbmUsIE0yNDAgU2NhaWZlIEhhbGws
IDM1NTAgVGVycmFjZSBTdCwgUGl0dHNidXJnaCwgUEEgMTUyNjEsIFVuaXRlZCBTdGF0ZXMuJiN4
RDtVbml2ZXJzaXR5IG9mIFBpdHRzYnVyZ2ggU2Nob29sIG9mIE1lZGljaW5lLCBEZXBhcnRtZW50
IG9mIE9ic3RldHJpY3MsIEd5bmVjb2xvZ3kgYW5kIFJlcHJvZHVjdGl2ZSBTY2llbmNlcywgMzM4
MCBCb3VsZXZhcmQgb2YgdGhlIEFsbGllcywgMzAwIEhhbGtldCBTdHJlZXQsIFBpdHRzYnVyZ2gs
IFBBIDE1MjEzLCBVbml0ZWQgU3RhdGVzOyBVbml2ZXJzaXR5IG9mIFBpdHRzYnVyZ2ggQ2FuY2Vy
IEluc3RpdHV0ZSwgNTE1MCBDZW50cmUgQXZlLCBQaXR0c2J1cmdoLCBQQSAxNTIzMiwgVW5pdGVk
IFN0YXRlcy4mI3hEO1VuaXZlcnNpdHkgb2YgUGl0dHNidXJnaCBDYW5jZXIgSW5zdGl0dXRlLCA1
MTUwIENlbnRyZSBBdmUsIFBpdHRzYnVyZ2gsIFBBIDE1MjMyLCBVbml0ZWQgU3RhdGVzOyBVbml2
ZXJzaXR5IG9mIFBpdHRzYnVyZ2ggU2Nob29sIG9mIE1lZGljaW5lLCBEZXBhcnRtZW50IG9mIFBz
eWNoaWF0cnksIDM4MTEgTyZhcG9zO0hhcmEgU3QsIFBpdHRzYnVyZ2gsIFBBIDE1MjEzLCBVbml0
ZWQgU3RhdGVzLiYjeEQ7VW5pdmVyc2l0eSBvZiBQaXR0c2J1cmdoLCBHcmFkdWF0ZSBTY2hvb2wg
b2YgUHVibGljIEhlYWx0aCwgRGVwYXJ0bWVudCBvZiBFcGlkZW1pb2xvZ3ksIEdyYWR1YXRlIFNj
aG9vbCBvZiBQdWJsaWMgSGVhbHRoLCAxMzAgRGUgU290byBTdCwgUGl0dHNidXJnaCwgUEEgMTUy
NjEsIFVuaXRlZCBTdGF0ZXM7IFVuaXZlcnNpdHkgb2YgUGl0dHNidXJnaCBTY2hvb2wgb2YgTWVk
aWNpbmUsIERlcGFydG1lbnQgb2YgT2JzdGV0cmljcywgR3luZWNvbG9neSBhbmQgUmVwcm9kdWN0
aXZlIFNjaWVuY2VzLCAzMzgwIEJvdWxldmFyZCBvZiB0aGUgQWxsaWVzLCAzMDAgSGFsa2V0IFN0
cmVldCwgUGl0dHNidXJnaCwgUEEgMTUyMTMsIFVuaXRlZCBTdGF0ZXM7IFVuaXZlcnNpdHkgb2Yg
UGl0dHNidXJnaCBDYW5jZXIgSW5zdGl0dXRlLCA1MTUwIENlbnRyZSBBdmUsIFBpdHRzYnVyZ2gs
IFBBIDE1MjMyLCBVbml0ZWQgU3RhdGVzLjwvYXV0aC1hZGRyZXNzPjx0aXRsZXM+PHRpdGxlPlBh
dGllbnQgYW5kIHByb3ZpZGVyIGZhY3RvcnMgYXNzb2NpYXRlZCB3aXRoIGVuZG9tZXRyaWFsIFBp
cGVsbGUgc2FtcGxpbmcgZmFpbHVyZTwvdGl0bGU+PHNlY29uZGFyeS10aXRsZT5HeW5lY29sIE9u
Y29sPC9zZWNvbmRhcnktdGl0bGU+PC90aXRsZXM+PHBlcmlvZGljYWw+PGZ1bGwtdGl0bGU+R3lu
ZWNvbCBPbmNvbDwvZnVsbC10aXRsZT48L3BlcmlvZGljYWw+PHBhZ2VzPjMyNC0zMjg8L3BhZ2Vz
Pjx2b2x1bWU+MTQ0PC92b2x1bWU+PG51bWJlcj4yPC9udW1iZXI+PGVkaXRpb24+MjAxNi8xMi8w
NDwvZWRpdGlvbj48a2V5d29yZHM+PGtleXdvcmQ+QWR1bHQ8L2tleXdvcmQ+PGtleXdvcmQ+QWdl
ZDwva2V5d29yZD48a2V5d29yZD5CaW9wc3kvKmFkdmVyc2UgZWZmZWN0czwva2V5d29yZD48a2V5
d29yZD5FbmRvbWV0cml1bS8qcGF0aG9sb2d5PC9rZXl3b3JkPjxrZXl3b3JkPkZlbWFsZTwva2V5
d29yZD48a2V5d29yZD5IdW1hbnM8L2tleXdvcmQ+PGtleXdvcmQ+TG9naXN0aWMgTW9kZWxzPC9r
ZXl3b3JkPjxrZXl3b3JkPk1pZGRsZSBBZ2VkPC9rZXl3b3JkPjxrZXl3b3JkPlJpc2sgRmFjdG9y
czwva2V5d29yZD48a2V5d29yZD5TcGVjaW1lbiBIYW5kbGluZy8qYWR2ZXJzZSBlZmZlY3RzPC9r
ZXl3b3JkPjxrZXl3b3JkPipFbmRvbWV0cmlhbCBjYW5jZXI8L2tleXdvcmQ+PGtleXdvcmQ+KlBp
cGVsbGUgZmFpbHVyZTwva2V5d29yZD48L2tleXdvcmRzPjxkYXRlcz48eWVhcj4yMDE3PC95ZWFy
PjxwdWItZGF0ZXM+PGRhdGU+RmViPC9kYXRlPjwvcHViLWRhdGVzPjwvZGF0ZXM+PGlzYm4+MTA5
NS02ODU5IChFbGVjdHJvbmljKSYjeEQ7MDA5MC04MjU4IChMaW5raW5nKTwvaXNibj48YWNjZXNz
aW9uLW51bT4yNzkxMjkwNjwvYWNjZXNzaW9uLW51bT48dXJscz48cmVsYXRlZC11cmxzPjx1cmw+
aHR0cHM6Ly93d3cubmNiaS5ubG0ubmloLmdvdi9wdWJtZWQvMjc5MTI5MDY8L3VybD48dXJsPmh0
dHBzOi8vd3d3Lmd5bmVjb2xvZ2ljb25jb2xvZ3ktb25saW5lLm5ldC9hcnRpY2xlL1MwMDkwLTgy
NTgoMTYpMzE2MTAtOS9mdWxsdGV4dDwvdXJsPjwvcmVsYXRlZC11cmxzPjwvdXJscz48ZWxlY3Ry
b25pYy1yZXNvdXJjZS1udW0+MTAuMTAxNi9qLnlneW5vLjIwMTYuMTEuMDQxPC9lbGVjdHJvbmlj
LXJlc291cmNlLW51bT48L3JlY29yZD48L0NpdGU+PC9FbmROb3RlPn==
</w:fldData>
        </w:fldChar>
      </w:r>
      <w:r w:rsidR="006979FF">
        <w:instrText xml:space="preserve"> ADDIN EN.CITE.DATA </w:instrText>
      </w:r>
      <w:r w:rsidR="006979FF">
        <w:fldChar w:fldCharType="end"/>
      </w:r>
      <w:r>
        <w:fldChar w:fldCharType="separate"/>
      </w:r>
      <w:r w:rsidR="006979FF">
        <w:rPr>
          <w:noProof/>
        </w:rPr>
        <w:t>[22, 23]</w:t>
      </w:r>
      <w:r>
        <w:fldChar w:fldCharType="end"/>
      </w:r>
      <w:r>
        <w:t xml:space="preserve">. </w:t>
      </w:r>
      <w:proofErr w:type="spellStart"/>
      <w:r>
        <w:t>Elsandabesee</w:t>
      </w:r>
      <w:proofErr w:type="spellEnd"/>
      <w:r>
        <w:t xml:space="preserve"> et al. reported that adequate endometrium tissue were obtained from only 34% participants using </w:t>
      </w:r>
      <w:proofErr w:type="spellStart"/>
      <w:r>
        <w:t>Pipelle</w:t>
      </w:r>
      <w:proofErr w:type="spellEnd"/>
      <w:r>
        <w:t xml:space="preserve"> sampling </w:t>
      </w:r>
      <w:r>
        <w:fldChar w:fldCharType="begin"/>
      </w:r>
      <w:r w:rsidR="006979FF">
        <w:instrText xml:space="preserve"> ADDIN EN.CITE &lt;EndNote&gt;&lt;Cite&gt;&lt;Author&gt;Elsandabesee&lt;/Author&gt;&lt;Year&gt;2005&lt;/Year&gt;&lt;RecNum&gt;15633&lt;/RecNum&gt;&lt;DisplayText&gt;[24]&lt;/DisplayText&gt;&lt;record&gt;&lt;rec-number&gt;15633&lt;/rec-number&gt;&lt;foreign-keys&gt;&lt;key app="EN" db-id="dvp0twez5x0059eespxv5fxldvzaavzrrz2e" timestamp="1548641859"&gt;15633&lt;/key&gt;&lt;/foreign-keys&gt;&lt;ref-type name="Journal Article"&gt;17&lt;/ref-type&gt;&lt;contributors&gt;&lt;authors&gt;&lt;author&gt;Elsandabesee, D.&lt;/author&gt;&lt;author&gt;Greenwood, P.&lt;/author&gt;&lt;/authors&gt;&lt;/contributors&gt;&lt;auth-address&gt;Department of Obstetrics and Gynaecology, James Paget Hospital, Gorleston, Norfolk NR31 6LA, UK. deyamonir@hotmail.com&lt;/auth-address&gt;&lt;titles&gt;&lt;title&gt;The performance of Pipelle endometrial sampling in a dedicated postmenopausal bleeding clinic&lt;/title&gt;&lt;secondary-title&gt;J Obstet Gynaecol&lt;/secondary-title&gt;&lt;/titles&gt;&lt;periodical&gt;&lt;full-title&gt;J Obstet Gynaecol&lt;/full-title&gt;&lt;/periodical&gt;&lt;pages&gt;32-4&lt;/pages&gt;&lt;volume&gt;25&lt;/volume&gt;&lt;number&gt;1&lt;/number&gt;&lt;edition&gt;2005/09/09&lt;/edition&gt;&lt;keywords&gt;&lt;keyword&gt;Catheterization/*instrumentation&lt;/keyword&gt;&lt;keyword&gt;Endometrial Hyperplasia/diagnosis/pathology&lt;/keyword&gt;&lt;keyword&gt;Endometrial Neoplasms/diagnosis/pathology&lt;/keyword&gt;&lt;keyword&gt;Endometrium/diagnostic imaging/*pathology&lt;/keyword&gt;&lt;keyword&gt;Estrogen Replacement Therapy&lt;/keyword&gt;&lt;keyword&gt;Female&lt;/keyword&gt;&lt;keyword&gt;Humans&lt;/keyword&gt;&lt;keyword&gt;Hysteroscopy&lt;/keyword&gt;&lt;keyword&gt;*Postmenopause&lt;/keyword&gt;&lt;keyword&gt;Sensitivity and Specificity&lt;/keyword&gt;&lt;keyword&gt;Ultrasonography&lt;/keyword&gt;&lt;keyword&gt;Uterine Cervical Neoplasms/diagnosis/pathology&lt;/keyword&gt;&lt;keyword&gt;Uterine Hemorrhage/*pathology&lt;/keyword&gt;&lt;/keywords&gt;&lt;dates&gt;&lt;year&gt;2005&lt;/year&gt;&lt;pub-dates&gt;&lt;date&gt;Jan&lt;/date&gt;&lt;/pub-dates&gt;&lt;/dates&gt;&lt;isbn&gt;0144-3615 (Print)&amp;#xD;0144-3615 (Linking)&lt;/isbn&gt;&lt;accession-num&gt;16147690&lt;/accession-num&gt;&lt;urls&gt;&lt;related-urls&gt;&lt;url&gt;https://www.ncbi.nlm.nih.gov/pubmed/16147690&lt;/url&gt;&lt;/related-urls&gt;&lt;/urls&gt;&lt;electronic-resource-num&gt;10.1080/01443610400025390&lt;/electronic-resource-num&gt;&lt;/record&gt;&lt;/Cite&gt;&lt;/EndNote&gt;</w:instrText>
      </w:r>
      <w:r>
        <w:fldChar w:fldCharType="separate"/>
      </w:r>
      <w:r w:rsidR="006979FF">
        <w:rPr>
          <w:noProof/>
        </w:rPr>
        <w:t>[24]</w:t>
      </w:r>
      <w:r>
        <w:fldChar w:fldCharType="end"/>
      </w:r>
      <w:r>
        <w:t xml:space="preserve">. If the endometrial tissue obtained by the </w:t>
      </w:r>
      <w:proofErr w:type="spellStart"/>
      <w:r>
        <w:t>Pipelle</w:t>
      </w:r>
      <w:proofErr w:type="spellEnd"/>
      <w:r>
        <w:t xml:space="preserve"> method is insufficient for histopathological diagnosis, D&amp;C either with or without </w:t>
      </w:r>
      <w:proofErr w:type="spellStart"/>
      <w:r>
        <w:t>hysteroscopic</w:t>
      </w:r>
      <w:proofErr w:type="spellEnd"/>
      <w:r>
        <w:t xml:space="preserve"> guidance is another option. During this approach, the cervix is dilated, and a curette is inserted and used to scrape the uterine lining, from which the sampled tissue will be sent for histological evaluation under a microscope </w:t>
      </w:r>
      <w:r>
        <w:fldChar w:fldCharType="begin"/>
      </w:r>
      <w:r w:rsidR="006979FF">
        <w:instrText xml:space="preserve"> ADDIN EN.CITE &lt;EndNote&gt;&lt;Cite&gt;&lt;Year&gt;2015&lt;/Year&gt;&lt;RecNum&gt;15642&lt;/RecNum&gt;&lt;DisplayText&gt;[21]&lt;/DisplayText&gt;&lt;record&gt;&lt;rec-number&gt;15642&lt;/rec-number&gt;&lt;foreign-keys&gt;&lt;key app="EN" db-id="dvp0twez5x0059eespxv5fxldvzaavzrrz2e" timestamp="1548645208"&gt;15642&lt;/key&gt;&lt;/foreign-keys&gt;&lt;ref-type name="Journal Article"&gt;17&lt;/ref-type&gt;&lt;contributors&gt;&lt;/contributors&gt;&lt;titles&gt;&lt;title&gt;Practice Bulletin No. 149: Endometrial cancer&lt;/title&gt;&lt;secondary-title&gt;Obstet Gynecol&lt;/secondary-title&gt;&lt;/titles&gt;&lt;periodical&gt;&lt;full-title&gt;Obstet Gynecol&lt;/full-title&gt;&lt;/periodical&gt;&lt;pages&gt;1006-26&lt;/pages&gt;&lt;volume&gt;125&lt;/volume&gt;&lt;number&gt;4&lt;/number&gt;&lt;edition&gt;2015/03/24&lt;/edition&gt;&lt;keywords&gt;&lt;keyword&gt;Antineoplastic Agents/therapeutic use&lt;/keyword&gt;&lt;keyword&gt;Chemotherapy, Adjuvant&lt;/keyword&gt;&lt;keyword&gt;Cytoreduction Surgical Procedures&lt;/keyword&gt;&lt;keyword&gt;Endometrial Neoplasms/*diagnosis/*therapy&lt;/keyword&gt;&lt;keyword&gt;Female&lt;/keyword&gt;&lt;keyword&gt;*Fertility Preservation&lt;/keyword&gt;&lt;keyword&gt;Hormones/therapeutic use&lt;/keyword&gt;&lt;keyword&gt;Humans&lt;/keyword&gt;&lt;keyword&gt;Hysterectomy&lt;/keyword&gt;&lt;keyword&gt;Neoplasm Staging&lt;/keyword&gt;&lt;keyword&gt;Organ Sparing Treatments&lt;/keyword&gt;&lt;keyword&gt;Ovariectomy&lt;/keyword&gt;&lt;keyword&gt;Risk Factors&lt;/keyword&gt;&lt;keyword&gt;Salpingectomy&lt;/keyword&gt;&lt;/keywords&gt;&lt;dates&gt;&lt;year&gt;2015&lt;/year&gt;&lt;pub-dates&gt;&lt;date&gt;Apr&lt;/date&gt;&lt;/pub-dates&gt;&lt;/dates&gt;&lt;isbn&gt;1873-233X (Electronic)&amp;#xD;0029-7844 (Linking)&lt;/isbn&gt;&lt;accession-num&gt;25798986&lt;/accession-num&gt;&lt;urls&gt;&lt;related-urls&gt;&lt;url&gt;https://www.ncbi.nlm.nih.gov/pubmed/25798986&lt;/url&gt;&lt;/related-urls&gt;&lt;/urls&gt;&lt;electronic-resource-num&gt;10.1097/01.AOG.0000462977.61229.de&lt;/electronic-resource-num&gt;&lt;/record&gt;&lt;/Cite&gt;&lt;/EndNote&gt;</w:instrText>
      </w:r>
      <w:r>
        <w:fldChar w:fldCharType="separate"/>
      </w:r>
      <w:r w:rsidR="006979FF">
        <w:rPr>
          <w:noProof/>
        </w:rPr>
        <w:t>[21]</w:t>
      </w:r>
      <w:r>
        <w:fldChar w:fldCharType="end"/>
      </w:r>
      <w:r w:rsidR="004A73FE">
        <w:t>.</w:t>
      </w:r>
    </w:p>
    <w:p w14:paraId="2528D594" w14:textId="77777777" w:rsidR="004A73FE" w:rsidRPr="003B3445" w:rsidRDefault="0018793B" w:rsidP="0018793B">
      <w:pPr>
        <w:pStyle w:val="Heading2"/>
      </w:pPr>
      <w:bookmarkStart w:id="26" w:name="_Toc5874876"/>
      <w:r>
        <w:t>Obesity and Gynecologic Disease</w:t>
      </w:r>
      <w:bookmarkEnd w:id="26"/>
    </w:p>
    <w:p w14:paraId="0B80039D" w14:textId="7DD235EC" w:rsidR="00297379" w:rsidRDefault="00297379" w:rsidP="00297379">
      <w:pPr>
        <w:autoSpaceDE w:val="0"/>
        <w:autoSpaceDN w:val="0"/>
        <w:adjustRightInd w:val="0"/>
        <w:rPr>
          <w:color w:val="000000" w:themeColor="text1"/>
          <w:shd w:val="clear" w:color="auto" w:fill="FFFFFF"/>
        </w:rPr>
      </w:pPr>
      <w:r>
        <w:rPr>
          <w:color w:val="000000" w:themeColor="text1"/>
          <w:shd w:val="clear" w:color="auto" w:fill="FFFFFF"/>
        </w:rPr>
        <w:t xml:space="preserve">According to the World Health Organization, overweight and obesity in adults is defined as excessive fat accumulation that present a risk to health </w:t>
      </w:r>
      <w:r>
        <w:rPr>
          <w:color w:val="000000" w:themeColor="text1"/>
          <w:shd w:val="clear" w:color="auto" w:fill="FFFFFF"/>
        </w:rPr>
        <w:fldChar w:fldCharType="begin"/>
      </w:r>
      <w:r w:rsidR="006979FF">
        <w:rPr>
          <w:color w:val="000000" w:themeColor="text1"/>
          <w:shd w:val="clear" w:color="auto" w:fill="FFFFFF"/>
        </w:rPr>
        <w:instrText xml:space="preserve"> ADDIN EN.CITE &lt;EndNote&gt;&lt;Cite&gt;&lt;Year&gt;2000&lt;/Year&gt;&lt;RecNum&gt;16903&lt;/RecNum&gt;&lt;DisplayText&gt;[25]&lt;/DisplayText&gt;&lt;record&gt;&lt;rec-number&gt;16903&lt;/rec-number&gt;&lt;foreign-keys&gt;&lt;key app="EN" db-id="dvp0twez5x0059eespxv5fxldvzaavzrrz2e" timestamp="1551338543"&gt;16903&lt;/key&gt;&lt;/foreign-keys&gt;&lt;ref-type name="Journal Article"&gt;17&lt;/ref-type&gt;&lt;contributors&gt;&lt;/contributors&gt;&lt;titles&gt;&lt;title&gt;Obesity: preventing and managing the global epidemic. Report of a WHO consultation&lt;/title&gt;&lt;secondary-title&gt;World Health Organ Tech Rep Ser&lt;/secondary-title&gt;&lt;/titles&gt;&lt;periodical&gt;&lt;full-title&gt;World Health Organ Tech Rep Ser&lt;/full-title&gt;&lt;/periodical&gt;&lt;pages&gt;i-xii, 1-253&lt;/pages&gt;&lt;volume&gt;894&lt;/volume&gt;&lt;edition&gt;2001/03/10&lt;/edition&gt;&lt;keywords&gt;&lt;keyword&gt;Adult&lt;/keyword&gt;&lt;keyword&gt;Anthropometry/methods&lt;/keyword&gt;&lt;keyword&gt;Child&lt;/keyword&gt;&lt;keyword&gt;Cost of Illness&lt;/keyword&gt;&lt;keyword&gt;*Global Health&lt;/keyword&gt;&lt;keyword&gt;*Health Planning&lt;/keyword&gt;&lt;keyword&gt;Health Promotion&lt;/keyword&gt;&lt;keyword&gt;Humans&lt;/keyword&gt;&lt;keyword&gt;Obesity/diagnosis/epidemiology/physiopathology/*prevention &amp;amp; control&lt;/keyword&gt;&lt;keyword&gt;Prevalence&lt;/keyword&gt;&lt;keyword&gt;Risk Factors&lt;/keyword&gt;&lt;/keywords&gt;&lt;dates&gt;&lt;year&gt;2000&lt;/year&gt;&lt;/dates&gt;&lt;isbn&gt;0512-3054 (Print)&amp;#xD;0512-3054 (Linking)&lt;/isbn&gt;&lt;accession-num&gt;11234459&lt;/accession-num&gt;&lt;urls&gt;&lt;related-urls&gt;&lt;url&gt;https://www.ncbi.nlm.nih.gov/pubmed/11234459&lt;/url&gt;&lt;/related-urls&gt;&lt;/urls&gt;&lt;/record&gt;&lt;/Cite&gt;&lt;/EndNote&gt;</w:instrText>
      </w:r>
      <w:r>
        <w:rPr>
          <w:color w:val="000000" w:themeColor="text1"/>
          <w:shd w:val="clear" w:color="auto" w:fill="FFFFFF"/>
        </w:rPr>
        <w:fldChar w:fldCharType="separate"/>
      </w:r>
      <w:r w:rsidR="006979FF">
        <w:rPr>
          <w:noProof/>
          <w:color w:val="000000" w:themeColor="text1"/>
          <w:shd w:val="clear" w:color="auto" w:fill="FFFFFF"/>
        </w:rPr>
        <w:t>[25]</w:t>
      </w:r>
      <w:r>
        <w:rPr>
          <w:color w:val="000000" w:themeColor="text1"/>
          <w:shd w:val="clear" w:color="auto" w:fill="FFFFFF"/>
        </w:rPr>
        <w:fldChar w:fldCharType="end"/>
      </w:r>
      <w:r>
        <w:rPr>
          <w:color w:val="000000" w:themeColor="text1"/>
          <w:shd w:val="clear" w:color="auto" w:fill="FFFFFF"/>
        </w:rPr>
        <w:t>. The body mass index (BMI), a widely used measure of weight status, is a person’s weight in kilograms</w:t>
      </w:r>
      <w:r w:rsidRPr="00191926">
        <w:rPr>
          <w:color w:val="000000" w:themeColor="text1"/>
        </w:rPr>
        <w:t xml:space="preserve"> </w:t>
      </w:r>
      <w:r>
        <w:rPr>
          <w:color w:val="000000" w:themeColor="text1"/>
        </w:rPr>
        <w:t>(</w:t>
      </w:r>
      <w:r w:rsidRPr="00BA3D4B">
        <w:rPr>
          <w:color w:val="000000" w:themeColor="text1"/>
        </w:rPr>
        <w:t>k</w:t>
      </w:r>
      <w:r>
        <w:rPr>
          <w:color w:val="000000" w:themeColor="text1"/>
        </w:rPr>
        <w:t>g)</w:t>
      </w:r>
      <w:r>
        <w:rPr>
          <w:color w:val="000000" w:themeColor="text1"/>
          <w:shd w:val="clear" w:color="auto" w:fill="FFFFFF"/>
        </w:rPr>
        <w:t xml:space="preserve"> divided by the square of height in meters (</w:t>
      </w:r>
      <w:r w:rsidRPr="00BA3D4B">
        <w:rPr>
          <w:color w:val="000000" w:themeColor="text1"/>
        </w:rPr>
        <w:t>m</w:t>
      </w:r>
      <w:r w:rsidRPr="00BA3D4B">
        <w:rPr>
          <w:color w:val="000000" w:themeColor="text1"/>
          <w:vertAlign w:val="superscript"/>
        </w:rPr>
        <w:t>2</w:t>
      </w:r>
      <w:r>
        <w:rPr>
          <w:color w:val="000000" w:themeColor="text1"/>
          <w:shd w:val="clear" w:color="auto" w:fill="FFFFFF"/>
        </w:rPr>
        <w:t xml:space="preserve">) </w:t>
      </w:r>
      <w:r>
        <w:rPr>
          <w:color w:val="000000" w:themeColor="text1"/>
          <w:shd w:val="clear" w:color="auto" w:fill="FFFFFF"/>
        </w:rPr>
        <w:fldChar w:fldCharType="begin"/>
      </w:r>
      <w:r w:rsidR="006979FF">
        <w:rPr>
          <w:color w:val="000000" w:themeColor="text1"/>
          <w:shd w:val="clear" w:color="auto" w:fill="FFFFFF"/>
        </w:rPr>
        <w:instrText xml:space="preserve"> ADDIN EN.CITE &lt;EndNote&gt;&lt;Cite&gt;&lt;Year&gt;2000&lt;/Year&gt;&lt;RecNum&gt;15935&lt;/RecNum&gt;&lt;DisplayText&gt;[25]&lt;/DisplayText&gt;&lt;record&gt;&lt;rec-number&gt;15935&lt;/rec-number&gt;&lt;foreign-keys&gt;&lt;key app="EN" db-id="dvp0twez5x0059eespxv5fxldvzaavzrrz2e" timestamp="1548649871"&gt;15935&lt;/key&gt;&lt;/foreign-keys&gt;&lt;ref-type name="Journal Article"&gt;17&lt;/ref-type&gt;&lt;contributors&gt;&lt;/contributors&gt;&lt;titles&gt;&lt;title&gt;Obesity: preventing and managing the global epidemic. Report of a WHO consultation&lt;/title&gt;&lt;secondary-title&gt;World Health Organ Tech Rep Ser&lt;/secondary-title&gt;&lt;/titles&gt;&lt;periodical&gt;&lt;full-title&gt;World Health Organ Tech Rep Ser&lt;/full-title&gt;&lt;/periodical&gt;&lt;pages&gt;i-xii, 1-253&lt;/pages&gt;&lt;volume&gt;894&lt;/volume&gt;&lt;edition&gt;2001/03/10&lt;/edition&gt;&lt;keywords&gt;&lt;keyword&gt;Adult&lt;/keyword&gt;&lt;keyword&gt;Anthropometry/methods&lt;/keyword&gt;&lt;keyword&gt;Child&lt;/keyword&gt;&lt;keyword&gt;Cost of Illness&lt;/keyword&gt;&lt;keyword&gt;*Global Health&lt;/keyword&gt;&lt;keyword&gt;*Health Planning&lt;/keyword&gt;&lt;keyword&gt;Health Promotion&lt;/keyword&gt;&lt;keyword&gt;Humans&lt;/keyword&gt;&lt;keyword&gt;Obesity/diagnosis/epidemiology/physiopathology/*prevention &amp;amp; control&lt;/keyword&gt;&lt;keyword&gt;Prevalence&lt;/keyword&gt;&lt;keyword&gt;Risk Factors&lt;/keyword&gt;&lt;/keywords&gt;&lt;dates&gt;&lt;year&gt;2000&lt;/year&gt;&lt;/dates&gt;&lt;isbn&gt;0512-3054 (Print)&amp;#xD;0512-3054 (Linking)&lt;/isbn&gt;&lt;accession-num&gt;11234459&lt;/accession-num&gt;&lt;urls&gt;&lt;related-urls&gt;&lt;url&gt;https://www.ncbi.nlm.nih.gov/pubmed/11234459&lt;/url&gt;&lt;/related-urls&gt;&lt;/urls&gt;&lt;/record&gt;&lt;/Cite&gt;&lt;/EndNote&gt;</w:instrText>
      </w:r>
      <w:r>
        <w:rPr>
          <w:color w:val="000000" w:themeColor="text1"/>
          <w:shd w:val="clear" w:color="auto" w:fill="FFFFFF"/>
        </w:rPr>
        <w:fldChar w:fldCharType="separate"/>
      </w:r>
      <w:r w:rsidR="006979FF">
        <w:rPr>
          <w:noProof/>
          <w:color w:val="000000" w:themeColor="text1"/>
          <w:shd w:val="clear" w:color="auto" w:fill="FFFFFF"/>
        </w:rPr>
        <w:t>[25]</w:t>
      </w:r>
      <w:r>
        <w:rPr>
          <w:color w:val="000000" w:themeColor="text1"/>
          <w:shd w:val="clear" w:color="auto" w:fill="FFFFFF"/>
        </w:rPr>
        <w:fldChar w:fldCharType="end"/>
      </w:r>
      <w:r>
        <w:rPr>
          <w:color w:val="000000" w:themeColor="text1"/>
          <w:shd w:val="clear" w:color="auto" w:fill="FFFFFF"/>
        </w:rPr>
        <w:t xml:space="preserve">. An adult with a BMI between 25 and 30 is considered overweight. A BMI 30 or higher indicates obesity </w:t>
      </w:r>
      <w:r>
        <w:rPr>
          <w:rFonts w:hint="eastAsia"/>
          <w:color w:val="000000" w:themeColor="text1"/>
          <w:shd w:val="clear" w:color="auto" w:fill="FFFFFF"/>
        </w:rPr>
        <w:t>in</w:t>
      </w:r>
      <w:r>
        <w:rPr>
          <w:color w:val="000000" w:themeColor="text1"/>
          <w:shd w:val="clear" w:color="auto" w:fill="FFFFFF"/>
        </w:rPr>
        <w:t xml:space="preserve"> adulthood</w:t>
      </w:r>
      <w:r>
        <w:rPr>
          <w:rFonts w:hint="eastAsia"/>
          <w:color w:val="000000" w:themeColor="text1"/>
          <w:shd w:val="clear" w:color="auto" w:fill="FFFFFF"/>
        </w:rPr>
        <w:t>.</w:t>
      </w:r>
      <w:r>
        <w:rPr>
          <w:color w:val="000000" w:themeColor="text1"/>
          <w:shd w:val="clear" w:color="auto" w:fill="FFFFFF"/>
        </w:rPr>
        <w:t xml:space="preserve"> Obesity is commonly subdivided into three categories based on BMI level: Class 1 obesity (BMI 30-&lt;35</w:t>
      </w:r>
      <w:r w:rsidRPr="00B041F8">
        <w:rPr>
          <w:color w:val="000000" w:themeColor="text1"/>
          <w:shd w:val="clear" w:color="auto" w:fill="FFFFFF"/>
        </w:rPr>
        <w:t xml:space="preserve"> </w:t>
      </w:r>
      <w:r w:rsidRPr="003B3445">
        <w:rPr>
          <w:color w:val="000000" w:themeColor="text1"/>
          <w:shd w:val="clear" w:color="auto" w:fill="FFFFFF"/>
        </w:rPr>
        <w:t>kg/m</w:t>
      </w:r>
      <w:r w:rsidRPr="003B3445">
        <w:rPr>
          <w:color w:val="000000" w:themeColor="text1"/>
          <w:shd w:val="clear" w:color="auto" w:fill="FFFFFF"/>
          <w:vertAlign w:val="superscript"/>
        </w:rPr>
        <w:t>2</w:t>
      </w:r>
      <w:r>
        <w:rPr>
          <w:color w:val="000000" w:themeColor="text1"/>
          <w:shd w:val="clear" w:color="auto" w:fill="FFFFFF"/>
        </w:rPr>
        <w:t>);</w:t>
      </w:r>
      <w:r w:rsidRPr="00125DE5">
        <w:rPr>
          <w:color w:val="000000" w:themeColor="text1"/>
          <w:shd w:val="clear" w:color="auto" w:fill="FFFFFF"/>
        </w:rPr>
        <w:t xml:space="preserve"> </w:t>
      </w:r>
      <w:r>
        <w:rPr>
          <w:color w:val="000000" w:themeColor="text1"/>
          <w:shd w:val="clear" w:color="auto" w:fill="FFFFFF"/>
        </w:rPr>
        <w:t>Class 2 obesity (BMI 35-&lt;40</w:t>
      </w:r>
      <w:r w:rsidRPr="00B041F8">
        <w:rPr>
          <w:color w:val="000000" w:themeColor="text1"/>
          <w:shd w:val="clear" w:color="auto" w:fill="FFFFFF"/>
        </w:rPr>
        <w:t xml:space="preserve"> </w:t>
      </w:r>
      <w:r w:rsidRPr="003B3445">
        <w:rPr>
          <w:color w:val="000000" w:themeColor="text1"/>
          <w:shd w:val="clear" w:color="auto" w:fill="FFFFFF"/>
        </w:rPr>
        <w:t>kg/m</w:t>
      </w:r>
      <w:r w:rsidRPr="003B3445">
        <w:rPr>
          <w:color w:val="000000" w:themeColor="text1"/>
          <w:shd w:val="clear" w:color="auto" w:fill="FFFFFF"/>
          <w:vertAlign w:val="superscript"/>
        </w:rPr>
        <w:t>2</w:t>
      </w:r>
      <w:r>
        <w:rPr>
          <w:color w:val="000000" w:themeColor="text1"/>
          <w:shd w:val="clear" w:color="auto" w:fill="FFFFFF"/>
        </w:rPr>
        <w:t>); Class 3 obesity BMI</w:t>
      </w:r>
      <w:r w:rsidRPr="00B041F8">
        <w:rPr>
          <w:color w:val="000000" w:themeColor="text1"/>
          <w:shd w:val="clear" w:color="auto" w:fill="FFFFFF"/>
        </w:rPr>
        <w:t xml:space="preserve"> </w:t>
      </w:r>
      <w:r>
        <w:rPr>
          <w:color w:val="000000" w:themeColor="text1"/>
          <w:shd w:val="clear" w:color="auto" w:fill="FFFFFF"/>
        </w:rPr>
        <w:t xml:space="preserve">≥40 </w:t>
      </w:r>
      <w:r w:rsidRPr="003B3445">
        <w:rPr>
          <w:color w:val="000000" w:themeColor="text1"/>
          <w:shd w:val="clear" w:color="auto" w:fill="FFFFFF"/>
        </w:rPr>
        <w:t>kg/m</w:t>
      </w:r>
      <w:r w:rsidRPr="003B3445">
        <w:rPr>
          <w:color w:val="000000" w:themeColor="text1"/>
          <w:shd w:val="clear" w:color="auto" w:fill="FFFFFF"/>
          <w:vertAlign w:val="superscript"/>
        </w:rPr>
        <w:t>2</w:t>
      </w:r>
      <w:r>
        <w:rPr>
          <w:color w:val="000000" w:themeColor="text1"/>
          <w:shd w:val="clear" w:color="auto" w:fill="FFFFFF"/>
        </w:rPr>
        <w:t xml:space="preserve">). </w:t>
      </w:r>
      <w:r w:rsidRPr="00930B9C">
        <w:rPr>
          <w:noProof/>
        </w:rPr>
        <w:t>Severe obesity is de</w:t>
      </w:r>
      <w:r w:rsidRPr="003B2291">
        <w:rPr>
          <w:noProof/>
        </w:rPr>
        <w:t xml:space="preserve">fined as </w:t>
      </w:r>
      <w:r>
        <w:rPr>
          <w:noProof/>
        </w:rPr>
        <w:t xml:space="preserve">class 3 obesity </w:t>
      </w:r>
      <w:r w:rsidRPr="00652AE0">
        <w:rPr>
          <w:noProof/>
        </w:rPr>
        <w:t xml:space="preserve">or </w:t>
      </w:r>
      <w:r>
        <w:rPr>
          <w:noProof/>
        </w:rPr>
        <w:t xml:space="preserve">at least class 2 obesity </w:t>
      </w:r>
      <w:r w:rsidRPr="00652AE0">
        <w:rPr>
          <w:noProof/>
        </w:rPr>
        <w:t xml:space="preserve">with an </w:t>
      </w:r>
      <w:r w:rsidRPr="00B041F8">
        <w:rPr>
          <w:noProof/>
        </w:rPr>
        <w:t>obesity-related comorbidity</w:t>
      </w:r>
      <w:r>
        <w:rPr>
          <w:noProof/>
        </w:rPr>
        <w:t xml:space="preserve"> </w:t>
      </w:r>
      <w:r>
        <w:rPr>
          <w:noProof/>
        </w:rPr>
        <w:fldChar w:fldCharType="begin"/>
      </w:r>
      <w:r w:rsidR="006979FF">
        <w:rPr>
          <w:noProof/>
        </w:rPr>
        <w:instrText xml:space="preserve"> ADDIN EN.CITE &lt;EndNote&gt;&lt;Cite&gt;&lt;RecNum&gt;17094&lt;/RecNum&gt;&lt;DisplayText&gt;[26]&lt;/DisplayText&gt;&lt;record&gt;&lt;rec-number&gt;17094&lt;/rec-number&gt;&lt;foreign-keys&gt;&lt;key app="EN" db-id="dvp0twez5x0059eespxv5fxldvzaavzrrz2e" timestamp="1552255762"&gt;17094&lt;/key&gt;&lt;/foreign-keys&gt;&lt;ref-type name="Web Page"&gt;12&lt;/ref-type&gt;&lt;contributors&gt;&lt;/contributors&gt;&lt;titles&gt;&lt;title&gt;What is Obesity?&lt;/title&gt;&lt;/titles&gt;&lt;volume&gt;2019&lt;/volume&gt;&lt;number&gt;March 10&lt;/number&gt;&lt;dates&gt;&lt;/dates&gt;&lt;urls&gt;&lt;related-urls&gt;&lt;url&gt;https://www.obesityaction.org/get-educated/understanding-your-weight-and-health/what-is-obesity/&lt;/url&gt;&lt;/related-urls&gt;&lt;/urls&gt;&lt;/record&gt;&lt;/Cite&gt;&lt;/EndNote&gt;</w:instrText>
      </w:r>
      <w:r>
        <w:rPr>
          <w:noProof/>
        </w:rPr>
        <w:fldChar w:fldCharType="separate"/>
      </w:r>
      <w:r w:rsidR="006979FF">
        <w:rPr>
          <w:noProof/>
        </w:rPr>
        <w:t>[26]</w:t>
      </w:r>
      <w:r>
        <w:rPr>
          <w:noProof/>
        </w:rPr>
        <w:fldChar w:fldCharType="end"/>
      </w:r>
      <w:r>
        <w:rPr>
          <w:noProof/>
        </w:rPr>
        <w:t>.</w:t>
      </w:r>
    </w:p>
    <w:p w14:paraId="6A3B7867" w14:textId="40A16B13" w:rsidR="004A73FE" w:rsidRPr="008536BE" w:rsidRDefault="00297379" w:rsidP="008536BE">
      <w:pPr>
        <w:autoSpaceDE w:val="0"/>
        <w:autoSpaceDN w:val="0"/>
        <w:adjustRightInd w:val="0"/>
        <w:rPr>
          <w:color w:val="000000" w:themeColor="text1"/>
        </w:rPr>
      </w:pPr>
      <w:r>
        <w:rPr>
          <w:color w:val="000000" w:themeColor="text1"/>
          <w:shd w:val="clear" w:color="auto" w:fill="FFFFFF"/>
        </w:rPr>
        <w:t xml:space="preserve">Worldwide prevalence of </w:t>
      </w:r>
      <w:r w:rsidRPr="005058AB">
        <w:rPr>
          <w:color w:val="000000" w:themeColor="text1"/>
          <w:shd w:val="clear" w:color="auto" w:fill="FFFFFF"/>
        </w:rPr>
        <w:t xml:space="preserve">obesity has almost </w:t>
      </w:r>
      <w:r>
        <w:rPr>
          <w:color w:val="000000" w:themeColor="text1"/>
          <w:shd w:val="clear" w:color="auto" w:fill="FFFFFF"/>
        </w:rPr>
        <w:t>doubled between 1980 and 2014</w:t>
      </w:r>
      <w:r w:rsidRPr="005058AB">
        <w:rPr>
          <w:color w:val="000000" w:themeColor="text1"/>
          <w:shd w:val="clear" w:color="auto" w:fill="FFFFFF"/>
        </w:rPr>
        <w:t xml:space="preserve"> </w:t>
      </w:r>
      <w:r>
        <w:rPr>
          <w:color w:val="000000" w:themeColor="text1"/>
          <w:shd w:val="clear" w:color="auto" w:fill="FFFFFF"/>
        </w:rPr>
        <w:fldChar w:fldCharType="begin"/>
      </w:r>
      <w:r w:rsidR="006979FF">
        <w:rPr>
          <w:color w:val="000000" w:themeColor="text1"/>
          <w:shd w:val="clear" w:color="auto" w:fill="FFFFFF"/>
        </w:rPr>
        <w:instrText xml:space="preserve"> ADDIN EN.CITE &lt;EndNote&gt;&lt;Cite&gt;&lt;Author&gt;WHO&lt;/Author&gt;&lt;Year&gt;2014&lt;/Year&gt;&lt;RecNum&gt;17085&lt;/RecNum&gt;&lt;DisplayText&gt;[27]&lt;/DisplayText&gt;&lt;record&gt;&lt;rec-number&gt;17085&lt;/rec-number&gt;&lt;foreign-keys&gt;&lt;key app="EN" db-id="dvp0twez5x0059eespxv5fxldvzaavzrrz2e" timestamp="1551426560"&gt;17085&lt;/key&gt;&lt;/foreign-keys&gt;&lt;ref-type name="Web Page"&gt;12&lt;/ref-type&gt;&lt;contributors&gt;&lt;authors&gt;&lt;author&gt;WHO&lt;/author&gt;&lt;/authors&gt;&lt;tertiary-authors&gt;&lt;author&gt;Geneva, Switzerland: World Health Organization&lt;/author&gt;&lt;/tertiary-authors&gt;&lt;/contributors&gt;&lt;titles&gt;&lt;title&gt;Global status report on noncommunicable diseases 2014&lt;/title&gt;&lt;/titles&gt;&lt;volume&gt;2019&lt;/volume&gt;&lt;number&gt;Feburary 27&lt;/number&gt;&lt;dates&gt;&lt;year&gt;2014&lt;/year&gt;&lt;/dates&gt;&lt;urls&gt;&lt;related-urls&gt;&lt;url&gt;  http://apps.who.int/iris/bitstream/10665/148114/1/9789241564854_eng.pdf?ua=1.&lt;/url&gt;&lt;/related-urls&gt;&lt;/urls&gt;&lt;/record&gt;&lt;/Cite&gt;&lt;/EndNote&gt;</w:instrText>
      </w:r>
      <w:r>
        <w:rPr>
          <w:color w:val="000000" w:themeColor="text1"/>
          <w:shd w:val="clear" w:color="auto" w:fill="FFFFFF"/>
        </w:rPr>
        <w:fldChar w:fldCharType="separate"/>
      </w:r>
      <w:r w:rsidR="006979FF">
        <w:rPr>
          <w:noProof/>
          <w:color w:val="000000" w:themeColor="text1"/>
          <w:shd w:val="clear" w:color="auto" w:fill="FFFFFF"/>
        </w:rPr>
        <w:t>[27]</w:t>
      </w:r>
      <w:r>
        <w:rPr>
          <w:color w:val="000000" w:themeColor="text1"/>
          <w:shd w:val="clear" w:color="auto" w:fill="FFFFFF"/>
        </w:rPr>
        <w:fldChar w:fldCharType="end"/>
      </w:r>
      <w:r w:rsidRPr="005058AB">
        <w:rPr>
          <w:color w:val="000000" w:themeColor="text1"/>
          <w:shd w:val="clear" w:color="auto" w:fill="FFFFFF"/>
        </w:rPr>
        <w:t xml:space="preserve">. In 2016, 39% and 13% of adults aged 18 years and over were overweight and obese. In </w:t>
      </w:r>
      <w:r>
        <w:rPr>
          <w:color w:val="000000" w:themeColor="text1"/>
          <w:shd w:val="clear" w:color="auto" w:fill="FFFFFF"/>
        </w:rPr>
        <w:t xml:space="preserve">the </w:t>
      </w:r>
      <w:r w:rsidRPr="005058AB">
        <w:rPr>
          <w:color w:val="000000" w:themeColor="text1"/>
          <w:shd w:val="clear" w:color="auto" w:fill="FFFFFF"/>
        </w:rPr>
        <w:t xml:space="preserve">United States, obesity affected about 93.3 million (39.8%) of adults in </w:t>
      </w:r>
      <w:r>
        <w:rPr>
          <w:color w:val="000000" w:themeColor="text1"/>
          <w:shd w:val="clear" w:color="auto" w:fill="FFFFFF"/>
        </w:rPr>
        <w:t xml:space="preserve">the years </w:t>
      </w:r>
      <w:r w:rsidRPr="005058AB">
        <w:rPr>
          <w:color w:val="000000" w:themeColor="text1"/>
          <w:shd w:val="clear" w:color="auto" w:fill="FFFFFF"/>
        </w:rPr>
        <w:t>2015</w:t>
      </w:r>
      <w:r>
        <w:rPr>
          <w:color w:val="000000" w:themeColor="text1"/>
          <w:shd w:val="clear" w:color="auto" w:fill="FFFFFF"/>
        </w:rPr>
        <w:t xml:space="preserve"> and </w:t>
      </w:r>
      <w:r w:rsidRPr="005058AB">
        <w:rPr>
          <w:color w:val="000000" w:themeColor="text1"/>
          <w:shd w:val="clear" w:color="auto" w:fill="FFFFFF"/>
        </w:rPr>
        <w:t xml:space="preserve">2016 </w:t>
      </w:r>
      <w:r w:rsidRPr="005058AB">
        <w:rPr>
          <w:color w:val="000000" w:themeColor="text1"/>
          <w:shd w:val="clear" w:color="auto" w:fill="FFFFFF"/>
        </w:rPr>
        <w:fldChar w:fldCharType="begin"/>
      </w:r>
      <w:r w:rsidR="006979FF">
        <w:rPr>
          <w:color w:val="000000" w:themeColor="text1"/>
          <w:shd w:val="clear" w:color="auto" w:fill="FFFFFF"/>
        </w:rPr>
        <w:instrText xml:space="preserve"> ADDIN EN.CITE &lt;EndNote&gt;&lt;Cite&gt;&lt;Author&gt;Hales&lt;/Author&gt;&lt;Year&gt;2017&lt;/Year&gt;&lt;RecNum&gt;15937&lt;/RecNum&gt;&lt;DisplayText&gt;[28]&lt;/DisplayText&gt;&lt;record&gt;&lt;rec-number&gt;15937&lt;/rec-number&gt;&lt;foreign-keys&gt;&lt;key app="EN" db-id="dvp0twez5x0059eespxv5fxldvzaavzrrz2e" timestamp="1548651812"&gt;15937&lt;/key&gt;&lt;/foreign-keys&gt;&lt;ref-type name="Journal Article"&gt;17&lt;/ref-type&gt;&lt;contributors&gt;&lt;authors&gt;&lt;author&gt;Hales, C. M.&lt;/author&gt;&lt;author&gt;Carroll, M. D.&lt;/author&gt;&lt;author&gt;Fryar, C. D.&lt;/author&gt;&lt;author&gt;Ogden, C. L.&lt;/author&gt;&lt;/authors&gt;&lt;/contributors&gt;&lt;titles&gt;&lt;title&gt;Prevalence of Obesity Among Adults and Youth: United States, 2015-2016&lt;/title&gt;&lt;secondary-title&gt;NCHS Data Brief&lt;/secondary-title&gt;&lt;/titles&gt;&lt;periodical&gt;&lt;full-title&gt;NCHS Data Brief&lt;/full-title&gt;&lt;/periodical&gt;&lt;pages&gt;1-8&lt;/pages&gt;&lt;number&gt;288&lt;/number&gt;&lt;edition&gt;2017/11/21&lt;/edition&gt;&lt;keywords&gt;&lt;keyword&gt;Adolescent&lt;/keyword&gt;&lt;keyword&gt;Adult&lt;/keyword&gt;&lt;keyword&gt;African Americans/statistics &amp;amp; numerical data&lt;/keyword&gt;&lt;keyword&gt;Age Distribution&lt;/keyword&gt;&lt;keyword&gt;Aged&lt;/keyword&gt;&lt;keyword&gt;Body Mass Index&lt;/keyword&gt;&lt;keyword&gt;Child&lt;/keyword&gt;&lt;keyword&gt;Child, Preschool&lt;/keyword&gt;&lt;keyword&gt;Female&lt;/keyword&gt;&lt;keyword&gt;Hispanic Americans/statistics &amp;amp; numerical data&lt;/keyword&gt;&lt;keyword&gt;Humans&lt;/keyword&gt;&lt;keyword&gt;Male&lt;/keyword&gt;&lt;keyword&gt;Middle Aged&lt;/keyword&gt;&lt;keyword&gt;Obesity/*epidemiology/ethnology&lt;/keyword&gt;&lt;keyword&gt;Pediatric Obesity/epidemiology&lt;/keyword&gt;&lt;keyword&gt;Prevalence&lt;/keyword&gt;&lt;keyword&gt;Sex Distribution&lt;/keyword&gt;&lt;keyword&gt;United States&lt;/keyword&gt;&lt;keyword&gt;Young Adult&lt;/keyword&gt;&lt;/keywords&gt;&lt;dates&gt;&lt;year&gt;2017&lt;/year&gt;&lt;pub-dates&gt;&lt;date&gt;Oct&lt;/date&gt;&lt;/pub-dates&gt;&lt;/dates&gt;&lt;isbn&gt;1941-4927 (Electronic)&amp;#xD;1941-4935 (Linking)&lt;/isbn&gt;&lt;accession-num&gt;29155689&lt;/accession-num&gt;&lt;urls&gt;&lt;related-urls&gt;&lt;url&gt;https://www.ncbi.nlm.nih.gov/pubmed/29155689&lt;/url&gt;&lt;/related-urls&gt;&lt;/urls&gt;&lt;/record&gt;&lt;/Cite&gt;&lt;/EndNote&gt;</w:instrText>
      </w:r>
      <w:r w:rsidRPr="005058AB">
        <w:rPr>
          <w:color w:val="000000" w:themeColor="text1"/>
          <w:shd w:val="clear" w:color="auto" w:fill="FFFFFF"/>
        </w:rPr>
        <w:fldChar w:fldCharType="separate"/>
      </w:r>
      <w:r w:rsidR="006979FF">
        <w:rPr>
          <w:noProof/>
          <w:color w:val="000000" w:themeColor="text1"/>
          <w:shd w:val="clear" w:color="auto" w:fill="FFFFFF"/>
        </w:rPr>
        <w:t>[28]</w:t>
      </w:r>
      <w:r w:rsidRPr="005058AB">
        <w:rPr>
          <w:color w:val="000000" w:themeColor="text1"/>
          <w:shd w:val="clear" w:color="auto" w:fill="FFFFFF"/>
        </w:rPr>
        <w:fldChar w:fldCharType="end"/>
      </w:r>
      <w:r w:rsidRPr="005058AB">
        <w:rPr>
          <w:color w:val="000000" w:themeColor="text1"/>
          <w:shd w:val="clear" w:color="auto" w:fill="FFFFFF"/>
        </w:rPr>
        <w:t>. O</w:t>
      </w:r>
      <w:r w:rsidRPr="00656CE9">
        <w:rPr>
          <w:color w:val="000000" w:themeColor="text1"/>
          <w:shd w:val="clear" w:color="auto" w:fill="FFFFFF"/>
        </w:rPr>
        <w:t xml:space="preserve">besity </w:t>
      </w:r>
      <w:r>
        <w:rPr>
          <w:color w:val="000000" w:themeColor="text1"/>
          <w:shd w:val="clear" w:color="auto" w:fill="FFFFFF"/>
        </w:rPr>
        <w:t xml:space="preserve">is associated with </w:t>
      </w:r>
      <w:r w:rsidRPr="00656CE9">
        <w:rPr>
          <w:color w:val="000000" w:themeColor="text1"/>
          <w:shd w:val="clear" w:color="auto" w:fill="FFFFFF"/>
        </w:rPr>
        <w:t xml:space="preserve">chronic diseases, including diabetes, cardiovascular diseases and </w:t>
      </w:r>
      <w:r>
        <w:rPr>
          <w:color w:val="000000" w:themeColor="text1"/>
          <w:shd w:val="clear" w:color="auto" w:fill="FFFFFF"/>
        </w:rPr>
        <w:t xml:space="preserve">certain types of </w:t>
      </w:r>
      <w:r w:rsidRPr="00656CE9">
        <w:rPr>
          <w:color w:val="000000" w:themeColor="text1"/>
          <w:shd w:val="clear" w:color="auto" w:fill="FFFFFF"/>
        </w:rPr>
        <w:t>cancer</w:t>
      </w:r>
      <w:r>
        <w:rPr>
          <w:color w:val="000000" w:themeColor="text1"/>
          <w:shd w:val="clear" w:color="auto" w:fill="FFFFFF"/>
        </w:rPr>
        <w:t xml:space="preserve"> </w:t>
      </w:r>
      <w:r>
        <w:rPr>
          <w:color w:val="000000" w:themeColor="text1"/>
          <w:shd w:val="clear" w:color="auto" w:fill="FFFFFF"/>
        </w:rPr>
        <w:fldChar w:fldCharType="begin"/>
      </w:r>
      <w:r w:rsidR="006979FF">
        <w:rPr>
          <w:color w:val="000000" w:themeColor="text1"/>
          <w:shd w:val="clear" w:color="auto" w:fill="FFFFFF"/>
        </w:rPr>
        <w:instrText xml:space="preserve"> ADDIN EN.CITE &lt;EndNote&gt;&lt;Cite&gt;&lt;Year&gt;2014&lt;/Year&gt;&lt;RecNum&gt;15938&lt;/RecNum&gt;&lt;DisplayText&gt;[29]&lt;/DisplayText&gt;&lt;record&gt;&lt;rec-number&gt;15938&lt;/rec-number&gt;&lt;foreign-keys&gt;&lt;key app="EN" db-id="dvp0twez5x0059eespxv5fxldvzaavzrrz2e" timestamp="1548652289"&gt;15938&lt;/key&gt;&lt;/foreign-keys&gt;&lt;ref-type name="Journal Article"&gt;17&lt;/ref-type&gt;&lt;contributors&gt;&lt;/contributors&gt;&lt;titles&gt;&lt;title&gt;Guidelines (2013) for managing overweight and obesity in adults. Preface to the Expert Panel Report (comprehensive version which includes systematic evidence review, evidence statements, and recommendations)&lt;/title&gt;&lt;secondary-title&gt;Obesity (Silver Spring)&lt;/secondary-title&gt;&lt;/titles&gt;&lt;periodical&gt;&lt;full-title&gt;Obesity (Silver Spring)&lt;/full-title&gt;&lt;/periodical&gt;&lt;pages&gt;S40&lt;/pages&gt;&lt;volume&gt;22 Suppl 2&lt;/volume&gt;&lt;edition&gt;2014/06/26&lt;/edition&gt;&lt;keywords&gt;&lt;keyword&gt;Adult&lt;/keyword&gt;&lt;keyword&gt;*Disease Management&lt;/keyword&gt;&lt;keyword&gt;Evidence-Based Medicine&lt;/keyword&gt;&lt;keyword&gt;Humans&lt;/keyword&gt;&lt;keyword&gt;Obesity/prevention &amp;amp; control/*therapy&lt;/keyword&gt;&lt;keyword&gt;Practice Guidelines as Topic&lt;/keyword&gt;&lt;keyword&gt;Primary Health Care&lt;/keyword&gt;&lt;keyword&gt;Review Literature as Topic&lt;/keyword&gt;&lt;/keywords&gt;&lt;dates&gt;&lt;year&gt;2014&lt;/year&gt;&lt;pub-dates&gt;&lt;date&gt;Jul&lt;/date&gt;&lt;/pub-dates&gt;&lt;/dates&gt;&lt;isbn&gt;1930-739X (Electronic)&amp;#xD;1930-7381 (Linking)&lt;/isbn&gt;&lt;accession-num&gt;24961824&lt;/accession-num&gt;&lt;urls&gt;&lt;related-urls&gt;&lt;url&gt;https://www.ncbi.nlm.nih.gov/pubmed/24961824&lt;/url&gt;&lt;/related-urls&gt;&lt;/urls&gt;&lt;electronic-resource-num&gt;10.1002/oby.20822&lt;/electronic-resource-num&gt;&lt;/record&gt;&lt;/Cite&gt;&lt;/EndNote&gt;</w:instrText>
      </w:r>
      <w:r>
        <w:rPr>
          <w:color w:val="000000" w:themeColor="text1"/>
          <w:shd w:val="clear" w:color="auto" w:fill="FFFFFF"/>
        </w:rPr>
        <w:fldChar w:fldCharType="separate"/>
      </w:r>
      <w:r w:rsidR="006979FF">
        <w:rPr>
          <w:noProof/>
          <w:color w:val="000000" w:themeColor="text1"/>
          <w:shd w:val="clear" w:color="auto" w:fill="FFFFFF"/>
        </w:rPr>
        <w:t>[29]</w:t>
      </w:r>
      <w:r>
        <w:rPr>
          <w:color w:val="000000" w:themeColor="text1"/>
          <w:shd w:val="clear" w:color="auto" w:fill="FFFFFF"/>
        </w:rPr>
        <w:fldChar w:fldCharType="end"/>
      </w:r>
      <w:r w:rsidRPr="00656CE9">
        <w:rPr>
          <w:color w:val="000000" w:themeColor="text1"/>
          <w:shd w:val="clear" w:color="auto" w:fill="FFFFFF"/>
        </w:rPr>
        <w:t>.</w:t>
      </w:r>
      <w:r>
        <w:rPr>
          <w:color w:val="000000" w:themeColor="text1"/>
          <w:shd w:val="clear" w:color="auto" w:fill="FFFFFF"/>
        </w:rPr>
        <w:t xml:space="preserve"> With the epidemic and the </w:t>
      </w:r>
      <w:r>
        <w:rPr>
          <w:rFonts w:hint="eastAsia"/>
          <w:color w:val="000000" w:themeColor="text1"/>
          <w:shd w:val="clear" w:color="auto" w:fill="FFFFFF"/>
        </w:rPr>
        <w:t>up</w:t>
      </w:r>
      <w:r>
        <w:rPr>
          <w:color w:val="000000" w:themeColor="text1"/>
          <w:shd w:val="clear" w:color="auto" w:fill="FFFFFF"/>
        </w:rPr>
        <w:t xml:space="preserve">trend of obesity among both adolescents and adults in the US, we expect that the prevalence of obesity will </w:t>
      </w:r>
      <w:r>
        <w:rPr>
          <w:rFonts w:hint="eastAsia"/>
          <w:color w:val="000000" w:themeColor="text1"/>
          <w:shd w:val="clear" w:color="auto" w:fill="FFFFFF"/>
        </w:rPr>
        <w:t>keep</w:t>
      </w:r>
      <w:r>
        <w:rPr>
          <w:color w:val="000000" w:themeColor="text1"/>
          <w:shd w:val="clear" w:color="auto" w:fill="FFFFFF"/>
        </w:rPr>
        <w:t xml:space="preserve"> growing among reproductive-aged women, which could potentially lead to higher levels of gynecologic pathology </w:t>
      </w:r>
      <w:r>
        <w:rPr>
          <w:color w:val="000000" w:themeColor="text1"/>
          <w:shd w:val="clear" w:color="auto" w:fill="FFFFFF"/>
        </w:rPr>
        <w:fldChar w:fldCharType="begin"/>
      </w:r>
      <w:r w:rsidR="006979FF">
        <w:rPr>
          <w:color w:val="000000" w:themeColor="text1"/>
          <w:shd w:val="clear" w:color="auto" w:fill="FFFFFF"/>
        </w:rPr>
        <w:instrText xml:space="preserve"> ADDIN EN.CITE &lt;EndNote&gt;&lt;Cite&gt;&lt;Author&gt;Fryar CD&lt;/Author&gt;&lt;Year&gt;2016&lt;/Year&gt;&lt;RecNum&gt;17129&lt;/RecNum&gt;&lt;DisplayText&gt;[30, 31]&lt;/DisplayText&gt;&lt;record&gt;&lt;rec-number&gt;17129&lt;/rec-number&gt;&lt;foreign-keys&gt;&lt;key app="EN" db-id="dvp0twez5x0059eespxv5fxldvzaavzrrz2e" timestamp="1552257579"&gt;17129&lt;/key&gt;&lt;/foreign-keys&gt;&lt;ref-type name="Web Page"&gt;12&lt;/ref-type&gt;&lt;contributors&gt;&lt;authors&gt;&lt;author&gt;Fryar CD, Carroll MD, Ogden CL&lt;/author&gt;&lt;/authors&gt;&lt;/contributors&gt;&lt;titles&gt;&lt;title&gt;Prevalence of overweight and obesity among children and adolescents aged 2–19 years: United States, 1963–1965 through 2013–2014&lt;/title&gt;&lt;/titles&gt;&lt;volume&gt;2019&lt;/volume&gt;&lt;number&gt;March 10&lt;/number&gt;&lt;dates&gt;&lt;year&gt;2016&lt;/year&gt;&lt;/dates&gt;&lt;publisher&gt;National Center for Health Statistics Data, Health E-Stats, July 2016&lt;/publisher&gt;&lt;urls&gt;&lt;related-urls&gt;&lt;url&gt;https://www.cdc.gov/nchs/data/hestat/obesity_child_13_14/obesity_child_13_14.htm&lt;/url&gt;&lt;/related-urls&gt;&lt;/urls&gt;&lt;/record&gt;&lt;/Cite&gt;&lt;Cite&gt;&lt;Author&gt;Fryar CD&lt;/Author&gt;&lt;Year&gt;2016&lt;/Year&gt;&lt;RecNum&gt;17128&lt;/RecNum&gt;&lt;record&gt;&lt;rec-number&gt;17128&lt;/rec-number&gt;&lt;foreign-keys&gt;&lt;key app="EN" db-id="dvp0twez5x0059eespxv5fxldvzaavzrrz2e" timestamp="1552257400"&gt;17128&lt;/key&gt;&lt;/foreign-keys&gt;&lt;ref-type name="Web Page"&gt;12&lt;/ref-type&gt;&lt;contributors&gt;&lt;authors&gt;&lt;author&gt;Fryar CD, Carroll MD, Ogden CL.&lt;/author&gt;&lt;/authors&gt;&lt;/contributors&gt;&lt;titles&gt;&lt;title&gt;Prevalence of overweight, obesity, and extreme obesity among adults aged 20 and over: United States, 1960–1962 through 2011–2014&lt;/title&gt;&lt;/titles&gt;&lt;volume&gt;2019&lt;/volume&gt;&lt;number&gt;March 10&lt;/number&gt;&lt;dates&gt;&lt;year&gt;2016&lt;/year&gt;&lt;/dates&gt;&lt;publisher&gt;National Center for Health Statistics Data, Health E-Stats, July 2016&lt;/publisher&gt;&lt;urls&gt;&lt;related-urls&gt;&lt;url&gt;https://www.cdc.gov/nchs/data/hestat/obesity_adult_13_14/obesity_adult_13_14.htm&lt;/url&gt;&lt;/related-urls&gt;&lt;/urls&gt;&lt;/record&gt;&lt;/Cite&gt;&lt;/EndNote&gt;</w:instrText>
      </w:r>
      <w:r>
        <w:rPr>
          <w:color w:val="000000" w:themeColor="text1"/>
          <w:shd w:val="clear" w:color="auto" w:fill="FFFFFF"/>
        </w:rPr>
        <w:fldChar w:fldCharType="separate"/>
      </w:r>
      <w:r w:rsidR="006979FF">
        <w:rPr>
          <w:noProof/>
          <w:color w:val="000000" w:themeColor="text1"/>
          <w:shd w:val="clear" w:color="auto" w:fill="FFFFFF"/>
        </w:rPr>
        <w:t>[30, 31]</w:t>
      </w:r>
      <w:r>
        <w:rPr>
          <w:color w:val="000000" w:themeColor="text1"/>
          <w:shd w:val="clear" w:color="auto" w:fill="FFFFFF"/>
        </w:rPr>
        <w:fldChar w:fldCharType="end"/>
      </w:r>
      <w:r>
        <w:rPr>
          <w:color w:val="000000" w:themeColor="text1"/>
          <w:shd w:val="clear" w:color="auto" w:fill="FFFFFF"/>
        </w:rPr>
        <w:t xml:space="preserve">. In a meta-analysis investigating the relation between BMI and endometrial cancer risk, including 25 cohort studies, 28 case-control studies, and one pooled study, </w:t>
      </w:r>
      <w:r w:rsidRPr="003B3445">
        <w:rPr>
          <w:color w:val="000000" w:themeColor="text1"/>
          <w:shd w:val="clear" w:color="auto" w:fill="FFFFFF"/>
        </w:rPr>
        <w:t>Shaw et al. estimate</w:t>
      </w:r>
      <w:r>
        <w:rPr>
          <w:color w:val="000000" w:themeColor="text1"/>
          <w:shd w:val="clear" w:color="auto" w:fill="FFFFFF"/>
        </w:rPr>
        <w:t>d</w:t>
      </w:r>
      <w:r w:rsidRPr="003B3445">
        <w:rPr>
          <w:color w:val="000000" w:themeColor="text1"/>
          <w:shd w:val="clear" w:color="auto" w:fill="FFFFFF"/>
        </w:rPr>
        <w:t xml:space="preserve"> that compared to normal</w:t>
      </w:r>
      <w:r>
        <w:rPr>
          <w:color w:val="000000" w:themeColor="text1"/>
          <w:shd w:val="clear" w:color="auto" w:fill="FFFFFF"/>
        </w:rPr>
        <w:t xml:space="preserve"> </w:t>
      </w:r>
      <w:r w:rsidRPr="003B3445">
        <w:rPr>
          <w:color w:val="000000" w:themeColor="text1"/>
          <w:shd w:val="clear" w:color="auto" w:fill="FFFFFF"/>
        </w:rPr>
        <w:t>weight (BMI &lt; 25 </w:t>
      </w:r>
      <w:bookmarkStart w:id="27" w:name="OLE_LINK113"/>
      <w:bookmarkStart w:id="28" w:name="OLE_LINK114"/>
      <w:r w:rsidRPr="003B3445">
        <w:rPr>
          <w:color w:val="000000" w:themeColor="text1"/>
          <w:shd w:val="clear" w:color="auto" w:fill="FFFFFF"/>
        </w:rPr>
        <w:t>kg/m</w:t>
      </w:r>
      <w:r w:rsidRPr="003B3445">
        <w:rPr>
          <w:color w:val="000000" w:themeColor="text1"/>
          <w:shd w:val="clear" w:color="auto" w:fill="FFFFFF"/>
          <w:vertAlign w:val="superscript"/>
        </w:rPr>
        <w:t>2</w:t>
      </w:r>
      <w:bookmarkEnd w:id="27"/>
      <w:bookmarkEnd w:id="28"/>
      <w:r w:rsidRPr="003B3445">
        <w:rPr>
          <w:color w:val="000000" w:themeColor="text1"/>
          <w:shd w:val="clear" w:color="auto" w:fill="FFFFFF"/>
        </w:rPr>
        <w:t xml:space="preserve">), obesity was associated with a 2.6-fold increase in the risk of developing endometrial cancer, while </w:t>
      </w:r>
      <w:r>
        <w:rPr>
          <w:color w:val="000000" w:themeColor="text1"/>
          <w:shd w:val="clear" w:color="auto" w:fill="FFFFFF"/>
        </w:rPr>
        <w:t>at least class 2 obesity</w:t>
      </w:r>
      <w:r w:rsidRPr="003B3445">
        <w:rPr>
          <w:color w:val="000000" w:themeColor="text1"/>
          <w:shd w:val="clear" w:color="auto" w:fill="FFFFFF"/>
        </w:rPr>
        <w:t xml:space="preserve"> was associated with a 4.7</w:t>
      </w:r>
      <w:r w:rsidRPr="00900653">
        <w:rPr>
          <w:color w:val="000000" w:themeColor="text1"/>
          <w:shd w:val="clear" w:color="auto" w:fill="FFFFFF"/>
        </w:rPr>
        <w:t>-fold increase</w:t>
      </w:r>
      <w:r>
        <w:rPr>
          <w:color w:val="000000" w:themeColor="text1"/>
          <w:shd w:val="clear" w:color="auto" w:fill="FFFFFF"/>
        </w:rPr>
        <w:t xml:space="preserve"> </w:t>
      </w:r>
      <w:r w:rsidRPr="00900653">
        <w:rPr>
          <w:color w:val="000000" w:themeColor="text1"/>
          <w:shd w:val="clear" w:color="auto" w:fill="FFFFFF"/>
        </w:rPr>
        <w:fldChar w:fldCharType="begin">
          <w:fldData xml:space="preserve">PEVuZE5vdGU+PENpdGU+PEF1dGhvcj5TaGF3PC9BdXRob3I+PFllYXI+MjAxNjwvWWVhcj48UmVj
TnVtPjMxOTwvUmVjTnVtPjxEaXNwbGF5VGV4dD5bMzJdPC9EaXNwbGF5VGV4dD48cmVjb3JkPjxy
ZWMtbnVtYmVyPjMxOTwvcmVjLW51bWJlcj48Zm9yZWlnbi1rZXlzPjxrZXkgYXBwPSJFTiIgZGIt
aWQ9ImR2cDB0d2V6NXgwMDU5ZWVzcHh2NWZ4bGR2emFhdnpycnoyZSIgdGltZXN0YW1wPSIxNTI3
NDgxOTk1Ij4zMTk8L2tleT48L2ZvcmVpZ24ta2V5cz48cmVmLXR5cGUgbmFtZT0iSm91cm5hbCBB
cnRpY2xlIj4xNzwvcmVmLXR5cGU+PGNvbnRyaWJ1dG9ycz48YXV0aG9ycz48YXV0aG9yPlNoYXcs
IEUuPC9hdXRob3I+PGF1dGhvcj5GYXJyaXMsIE0uPC9hdXRob3I+PGF1dGhvcj5NY05laWwsIEou
PC9hdXRob3I+PGF1dGhvcj5GcmllZGVucmVpY2gsIEMuPC9hdXRob3I+PC9hdXRob3JzPjwvY29u
dHJpYnV0b3JzPjxhdXRoLWFkZHJlc3M+RGVwYXJ0bWVudCBvZiBDYW5jZXIgRXBpZGVtaW9sb2d5
IGFuZCBQcmV2ZW50aW9uIFJlc2VhcmNoLCBDYW5jZXJDb250cm9sIEFsYmVydGEsIEFsYmVydGEg
SGVhbHRoIFNlcnZpY2VzLCBDYWxnYXJ5LCBBQiwgQ2FuYWRhLiYjeEQ7RGVwYXJ0bWVudCBvZiBD
b21tdW5pdHkgSGVhbHRoIFNjaWVuY2VzLCBDdW1taW5nIFNjaG9vbCBvZiBNZWRpY2luZSwgVW5p
dmVyc2l0eSBvZiBDYWxnYXJ5LCBDYWxnYXJ5LCBBQiwgQ2FuYWRhLiYjeEQ7RGVwYXJ0bWVudCBv
ZiBDYW5jZXIgRXBpZGVtaW9sb2d5IGFuZCBQcmV2ZW50aW9uIFJlc2VhcmNoLCBDYW5jZXJDb250
cm9sIEFsYmVydGEsIEFsYmVydGEgSGVhbHRoIFNlcnZpY2VzLCBDYWxnYXJ5LCBBQiwgQ2FuYWRh
LiBDaHJpc3RpbmUuRnJpZWRlbnJlaWNoQGFsYmVydGFoZWFsdGhzZXJ2aWNlcy5jYS4mI3hEO0Rl
cGFydG1lbnQgb2YgQ29tbXVuaXR5IEhlYWx0aCBTY2llbmNlcywgQ3VtbWluZyBTY2hvb2wgb2Yg
TWVkaWNpbmUsIFVuaXZlcnNpdHkgb2YgQ2FsZ2FyeSwgQ2FsZ2FyeSwgQUIsIENhbmFkYS4gQ2hy
aXN0aW5lLkZyaWVkZW5yZWljaEBhbGJlcnRhaGVhbHRoc2VydmljZXMuY2EuJiN4RDtEZXBhcnRt
ZW50IG9mIE9uY29sb2d5LCBDdW1taW5nIFNjaG9vbCBvZiBNZWRpY2luZSwgVW5pdmVyc2l0eSBv
ZiBDYWxnYXJ5LCBDYWxnYXJ5LCBBQiwgQ2FuYWRhLiBDaHJpc3RpbmUuRnJpZWRlbnJlaWNoQGFs
YmVydGFoZWFsdGhzZXJ2aWNlcy5jYS48L2F1dGgtYWRkcmVzcz48dGl0bGVzPjx0aXRsZT5PYmVz
aXR5IGFuZCBFbmRvbWV0cmlhbCBDYW5jZXI8L3RpdGxlPjxzZWNvbmRhcnktdGl0bGU+UmVjZW50
IFJlc3VsdHMgQ2FuY2VyIFJlczwvc2Vjb25kYXJ5LXRpdGxlPjwvdGl0bGVzPjxwZXJpb2RpY2Fs
PjxmdWxsLXRpdGxlPlJlY2VudCBSZXN1bHRzIENhbmNlciBSZXM8L2Z1bGwtdGl0bGU+PC9wZXJp
b2RpY2FsPjxwYWdlcz4xMDctMTM2PC9wYWdlcz48dm9sdW1lPjIwODwvdm9sdW1lPjxlZGl0aW9u
PjIwMTYvMTIvMDM8L2VkaXRpb24+PGtleXdvcmRzPjxrZXl3b3JkPkFkaXBva2luZXMvbWV0YWJv
bGlzbTwva2V5d29yZD48a2V5d29yZD5BZGlwb3NlIFRpc3N1ZS9tZXRhYm9saXNtL3BoeXNpb3Bh
dGhvbG9neTwva2V5d29yZD48a2V5d29yZD5BZGlwb3NpdHk8L2tleXdvcmQ+PGtleXdvcmQ+QWdl
IEZhY3RvcnM8L2tleXdvcmQ+PGtleXdvcmQ+QmlvbWFya2VycywgVHVtb3IvbWV0YWJvbGlzbTwv
a2V5d29yZD48a2V5d29yZD5Cb2R5IE1hc3MgSW5kZXg8L2tleXdvcmQ+PGtleXdvcmQ+Q2VsbCBU
cmFuc2Zvcm1hdGlvbiwgTmVvcGxhc3RpYy9tZXRhYm9saXNtL3BhdGhvbG9neTwva2V5d29yZD48
a2V5d29yZD5Db21vcmJpZGl0eTwva2V5d29yZD48a2V5d29yZD5FbmRvbWV0cmlhbCBOZW9wbGFz
bXMvKmVwaWRlbWlvbG9neS9tZXRhYm9saXNtL21vcnRhbGl0eS9wYXRob2xvZ3k8L2tleXdvcmQ+
PGtleXdvcmQ+RmVtYWxlPC9rZXl3b3JkPjxrZXl3b3JkPkh1bWFuczwva2V5d29yZD48a2V5d29y
ZD5PYmVzaXR5LyplcGlkZW1pb2xvZ3kvbWV0YWJvbGlzbS9tb3J0YWxpdHkvcGh5c2lvcGF0aG9s
b2d5PC9rZXl3b3JkPjxrZXl3b3JkPlBlZGlhdHJpYyBPYmVzaXR5L2VwaWRlbWlvbG9neTwva2V5
d29yZD48a2V5d29yZD5Qcm9nbm9zaXM8L2tleXdvcmQ+PGtleXdvcmQ+UmlzayBBc3Nlc3NtZW50
PC9rZXl3b3JkPjxrZXl3b3JkPlJpc2sgRmFjdG9yczwva2V5d29yZD48a2V5d29yZD5TaWduYWwg
VHJhbnNkdWN0aW9uPC9rZXl3b3JkPjxrZXl3b3JkPipCaW9tZWNoYW5pc21zPC9rZXl3b3JkPjxr
ZXl3b3JkPipFbmRvbWV0cmlhbCBjYW5jZXI8L2tleXdvcmQ+PGtleXdvcmQ+KkluY2lkZW5jZTwv
a2V5d29yZD48a2V5d29yZD4qT2Jlc2l0eTwva2V5d29yZD48a2V5d29yZD4qU3Vydml2YWw8L2tl
eXdvcmQ+PC9rZXl3b3Jkcz48ZGF0ZXM+PHllYXI+MjAxNjwveWVhcj48L2RhdGVzPjxpc2JuPjAw
ODAtMDAxNSAoUHJpbnQpJiN4RDswMDgwLTAwMTUgKExpbmtpbmcpPC9pc2JuPjxhY2Nlc3Npb24t
bnVtPjI3OTA5OTA1PC9hY2Nlc3Npb24tbnVtPjx1cmxzPjxyZWxhdGVkLXVybHM+PHVybD5odHRw
czovL3d3dy5uY2JpLm5sbS5uaWguZ292L3B1Ym1lZC8yNzkwOTkwNTwvdXJsPjx1cmw+aHR0cHM6
Ly9saW5rLnNwcmluZ2VyLmNvbS9jaGFwdGVyLzEwLjEwMDclMkY5NzgtMy0zMTktNDI1NDItOV83
PC91cmw+PC9yZWxhdGVkLXVybHM+PC91cmxzPjxlbGVjdHJvbmljLXJlc291cmNlLW51bT4xMC4x
MDA3Lzk3OC0zLTMxOS00MjU0Mi05Xzc8L2VsZWN0cm9uaWMtcmVzb3VyY2UtbnVtPjwvcmVjb3Jk
PjwvQ2l0ZT48L0VuZE5vdGU+AG==
</w:fldData>
        </w:fldChar>
      </w:r>
      <w:r w:rsidR="006979FF">
        <w:rPr>
          <w:color w:val="000000" w:themeColor="text1"/>
          <w:shd w:val="clear" w:color="auto" w:fill="FFFFFF"/>
        </w:rPr>
        <w:instrText xml:space="preserve"> ADDIN EN.CITE </w:instrText>
      </w:r>
      <w:r w:rsidR="006979FF">
        <w:rPr>
          <w:color w:val="000000" w:themeColor="text1"/>
          <w:shd w:val="clear" w:color="auto" w:fill="FFFFFF"/>
        </w:rPr>
        <w:fldChar w:fldCharType="begin">
          <w:fldData xml:space="preserve">PEVuZE5vdGU+PENpdGU+PEF1dGhvcj5TaGF3PC9BdXRob3I+PFllYXI+MjAxNjwvWWVhcj48UmVj
TnVtPjMxOTwvUmVjTnVtPjxEaXNwbGF5VGV4dD5bMzJdPC9EaXNwbGF5VGV4dD48cmVjb3JkPjxy
ZWMtbnVtYmVyPjMxOTwvcmVjLW51bWJlcj48Zm9yZWlnbi1rZXlzPjxrZXkgYXBwPSJFTiIgZGIt
aWQ9ImR2cDB0d2V6NXgwMDU5ZWVzcHh2NWZ4bGR2emFhdnpycnoyZSIgdGltZXN0YW1wPSIxNTI3
NDgxOTk1Ij4zMTk8L2tleT48L2ZvcmVpZ24ta2V5cz48cmVmLXR5cGUgbmFtZT0iSm91cm5hbCBB
cnRpY2xlIj4xNzwvcmVmLXR5cGU+PGNvbnRyaWJ1dG9ycz48YXV0aG9ycz48YXV0aG9yPlNoYXcs
IEUuPC9hdXRob3I+PGF1dGhvcj5GYXJyaXMsIE0uPC9hdXRob3I+PGF1dGhvcj5NY05laWwsIEou
PC9hdXRob3I+PGF1dGhvcj5GcmllZGVucmVpY2gsIEMuPC9hdXRob3I+PC9hdXRob3JzPjwvY29u
dHJpYnV0b3JzPjxhdXRoLWFkZHJlc3M+RGVwYXJ0bWVudCBvZiBDYW5jZXIgRXBpZGVtaW9sb2d5
IGFuZCBQcmV2ZW50aW9uIFJlc2VhcmNoLCBDYW5jZXJDb250cm9sIEFsYmVydGEsIEFsYmVydGEg
SGVhbHRoIFNlcnZpY2VzLCBDYWxnYXJ5LCBBQiwgQ2FuYWRhLiYjeEQ7RGVwYXJ0bWVudCBvZiBD
b21tdW5pdHkgSGVhbHRoIFNjaWVuY2VzLCBDdW1taW5nIFNjaG9vbCBvZiBNZWRpY2luZSwgVW5p
dmVyc2l0eSBvZiBDYWxnYXJ5LCBDYWxnYXJ5LCBBQiwgQ2FuYWRhLiYjeEQ7RGVwYXJ0bWVudCBv
ZiBDYW5jZXIgRXBpZGVtaW9sb2d5IGFuZCBQcmV2ZW50aW9uIFJlc2VhcmNoLCBDYW5jZXJDb250
cm9sIEFsYmVydGEsIEFsYmVydGEgSGVhbHRoIFNlcnZpY2VzLCBDYWxnYXJ5LCBBQiwgQ2FuYWRh
LiBDaHJpc3RpbmUuRnJpZWRlbnJlaWNoQGFsYmVydGFoZWFsdGhzZXJ2aWNlcy5jYS4mI3hEO0Rl
cGFydG1lbnQgb2YgQ29tbXVuaXR5IEhlYWx0aCBTY2llbmNlcywgQ3VtbWluZyBTY2hvb2wgb2Yg
TWVkaWNpbmUsIFVuaXZlcnNpdHkgb2YgQ2FsZ2FyeSwgQ2FsZ2FyeSwgQUIsIENhbmFkYS4gQ2hy
aXN0aW5lLkZyaWVkZW5yZWljaEBhbGJlcnRhaGVhbHRoc2VydmljZXMuY2EuJiN4RDtEZXBhcnRt
ZW50IG9mIE9uY29sb2d5LCBDdW1taW5nIFNjaG9vbCBvZiBNZWRpY2luZSwgVW5pdmVyc2l0eSBv
ZiBDYWxnYXJ5LCBDYWxnYXJ5LCBBQiwgQ2FuYWRhLiBDaHJpc3RpbmUuRnJpZWRlbnJlaWNoQGFs
YmVydGFoZWFsdGhzZXJ2aWNlcy5jYS48L2F1dGgtYWRkcmVzcz48dGl0bGVzPjx0aXRsZT5PYmVz
aXR5IGFuZCBFbmRvbWV0cmlhbCBDYW5jZXI8L3RpdGxlPjxzZWNvbmRhcnktdGl0bGU+UmVjZW50
IFJlc3VsdHMgQ2FuY2VyIFJlczwvc2Vjb25kYXJ5LXRpdGxlPjwvdGl0bGVzPjxwZXJpb2RpY2Fs
PjxmdWxsLXRpdGxlPlJlY2VudCBSZXN1bHRzIENhbmNlciBSZXM8L2Z1bGwtdGl0bGU+PC9wZXJp
b2RpY2FsPjxwYWdlcz4xMDctMTM2PC9wYWdlcz48dm9sdW1lPjIwODwvdm9sdW1lPjxlZGl0aW9u
PjIwMTYvMTIvMDM8L2VkaXRpb24+PGtleXdvcmRzPjxrZXl3b3JkPkFkaXBva2luZXMvbWV0YWJv
bGlzbTwva2V5d29yZD48a2V5d29yZD5BZGlwb3NlIFRpc3N1ZS9tZXRhYm9saXNtL3BoeXNpb3Bh
dGhvbG9neTwva2V5d29yZD48a2V5d29yZD5BZGlwb3NpdHk8L2tleXdvcmQ+PGtleXdvcmQ+QWdl
IEZhY3RvcnM8L2tleXdvcmQ+PGtleXdvcmQ+QmlvbWFya2VycywgVHVtb3IvbWV0YWJvbGlzbTwv
a2V5d29yZD48a2V5d29yZD5Cb2R5IE1hc3MgSW5kZXg8L2tleXdvcmQ+PGtleXdvcmQ+Q2VsbCBU
cmFuc2Zvcm1hdGlvbiwgTmVvcGxhc3RpYy9tZXRhYm9saXNtL3BhdGhvbG9neTwva2V5d29yZD48
a2V5d29yZD5Db21vcmJpZGl0eTwva2V5d29yZD48a2V5d29yZD5FbmRvbWV0cmlhbCBOZW9wbGFz
bXMvKmVwaWRlbWlvbG9neS9tZXRhYm9saXNtL21vcnRhbGl0eS9wYXRob2xvZ3k8L2tleXdvcmQ+
PGtleXdvcmQ+RmVtYWxlPC9rZXl3b3JkPjxrZXl3b3JkPkh1bWFuczwva2V5d29yZD48a2V5d29y
ZD5PYmVzaXR5LyplcGlkZW1pb2xvZ3kvbWV0YWJvbGlzbS9tb3J0YWxpdHkvcGh5c2lvcGF0aG9s
b2d5PC9rZXl3b3JkPjxrZXl3b3JkPlBlZGlhdHJpYyBPYmVzaXR5L2VwaWRlbWlvbG9neTwva2V5
d29yZD48a2V5d29yZD5Qcm9nbm9zaXM8L2tleXdvcmQ+PGtleXdvcmQ+UmlzayBBc3Nlc3NtZW50
PC9rZXl3b3JkPjxrZXl3b3JkPlJpc2sgRmFjdG9yczwva2V5d29yZD48a2V5d29yZD5TaWduYWwg
VHJhbnNkdWN0aW9uPC9rZXl3b3JkPjxrZXl3b3JkPipCaW9tZWNoYW5pc21zPC9rZXl3b3JkPjxr
ZXl3b3JkPipFbmRvbWV0cmlhbCBjYW5jZXI8L2tleXdvcmQ+PGtleXdvcmQ+KkluY2lkZW5jZTwv
a2V5d29yZD48a2V5d29yZD4qT2Jlc2l0eTwva2V5d29yZD48a2V5d29yZD4qU3Vydml2YWw8L2tl
eXdvcmQ+PC9rZXl3b3Jkcz48ZGF0ZXM+PHllYXI+MjAxNjwveWVhcj48L2RhdGVzPjxpc2JuPjAw
ODAtMDAxNSAoUHJpbnQpJiN4RDswMDgwLTAwMTUgKExpbmtpbmcpPC9pc2JuPjxhY2Nlc3Npb24t
bnVtPjI3OTA5OTA1PC9hY2Nlc3Npb24tbnVtPjx1cmxzPjxyZWxhdGVkLXVybHM+PHVybD5odHRw
czovL3d3dy5uY2JpLm5sbS5uaWguZ292L3B1Ym1lZC8yNzkwOTkwNTwvdXJsPjx1cmw+aHR0cHM6
Ly9saW5rLnNwcmluZ2VyLmNvbS9jaGFwdGVyLzEwLjEwMDclMkY5NzgtMy0zMTktNDI1NDItOV83
PC91cmw+PC9yZWxhdGVkLXVybHM+PC91cmxzPjxlbGVjdHJvbmljLXJlc291cmNlLW51bT4xMC4x
MDA3Lzk3OC0zLTMxOS00MjU0Mi05Xzc8L2VsZWN0cm9uaWMtcmVzb3VyY2UtbnVtPjwvcmVjb3Jk
PjwvQ2l0ZT48L0VuZE5vdGU+AG==
</w:fldData>
        </w:fldChar>
      </w:r>
      <w:r w:rsidR="006979FF">
        <w:rPr>
          <w:color w:val="000000" w:themeColor="text1"/>
          <w:shd w:val="clear" w:color="auto" w:fill="FFFFFF"/>
        </w:rPr>
        <w:instrText xml:space="preserve"> ADDIN EN.CITE.DATA </w:instrText>
      </w:r>
      <w:r w:rsidR="006979FF">
        <w:rPr>
          <w:color w:val="000000" w:themeColor="text1"/>
          <w:shd w:val="clear" w:color="auto" w:fill="FFFFFF"/>
        </w:rPr>
      </w:r>
      <w:r w:rsidR="006979FF">
        <w:rPr>
          <w:color w:val="000000" w:themeColor="text1"/>
          <w:shd w:val="clear" w:color="auto" w:fill="FFFFFF"/>
        </w:rPr>
        <w:fldChar w:fldCharType="end"/>
      </w:r>
      <w:r w:rsidRPr="00900653">
        <w:rPr>
          <w:color w:val="000000" w:themeColor="text1"/>
          <w:shd w:val="clear" w:color="auto" w:fill="FFFFFF"/>
        </w:rPr>
      </w:r>
      <w:r w:rsidRPr="00900653">
        <w:rPr>
          <w:color w:val="000000" w:themeColor="text1"/>
          <w:shd w:val="clear" w:color="auto" w:fill="FFFFFF"/>
        </w:rPr>
        <w:fldChar w:fldCharType="separate"/>
      </w:r>
      <w:r w:rsidR="006979FF">
        <w:rPr>
          <w:noProof/>
          <w:color w:val="000000" w:themeColor="text1"/>
          <w:shd w:val="clear" w:color="auto" w:fill="FFFFFF"/>
        </w:rPr>
        <w:t>[32]</w:t>
      </w:r>
      <w:r w:rsidRPr="00900653">
        <w:rPr>
          <w:color w:val="000000" w:themeColor="text1"/>
          <w:shd w:val="clear" w:color="auto" w:fill="FFFFFF"/>
        </w:rPr>
        <w:fldChar w:fldCharType="end"/>
      </w:r>
      <w:r w:rsidRPr="00900653">
        <w:rPr>
          <w:color w:val="000000" w:themeColor="text1"/>
          <w:shd w:val="clear" w:color="auto" w:fill="FFFFFF"/>
        </w:rPr>
        <w:t xml:space="preserve">. </w:t>
      </w:r>
      <w:r>
        <w:rPr>
          <w:color w:val="000000" w:themeColor="text1"/>
          <w:shd w:val="clear" w:color="auto" w:fill="FFFFFF"/>
        </w:rPr>
        <w:t xml:space="preserve">Moreover, in a case-control study of 892 women, </w:t>
      </w:r>
      <w:proofErr w:type="spellStart"/>
      <w:r w:rsidRPr="000B233B">
        <w:rPr>
          <w:color w:val="000000" w:themeColor="text1"/>
          <w:shd w:val="clear" w:color="auto" w:fill="FFFFFF"/>
        </w:rPr>
        <w:t>Epplein</w:t>
      </w:r>
      <w:proofErr w:type="spellEnd"/>
      <w:r w:rsidRPr="000B233B">
        <w:rPr>
          <w:color w:val="000000" w:themeColor="text1"/>
          <w:shd w:val="clear" w:color="auto" w:fill="FFFFFF"/>
        </w:rPr>
        <w:t xml:space="preserve"> et al</w:t>
      </w:r>
      <w:r>
        <w:rPr>
          <w:color w:val="000000" w:themeColor="text1"/>
          <w:shd w:val="clear" w:color="auto" w:fill="FFFFFF"/>
        </w:rPr>
        <w:t>.</w:t>
      </w:r>
      <w:r w:rsidDel="006819ED">
        <w:rPr>
          <w:color w:val="000000" w:themeColor="text1"/>
          <w:shd w:val="clear" w:color="auto" w:fill="FFFFFF"/>
        </w:rPr>
        <w:t xml:space="preserve"> </w:t>
      </w:r>
      <w:r>
        <w:rPr>
          <w:color w:val="000000" w:themeColor="text1"/>
          <w:shd w:val="clear" w:color="auto" w:fill="FFFFFF"/>
        </w:rPr>
        <w:t>reported that obesity was associated with higher prevalence of endometrial hyperplasia. Specifically, c</w:t>
      </w:r>
      <w:r w:rsidRPr="00073CD4">
        <w:rPr>
          <w:color w:val="000000" w:themeColor="text1"/>
          <w:shd w:val="clear" w:color="auto" w:fill="FFFFFF"/>
        </w:rPr>
        <w:t>ompared with women w</w:t>
      </w:r>
      <w:r w:rsidRPr="00635DCB">
        <w:rPr>
          <w:color w:val="000000" w:themeColor="text1"/>
          <w:shd w:val="clear" w:color="auto" w:fill="FFFFFF"/>
        </w:rPr>
        <w:t xml:space="preserve">ith normal BMI, </w:t>
      </w:r>
      <w:r w:rsidRPr="00A51D2D">
        <w:rPr>
          <w:color w:val="000000" w:themeColor="text1"/>
          <w:shd w:val="clear" w:color="auto" w:fill="FFFFFF"/>
        </w:rPr>
        <w:t>women</w:t>
      </w:r>
      <w:r w:rsidRPr="00900653">
        <w:rPr>
          <w:color w:val="000000" w:themeColor="text1"/>
          <w:shd w:val="clear" w:color="auto" w:fill="FFFFFF"/>
        </w:rPr>
        <w:t xml:space="preserve"> </w:t>
      </w:r>
      <w:r>
        <w:rPr>
          <w:color w:val="000000" w:themeColor="text1"/>
          <w:shd w:val="clear" w:color="auto" w:fill="FFFFFF"/>
        </w:rPr>
        <w:t xml:space="preserve">with severe obesity </w:t>
      </w:r>
      <w:r w:rsidRPr="00900653">
        <w:rPr>
          <w:color w:val="000000" w:themeColor="text1"/>
          <w:shd w:val="clear" w:color="auto" w:fill="FFFFFF"/>
        </w:rPr>
        <w:t>(BMI</w:t>
      </w:r>
      <w:r>
        <w:rPr>
          <w:color w:val="000000" w:themeColor="text1"/>
          <w:shd w:val="clear" w:color="auto" w:fill="FFFFFF"/>
        </w:rPr>
        <w:t xml:space="preserve"> </w:t>
      </w:r>
      <w:r w:rsidRPr="00900653">
        <w:rPr>
          <w:color w:val="000000" w:themeColor="text1"/>
          <w:shd w:val="clear" w:color="auto" w:fill="FFFFFF"/>
        </w:rPr>
        <w:t>≥</w:t>
      </w:r>
      <w:r>
        <w:rPr>
          <w:color w:val="000000" w:themeColor="text1"/>
          <w:shd w:val="clear" w:color="auto" w:fill="FFFFFF"/>
        </w:rPr>
        <w:t xml:space="preserve"> </w:t>
      </w:r>
      <w:r w:rsidRPr="00900653">
        <w:rPr>
          <w:color w:val="000000" w:themeColor="text1"/>
          <w:shd w:val="clear" w:color="auto" w:fill="FFFFFF"/>
        </w:rPr>
        <w:t>40</w:t>
      </w:r>
      <w:r>
        <w:rPr>
          <w:color w:val="000000" w:themeColor="text1"/>
          <w:shd w:val="clear" w:color="auto" w:fill="FFFFFF"/>
        </w:rPr>
        <w:t xml:space="preserve"> </w:t>
      </w:r>
      <w:r w:rsidRPr="00900653">
        <w:rPr>
          <w:color w:val="000000" w:themeColor="text1"/>
          <w:shd w:val="clear" w:color="auto" w:fill="FFFFFF"/>
        </w:rPr>
        <w:t>kg/m</w:t>
      </w:r>
      <w:r w:rsidRPr="00900653">
        <w:rPr>
          <w:color w:val="000000" w:themeColor="text1"/>
          <w:shd w:val="clear" w:color="auto" w:fill="FFFFFF"/>
          <w:vertAlign w:val="superscript"/>
        </w:rPr>
        <w:t>2</w:t>
      </w:r>
      <w:r w:rsidRPr="00900653">
        <w:rPr>
          <w:color w:val="000000" w:themeColor="text1"/>
          <w:shd w:val="clear" w:color="auto" w:fill="FFFFFF"/>
        </w:rPr>
        <w:t>) ha</w:t>
      </w:r>
      <w:r>
        <w:rPr>
          <w:color w:val="000000" w:themeColor="text1"/>
          <w:shd w:val="clear" w:color="auto" w:fill="FFFFFF"/>
        </w:rPr>
        <w:t>d</w:t>
      </w:r>
      <w:r w:rsidRPr="00900653">
        <w:rPr>
          <w:color w:val="000000" w:themeColor="text1"/>
          <w:shd w:val="clear" w:color="auto" w:fill="FFFFFF"/>
        </w:rPr>
        <w:t xml:space="preserve"> a 23-fold (95% CI: 6.6, 79.8) increase in risk of complex hyperplasia and a 13-fold (95% CI: 1.9, 86.9)</w:t>
      </w:r>
      <w:r>
        <w:rPr>
          <w:color w:val="000000" w:themeColor="text1"/>
          <w:shd w:val="clear" w:color="auto" w:fill="FFFFFF"/>
        </w:rPr>
        <w:t xml:space="preserve"> </w:t>
      </w:r>
      <w:r w:rsidRPr="00900653">
        <w:rPr>
          <w:color w:val="000000" w:themeColor="text1"/>
          <w:shd w:val="clear" w:color="auto" w:fill="FFFFFF"/>
        </w:rPr>
        <w:t>increase in risk of hyperplasia with atypia</w:t>
      </w:r>
      <w:r>
        <w:rPr>
          <w:color w:val="000000" w:themeColor="text1"/>
          <w:shd w:val="clear" w:color="auto" w:fill="FFFFFF"/>
        </w:rPr>
        <w:t xml:space="preserve"> </w:t>
      </w:r>
      <w:r w:rsidRPr="00900653">
        <w:rPr>
          <w:color w:val="000000" w:themeColor="text1"/>
          <w:shd w:val="clear" w:color="auto" w:fill="FFFFFF"/>
        </w:rPr>
        <w:fldChar w:fldCharType="begin">
          <w:fldData xml:space="preserve">PEVuZE5vdGU+PENpdGU+PEF1dGhvcj5FcHBsZWluPC9BdXRob3I+PFllYXI+MjAwODwvWWVhcj48
UmVjTnVtPjY2OTU8L1JlY051bT48RGlzcGxheVRleHQ+WzMzXTwvRGlzcGxheVRleHQ+PHJlY29y
ZD48cmVjLW51bWJlcj42Njk1PC9yZWMtbnVtYmVyPjxmb3JlaWduLWtleXM+PGtleSBhcHA9IkVO
IiBkYi1pZD0iZHZwMHR3ZXo1eDAwNTllZXNweHY1ZnhsZHZ6YWF2enJyejJlIiB0aW1lc3RhbXA9
IjE1Mjc1Nzc3MDUiPjY2OTU8L2tleT48L2ZvcmVpZ24ta2V5cz48cmVmLXR5cGUgbmFtZT0iSm91
cm5hbCBBcnRpY2xlIj4xNzwvcmVmLXR5cGU+PGNvbnRyaWJ1dG9ycz48YXV0aG9ycz48YXV0aG9y
PkVwcGxlaW4sIE0uPC9hdXRob3I+PGF1dGhvcj5SZWVkLCBTLiBELjwvYXV0aG9yPjxhdXRob3I+
Vm9pZ3QsIEwuIEYuPC9hdXRob3I+PGF1dGhvcj5OZXd0b24sIEsuIE0uPC9hdXRob3I+PGF1dGhv
cj5Ib2x0LCBWLiBMLjwvYXV0aG9yPjxhdXRob3I+V2Vpc3MsIE4uIFMuPC9hdXRob3I+PC9hdXRo
b3JzPjwvY29udHJpYnV0b3JzPjxhdXRoLWFkZHJlc3M+RGl2aXNpb24gb2YgUHVibGljIEhlYWx0
aCBTY2llbmNlcywgRnJlZCBIdXRjaGluc29uIENhbmNlciBSZXNlYXJjaCBDZW50ZXIsIFNlYXR0
bGUsIFdBLCBVU0EuIG1lcHBsZWluQGNyY2guaGF3YWlpLmVkdTwvYXV0aC1hZGRyZXNzPjx0aXRs
ZXM+PHRpdGxlPlJpc2sgb2YgY29tcGxleCBhbmQgYXR5cGljYWwgZW5kb21ldHJpYWwgaHlwZXJw
bGFzaWEgaW4gcmVsYXRpb24gdG8gYW50aHJvcG9tZXRyaWMgbWVhc3VyZXMgYW5kIHJlcHJvZHVj
dGl2ZSBoaXN0b3J5PC90aXRsZT48c2Vjb25kYXJ5LXRpdGxlPkFtIEogRXBpZGVtaW9sPC9zZWNv
bmRhcnktdGl0bGU+PC90aXRsZXM+PHBlcmlvZGljYWw+PGZ1bGwtdGl0bGU+QW0gSiBFcGlkZW1p
b2w8L2Z1bGwtdGl0bGU+PC9wZXJpb2RpY2FsPjxwYWdlcz41NjMtNzA7IGRpc2N1c3Npb24gNTcx
LTY8L3BhZ2VzPjx2b2x1bWU+MTY4PC92b2x1bWU+PG51bWJlcj42PC9udW1iZXI+PGVkaXRpb24+
MjAwOC8wOC8wNzwvZWRpdGlvbj48a2V5d29yZHM+PGtleXdvcmQ+QWR1bHQ8L2tleXdvcmQ+PGtl
eXdvcmQ+KkJvZHkgTWFzcyBJbmRleDwva2V5d29yZD48a2V5d29yZD5DYXNlLUNvbnRyb2wgU3R1
ZGllczwva2V5d29yZD48a2V5d29yZD5Db25maWRlbmNlIEludGVydmFsczwva2V5d29yZD48a2V5
d29yZD5FbmRvbWV0cmlhbCBIeXBlcnBsYXNpYS9kaWFnbm9zaXMvKmV0aW9sb2d5L3BhdGhvbG9n
eTwva2V5d29yZD48a2V5d29yZD5FbmRvbWV0cmlhbCBOZW9wbGFzbXMvZXRpb2xvZ3k8L2tleXdv
cmQ+PGtleXdvcmQ+RXN0cm9nZW5zL2FkdmVyc2UgZWZmZWN0czwva2V5d29yZD48a2V5d29yZD5G
ZW1hbGU8L2tleXdvcmQ+PGtleXdvcmQ+SHVtYW5zPC9rZXl3b3JkPjxrZXl3b3JkPkluY2lkZW5j
ZTwva2V5d29yZD48a2V5d29yZD5NZWRpY2FsIFJlY29yZHMgU3lzdGVtcywgQ29tcHV0ZXJpemVk
PC9rZXl3b3JkPjxrZXl3b3JkPk1pZGRsZSBBZ2VkPC9rZXl3b3JkPjxrZXl3b3JkPk9iZXNpdHkv
KmNvbXBsaWNhdGlvbnM8L2tleXdvcmQ+PGtleXdvcmQ+KlBhcml0eTwva2V5d29yZD48a2V5d29y
ZD5QcmVnbmFuY3k8L2tleXdvcmQ+PGtleXdvcmQ+UmVjZXB0b3JzLCBFc3Ryb2dlbi9kcnVnIGVm
ZmVjdHMvbWV0YWJvbGlzbTwva2V5d29yZD48a2V5d29yZD5TbW9raW5nL2FkdmVyc2UgZWZmZWN0
czwva2V5d29yZD48a2V5d29yZD5XYXNoaW5ndG9uL2VwaWRlbWlvbG9neTwva2V5d29yZD48L2tl
eXdvcmRzPjxkYXRlcz48eWVhcj4yMDA4PC95ZWFyPjxwdWItZGF0ZXM+PGRhdGU+U2VwIDE1PC9k
YXRlPjwvcHViLWRhdGVzPjwvZGF0ZXM+PGlzYm4+MTQ3Ni02MjU2IChFbGVjdHJvbmljKSYjeEQ7
MDAwMi05MjYyIChMaW5raW5nKTwvaXNibj48YWNjZXNzaW9uLW51bT4xODY4MjQ4NTwvYWNjZXNz
aW9uLW51bT48dXJscz48cmVsYXRlZC11cmxzPjx1cmw+aHR0cHM6Ly93d3cubmNiaS5ubG0ubmlo
Lmdvdi9wdWJtZWQvMTg2ODI0ODU8L3VybD48L3JlbGF0ZWQtdXJscz48L3VybHM+PGN1c3RvbTI+
UE1DMjcyNzE5NDwvY3VzdG9tMj48ZWxlY3Ryb25pYy1yZXNvdXJjZS1udW0+MTAuMTA5My9hamUv
a3duMTY4PC9lbGVjdHJvbmljLXJlc291cmNlLW51bT48L3JlY29yZD48L0NpdGU+PC9FbmROb3Rl
PgB=
</w:fldData>
        </w:fldChar>
      </w:r>
      <w:r w:rsidR="006979FF">
        <w:rPr>
          <w:color w:val="000000" w:themeColor="text1"/>
          <w:shd w:val="clear" w:color="auto" w:fill="FFFFFF"/>
        </w:rPr>
        <w:instrText xml:space="preserve"> ADDIN EN.CITE </w:instrText>
      </w:r>
      <w:r w:rsidR="006979FF">
        <w:rPr>
          <w:color w:val="000000" w:themeColor="text1"/>
          <w:shd w:val="clear" w:color="auto" w:fill="FFFFFF"/>
        </w:rPr>
        <w:fldChar w:fldCharType="begin">
          <w:fldData xml:space="preserve">PEVuZE5vdGU+PENpdGU+PEF1dGhvcj5FcHBsZWluPC9BdXRob3I+PFllYXI+MjAwODwvWWVhcj48
UmVjTnVtPjY2OTU8L1JlY051bT48RGlzcGxheVRleHQ+WzMzXTwvRGlzcGxheVRleHQ+PHJlY29y
ZD48cmVjLW51bWJlcj42Njk1PC9yZWMtbnVtYmVyPjxmb3JlaWduLWtleXM+PGtleSBhcHA9IkVO
IiBkYi1pZD0iZHZwMHR3ZXo1eDAwNTllZXNweHY1ZnhsZHZ6YWF2enJyejJlIiB0aW1lc3RhbXA9
IjE1Mjc1Nzc3MDUiPjY2OTU8L2tleT48L2ZvcmVpZ24ta2V5cz48cmVmLXR5cGUgbmFtZT0iSm91
cm5hbCBBcnRpY2xlIj4xNzwvcmVmLXR5cGU+PGNvbnRyaWJ1dG9ycz48YXV0aG9ycz48YXV0aG9y
PkVwcGxlaW4sIE0uPC9hdXRob3I+PGF1dGhvcj5SZWVkLCBTLiBELjwvYXV0aG9yPjxhdXRob3I+
Vm9pZ3QsIEwuIEYuPC9hdXRob3I+PGF1dGhvcj5OZXd0b24sIEsuIE0uPC9hdXRob3I+PGF1dGhv
cj5Ib2x0LCBWLiBMLjwvYXV0aG9yPjxhdXRob3I+V2Vpc3MsIE4uIFMuPC9hdXRob3I+PC9hdXRo
b3JzPjwvY29udHJpYnV0b3JzPjxhdXRoLWFkZHJlc3M+RGl2aXNpb24gb2YgUHVibGljIEhlYWx0
aCBTY2llbmNlcywgRnJlZCBIdXRjaGluc29uIENhbmNlciBSZXNlYXJjaCBDZW50ZXIsIFNlYXR0
bGUsIFdBLCBVU0EuIG1lcHBsZWluQGNyY2guaGF3YWlpLmVkdTwvYXV0aC1hZGRyZXNzPjx0aXRs
ZXM+PHRpdGxlPlJpc2sgb2YgY29tcGxleCBhbmQgYXR5cGljYWwgZW5kb21ldHJpYWwgaHlwZXJw
bGFzaWEgaW4gcmVsYXRpb24gdG8gYW50aHJvcG9tZXRyaWMgbWVhc3VyZXMgYW5kIHJlcHJvZHVj
dGl2ZSBoaXN0b3J5PC90aXRsZT48c2Vjb25kYXJ5LXRpdGxlPkFtIEogRXBpZGVtaW9sPC9zZWNv
bmRhcnktdGl0bGU+PC90aXRsZXM+PHBlcmlvZGljYWw+PGZ1bGwtdGl0bGU+QW0gSiBFcGlkZW1p
b2w8L2Z1bGwtdGl0bGU+PC9wZXJpb2RpY2FsPjxwYWdlcz41NjMtNzA7IGRpc2N1c3Npb24gNTcx
LTY8L3BhZ2VzPjx2b2x1bWU+MTY4PC92b2x1bWU+PG51bWJlcj42PC9udW1iZXI+PGVkaXRpb24+
MjAwOC8wOC8wNzwvZWRpdGlvbj48a2V5d29yZHM+PGtleXdvcmQ+QWR1bHQ8L2tleXdvcmQ+PGtl
eXdvcmQ+KkJvZHkgTWFzcyBJbmRleDwva2V5d29yZD48a2V5d29yZD5DYXNlLUNvbnRyb2wgU3R1
ZGllczwva2V5d29yZD48a2V5d29yZD5Db25maWRlbmNlIEludGVydmFsczwva2V5d29yZD48a2V5
d29yZD5FbmRvbWV0cmlhbCBIeXBlcnBsYXNpYS9kaWFnbm9zaXMvKmV0aW9sb2d5L3BhdGhvbG9n
eTwva2V5d29yZD48a2V5d29yZD5FbmRvbWV0cmlhbCBOZW9wbGFzbXMvZXRpb2xvZ3k8L2tleXdv
cmQ+PGtleXdvcmQ+RXN0cm9nZW5zL2FkdmVyc2UgZWZmZWN0czwva2V5d29yZD48a2V5d29yZD5G
ZW1hbGU8L2tleXdvcmQ+PGtleXdvcmQ+SHVtYW5zPC9rZXl3b3JkPjxrZXl3b3JkPkluY2lkZW5j
ZTwva2V5d29yZD48a2V5d29yZD5NZWRpY2FsIFJlY29yZHMgU3lzdGVtcywgQ29tcHV0ZXJpemVk
PC9rZXl3b3JkPjxrZXl3b3JkPk1pZGRsZSBBZ2VkPC9rZXl3b3JkPjxrZXl3b3JkPk9iZXNpdHkv
KmNvbXBsaWNhdGlvbnM8L2tleXdvcmQ+PGtleXdvcmQ+KlBhcml0eTwva2V5d29yZD48a2V5d29y
ZD5QcmVnbmFuY3k8L2tleXdvcmQ+PGtleXdvcmQ+UmVjZXB0b3JzLCBFc3Ryb2dlbi9kcnVnIGVm
ZmVjdHMvbWV0YWJvbGlzbTwva2V5d29yZD48a2V5d29yZD5TbW9raW5nL2FkdmVyc2UgZWZmZWN0
czwva2V5d29yZD48a2V5d29yZD5XYXNoaW5ndG9uL2VwaWRlbWlvbG9neTwva2V5d29yZD48L2tl
eXdvcmRzPjxkYXRlcz48eWVhcj4yMDA4PC95ZWFyPjxwdWItZGF0ZXM+PGRhdGU+U2VwIDE1PC9k
YXRlPjwvcHViLWRhdGVzPjwvZGF0ZXM+PGlzYm4+MTQ3Ni02MjU2IChFbGVjdHJvbmljKSYjeEQ7
MDAwMi05MjYyIChMaW5raW5nKTwvaXNibj48YWNjZXNzaW9uLW51bT4xODY4MjQ4NTwvYWNjZXNz
aW9uLW51bT48dXJscz48cmVsYXRlZC11cmxzPjx1cmw+aHR0cHM6Ly93d3cubmNiaS5ubG0ubmlo
Lmdvdi9wdWJtZWQvMTg2ODI0ODU8L3VybD48L3JlbGF0ZWQtdXJscz48L3VybHM+PGN1c3RvbTI+
UE1DMjcyNzE5NDwvY3VzdG9tMj48ZWxlY3Ryb25pYy1yZXNvdXJjZS1udW0+MTAuMTA5My9hamUv
a3duMTY4PC9lbGVjdHJvbmljLXJlc291cmNlLW51bT48L3JlY29yZD48L0NpdGU+PC9FbmROb3Rl
PgB=
</w:fldData>
        </w:fldChar>
      </w:r>
      <w:r w:rsidR="006979FF">
        <w:rPr>
          <w:color w:val="000000" w:themeColor="text1"/>
          <w:shd w:val="clear" w:color="auto" w:fill="FFFFFF"/>
        </w:rPr>
        <w:instrText xml:space="preserve"> ADDIN EN.CITE.DATA </w:instrText>
      </w:r>
      <w:r w:rsidR="006979FF">
        <w:rPr>
          <w:color w:val="000000" w:themeColor="text1"/>
          <w:shd w:val="clear" w:color="auto" w:fill="FFFFFF"/>
        </w:rPr>
      </w:r>
      <w:r w:rsidR="006979FF">
        <w:rPr>
          <w:color w:val="000000" w:themeColor="text1"/>
          <w:shd w:val="clear" w:color="auto" w:fill="FFFFFF"/>
        </w:rPr>
        <w:fldChar w:fldCharType="end"/>
      </w:r>
      <w:r w:rsidRPr="00900653">
        <w:rPr>
          <w:color w:val="000000" w:themeColor="text1"/>
          <w:shd w:val="clear" w:color="auto" w:fill="FFFFFF"/>
        </w:rPr>
      </w:r>
      <w:r w:rsidRPr="00900653">
        <w:rPr>
          <w:color w:val="000000" w:themeColor="text1"/>
          <w:shd w:val="clear" w:color="auto" w:fill="FFFFFF"/>
        </w:rPr>
        <w:fldChar w:fldCharType="separate"/>
      </w:r>
      <w:r w:rsidR="006979FF">
        <w:rPr>
          <w:noProof/>
          <w:color w:val="000000" w:themeColor="text1"/>
          <w:shd w:val="clear" w:color="auto" w:fill="FFFFFF"/>
        </w:rPr>
        <w:t>[33]</w:t>
      </w:r>
      <w:r w:rsidRPr="00900653">
        <w:rPr>
          <w:color w:val="000000" w:themeColor="text1"/>
          <w:shd w:val="clear" w:color="auto" w:fill="FFFFFF"/>
        </w:rPr>
        <w:fldChar w:fldCharType="end"/>
      </w:r>
      <w:r w:rsidR="004A73FE" w:rsidRPr="00900653">
        <w:rPr>
          <w:color w:val="000000" w:themeColor="text1"/>
          <w:shd w:val="clear" w:color="auto" w:fill="FFFFFF"/>
        </w:rPr>
        <w:t>.</w:t>
      </w:r>
      <w:r w:rsidR="004A73FE">
        <w:rPr>
          <w:color w:val="000000" w:themeColor="text1"/>
          <w:shd w:val="clear" w:color="auto" w:fill="FFFFFF"/>
        </w:rPr>
        <w:t xml:space="preserve"> </w:t>
      </w:r>
    </w:p>
    <w:p w14:paraId="06870574" w14:textId="6DE71600" w:rsidR="004A73FE" w:rsidRPr="00BD727F" w:rsidRDefault="00BD727F" w:rsidP="00297379">
      <w:pPr>
        <w:pStyle w:val="Heading2"/>
      </w:pPr>
      <w:bookmarkStart w:id="29" w:name="_Toc5874877"/>
      <w:r w:rsidRPr="00BD727F">
        <w:t>B</w:t>
      </w:r>
      <w:r w:rsidRPr="00297379">
        <w:t xml:space="preserve">ariatric Surgery as </w:t>
      </w:r>
      <w:r w:rsidR="00297379" w:rsidRPr="00297379">
        <w:t>A</w:t>
      </w:r>
      <w:r w:rsidRPr="00297379">
        <w:t xml:space="preserve"> Model for Gynecologic Pathology Prevention</w:t>
      </w:r>
      <w:bookmarkEnd w:id="29"/>
    </w:p>
    <w:p w14:paraId="43E885EB" w14:textId="57A997C2" w:rsidR="00297379" w:rsidRPr="003A2E2C" w:rsidRDefault="00297379" w:rsidP="00297379">
      <w:pPr>
        <w:autoSpaceDE w:val="0"/>
        <w:autoSpaceDN w:val="0"/>
        <w:adjustRightInd w:val="0"/>
        <w:rPr>
          <w:color w:val="000000" w:themeColor="text1"/>
        </w:rPr>
      </w:pPr>
      <w:r>
        <w:rPr>
          <w:color w:val="000000" w:themeColor="text1"/>
        </w:rPr>
        <w:t xml:space="preserve">Bariatric surgery is an operation for weight-loss that involves surgical alterations to the digestive system. </w:t>
      </w:r>
      <w:r w:rsidRPr="00197B14">
        <w:rPr>
          <w:color w:val="000000" w:themeColor="text1"/>
        </w:rPr>
        <w:t xml:space="preserve">In the US, </w:t>
      </w:r>
      <w:r>
        <w:rPr>
          <w:color w:val="000000" w:themeColor="text1"/>
        </w:rPr>
        <w:t>two</w:t>
      </w:r>
      <w:r w:rsidRPr="00197B14">
        <w:rPr>
          <w:color w:val="000000" w:themeColor="text1"/>
        </w:rPr>
        <w:t xml:space="preserve"> bariatric surgic</w:t>
      </w:r>
      <w:r>
        <w:rPr>
          <w:color w:val="000000" w:themeColor="text1"/>
        </w:rPr>
        <w:t>al procedures</w:t>
      </w:r>
      <w:r w:rsidRPr="00197B14">
        <w:rPr>
          <w:color w:val="000000" w:themeColor="text1"/>
        </w:rPr>
        <w:t xml:space="preserve"> are </w:t>
      </w:r>
      <w:r>
        <w:rPr>
          <w:color w:val="000000" w:themeColor="text1"/>
        </w:rPr>
        <w:t>being widely</w:t>
      </w:r>
      <w:r w:rsidRPr="00197B14">
        <w:rPr>
          <w:color w:val="000000" w:themeColor="text1"/>
        </w:rPr>
        <w:t xml:space="preserve"> used</w:t>
      </w:r>
      <w:r>
        <w:rPr>
          <w:color w:val="000000" w:themeColor="text1"/>
        </w:rPr>
        <w:t xml:space="preserve"> today </w:t>
      </w:r>
      <w:r>
        <w:rPr>
          <w:color w:val="000000" w:themeColor="text1"/>
        </w:rPr>
        <w:fldChar w:fldCharType="begin"/>
      </w:r>
      <w:r w:rsidR="006979FF">
        <w:rPr>
          <w:color w:val="000000" w:themeColor="text1"/>
        </w:rPr>
        <w:instrText xml:space="preserve"> ADDIN EN.CITE &lt;EndNote&gt;&lt;Cite&gt;&lt;Year&gt;2018&lt;/Year&gt;&lt;RecNum&gt;17090&lt;/RecNum&gt;&lt;DisplayText&gt;[34]&lt;/DisplayText&gt;&lt;record&gt;&lt;rec-number&gt;17090&lt;/rec-number&gt;&lt;foreign-keys&gt;&lt;key app="EN" db-id="dvp0twez5x0059eespxv5fxldvzaavzrrz2e" timestamp="1551427512"&gt;17090&lt;/key&gt;&lt;/foreign-keys&gt;&lt;ref-type name="Web Page"&gt;12&lt;/ref-type&gt;&lt;contributors&gt;&lt;/contributors&gt;&lt;titles&gt;&lt;title&gt;Estimate of Bariatric Surgery Numbers, 2011-2017&lt;/title&gt;&lt;/titles&gt;&lt;volume&gt;2019&lt;/volume&gt;&lt;number&gt;Feburary 27&lt;/number&gt;&lt;dates&gt;&lt;year&gt;2018&lt;/year&gt;&lt;/dates&gt;&lt;publisher&gt;American Society for Metabolic and Bariatric Surgery&lt;/publisher&gt;&lt;urls&gt;&lt;related-urls&gt;&lt;url&gt;https://asmbs.org/resources/estimate-of-bariatric-surgery-numbers&lt;/url&gt;&lt;/related-urls&gt;&lt;/urls&gt;&lt;/record&gt;&lt;/Cite&gt;&lt;/EndNote&gt;</w:instrText>
      </w:r>
      <w:r>
        <w:rPr>
          <w:color w:val="000000" w:themeColor="text1"/>
        </w:rPr>
        <w:fldChar w:fldCharType="separate"/>
      </w:r>
      <w:r w:rsidR="006979FF">
        <w:rPr>
          <w:noProof/>
          <w:color w:val="000000" w:themeColor="text1"/>
        </w:rPr>
        <w:t>[34]</w:t>
      </w:r>
      <w:r>
        <w:rPr>
          <w:color w:val="000000" w:themeColor="text1"/>
        </w:rPr>
        <w:fldChar w:fldCharType="end"/>
      </w:r>
      <w:r>
        <w:rPr>
          <w:color w:val="000000" w:themeColor="text1"/>
        </w:rPr>
        <w:t>. The Roux-</w:t>
      </w:r>
      <w:proofErr w:type="spellStart"/>
      <w:r>
        <w:rPr>
          <w:color w:val="000000" w:themeColor="text1"/>
        </w:rPr>
        <w:t>en</w:t>
      </w:r>
      <w:proofErr w:type="spellEnd"/>
      <w:r>
        <w:rPr>
          <w:color w:val="000000" w:themeColor="text1"/>
        </w:rPr>
        <w:t xml:space="preserve">-Y gastric bypass, which accounted for approximately 21% of primary bariatric procedures in 2017, involves reducing the stomach to a smaller size and attaching it to the middle of the small intestine, bypassing a section of small intestine. Weight loss is achieved via limiting the physical intake of food, malabsorption of calories and </w:t>
      </w:r>
      <w:r w:rsidRPr="00DF7E97">
        <w:rPr>
          <w:rFonts w:eastAsia="Arial"/>
        </w:rPr>
        <w:t>chang</w:t>
      </w:r>
      <w:r>
        <w:rPr>
          <w:rFonts w:eastAsia="Arial"/>
        </w:rPr>
        <w:t>ing</w:t>
      </w:r>
      <w:r w:rsidRPr="00DF7E97">
        <w:rPr>
          <w:rFonts w:eastAsia="Arial"/>
        </w:rPr>
        <w:t xml:space="preserve"> the secretion of gastrointestinal hormones which are related to the regulation of appetite and satiety</w:t>
      </w:r>
      <w:r>
        <w:rPr>
          <w:rFonts w:eastAsia="Arial"/>
        </w:rPr>
        <w:t xml:space="preserve"> </w:t>
      </w:r>
      <w:r>
        <w:rPr>
          <w:rFonts w:eastAsia="Arial"/>
        </w:rPr>
        <w:fldChar w:fldCharType="begin">
          <w:fldData xml:space="preserve">PEVuZE5vdGU+PENpdGU+PEF1dGhvcj5TYXdheWE8L0F1dGhvcj48WWVhcj4yMDEyPC9ZZWFyPjxS
ZWNOdW0+MTcwOTE8L1JlY051bT48RGlzcGxheVRleHQ+WzM1LCAzNl08L0Rpc3BsYXlUZXh0Pjxy
ZWNvcmQ+PHJlYy1udW1iZXI+MTcwOTE8L3JlYy1udW1iZXI+PGZvcmVpZ24ta2V5cz48a2V5IGFw
cD0iRU4iIGRiLWlkPSJkdnAwdHdlejV4MDA1OWVlc3B4djVmeGxkdnphYXZ6cnJ6MmUiIHRpbWVz
dGFtcD0iMTU1MTQyNzc3NSI+MTcwOTE8L2tleT48L2ZvcmVpZ24ta2V5cz48cmVmLXR5cGUgbmFt
ZT0iSm91cm5hbCBBcnRpY2xlIj4xNzwvcmVmLXR5cGU+PGNvbnRyaWJ1dG9ycz48YXV0aG9ycz48
YXV0aG9yPlNhd2F5YSwgUi4gQS48L2F1dGhvcj48YXV0aG9yPkphZmZlLCBKLjwvYXV0aG9yPjxh
dXRob3I+RnJpZWRlbmJlcmcsIEwuPC9hdXRob3I+PGF1dGhvcj5GcmllZGVuYmVyZywgRi4gSy48
L2F1dGhvcj48L2F1dGhvcnM+PC9jb250cmlidXRvcnM+PGF1dGgtYWRkcmVzcz5UZW1wbGUgVW5p
dmVyc2l0eSBTY2hvb2wgb2YgTWVkaWNpbmUsIFBoaWxhZGVscGhpYSwgUEEgMTkxNDAsIFVTQS48
L2F1dGgtYWRkcmVzcz48dGl0bGVzPjx0aXRsZT5WaXRhbWluLCBtaW5lcmFsLCBhbmQgZHJ1ZyBh
YnNvcnB0aW9uIGZvbGxvd2luZyBiYXJpYXRyaWMgc3VyZ2VyeTwvdGl0bGU+PHNlY29uZGFyeS10
aXRsZT5DdXJyIERydWcgTWV0YWI8L3NlY29uZGFyeS10aXRsZT48L3RpdGxlcz48cGVyaW9kaWNh
bD48ZnVsbC10aXRsZT5DdXJyIERydWcgTWV0YWI8L2Z1bGwtdGl0bGU+PC9wZXJpb2RpY2FsPjxw
YWdlcz4xMzQ1LTU1PC9wYWdlcz48dm9sdW1lPjEzPC92b2x1bWU+PG51bWJlcj45PC9udW1iZXI+
PGVkaXRpb24+MjAxMi8wNy8wNDwvZWRpdGlvbj48a2V5d29yZHM+PGtleXdvcmQ+QW5pbWFsczwv
a2V5d29yZD48a2V5d29yZD4qQmFyaWF0cmljIFN1cmdlcnk8L2tleXdvcmQ+PGtleXdvcmQ+SHVt
YW5zPC9rZXl3b3JkPjxrZXl3b3JkPkludGVzdGluYWwgQWJzb3JwdGlvbjwva2V5d29yZD48a2V5
d29yZD5NaW5lcmFscy8qbWV0YWJvbGlzbTwva2V5d29yZD48a2V5d29yZD5PYmVzaXR5LCBNb3Ji
aWQvbWV0YWJvbGlzbS9zdXJnZXJ5PC9rZXl3b3JkPjxrZXl3b3JkPlBoYXJtYWNldXRpY2FsIFBy
ZXBhcmF0aW9ucy8qbWV0YWJvbGlzbTwva2V5d29yZD48a2V5d29yZD5WaXRhbWlucy8qbWV0YWJv
bGlzbTwva2V5d29yZD48L2tleXdvcmRzPjxkYXRlcz48eWVhcj4yMDEyPC95ZWFyPjxwdWItZGF0
ZXM+PGRhdGU+Tm92PC9kYXRlPjwvcHViLWRhdGVzPjwvZGF0ZXM+PGlzYm4+MTg3NS01NDUzIChF
bGVjdHJvbmljKSYjeEQ7MTM4OS0yMDAyIChMaW5raW5nKTwvaXNibj48YWNjZXNzaW9uLW51bT4y
Mjc0NjMwMjwvYWNjZXNzaW9uLW51bT48dXJscz48cmVsYXRlZC11cmxzPjx1cmw+aHR0cHM6Ly93
d3cubmNiaS5ubG0ubmloLmdvdi9wdWJtZWQvMjI3NDYzMDI8L3VybD48L3JlbGF0ZWQtdXJscz48
L3VybHM+PGN1c3RvbTI+UE1DMzU3MTc2MzwvY3VzdG9tMj48L3JlY29yZD48L0NpdGU+PENpdGU+
PEF1dGhvcj5NZWVrPC9BdXRob3I+PFllYXI+MjAxNjwvWWVhcj48UmVjTnVtPjE3MDkyPC9SZWNO
dW0+PHJlY29yZD48cmVjLW51bWJlcj4xNzA5MjwvcmVjLW51bWJlcj48Zm9yZWlnbi1rZXlzPjxr
ZXkgYXBwPSJFTiIgZGItaWQ9ImR2cDB0d2V6NXgwMDU5ZWVzcHh2NWZ4bGR2emFhdnpycnoyZSIg
dGltZXN0YW1wPSIxNTUxNDI4MjM1Ij4xNzA5Mjwva2V5PjwvZm9yZWlnbi1rZXlzPjxyZWYtdHlw
ZSBuYW1lPSJKb3VybmFsIEFydGljbGUiPjE3PC9yZWYtdHlwZT48Y29udHJpYnV0b3JzPjxhdXRo
b3JzPjxhdXRob3I+TWVlaywgQy4gTC48L2F1dGhvcj48YXV0aG9yPkxld2lzLCBILiBCLjwvYXV0
aG9yPjxhdXRob3I+UmVpbWFubiwgRi48L2F1dGhvcj48YXV0aG9yPkdyaWJibGUsIEYuIE0uPC9h
dXRob3I+PGF1dGhvcj5QYXJrLCBBLiBKLjwvYXV0aG9yPjwvYXV0aG9ycz48L2NvbnRyaWJ1dG9y
cz48YXV0aC1hZGRyZXNzPkluc3RpdHV0ZSBvZiBNZXRhYm9saWMgU2NpZW5jZSwgTWV0YWJvbGlj
IFJlc2VhcmNoIExhYm9yYXRvcmllcywgVW5pdmVyc2l0eSBvZiBDYW1icmlkZ2UsIEFkZGVuYnJv
b2tlcyZhcG9zO3MgSG9zcGl0YWwsIEJveCAyODksIEhpbGxzIFJvYWQsIENhbWJyaWRnZSBDQjIg
MFFRLCBVbml0ZWQgS2luZ2RvbTsgRGVwYXJ0bWVudCBvZiBDbGluaWNhbCBCaW9jaGVtaXN0cnks
IEFkZGVuYnJvb2tlJmFwb3M7cyBIb3NwaXRhbCwgSGlsbHMgUm9hZCwgQ2FtYnJpZGdlIENCMiAw
UVEsIFVuaXRlZCBLaW5nZG9tLiYjeEQ7SW5zdGl0dXRlIG9mIE1ldGFib2xpYyBTY2llbmNlLCBN
ZXRhYm9saWMgUmVzZWFyY2ggTGFib3JhdG9yaWVzLCBVbml2ZXJzaXR5IG9mIENhbWJyaWRnZSwg
QWRkZW5icm9va2VzJmFwb3M7cyBIb3NwaXRhbCwgQm94IDI4OSwgSGlsbHMgUm9hZCwgQ2FtYnJp
ZGdlIENCMiAwUVEsIFVuaXRlZCBLaW5nZG9tLjwvYXV0aC1hZGRyZXNzPjx0aXRsZXM+PHRpdGxl
PlRoZSBlZmZlY3Qgb2YgYmFyaWF0cmljIHN1cmdlcnkgb24gZ2FzdHJvaW50ZXN0aW5hbCBhbmQg
cGFuY3JlYXRpYyBwZXB0aWRlIGhvcm1vbmVzPC90aXRsZT48c2Vjb25kYXJ5LXRpdGxlPlBlcHRp
ZGVzPC9zZWNvbmRhcnktdGl0bGU+PC90aXRsZXM+PHBlcmlvZGljYWw+PGZ1bGwtdGl0bGU+UGVw
dGlkZXM8L2Z1bGwtdGl0bGU+PC9wZXJpb2RpY2FsPjxwYWdlcz4yOC0zNzwvcGFnZXM+PHZvbHVt
ZT43Nzwvdm9sdW1lPjxlZGl0aW9uPjIwMTUvMDkvMDg8L2VkaXRpb24+PGtleXdvcmRzPjxrZXl3
b3JkPkFuaW1hbHM8L2tleXdvcmQ+PGtleXdvcmQ+QXBwZXRpdGU8L2tleXdvcmQ+PGtleXdvcmQ+
KkJhcmlhdHJpYyBTdXJnZXJ5PC9rZXl3b3JkPjxrZXl3b3JkPkdhc3Ryb2ludGVzdGluYWwgSG9y
bW9uZXMvKm1ldGFib2xpc208L2tleXdvcmQ+PGtleXdvcmQ+R2FzdHJvaW50ZXN0aW5hbCBUcmFj
dC9tZXRhYm9saXNtPC9rZXl3b3JkPjxrZXl3b3JkPkh1bWFuczwva2V5d29yZD48a2V5d29yZD5P
YmVzaXR5L21ldGFib2xpc20vc3VyZ2VyeTwva2V5d29yZD48a2V5d29yZD5QYW5jcmVhcy9tZXRh
Ym9saXNtPC9rZXl3b3JkPjxrZXl3b3JkPlBhbmNyZWF0aWMgSG9ybW9uZXMvKm1ldGFib2xpc208
L2tleXdvcmQ+PGtleXdvcmQ+QmFyaWF0cmljPC9rZXl3b3JkPjxrZXl3b3JkPkNob2xlY3lzdG9r
aW5pbjwva2V5d29yZD48a2V5d29yZD5HYXN0cmluPC9rZXl3b3JkPjxrZXl3b3JkPkdocmVsaW48
L2tleXdvcmQ+PGtleXdvcmQ+SW5jcmV0aW48L2tleXdvcmQ+PGtleXdvcmQ+T3h5bnRvbW9kdWxp
bjwva2V5d29yZD48L2tleXdvcmRzPjxkYXRlcz48eWVhcj4yMDE2PC95ZWFyPjxwdWItZGF0ZXM+
PGRhdGU+TWFyPC9kYXRlPjwvcHViLWRhdGVzPjwvZGF0ZXM+PGlzYm4+MTg3My01MTY5IChFbGVj
dHJvbmljKSYjeEQ7MDE5Ni05NzgxIChMaW5raW5nKTwvaXNibj48YWNjZXNzaW9uLW51bT4yNjM0
NDM1NTwvYWNjZXNzaW9uLW51bT48dXJscz48cmVsYXRlZC11cmxzPjx1cmw+aHR0cHM6Ly93d3cu
bmNiaS5ubG0ubmloLmdvdi9wdWJtZWQvMjYzNDQzNTU8L3VybD48L3JlbGF0ZWQtdXJscz48L3Vy
bHM+PGVsZWN0cm9uaWMtcmVzb3VyY2UtbnVtPjEwLjEwMTYvai5wZXB0aWRlcy4yMDE1LjA4LjAx
MzwvZWxlY3Ryb25pYy1yZXNvdXJjZS1udW0+PC9yZWNvcmQ+PC9DaXRlPjwvRW5kTm90ZT4A
</w:fldData>
        </w:fldChar>
      </w:r>
      <w:r w:rsidR="006979FF">
        <w:rPr>
          <w:rFonts w:eastAsia="Arial"/>
        </w:rPr>
        <w:instrText xml:space="preserve"> ADDIN EN.CITE </w:instrText>
      </w:r>
      <w:r w:rsidR="006979FF">
        <w:rPr>
          <w:rFonts w:eastAsia="Arial"/>
        </w:rPr>
        <w:fldChar w:fldCharType="begin">
          <w:fldData xml:space="preserve">PEVuZE5vdGU+PENpdGU+PEF1dGhvcj5TYXdheWE8L0F1dGhvcj48WWVhcj4yMDEyPC9ZZWFyPjxS
ZWNOdW0+MTcwOTE8L1JlY051bT48RGlzcGxheVRleHQ+WzM1LCAzNl08L0Rpc3BsYXlUZXh0Pjxy
ZWNvcmQ+PHJlYy1udW1iZXI+MTcwOTE8L3JlYy1udW1iZXI+PGZvcmVpZ24ta2V5cz48a2V5IGFw
cD0iRU4iIGRiLWlkPSJkdnAwdHdlejV4MDA1OWVlc3B4djVmeGxkdnphYXZ6cnJ6MmUiIHRpbWVz
dGFtcD0iMTU1MTQyNzc3NSI+MTcwOTE8L2tleT48L2ZvcmVpZ24ta2V5cz48cmVmLXR5cGUgbmFt
ZT0iSm91cm5hbCBBcnRpY2xlIj4xNzwvcmVmLXR5cGU+PGNvbnRyaWJ1dG9ycz48YXV0aG9ycz48
YXV0aG9yPlNhd2F5YSwgUi4gQS48L2F1dGhvcj48YXV0aG9yPkphZmZlLCBKLjwvYXV0aG9yPjxh
dXRob3I+RnJpZWRlbmJlcmcsIEwuPC9hdXRob3I+PGF1dGhvcj5GcmllZGVuYmVyZywgRi4gSy48
L2F1dGhvcj48L2F1dGhvcnM+PC9jb250cmlidXRvcnM+PGF1dGgtYWRkcmVzcz5UZW1wbGUgVW5p
dmVyc2l0eSBTY2hvb2wgb2YgTWVkaWNpbmUsIFBoaWxhZGVscGhpYSwgUEEgMTkxNDAsIFVTQS48
L2F1dGgtYWRkcmVzcz48dGl0bGVzPjx0aXRsZT5WaXRhbWluLCBtaW5lcmFsLCBhbmQgZHJ1ZyBh
YnNvcnB0aW9uIGZvbGxvd2luZyBiYXJpYXRyaWMgc3VyZ2VyeTwvdGl0bGU+PHNlY29uZGFyeS10
aXRsZT5DdXJyIERydWcgTWV0YWI8L3NlY29uZGFyeS10aXRsZT48L3RpdGxlcz48cGVyaW9kaWNh
bD48ZnVsbC10aXRsZT5DdXJyIERydWcgTWV0YWI8L2Z1bGwtdGl0bGU+PC9wZXJpb2RpY2FsPjxw
YWdlcz4xMzQ1LTU1PC9wYWdlcz48dm9sdW1lPjEzPC92b2x1bWU+PG51bWJlcj45PC9udW1iZXI+
PGVkaXRpb24+MjAxMi8wNy8wNDwvZWRpdGlvbj48a2V5d29yZHM+PGtleXdvcmQ+QW5pbWFsczwv
a2V5d29yZD48a2V5d29yZD4qQmFyaWF0cmljIFN1cmdlcnk8L2tleXdvcmQ+PGtleXdvcmQ+SHVt
YW5zPC9rZXl3b3JkPjxrZXl3b3JkPkludGVzdGluYWwgQWJzb3JwdGlvbjwva2V5d29yZD48a2V5
d29yZD5NaW5lcmFscy8qbWV0YWJvbGlzbTwva2V5d29yZD48a2V5d29yZD5PYmVzaXR5LCBNb3Ji
aWQvbWV0YWJvbGlzbS9zdXJnZXJ5PC9rZXl3b3JkPjxrZXl3b3JkPlBoYXJtYWNldXRpY2FsIFBy
ZXBhcmF0aW9ucy8qbWV0YWJvbGlzbTwva2V5d29yZD48a2V5d29yZD5WaXRhbWlucy8qbWV0YWJv
bGlzbTwva2V5d29yZD48L2tleXdvcmRzPjxkYXRlcz48eWVhcj4yMDEyPC95ZWFyPjxwdWItZGF0
ZXM+PGRhdGU+Tm92PC9kYXRlPjwvcHViLWRhdGVzPjwvZGF0ZXM+PGlzYm4+MTg3NS01NDUzIChF
bGVjdHJvbmljKSYjeEQ7MTM4OS0yMDAyIChMaW5raW5nKTwvaXNibj48YWNjZXNzaW9uLW51bT4y
Mjc0NjMwMjwvYWNjZXNzaW9uLW51bT48dXJscz48cmVsYXRlZC11cmxzPjx1cmw+aHR0cHM6Ly93
d3cubmNiaS5ubG0ubmloLmdvdi9wdWJtZWQvMjI3NDYzMDI8L3VybD48L3JlbGF0ZWQtdXJscz48
L3VybHM+PGN1c3RvbTI+UE1DMzU3MTc2MzwvY3VzdG9tMj48L3JlY29yZD48L0NpdGU+PENpdGU+
PEF1dGhvcj5NZWVrPC9BdXRob3I+PFllYXI+MjAxNjwvWWVhcj48UmVjTnVtPjE3MDkyPC9SZWNO
dW0+PHJlY29yZD48cmVjLW51bWJlcj4xNzA5MjwvcmVjLW51bWJlcj48Zm9yZWlnbi1rZXlzPjxr
ZXkgYXBwPSJFTiIgZGItaWQ9ImR2cDB0d2V6NXgwMDU5ZWVzcHh2NWZ4bGR2emFhdnpycnoyZSIg
dGltZXN0YW1wPSIxNTUxNDI4MjM1Ij4xNzA5Mjwva2V5PjwvZm9yZWlnbi1rZXlzPjxyZWYtdHlw
ZSBuYW1lPSJKb3VybmFsIEFydGljbGUiPjE3PC9yZWYtdHlwZT48Y29udHJpYnV0b3JzPjxhdXRo
b3JzPjxhdXRob3I+TWVlaywgQy4gTC48L2F1dGhvcj48YXV0aG9yPkxld2lzLCBILiBCLjwvYXV0
aG9yPjxhdXRob3I+UmVpbWFubiwgRi48L2F1dGhvcj48YXV0aG9yPkdyaWJibGUsIEYuIE0uPC9h
dXRob3I+PGF1dGhvcj5QYXJrLCBBLiBKLjwvYXV0aG9yPjwvYXV0aG9ycz48L2NvbnRyaWJ1dG9y
cz48YXV0aC1hZGRyZXNzPkluc3RpdHV0ZSBvZiBNZXRhYm9saWMgU2NpZW5jZSwgTWV0YWJvbGlj
IFJlc2VhcmNoIExhYm9yYXRvcmllcywgVW5pdmVyc2l0eSBvZiBDYW1icmlkZ2UsIEFkZGVuYnJv
b2tlcyZhcG9zO3MgSG9zcGl0YWwsIEJveCAyODksIEhpbGxzIFJvYWQsIENhbWJyaWRnZSBDQjIg
MFFRLCBVbml0ZWQgS2luZ2RvbTsgRGVwYXJ0bWVudCBvZiBDbGluaWNhbCBCaW9jaGVtaXN0cnks
IEFkZGVuYnJvb2tlJmFwb3M7cyBIb3NwaXRhbCwgSGlsbHMgUm9hZCwgQ2FtYnJpZGdlIENCMiAw
UVEsIFVuaXRlZCBLaW5nZG9tLiYjeEQ7SW5zdGl0dXRlIG9mIE1ldGFib2xpYyBTY2llbmNlLCBN
ZXRhYm9saWMgUmVzZWFyY2ggTGFib3JhdG9yaWVzLCBVbml2ZXJzaXR5IG9mIENhbWJyaWRnZSwg
QWRkZW5icm9va2VzJmFwb3M7cyBIb3NwaXRhbCwgQm94IDI4OSwgSGlsbHMgUm9hZCwgQ2FtYnJp
ZGdlIENCMiAwUVEsIFVuaXRlZCBLaW5nZG9tLjwvYXV0aC1hZGRyZXNzPjx0aXRsZXM+PHRpdGxl
PlRoZSBlZmZlY3Qgb2YgYmFyaWF0cmljIHN1cmdlcnkgb24gZ2FzdHJvaW50ZXN0aW5hbCBhbmQg
cGFuY3JlYXRpYyBwZXB0aWRlIGhvcm1vbmVzPC90aXRsZT48c2Vjb25kYXJ5LXRpdGxlPlBlcHRp
ZGVzPC9zZWNvbmRhcnktdGl0bGU+PC90aXRsZXM+PHBlcmlvZGljYWw+PGZ1bGwtdGl0bGU+UGVw
dGlkZXM8L2Z1bGwtdGl0bGU+PC9wZXJpb2RpY2FsPjxwYWdlcz4yOC0zNzwvcGFnZXM+PHZvbHVt
ZT43Nzwvdm9sdW1lPjxlZGl0aW9uPjIwMTUvMDkvMDg8L2VkaXRpb24+PGtleXdvcmRzPjxrZXl3
b3JkPkFuaW1hbHM8L2tleXdvcmQ+PGtleXdvcmQ+QXBwZXRpdGU8L2tleXdvcmQ+PGtleXdvcmQ+
KkJhcmlhdHJpYyBTdXJnZXJ5PC9rZXl3b3JkPjxrZXl3b3JkPkdhc3Ryb2ludGVzdGluYWwgSG9y
bW9uZXMvKm1ldGFib2xpc208L2tleXdvcmQ+PGtleXdvcmQ+R2FzdHJvaW50ZXN0aW5hbCBUcmFj
dC9tZXRhYm9saXNtPC9rZXl3b3JkPjxrZXl3b3JkPkh1bWFuczwva2V5d29yZD48a2V5d29yZD5P
YmVzaXR5L21ldGFib2xpc20vc3VyZ2VyeTwva2V5d29yZD48a2V5d29yZD5QYW5jcmVhcy9tZXRh
Ym9saXNtPC9rZXl3b3JkPjxrZXl3b3JkPlBhbmNyZWF0aWMgSG9ybW9uZXMvKm1ldGFib2xpc208
L2tleXdvcmQ+PGtleXdvcmQ+QmFyaWF0cmljPC9rZXl3b3JkPjxrZXl3b3JkPkNob2xlY3lzdG9r
aW5pbjwva2V5d29yZD48a2V5d29yZD5HYXN0cmluPC9rZXl3b3JkPjxrZXl3b3JkPkdocmVsaW48
L2tleXdvcmQ+PGtleXdvcmQ+SW5jcmV0aW48L2tleXdvcmQ+PGtleXdvcmQ+T3h5bnRvbW9kdWxp
bjwva2V5d29yZD48L2tleXdvcmRzPjxkYXRlcz48eWVhcj4yMDE2PC95ZWFyPjxwdWItZGF0ZXM+
PGRhdGU+TWFyPC9kYXRlPjwvcHViLWRhdGVzPjwvZGF0ZXM+PGlzYm4+MTg3My01MTY5IChFbGVj
dHJvbmljKSYjeEQ7MDE5Ni05NzgxIChMaW5raW5nKTwvaXNibj48YWNjZXNzaW9uLW51bT4yNjM0
NDM1NTwvYWNjZXNzaW9uLW51bT48dXJscz48cmVsYXRlZC11cmxzPjx1cmw+aHR0cHM6Ly93d3cu
bmNiaS5ubG0ubmloLmdvdi9wdWJtZWQvMjYzNDQzNTU8L3VybD48L3JlbGF0ZWQtdXJscz48L3Vy
bHM+PGVsZWN0cm9uaWMtcmVzb3VyY2UtbnVtPjEwLjEwMTYvai5wZXB0aWRlcy4yMDE1LjA4LjAx
MzwvZWxlY3Ryb25pYy1yZXNvdXJjZS1udW0+PC9yZWNvcmQ+PC9DaXRlPjwvRW5kTm90ZT4A
</w:fldData>
        </w:fldChar>
      </w:r>
      <w:r w:rsidR="006979FF">
        <w:rPr>
          <w:rFonts w:eastAsia="Arial"/>
        </w:rPr>
        <w:instrText xml:space="preserve"> ADDIN EN.CITE.DATA </w:instrText>
      </w:r>
      <w:r w:rsidR="006979FF">
        <w:rPr>
          <w:rFonts w:eastAsia="Arial"/>
        </w:rPr>
      </w:r>
      <w:r w:rsidR="006979FF">
        <w:rPr>
          <w:rFonts w:eastAsia="Arial"/>
        </w:rPr>
        <w:fldChar w:fldCharType="end"/>
      </w:r>
      <w:r>
        <w:rPr>
          <w:rFonts w:eastAsia="Arial"/>
        </w:rPr>
      </w:r>
      <w:r>
        <w:rPr>
          <w:rFonts w:eastAsia="Arial"/>
        </w:rPr>
        <w:fldChar w:fldCharType="separate"/>
      </w:r>
      <w:r w:rsidR="006979FF">
        <w:rPr>
          <w:rFonts w:eastAsia="Arial"/>
          <w:noProof/>
        </w:rPr>
        <w:t>[35, 36]</w:t>
      </w:r>
      <w:r>
        <w:rPr>
          <w:rFonts w:eastAsia="Arial"/>
        </w:rPr>
        <w:fldChar w:fldCharType="end"/>
      </w:r>
      <w:r>
        <w:rPr>
          <w:color w:val="000000" w:themeColor="text1"/>
        </w:rPr>
        <w:t xml:space="preserve">. The sleeve gastrectomy, which accounted for approximately 69% of primary bariatric procedures in 2017, involves removal of most of the stomach, leaving only a banana-shaped pouch </w:t>
      </w:r>
      <w:r>
        <w:rPr>
          <w:color w:val="000000" w:themeColor="text1"/>
        </w:rPr>
        <w:fldChar w:fldCharType="begin">
          <w:fldData xml:space="preserve">PEVuZE5vdGU+PENpdGU+PEF1dGhvcj5CYXlzPC9BdXRob3I+PFllYXI+MjAxNjwvWWVhcj48UmVj
TnVtPjE2NDE2PC9SZWNOdW0+PERpc3BsYXlUZXh0PlszNS0zN108L0Rpc3BsYXlUZXh0PjxyZWNv
cmQ+PHJlYy1udW1iZXI+MTY0MTY8L3JlYy1udW1iZXI+PGZvcmVpZ24ta2V5cz48a2V5IGFwcD0i
RU4iIGRiLWlkPSJkdnAwdHdlejV4MDA1OWVlc3B4djVmeGxkdnphYXZ6cnJ6MmUiIHRpbWVzdGFt
cD0iMTU0ODY2MzcwNCI+MTY0MTY8L2tleT48L2ZvcmVpZ24ta2V5cz48cmVmLXR5cGUgbmFtZT0i
Sm91cm5hbCBBcnRpY2xlIj4xNzwvcmVmLXR5cGU+PGNvbnRyaWJ1dG9ycz48YXV0aG9ycz48YXV0
aG9yPkJheXMsIEguIEUuPC9hdXRob3I+PGF1dGhvcj5Kb25lcywgUC4gSC48L2F1dGhvcj48YXV0
aG9yPkphY29ic29uLCBULiBBLjwvYXV0aG9yPjxhdXRob3I+Q29oZW4sIEQuIEUuPC9hdXRob3I+
PGF1dGhvcj5PcnJpbmdlciwgQy4gRS48L2F1dGhvcj48YXV0aG9yPktvdGhhcmksIFMuPC9hdXRo
b3I+PGF1dGhvcj5BemFndXJ5LCBELiBFLjwvYXV0aG9yPjxhdXRob3I+TW9ydG9uLCBKLjwvYXV0
aG9yPjxhdXRob3I+Tmd1eWVuLCBOLiBULjwvYXV0aG9yPjxhdXRob3I+V2VzdG1hbiwgRS4gQy48
L2F1dGhvcj48YXV0aG9yPkhvcm4sIEQuIEIuPC9hdXRob3I+PGF1dGhvcj5TY2ludGEsIFcuPC9h
dXRob3I+PGF1dGhvcj5QcmltYWNrLCBDLjwvYXV0aG9yPjwvYXV0aG9ycz48L2NvbnRyaWJ1dG9y
cz48YXV0aC1hZGRyZXNzPkxvdWlzdmlsbGUgTWV0YWJvbGljIGFuZCBBdGhlcm9zY2xlcm9zaXMg
UmVzZWFyY2ggQ2VudGVyIChMLU1BUkMpLCBMb3Vpc3ZpbGxlLCBLWSwgVVNBLiBFbGVjdHJvbmlj
IGFkZHJlc3M6IGhiYXlzbWRAYW9sLmNvbS4mI3hEO01ldGhvZGlzdCBEZUJha2V5IEhlYXJ0IGFu
ZCBWYXNjdWxhciBDZW50ZXIsIEJheWxvciBDb2xsZWdlIG9mIE1lZGljaW5lLCBIb3VzdG9uLCBU
WCwgVVNBLiYjeEQ7RGVwYXJ0bWVudCBvZiBNZWRpY2luZSwgRW1vcnkgVW5pdmVyc2l0eSwgQXRs
YW50YSwgR0EsIFVTQS4mI3hEO0RlcGFydG1lbnQgb2YgTWVkaWNpbmUsIEJyaWdoYW0gYW5kIFdv
bWVuJmFwb3M7cyBIb3NwaXRhbCwgSGFydmFyZCBNZWRpY2FsIFNjaG9vbCwgQm9zdG9uLCBNQSwg
VVNBLiYjeEQ7VW5pdmVyc2l0eSBvZiBNaWFtaSBIb3NwaXRhbCwgTWlhbWksIEZMLCBVU0EuJiN4
RDtTdXJnZXJ5IEZlbGxvd3NoaXAgUHJvZ3JhbSwgR3VuZGVyc2VuIE1lZGljYWwgRm91bmRhdGlv
biwgTGEgQ3Jvc3NlLCBXSSwgVVNBLiYjeEQ7U3RhbmZvcmQgVW5pdmVyc2l0eSBTY2hvb2wgb2Yg
TWVkaWNpbmUsIFN0YW5mb3JkLCBDQSwgVVNBLiYjeEQ7VW5pdmVyc2l0eSBvZiBDYWxpZm9ybmlh
IE1lZGljYWwgQ2VudGVyLCBPcmFuZ2UsIENBLCBVU0EuJiN4RDtEdWtlIFVuaXZlcnNpdHkgSGVh
bHRoIFN5c3RlbSwgRHVyaGFtLCBOQywgVVNBLiYjeEQ7VW5pdmVyc2l0eSBvZiBUZXhhcyBNZWRp
Y2FsIFNjaG9vbCwgSG91c3RvbiwgVFgsIFVTQS4mI3hEO0ZheWV0dGV2aWxsZSwgTlksIFVTQS4m
I3hEO1Njb3R0c2RhbGUgV2VpZ2h0IExvc3MsIFNjb3R0c2RhbGUsIEFaLCBVU0EuPC9hdXRoLWFk
ZHJlc3M+PHRpdGxlcz48dGl0bGU+TGlwaWRzIGFuZCBiYXJpYXRyaWMgcHJvY2VkdXJlcyBwYXJ0
IDEgb2YgMjogU2NpZW50aWZpYyBzdGF0ZW1lbnQgZnJvbSB0aGUgTmF0aW9uYWwgTGlwaWQgQXNz
b2NpYXRpb24sIEFtZXJpY2FuIFNvY2lldHkgZm9yIE1ldGFib2xpYyBhbmQgQmFyaWF0cmljIFN1
cmdlcnksIGFuZCBPYmVzaXR5IE1lZGljaW5lIEFzc29jaWF0aW9uOiBGVUxMIFJFUE9SVDwvdGl0
bGU+PHNlY29uZGFyeS10aXRsZT5KIENsaW4gTGlwaWRvbDwvc2Vjb25kYXJ5LXRpdGxlPjwvdGl0
bGVzPjxwZXJpb2RpY2FsPjxmdWxsLXRpdGxlPkogQ2xpbiBMaXBpZG9sPC9mdWxsLXRpdGxlPjwv
cGVyaW9kaWNhbD48cGFnZXM+MzMtNTc8L3BhZ2VzPjx2b2x1bWU+MTA8L3ZvbHVtZT48bnVtYmVy
PjE8L251bWJlcj48ZWRpdGlvbj4yMDE2LzAyLzIwPC9lZGl0aW9uPjxrZXl3b3Jkcz48a2V5d29y
ZD5BZGlwb3NlIFRpc3N1ZS9tZXRhYm9saXNtPC9rZXl3b3JkPjxrZXl3b3JkPkFuaW1hbHM8L2tl
eXdvcmQ+PGtleXdvcmQ+KkJhcmlhdHJpYyBTdXJnZXJ5PC9rZXl3b3JkPjxrZXl3b3JkPkJpbGUg
QWNpZHMgYW5kIFNhbHRzL21ldGFib2xpc208L2tleXdvcmQ+PGtleXdvcmQ+QmlvbG9naWNhbCBU
cmFuc3BvcnQ8L2tleXdvcmQ+PGtleXdvcmQ+Q2hvbGVzdGVyb2wvbWV0YWJvbGlzbTwva2V5d29y
ZD48a2V5d29yZD5FbmRvY3JpbmUgU3lzdGVtL3BoeXNpb3BhdGhvbG9neTwva2V5d29yZD48a2V5
d29yZD5HYXN0cm9pbnRlc3RpbmFsIE1pY3JvYmlvbWU8L2tleXdvcmQ+PGtleXdvcmQ+SHVtYW5z
PC9rZXl3b3JkPjxrZXl3b3JkPipMaXBpZCBNZXRhYm9saXNtPC9rZXl3b3JkPjxrZXl3b3JkPkxp
cGlkcy9iaW9zeW50aGVzaXM8L2tleXdvcmQ+PGtleXdvcmQ+T2Jlc2l0eS8qbWV0YWJvbGlzbS9t
aWNyb2Jpb2xvZ3kvcGF0aG9sb2d5LypzdXJnZXJ5PC9rZXl3b3JkPjxrZXl3b3JkPipTb2NpZXRp
ZXMsIE1lZGljYWw8L2tleXdvcmQ+PGtleXdvcmQ+VW5pdGVkIFN0YXRlczwva2V5d29yZD48a2V5
d29yZD5BZGlwb3NvcGF0aHk8L2tleXdvcmQ+PGtleXdvcmQ+QmFyaWF0cmljIHByb2NlZHVyZTwv
a2V5d29yZD48a2V5d29yZD5CYXJpYXRyaWMgc3VyZ2VyeTwva2V5d29yZD48a2V5d29yZD5DaG9s
ZXN0ZXJvbDwva2V5d29yZD48a2V5d29yZD5MaXBpZHM8L2tleXdvcmQ+PGtleXdvcmQ+T2Jlc2l0
eTwva2V5d29yZD48a2V5d29yZD5TY2llbnRpZmljIHN0YXRlbWVudDwva2V5d29yZD48L2tleXdv
cmRzPjxkYXRlcz48eWVhcj4yMDE2PC95ZWFyPjxwdWItZGF0ZXM+PGRhdGU+SmFuLUZlYjwvZGF0
ZT48L3B1Yi1kYXRlcz48L2RhdGVzPjxpc2JuPjE5MzMtMjg3NCAoUHJpbnQpJiN4RDsxODc2LTQ3
ODkgKExpbmtpbmcpPC9pc2JuPjxhY2Nlc3Npb24tbnVtPjI2ODkyMTIwPC9hY2Nlc3Npb24tbnVt
Pjx1cmxzPjxyZWxhdGVkLXVybHM+PHVybD5odHRwczovL3d3dy5uY2JpLm5sbS5uaWguZ292L3B1
Ym1lZC8yNjg5MjEyMDwvdXJsPjwvcmVsYXRlZC11cmxzPjwvdXJscz48ZWxlY3Ryb25pYy1yZXNv
dXJjZS1udW0+MTAuMTAxNi9qLmphY2wuMjAxNS4xMi4wMDI8L2VsZWN0cm9uaWMtcmVzb3VyY2Ut
bnVtPjwvcmVjb3JkPjwvQ2l0ZT48Q2l0ZT48QXV0aG9yPlNhd2F5YTwvQXV0aG9yPjxZZWFyPjIw
MTI8L1llYXI+PFJlY051bT4xNzA5MTwvUmVjTnVtPjxyZWNvcmQ+PHJlYy1udW1iZXI+MTcwOTE8
L3JlYy1udW1iZXI+PGZvcmVpZ24ta2V5cz48a2V5IGFwcD0iRU4iIGRiLWlkPSJkdnAwdHdlejV4
MDA1OWVlc3B4djVmeGxkdnphYXZ6cnJ6MmUiIHRpbWVzdGFtcD0iMTU1MTQyNzc3NSI+MTcwOTE8
L2tleT48L2ZvcmVpZ24ta2V5cz48cmVmLXR5cGUgbmFtZT0iSm91cm5hbCBBcnRpY2xlIj4xNzwv
cmVmLXR5cGU+PGNvbnRyaWJ1dG9ycz48YXV0aG9ycz48YXV0aG9yPlNhd2F5YSwgUi4gQS48L2F1
dGhvcj48YXV0aG9yPkphZmZlLCBKLjwvYXV0aG9yPjxhdXRob3I+RnJpZWRlbmJlcmcsIEwuPC9h
dXRob3I+PGF1dGhvcj5GcmllZGVuYmVyZywgRi4gSy48L2F1dGhvcj48L2F1dGhvcnM+PC9jb250
cmlidXRvcnM+PGF1dGgtYWRkcmVzcz5UZW1wbGUgVW5pdmVyc2l0eSBTY2hvb2wgb2YgTWVkaWNp
bmUsIFBoaWxhZGVscGhpYSwgUEEgMTkxNDAsIFVTQS48L2F1dGgtYWRkcmVzcz48dGl0bGVzPjx0
aXRsZT5WaXRhbWluLCBtaW5lcmFsLCBhbmQgZHJ1ZyBhYnNvcnB0aW9uIGZvbGxvd2luZyBiYXJp
YXRyaWMgc3VyZ2VyeTwvdGl0bGU+PHNlY29uZGFyeS10aXRsZT5DdXJyIERydWcgTWV0YWI8L3Nl
Y29uZGFyeS10aXRsZT48L3RpdGxlcz48cGVyaW9kaWNhbD48ZnVsbC10aXRsZT5DdXJyIERydWcg
TWV0YWI8L2Z1bGwtdGl0bGU+PC9wZXJpb2RpY2FsPjxwYWdlcz4xMzQ1LTU1PC9wYWdlcz48dm9s
dW1lPjEzPC92b2x1bWU+PG51bWJlcj45PC9udW1iZXI+PGVkaXRpb24+MjAxMi8wNy8wNDwvZWRp
dGlvbj48a2V5d29yZHM+PGtleXdvcmQ+QW5pbWFsczwva2V5d29yZD48a2V5d29yZD4qQmFyaWF0
cmljIFN1cmdlcnk8L2tleXdvcmQ+PGtleXdvcmQ+SHVtYW5zPC9rZXl3b3JkPjxrZXl3b3JkPklu
dGVzdGluYWwgQWJzb3JwdGlvbjwva2V5d29yZD48a2V5d29yZD5NaW5lcmFscy8qbWV0YWJvbGlz
bTwva2V5d29yZD48a2V5d29yZD5PYmVzaXR5LCBNb3JiaWQvbWV0YWJvbGlzbS9zdXJnZXJ5PC9r
ZXl3b3JkPjxrZXl3b3JkPlBoYXJtYWNldXRpY2FsIFByZXBhcmF0aW9ucy8qbWV0YWJvbGlzbTwv
a2V5d29yZD48a2V5d29yZD5WaXRhbWlucy8qbWV0YWJvbGlzbTwva2V5d29yZD48L2tleXdvcmRz
PjxkYXRlcz48eWVhcj4yMDEyPC95ZWFyPjxwdWItZGF0ZXM+PGRhdGU+Tm92PC9kYXRlPjwvcHVi
LWRhdGVzPjwvZGF0ZXM+PGlzYm4+MTg3NS01NDUzIChFbGVjdHJvbmljKSYjeEQ7MTM4OS0yMDAy
IChMaW5raW5nKTwvaXNibj48YWNjZXNzaW9uLW51bT4yMjc0NjMwMjwvYWNjZXNzaW9uLW51bT48
dXJscz48cmVsYXRlZC11cmxzPjx1cmw+aHR0cHM6Ly93d3cubmNiaS5ubG0ubmloLmdvdi9wdWJt
ZWQvMjI3NDYzMDI8L3VybD48L3JlbGF0ZWQtdXJscz48L3VybHM+PGN1c3RvbTI+UE1DMzU3MTc2
MzwvY3VzdG9tMj48L3JlY29yZD48L0NpdGU+PENpdGU+PEF1dGhvcj5NZWVrPC9BdXRob3I+PFll
YXI+MjAxNjwvWWVhcj48UmVjTnVtPjE3MDkyPC9SZWNOdW0+PHJlY29yZD48cmVjLW51bWJlcj4x
NzA5MjwvcmVjLW51bWJlcj48Zm9yZWlnbi1rZXlzPjxrZXkgYXBwPSJFTiIgZGItaWQ9ImR2cDB0
d2V6NXgwMDU5ZWVzcHh2NWZ4bGR2emFhdnpycnoyZSIgdGltZXN0YW1wPSIxNTUxNDI4MjM1Ij4x
NzA5Mjwva2V5PjwvZm9yZWlnbi1rZXlzPjxyZWYtdHlwZSBuYW1lPSJKb3VybmFsIEFydGljbGUi
PjE3PC9yZWYtdHlwZT48Y29udHJpYnV0b3JzPjxhdXRob3JzPjxhdXRob3I+TWVlaywgQy4gTC48
L2F1dGhvcj48YXV0aG9yPkxld2lzLCBILiBCLjwvYXV0aG9yPjxhdXRob3I+UmVpbWFubiwgRi48
L2F1dGhvcj48YXV0aG9yPkdyaWJibGUsIEYuIE0uPC9hdXRob3I+PGF1dGhvcj5QYXJrLCBBLiBK
LjwvYXV0aG9yPjwvYXV0aG9ycz48L2NvbnRyaWJ1dG9ycz48YXV0aC1hZGRyZXNzPkluc3RpdHV0
ZSBvZiBNZXRhYm9saWMgU2NpZW5jZSwgTWV0YWJvbGljIFJlc2VhcmNoIExhYm9yYXRvcmllcywg
VW5pdmVyc2l0eSBvZiBDYW1icmlkZ2UsIEFkZGVuYnJvb2tlcyZhcG9zO3MgSG9zcGl0YWwsIEJv
eCAyODksIEhpbGxzIFJvYWQsIENhbWJyaWRnZSBDQjIgMFFRLCBVbml0ZWQgS2luZ2RvbTsgRGVw
YXJ0bWVudCBvZiBDbGluaWNhbCBCaW9jaGVtaXN0cnksIEFkZGVuYnJvb2tlJmFwb3M7cyBIb3Nw
aXRhbCwgSGlsbHMgUm9hZCwgQ2FtYnJpZGdlIENCMiAwUVEsIFVuaXRlZCBLaW5nZG9tLiYjeEQ7
SW5zdGl0dXRlIG9mIE1ldGFib2xpYyBTY2llbmNlLCBNZXRhYm9saWMgUmVzZWFyY2ggTGFib3Jh
dG9yaWVzLCBVbml2ZXJzaXR5IG9mIENhbWJyaWRnZSwgQWRkZW5icm9va2VzJmFwb3M7cyBIb3Nw
aXRhbCwgQm94IDI4OSwgSGlsbHMgUm9hZCwgQ2FtYnJpZGdlIENCMiAwUVEsIFVuaXRlZCBLaW5n
ZG9tLjwvYXV0aC1hZGRyZXNzPjx0aXRsZXM+PHRpdGxlPlRoZSBlZmZlY3Qgb2YgYmFyaWF0cmlj
IHN1cmdlcnkgb24gZ2FzdHJvaW50ZXN0aW5hbCBhbmQgcGFuY3JlYXRpYyBwZXB0aWRlIGhvcm1v
bmVzPC90aXRsZT48c2Vjb25kYXJ5LXRpdGxlPlBlcHRpZGVzPC9zZWNvbmRhcnktdGl0bGU+PC90
aXRsZXM+PHBlcmlvZGljYWw+PGZ1bGwtdGl0bGU+UGVwdGlkZXM8L2Z1bGwtdGl0bGU+PC9wZXJp
b2RpY2FsPjxwYWdlcz4yOC0zNzwvcGFnZXM+PHZvbHVtZT43Nzwvdm9sdW1lPjxlZGl0aW9uPjIw
MTUvMDkvMDg8L2VkaXRpb24+PGtleXdvcmRzPjxrZXl3b3JkPkFuaW1hbHM8L2tleXdvcmQ+PGtl
eXdvcmQ+QXBwZXRpdGU8L2tleXdvcmQ+PGtleXdvcmQ+KkJhcmlhdHJpYyBTdXJnZXJ5PC9rZXl3
b3JkPjxrZXl3b3JkPkdhc3Ryb2ludGVzdGluYWwgSG9ybW9uZXMvKm1ldGFib2xpc208L2tleXdv
cmQ+PGtleXdvcmQ+R2FzdHJvaW50ZXN0aW5hbCBUcmFjdC9tZXRhYm9saXNtPC9rZXl3b3JkPjxr
ZXl3b3JkPkh1bWFuczwva2V5d29yZD48a2V5d29yZD5PYmVzaXR5L21ldGFib2xpc20vc3VyZ2Vy
eTwva2V5d29yZD48a2V5d29yZD5QYW5jcmVhcy9tZXRhYm9saXNtPC9rZXl3b3JkPjxrZXl3b3Jk
PlBhbmNyZWF0aWMgSG9ybW9uZXMvKm1ldGFib2xpc208L2tleXdvcmQ+PGtleXdvcmQ+QmFyaWF0
cmljPC9rZXl3b3JkPjxrZXl3b3JkPkNob2xlY3lzdG9raW5pbjwva2V5d29yZD48a2V5d29yZD5H
YXN0cmluPC9rZXl3b3JkPjxrZXl3b3JkPkdocmVsaW48L2tleXdvcmQ+PGtleXdvcmQ+SW5jcmV0
aW48L2tleXdvcmQ+PGtleXdvcmQ+T3h5bnRvbW9kdWxpbjwva2V5d29yZD48L2tleXdvcmRzPjxk
YXRlcz48eWVhcj4yMDE2PC95ZWFyPjxwdWItZGF0ZXM+PGRhdGU+TWFyPC9kYXRlPjwvcHViLWRh
dGVzPjwvZGF0ZXM+PGlzYm4+MTg3My01MTY5IChFbGVjdHJvbmljKSYjeEQ7MDE5Ni05NzgxIChM
aW5raW5nKTwvaXNibj48YWNjZXNzaW9uLW51bT4yNjM0NDM1NTwvYWNjZXNzaW9uLW51bT48dXJs
cz48cmVsYXRlZC11cmxzPjx1cmw+aHR0cHM6Ly93d3cubmNiaS5ubG0ubmloLmdvdi9wdWJtZWQv
MjYzNDQzNTU8L3VybD48L3JlbGF0ZWQtdXJscz48L3VybHM+PGVsZWN0cm9uaWMtcmVzb3VyY2Ut
bnVtPjEwLjEwMTYvai5wZXB0aWRlcy4yMDE1LjA4LjAxMzwvZWxlY3Ryb25pYy1yZXNvdXJjZS1u
dW0+PC9yZWNvcmQ+PC9DaXRlPjwvRW5kTm90ZT4A
</w:fldData>
        </w:fldChar>
      </w:r>
      <w:r w:rsidR="006979FF">
        <w:rPr>
          <w:color w:val="000000" w:themeColor="text1"/>
        </w:rPr>
        <w:instrText xml:space="preserve"> ADDIN EN.CITE </w:instrText>
      </w:r>
      <w:r w:rsidR="006979FF">
        <w:rPr>
          <w:color w:val="000000" w:themeColor="text1"/>
        </w:rPr>
        <w:fldChar w:fldCharType="begin">
          <w:fldData xml:space="preserve">PEVuZE5vdGU+PENpdGU+PEF1dGhvcj5CYXlzPC9BdXRob3I+PFllYXI+MjAxNjwvWWVhcj48UmVj
TnVtPjE2NDE2PC9SZWNOdW0+PERpc3BsYXlUZXh0PlszNS0zN108L0Rpc3BsYXlUZXh0PjxyZWNv
cmQ+PHJlYy1udW1iZXI+MTY0MTY8L3JlYy1udW1iZXI+PGZvcmVpZ24ta2V5cz48a2V5IGFwcD0i
RU4iIGRiLWlkPSJkdnAwdHdlejV4MDA1OWVlc3B4djVmeGxkdnphYXZ6cnJ6MmUiIHRpbWVzdGFt
cD0iMTU0ODY2MzcwNCI+MTY0MTY8L2tleT48L2ZvcmVpZ24ta2V5cz48cmVmLXR5cGUgbmFtZT0i
Sm91cm5hbCBBcnRpY2xlIj4xNzwvcmVmLXR5cGU+PGNvbnRyaWJ1dG9ycz48YXV0aG9ycz48YXV0
aG9yPkJheXMsIEguIEUuPC9hdXRob3I+PGF1dGhvcj5Kb25lcywgUC4gSC48L2F1dGhvcj48YXV0
aG9yPkphY29ic29uLCBULiBBLjwvYXV0aG9yPjxhdXRob3I+Q29oZW4sIEQuIEUuPC9hdXRob3I+
PGF1dGhvcj5PcnJpbmdlciwgQy4gRS48L2F1dGhvcj48YXV0aG9yPktvdGhhcmksIFMuPC9hdXRo
b3I+PGF1dGhvcj5BemFndXJ5LCBELiBFLjwvYXV0aG9yPjxhdXRob3I+TW9ydG9uLCBKLjwvYXV0
aG9yPjxhdXRob3I+Tmd1eWVuLCBOLiBULjwvYXV0aG9yPjxhdXRob3I+V2VzdG1hbiwgRS4gQy48
L2F1dGhvcj48YXV0aG9yPkhvcm4sIEQuIEIuPC9hdXRob3I+PGF1dGhvcj5TY2ludGEsIFcuPC9h
dXRob3I+PGF1dGhvcj5QcmltYWNrLCBDLjwvYXV0aG9yPjwvYXV0aG9ycz48L2NvbnRyaWJ1dG9y
cz48YXV0aC1hZGRyZXNzPkxvdWlzdmlsbGUgTWV0YWJvbGljIGFuZCBBdGhlcm9zY2xlcm9zaXMg
UmVzZWFyY2ggQ2VudGVyIChMLU1BUkMpLCBMb3Vpc3ZpbGxlLCBLWSwgVVNBLiBFbGVjdHJvbmlj
IGFkZHJlc3M6IGhiYXlzbWRAYW9sLmNvbS4mI3hEO01ldGhvZGlzdCBEZUJha2V5IEhlYXJ0IGFu
ZCBWYXNjdWxhciBDZW50ZXIsIEJheWxvciBDb2xsZWdlIG9mIE1lZGljaW5lLCBIb3VzdG9uLCBU
WCwgVVNBLiYjeEQ7RGVwYXJ0bWVudCBvZiBNZWRpY2luZSwgRW1vcnkgVW5pdmVyc2l0eSwgQXRs
YW50YSwgR0EsIFVTQS4mI3hEO0RlcGFydG1lbnQgb2YgTWVkaWNpbmUsIEJyaWdoYW0gYW5kIFdv
bWVuJmFwb3M7cyBIb3NwaXRhbCwgSGFydmFyZCBNZWRpY2FsIFNjaG9vbCwgQm9zdG9uLCBNQSwg
VVNBLiYjeEQ7VW5pdmVyc2l0eSBvZiBNaWFtaSBIb3NwaXRhbCwgTWlhbWksIEZMLCBVU0EuJiN4
RDtTdXJnZXJ5IEZlbGxvd3NoaXAgUHJvZ3JhbSwgR3VuZGVyc2VuIE1lZGljYWwgRm91bmRhdGlv
biwgTGEgQ3Jvc3NlLCBXSSwgVVNBLiYjeEQ7U3RhbmZvcmQgVW5pdmVyc2l0eSBTY2hvb2wgb2Yg
TWVkaWNpbmUsIFN0YW5mb3JkLCBDQSwgVVNBLiYjeEQ7VW5pdmVyc2l0eSBvZiBDYWxpZm9ybmlh
IE1lZGljYWwgQ2VudGVyLCBPcmFuZ2UsIENBLCBVU0EuJiN4RDtEdWtlIFVuaXZlcnNpdHkgSGVh
bHRoIFN5c3RlbSwgRHVyaGFtLCBOQywgVVNBLiYjeEQ7VW5pdmVyc2l0eSBvZiBUZXhhcyBNZWRp
Y2FsIFNjaG9vbCwgSG91c3RvbiwgVFgsIFVTQS4mI3hEO0ZheWV0dGV2aWxsZSwgTlksIFVTQS4m
I3hEO1Njb3R0c2RhbGUgV2VpZ2h0IExvc3MsIFNjb3R0c2RhbGUsIEFaLCBVU0EuPC9hdXRoLWFk
ZHJlc3M+PHRpdGxlcz48dGl0bGU+TGlwaWRzIGFuZCBiYXJpYXRyaWMgcHJvY2VkdXJlcyBwYXJ0
IDEgb2YgMjogU2NpZW50aWZpYyBzdGF0ZW1lbnQgZnJvbSB0aGUgTmF0aW9uYWwgTGlwaWQgQXNz
b2NpYXRpb24sIEFtZXJpY2FuIFNvY2lldHkgZm9yIE1ldGFib2xpYyBhbmQgQmFyaWF0cmljIFN1
cmdlcnksIGFuZCBPYmVzaXR5IE1lZGljaW5lIEFzc29jaWF0aW9uOiBGVUxMIFJFUE9SVDwvdGl0
bGU+PHNlY29uZGFyeS10aXRsZT5KIENsaW4gTGlwaWRvbDwvc2Vjb25kYXJ5LXRpdGxlPjwvdGl0
bGVzPjxwZXJpb2RpY2FsPjxmdWxsLXRpdGxlPkogQ2xpbiBMaXBpZG9sPC9mdWxsLXRpdGxlPjwv
cGVyaW9kaWNhbD48cGFnZXM+MzMtNTc8L3BhZ2VzPjx2b2x1bWU+MTA8L3ZvbHVtZT48bnVtYmVy
PjE8L251bWJlcj48ZWRpdGlvbj4yMDE2LzAyLzIwPC9lZGl0aW9uPjxrZXl3b3Jkcz48a2V5d29y
ZD5BZGlwb3NlIFRpc3N1ZS9tZXRhYm9saXNtPC9rZXl3b3JkPjxrZXl3b3JkPkFuaW1hbHM8L2tl
eXdvcmQ+PGtleXdvcmQ+KkJhcmlhdHJpYyBTdXJnZXJ5PC9rZXl3b3JkPjxrZXl3b3JkPkJpbGUg
QWNpZHMgYW5kIFNhbHRzL21ldGFib2xpc208L2tleXdvcmQ+PGtleXdvcmQ+QmlvbG9naWNhbCBU
cmFuc3BvcnQ8L2tleXdvcmQ+PGtleXdvcmQ+Q2hvbGVzdGVyb2wvbWV0YWJvbGlzbTwva2V5d29y
ZD48a2V5d29yZD5FbmRvY3JpbmUgU3lzdGVtL3BoeXNpb3BhdGhvbG9neTwva2V5d29yZD48a2V5
d29yZD5HYXN0cm9pbnRlc3RpbmFsIE1pY3JvYmlvbWU8L2tleXdvcmQ+PGtleXdvcmQ+SHVtYW5z
PC9rZXl3b3JkPjxrZXl3b3JkPipMaXBpZCBNZXRhYm9saXNtPC9rZXl3b3JkPjxrZXl3b3JkPkxp
cGlkcy9iaW9zeW50aGVzaXM8L2tleXdvcmQ+PGtleXdvcmQ+T2Jlc2l0eS8qbWV0YWJvbGlzbS9t
aWNyb2Jpb2xvZ3kvcGF0aG9sb2d5LypzdXJnZXJ5PC9rZXl3b3JkPjxrZXl3b3JkPipTb2NpZXRp
ZXMsIE1lZGljYWw8L2tleXdvcmQ+PGtleXdvcmQ+VW5pdGVkIFN0YXRlczwva2V5d29yZD48a2V5
d29yZD5BZGlwb3NvcGF0aHk8L2tleXdvcmQ+PGtleXdvcmQ+QmFyaWF0cmljIHByb2NlZHVyZTwv
a2V5d29yZD48a2V5d29yZD5CYXJpYXRyaWMgc3VyZ2VyeTwva2V5d29yZD48a2V5d29yZD5DaG9s
ZXN0ZXJvbDwva2V5d29yZD48a2V5d29yZD5MaXBpZHM8L2tleXdvcmQ+PGtleXdvcmQ+T2Jlc2l0
eTwva2V5d29yZD48a2V5d29yZD5TY2llbnRpZmljIHN0YXRlbWVudDwva2V5d29yZD48L2tleXdv
cmRzPjxkYXRlcz48eWVhcj4yMDE2PC95ZWFyPjxwdWItZGF0ZXM+PGRhdGU+SmFuLUZlYjwvZGF0
ZT48L3B1Yi1kYXRlcz48L2RhdGVzPjxpc2JuPjE5MzMtMjg3NCAoUHJpbnQpJiN4RDsxODc2LTQ3
ODkgKExpbmtpbmcpPC9pc2JuPjxhY2Nlc3Npb24tbnVtPjI2ODkyMTIwPC9hY2Nlc3Npb24tbnVt
Pjx1cmxzPjxyZWxhdGVkLXVybHM+PHVybD5odHRwczovL3d3dy5uY2JpLm5sbS5uaWguZ292L3B1
Ym1lZC8yNjg5MjEyMDwvdXJsPjwvcmVsYXRlZC11cmxzPjwvdXJscz48ZWxlY3Ryb25pYy1yZXNv
dXJjZS1udW0+MTAuMTAxNi9qLmphY2wuMjAxNS4xMi4wMDI8L2VsZWN0cm9uaWMtcmVzb3VyY2Ut
bnVtPjwvcmVjb3JkPjwvQ2l0ZT48Q2l0ZT48QXV0aG9yPlNhd2F5YTwvQXV0aG9yPjxZZWFyPjIw
MTI8L1llYXI+PFJlY051bT4xNzA5MTwvUmVjTnVtPjxyZWNvcmQ+PHJlYy1udW1iZXI+MTcwOTE8
L3JlYy1udW1iZXI+PGZvcmVpZ24ta2V5cz48a2V5IGFwcD0iRU4iIGRiLWlkPSJkdnAwdHdlejV4
MDA1OWVlc3B4djVmeGxkdnphYXZ6cnJ6MmUiIHRpbWVzdGFtcD0iMTU1MTQyNzc3NSI+MTcwOTE8
L2tleT48L2ZvcmVpZ24ta2V5cz48cmVmLXR5cGUgbmFtZT0iSm91cm5hbCBBcnRpY2xlIj4xNzwv
cmVmLXR5cGU+PGNvbnRyaWJ1dG9ycz48YXV0aG9ycz48YXV0aG9yPlNhd2F5YSwgUi4gQS48L2F1
dGhvcj48YXV0aG9yPkphZmZlLCBKLjwvYXV0aG9yPjxhdXRob3I+RnJpZWRlbmJlcmcsIEwuPC9h
dXRob3I+PGF1dGhvcj5GcmllZGVuYmVyZywgRi4gSy48L2F1dGhvcj48L2F1dGhvcnM+PC9jb250
cmlidXRvcnM+PGF1dGgtYWRkcmVzcz5UZW1wbGUgVW5pdmVyc2l0eSBTY2hvb2wgb2YgTWVkaWNp
bmUsIFBoaWxhZGVscGhpYSwgUEEgMTkxNDAsIFVTQS48L2F1dGgtYWRkcmVzcz48dGl0bGVzPjx0
aXRsZT5WaXRhbWluLCBtaW5lcmFsLCBhbmQgZHJ1ZyBhYnNvcnB0aW9uIGZvbGxvd2luZyBiYXJp
YXRyaWMgc3VyZ2VyeTwvdGl0bGU+PHNlY29uZGFyeS10aXRsZT5DdXJyIERydWcgTWV0YWI8L3Nl
Y29uZGFyeS10aXRsZT48L3RpdGxlcz48cGVyaW9kaWNhbD48ZnVsbC10aXRsZT5DdXJyIERydWcg
TWV0YWI8L2Z1bGwtdGl0bGU+PC9wZXJpb2RpY2FsPjxwYWdlcz4xMzQ1LTU1PC9wYWdlcz48dm9s
dW1lPjEzPC92b2x1bWU+PG51bWJlcj45PC9udW1iZXI+PGVkaXRpb24+MjAxMi8wNy8wNDwvZWRp
dGlvbj48a2V5d29yZHM+PGtleXdvcmQ+QW5pbWFsczwva2V5d29yZD48a2V5d29yZD4qQmFyaWF0
cmljIFN1cmdlcnk8L2tleXdvcmQ+PGtleXdvcmQ+SHVtYW5zPC9rZXl3b3JkPjxrZXl3b3JkPklu
dGVzdGluYWwgQWJzb3JwdGlvbjwva2V5d29yZD48a2V5d29yZD5NaW5lcmFscy8qbWV0YWJvbGlz
bTwva2V5d29yZD48a2V5d29yZD5PYmVzaXR5LCBNb3JiaWQvbWV0YWJvbGlzbS9zdXJnZXJ5PC9r
ZXl3b3JkPjxrZXl3b3JkPlBoYXJtYWNldXRpY2FsIFByZXBhcmF0aW9ucy8qbWV0YWJvbGlzbTwv
a2V5d29yZD48a2V5d29yZD5WaXRhbWlucy8qbWV0YWJvbGlzbTwva2V5d29yZD48L2tleXdvcmRz
PjxkYXRlcz48eWVhcj4yMDEyPC95ZWFyPjxwdWItZGF0ZXM+PGRhdGU+Tm92PC9kYXRlPjwvcHVi
LWRhdGVzPjwvZGF0ZXM+PGlzYm4+MTg3NS01NDUzIChFbGVjdHJvbmljKSYjeEQ7MTM4OS0yMDAy
IChMaW5raW5nKTwvaXNibj48YWNjZXNzaW9uLW51bT4yMjc0NjMwMjwvYWNjZXNzaW9uLW51bT48
dXJscz48cmVsYXRlZC11cmxzPjx1cmw+aHR0cHM6Ly93d3cubmNiaS5ubG0ubmloLmdvdi9wdWJt
ZWQvMjI3NDYzMDI8L3VybD48L3JlbGF0ZWQtdXJscz48L3VybHM+PGN1c3RvbTI+UE1DMzU3MTc2
MzwvY3VzdG9tMj48L3JlY29yZD48L0NpdGU+PENpdGU+PEF1dGhvcj5NZWVrPC9BdXRob3I+PFll
YXI+MjAxNjwvWWVhcj48UmVjTnVtPjE3MDkyPC9SZWNOdW0+PHJlY29yZD48cmVjLW51bWJlcj4x
NzA5MjwvcmVjLW51bWJlcj48Zm9yZWlnbi1rZXlzPjxrZXkgYXBwPSJFTiIgZGItaWQ9ImR2cDB0
d2V6NXgwMDU5ZWVzcHh2NWZ4bGR2emFhdnpycnoyZSIgdGltZXN0YW1wPSIxNTUxNDI4MjM1Ij4x
NzA5Mjwva2V5PjwvZm9yZWlnbi1rZXlzPjxyZWYtdHlwZSBuYW1lPSJKb3VybmFsIEFydGljbGUi
PjE3PC9yZWYtdHlwZT48Y29udHJpYnV0b3JzPjxhdXRob3JzPjxhdXRob3I+TWVlaywgQy4gTC48
L2F1dGhvcj48YXV0aG9yPkxld2lzLCBILiBCLjwvYXV0aG9yPjxhdXRob3I+UmVpbWFubiwgRi48
L2F1dGhvcj48YXV0aG9yPkdyaWJibGUsIEYuIE0uPC9hdXRob3I+PGF1dGhvcj5QYXJrLCBBLiBK
LjwvYXV0aG9yPjwvYXV0aG9ycz48L2NvbnRyaWJ1dG9ycz48YXV0aC1hZGRyZXNzPkluc3RpdHV0
ZSBvZiBNZXRhYm9saWMgU2NpZW5jZSwgTWV0YWJvbGljIFJlc2VhcmNoIExhYm9yYXRvcmllcywg
VW5pdmVyc2l0eSBvZiBDYW1icmlkZ2UsIEFkZGVuYnJvb2tlcyZhcG9zO3MgSG9zcGl0YWwsIEJv
eCAyODksIEhpbGxzIFJvYWQsIENhbWJyaWRnZSBDQjIgMFFRLCBVbml0ZWQgS2luZ2RvbTsgRGVw
YXJ0bWVudCBvZiBDbGluaWNhbCBCaW9jaGVtaXN0cnksIEFkZGVuYnJvb2tlJmFwb3M7cyBIb3Nw
aXRhbCwgSGlsbHMgUm9hZCwgQ2FtYnJpZGdlIENCMiAwUVEsIFVuaXRlZCBLaW5nZG9tLiYjeEQ7
SW5zdGl0dXRlIG9mIE1ldGFib2xpYyBTY2llbmNlLCBNZXRhYm9saWMgUmVzZWFyY2ggTGFib3Jh
dG9yaWVzLCBVbml2ZXJzaXR5IG9mIENhbWJyaWRnZSwgQWRkZW5icm9va2VzJmFwb3M7cyBIb3Nw
aXRhbCwgQm94IDI4OSwgSGlsbHMgUm9hZCwgQ2FtYnJpZGdlIENCMiAwUVEsIFVuaXRlZCBLaW5n
ZG9tLjwvYXV0aC1hZGRyZXNzPjx0aXRsZXM+PHRpdGxlPlRoZSBlZmZlY3Qgb2YgYmFyaWF0cmlj
IHN1cmdlcnkgb24gZ2FzdHJvaW50ZXN0aW5hbCBhbmQgcGFuY3JlYXRpYyBwZXB0aWRlIGhvcm1v
bmVzPC90aXRsZT48c2Vjb25kYXJ5LXRpdGxlPlBlcHRpZGVzPC9zZWNvbmRhcnktdGl0bGU+PC90
aXRsZXM+PHBlcmlvZGljYWw+PGZ1bGwtdGl0bGU+UGVwdGlkZXM8L2Z1bGwtdGl0bGU+PC9wZXJp
b2RpY2FsPjxwYWdlcz4yOC0zNzwvcGFnZXM+PHZvbHVtZT43Nzwvdm9sdW1lPjxlZGl0aW9uPjIw
MTUvMDkvMDg8L2VkaXRpb24+PGtleXdvcmRzPjxrZXl3b3JkPkFuaW1hbHM8L2tleXdvcmQ+PGtl
eXdvcmQ+QXBwZXRpdGU8L2tleXdvcmQ+PGtleXdvcmQ+KkJhcmlhdHJpYyBTdXJnZXJ5PC9rZXl3
b3JkPjxrZXl3b3JkPkdhc3Ryb2ludGVzdGluYWwgSG9ybW9uZXMvKm1ldGFib2xpc208L2tleXdv
cmQ+PGtleXdvcmQ+R2FzdHJvaW50ZXN0aW5hbCBUcmFjdC9tZXRhYm9saXNtPC9rZXl3b3JkPjxr
ZXl3b3JkPkh1bWFuczwva2V5d29yZD48a2V5d29yZD5PYmVzaXR5L21ldGFib2xpc20vc3VyZ2Vy
eTwva2V5d29yZD48a2V5d29yZD5QYW5jcmVhcy9tZXRhYm9saXNtPC9rZXl3b3JkPjxrZXl3b3Jk
PlBhbmNyZWF0aWMgSG9ybW9uZXMvKm1ldGFib2xpc208L2tleXdvcmQ+PGtleXdvcmQ+QmFyaWF0
cmljPC9rZXl3b3JkPjxrZXl3b3JkPkNob2xlY3lzdG9raW5pbjwva2V5d29yZD48a2V5d29yZD5H
YXN0cmluPC9rZXl3b3JkPjxrZXl3b3JkPkdocmVsaW48L2tleXdvcmQ+PGtleXdvcmQ+SW5jcmV0
aW48L2tleXdvcmQ+PGtleXdvcmQ+T3h5bnRvbW9kdWxpbjwva2V5d29yZD48L2tleXdvcmRzPjxk
YXRlcz48eWVhcj4yMDE2PC95ZWFyPjxwdWItZGF0ZXM+PGRhdGU+TWFyPC9kYXRlPjwvcHViLWRh
dGVzPjwvZGF0ZXM+PGlzYm4+MTg3My01MTY5IChFbGVjdHJvbmljKSYjeEQ7MDE5Ni05NzgxIChM
aW5raW5nKTwvaXNibj48YWNjZXNzaW9uLW51bT4yNjM0NDM1NTwvYWNjZXNzaW9uLW51bT48dXJs
cz48cmVsYXRlZC11cmxzPjx1cmw+aHR0cHM6Ly93d3cubmNiaS5ubG0ubmloLmdvdi9wdWJtZWQv
MjYzNDQzNTU8L3VybD48L3JlbGF0ZWQtdXJscz48L3VybHM+PGVsZWN0cm9uaWMtcmVzb3VyY2Ut
bnVtPjEwLjEwMTYvai5wZXB0aWRlcy4yMDE1LjA4LjAxMzwvZWxlY3Ryb25pYy1yZXNvdXJjZS1u
dW0+PC9yZWNvcmQ+PC9DaXRlPjwvRW5kTm90ZT4A
</w:fldData>
        </w:fldChar>
      </w:r>
      <w:r w:rsidR="006979FF">
        <w:rPr>
          <w:color w:val="000000" w:themeColor="text1"/>
        </w:rPr>
        <w:instrText xml:space="preserve"> ADDIN EN.CITE.DATA </w:instrText>
      </w:r>
      <w:r w:rsidR="006979FF">
        <w:rPr>
          <w:color w:val="000000" w:themeColor="text1"/>
        </w:rPr>
      </w:r>
      <w:r w:rsidR="006979FF">
        <w:rPr>
          <w:color w:val="000000" w:themeColor="text1"/>
        </w:rPr>
        <w:fldChar w:fldCharType="end"/>
      </w:r>
      <w:r>
        <w:rPr>
          <w:color w:val="000000" w:themeColor="text1"/>
        </w:rPr>
      </w:r>
      <w:r>
        <w:rPr>
          <w:color w:val="000000" w:themeColor="text1"/>
        </w:rPr>
        <w:fldChar w:fldCharType="separate"/>
      </w:r>
      <w:r w:rsidR="006979FF">
        <w:rPr>
          <w:noProof/>
          <w:color w:val="000000" w:themeColor="text1"/>
        </w:rPr>
        <w:t>[35-37]</w:t>
      </w:r>
      <w:r>
        <w:rPr>
          <w:color w:val="000000" w:themeColor="text1"/>
        </w:rPr>
        <w:fldChar w:fldCharType="end"/>
      </w:r>
      <w:r>
        <w:rPr>
          <w:color w:val="000000" w:themeColor="text1"/>
        </w:rPr>
        <w:t>.</w:t>
      </w:r>
      <w:r w:rsidRPr="003A2E2C">
        <w:rPr>
          <w:rFonts w:eastAsia="Arial"/>
        </w:rPr>
        <w:t xml:space="preserve"> </w:t>
      </w:r>
      <w:r>
        <w:rPr>
          <w:color w:val="000000" w:themeColor="text1"/>
        </w:rPr>
        <w:t>Weight loss is achieved via limiting the physical intake of food</w:t>
      </w:r>
      <w:r w:rsidRPr="00DF7E97">
        <w:rPr>
          <w:rFonts w:eastAsia="Arial"/>
        </w:rPr>
        <w:t>, and chang</w:t>
      </w:r>
      <w:r>
        <w:rPr>
          <w:rFonts w:eastAsia="Arial"/>
        </w:rPr>
        <w:t>es to</w:t>
      </w:r>
      <w:r w:rsidRPr="00DF7E97">
        <w:rPr>
          <w:rFonts w:eastAsia="Arial"/>
        </w:rPr>
        <w:t xml:space="preserve"> the secretion of gastrointestinal hormones</w:t>
      </w:r>
      <w:r>
        <w:rPr>
          <w:rFonts w:eastAsia="Arial"/>
        </w:rPr>
        <w:t>, although to a lesser extent than with Roux-</w:t>
      </w:r>
      <w:proofErr w:type="spellStart"/>
      <w:r>
        <w:rPr>
          <w:rFonts w:eastAsia="Arial"/>
        </w:rPr>
        <w:t>en</w:t>
      </w:r>
      <w:proofErr w:type="spellEnd"/>
      <w:r>
        <w:rPr>
          <w:rFonts w:eastAsia="Arial"/>
        </w:rPr>
        <w:t xml:space="preserve">-Y gastric bypass </w:t>
      </w:r>
      <w:r>
        <w:rPr>
          <w:rFonts w:eastAsia="Arial"/>
        </w:rPr>
        <w:fldChar w:fldCharType="begin"/>
      </w:r>
      <w:r w:rsidR="006979FF">
        <w:rPr>
          <w:rFonts w:eastAsia="Arial"/>
        </w:rPr>
        <w:instrText xml:space="preserve"> ADDIN EN.CITE &lt;EndNote&gt;&lt;Cite&gt;&lt;Author&gt;Surgery&lt;/Author&gt;&lt;RecNum&gt;17093&lt;/RecNum&gt;&lt;DisplayText&gt;[38]&lt;/DisplayText&gt;&lt;record&gt;&lt;rec-number&gt;17093&lt;/rec-number&gt;&lt;foreign-keys&gt;&lt;key app="EN" db-id="dvp0twez5x0059eespxv5fxldvzaavzrrz2e" timestamp="1551428821"&gt;17093&lt;/key&gt;&lt;/foreign-keys&gt;&lt;ref-type name="Web Page"&gt;12&lt;/ref-type&gt;&lt;contributors&gt;&lt;authors&gt;&lt;author&gt;American Society for Metabolic and Bariatric Surgery&lt;/author&gt;&lt;/authors&gt;&lt;/contributors&gt;&lt;titles&gt;&lt;title&gt;Bariatric Surgery Procedures&lt;/title&gt;&lt;/titles&gt;&lt;volume&gt;2019&lt;/volume&gt;&lt;number&gt;Feburary 27&lt;/number&gt;&lt;dates&gt;&lt;year&gt;2018&lt;/year&gt;&lt;/dates&gt;&lt;urls&gt;&lt;related-urls&gt;&lt;url&gt;https://asmbs.org/patients/bariatric-surgery-procedures&lt;/url&gt;&lt;/related-urls&gt;&lt;/urls&gt;&lt;/record&gt;&lt;/Cite&gt;&lt;/EndNote&gt;</w:instrText>
      </w:r>
      <w:r>
        <w:rPr>
          <w:rFonts w:eastAsia="Arial"/>
        </w:rPr>
        <w:fldChar w:fldCharType="separate"/>
      </w:r>
      <w:r w:rsidR="006979FF">
        <w:rPr>
          <w:rFonts w:eastAsia="Arial"/>
          <w:noProof/>
        </w:rPr>
        <w:t>[38]</w:t>
      </w:r>
      <w:r>
        <w:rPr>
          <w:rFonts w:eastAsia="Arial"/>
        </w:rPr>
        <w:fldChar w:fldCharType="end"/>
      </w:r>
      <w:r>
        <w:rPr>
          <w:rFonts w:eastAsia="Arial"/>
        </w:rPr>
        <w:t xml:space="preserve">. The adjustable gastric band is a less popular bariatric procedure compared to the above two categories, which accounted for only 3% in 2017 but accounted for more than one third of </w:t>
      </w:r>
      <w:r>
        <w:rPr>
          <w:color w:val="000000" w:themeColor="text1"/>
        </w:rPr>
        <w:t xml:space="preserve">primary bariatric procedures in 2011 </w:t>
      </w:r>
      <w:r>
        <w:rPr>
          <w:color w:val="000000" w:themeColor="text1"/>
        </w:rPr>
        <w:fldChar w:fldCharType="begin"/>
      </w:r>
      <w:r w:rsidR="006979FF">
        <w:rPr>
          <w:color w:val="000000" w:themeColor="text1"/>
        </w:rPr>
        <w:instrText xml:space="preserve"> ADDIN EN.CITE &lt;EndNote&gt;&lt;Cite&gt;&lt;Year&gt;2018&lt;/Year&gt;&lt;RecNum&gt;17090&lt;/RecNum&gt;&lt;DisplayText&gt;[34]&lt;/DisplayText&gt;&lt;record&gt;&lt;rec-number&gt;17090&lt;/rec-number&gt;&lt;foreign-keys&gt;&lt;key app="EN" db-id="dvp0twez5x0059eespxv5fxldvzaavzrrz2e" timestamp="1551427512"&gt;17090&lt;/key&gt;&lt;/foreign-keys&gt;&lt;ref-type name="Web Page"&gt;12&lt;/ref-type&gt;&lt;contributors&gt;&lt;/contributors&gt;&lt;titles&gt;&lt;title&gt;Estimate of Bariatric Surgery Numbers, 2011-2017&lt;/title&gt;&lt;/titles&gt;&lt;volume&gt;2019&lt;/volume&gt;&lt;number&gt;Feburary 27&lt;/number&gt;&lt;dates&gt;&lt;year&gt;2018&lt;/year&gt;&lt;/dates&gt;&lt;publisher&gt;American Society for Metabolic and Bariatric Surgery&lt;/publisher&gt;&lt;urls&gt;&lt;related-urls&gt;&lt;url&gt;https://asmbs.org/resources/estimate-of-bariatric-surgery-numbers&lt;/url&gt;&lt;/related-urls&gt;&lt;/urls&gt;&lt;/record&gt;&lt;/Cite&gt;&lt;/EndNote&gt;</w:instrText>
      </w:r>
      <w:r>
        <w:rPr>
          <w:color w:val="000000" w:themeColor="text1"/>
        </w:rPr>
        <w:fldChar w:fldCharType="separate"/>
      </w:r>
      <w:r w:rsidR="006979FF">
        <w:rPr>
          <w:noProof/>
          <w:color w:val="000000" w:themeColor="text1"/>
        </w:rPr>
        <w:t>[34]</w:t>
      </w:r>
      <w:r>
        <w:rPr>
          <w:color w:val="000000" w:themeColor="text1"/>
        </w:rPr>
        <w:fldChar w:fldCharType="end"/>
      </w:r>
      <w:r>
        <w:rPr>
          <w:color w:val="000000" w:themeColor="text1"/>
        </w:rPr>
        <w:t xml:space="preserve">. In this procedure, an inflatable band is placed around the upper part of the stomach, dividing the stomach into a small and a big pouch and reducing the feeling of hunger as well as calories consumed </w:t>
      </w:r>
      <w:r>
        <w:rPr>
          <w:rFonts w:eastAsia="Arial"/>
        </w:rPr>
        <w:fldChar w:fldCharType="begin"/>
      </w:r>
      <w:r w:rsidR="006979FF">
        <w:rPr>
          <w:rFonts w:eastAsia="Arial"/>
        </w:rPr>
        <w:instrText xml:space="preserve"> ADDIN EN.CITE &lt;EndNote&gt;&lt;Cite&gt;&lt;Author&gt;Surgery&lt;/Author&gt;&lt;RecNum&gt;17093&lt;/RecNum&gt;&lt;DisplayText&gt;[38]&lt;/DisplayText&gt;&lt;record&gt;&lt;rec-number&gt;17093&lt;/rec-number&gt;&lt;foreign-keys&gt;&lt;key app="EN" db-id="dvp0twez5x0059eespxv5fxldvzaavzrrz2e" timestamp="1551428821"&gt;17093&lt;/key&gt;&lt;/foreign-keys&gt;&lt;ref-type name="Web Page"&gt;12&lt;/ref-type&gt;&lt;contributors&gt;&lt;authors&gt;&lt;author&gt;American Society for Metabolic and Bariatric Surgery&lt;/author&gt;&lt;/authors&gt;&lt;/contributors&gt;&lt;titles&gt;&lt;title&gt;Bariatric Surgery Procedures&lt;/title&gt;&lt;/titles&gt;&lt;volume&gt;2019&lt;/volume&gt;&lt;number&gt;Feburary 27&lt;/number&gt;&lt;dates&gt;&lt;year&gt;2018&lt;/year&gt;&lt;/dates&gt;&lt;urls&gt;&lt;related-urls&gt;&lt;url&gt;https://asmbs.org/patients/bariatric-surgery-procedures&lt;/url&gt;&lt;/related-urls&gt;&lt;/urls&gt;&lt;/record&gt;&lt;/Cite&gt;&lt;/EndNote&gt;</w:instrText>
      </w:r>
      <w:r>
        <w:rPr>
          <w:rFonts w:eastAsia="Arial"/>
        </w:rPr>
        <w:fldChar w:fldCharType="separate"/>
      </w:r>
      <w:r w:rsidR="006979FF">
        <w:rPr>
          <w:rFonts w:eastAsia="Arial"/>
          <w:noProof/>
        </w:rPr>
        <w:t>[38]</w:t>
      </w:r>
      <w:r>
        <w:rPr>
          <w:rFonts w:eastAsia="Arial"/>
        </w:rPr>
        <w:fldChar w:fldCharType="end"/>
      </w:r>
      <w:r>
        <w:rPr>
          <w:color w:val="000000" w:themeColor="text1"/>
        </w:rPr>
        <w:t>.</w:t>
      </w:r>
    </w:p>
    <w:p w14:paraId="7320ECE2" w14:textId="074E7B8F" w:rsidR="004A73FE" w:rsidRPr="00197B14" w:rsidRDefault="00297379" w:rsidP="00297379">
      <w:pPr>
        <w:autoSpaceDE w:val="0"/>
        <w:autoSpaceDN w:val="0"/>
        <w:adjustRightInd w:val="0"/>
        <w:rPr>
          <w:color w:val="000000" w:themeColor="text1"/>
        </w:rPr>
      </w:pPr>
      <w:r>
        <w:rPr>
          <w:color w:val="000000" w:themeColor="text1"/>
        </w:rPr>
        <w:t xml:space="preserve">Bariatric surgery has </w:t>
      </w:r>
      <w:r w:rsidRPr="00BA3D4B">
        <w:rPr>
          <w:color w:val="000000" w:themeColor="text1"/>
        </w:rPr>
        <w:t xml:space="preserve">been shown to be the most effective </w:t>
      </w:r>
      <w:r>
        <w:rPr>
          <w:color w:val="000000" w:themeColor="text1"/>
        </w:rPr>
        <w:t>intervention</w:t>
      </w:r>
      <w:r w:rsidRPr="00BA3D4B">
        <w:rPr>
          <w:color w:val="000000" w:themeColor="text1"/>
        </w:rPr>
        <w:t xml:space="preserve"> for </w:t>
      </w:r>
      <w:r>
        <w:rPr>
          <w:color w:val="000000" w:themeColor="text1"/>
        </w:rPr>
        <w:t xml:space="preserve">individuals with severe </w:t>
      </w:r>
      <w:r w:rsidRPr="00BA3D4B">
        <w:rPr>
          <w:color w:val="000000" w:themeColor="text1"/>
        </w:rPr>
        <w:t xml:space="preserve">obesity </w:t>
      </w:r>
      <w:r w:rsidRPr="00BA3D4B">
        <w:rPr>
          <w:color w:val="000000" w:themeColor="text1"/>
        </w:rPr>
        <w:fldChar w:fldCharType="begin">
          <w:fldData xml:space="preserve">PEVuZE5vdGU+PENpdGU+PEF1dGhvcj5XZWluZXI8L0F1dGhvcj48WWVhcj4yMDEwPC9ZZWFyPjxS
ZWNOdW0+MTYyNTk8L1JlY051bT48RGlzcGxheVRleHQ+WzM5LTQxXTwvRGlzcGxheVRleHQ+PHJl
Y29yZD48cmVjLW51bWJlcj4xNjI1OTwvcmVjLW51bWJlcj48Zm9yZWlnbi1rZXlzPjxrZXkgYXBw
PSJFTiIgZGItaWQ9ImR2cDB0d2V6NXgwMDU5ZWVzcHh2NWZ4bGR2emFhdnpycnoyZSIgdGltZXN0
YW1wPSIxNTQ4NjU5MjAzIj4xNjI1OTwva2V5PjwvZm9yZWlnbi1rZXlzPjxyZWYtdHlwZSBuYW1l
PSJKb3VybmFsIEFydGljbGUiPjE3PC9yZWYtdHlwZT48Y29udHJpYnV0b3JzPjxhdXRob3JzPjxh
dXRob3I+V2VpbmVyLCBSLiBBLjwvYXV0aG9yPjwvYXV0aG9ycz48L2NvbnRyaWJ1dG9ycz48YXV0
aC1hZGRyZXNzPkNoaXJ1cmdpc2NoZSBLbGluaWsgZGVzIEtyYW5rZW5oYXVzZXMgU2FjaHNlbmhh
dXNlbiwgU2NodWxzdHJhc3NlIDMxLCBGcmFua2Z1cnQgYW0gTWFpbiwgR2VybWFueS4gcndlaW5l
ckBraHMtZmZtLmRlPC9hdXRoLWFkZHJlc3M+PHRpdGxlcz48dGl0bGU+W0luZGljYXRpb25zIGFu
ZCBwcmluY2lwbGVzIG9mIG1ldGFib2xpYyBzdXJnZXJ5XTwvdGl0bGU+PHNlY29uZGFyeS10aXRs
ZT5DaGlydXJnPC9zZWNvbmRhcnktdGl0bGU+PC90aXRsZXM+PHBlcmlvZGljYWw+PGZ1bGwtdGl0
bGU+Q2hpcnVyZzwvZnVsbC10aXRsZT48L3BlcmlvZGljYWw+PHBhZ2VzPjM3OS05NDsgcXVpeiAz
OTU8L3BhZ2VzPjx2b2x1bWU+ODE8L3ZvbHVtZT48bnVtYmVyPjQ8L251bWJlcj48ZWRpdGlvbj4y
MDEwLzA0LzAzPC9lZGl0aW9uPjxrZXl3b3Jkcz48a2V5d29yZD5CYXJpYXRyaWMgU3VyZ2VyeS8q
bWV0aG9kczwva2V5d29yZD48a2V5d29yZD5Cb2R5IE1hc3MgSW5kZXg8L2tleXdvcmQ+PGtleXdv
cmQ+Q29vcGVyYXRpdmUgQmVoYXZpb3I8L2tleXdvcmQ+PGtleXdvcmQ+Q3Jvc3MtU2VjdGlvbmFs
IFN0dWRpZXM8L2tleXdvcmQ+PGtleXdvcmQ+RGlhYmV0ZXMgTWVsbGl0dXMsIFR5cGUgMi9lcGlk
ZW1pb2xvZ3kvcGh5c2lvcGF0aG9sb2d5L3ByZXZlbnRpb24gJmFtcDs8L2tleXdvcmQ+PGtleXdv
cmQ+Y29udHJvbC9zdXJnZXJ5PC9rZXl3b3JkPjxrZXl3b3JkPkZlbWFsZTwva2V5d29yZD48a2V5
d29yZD5HYXN0cm9pbnRlc3RpbmFsIEhvcm1vbmVzL3BoeXNpb2xvZ3k8L2tleXdvcmQ+PGtleXdv
cmQ+R2VybWFueTwva2V5d29yZD48a2V5d29yZD5IdW1hbnM8L2tleXdvcmQ+PGtleXdvcmQ+SW5z
dWxpbiBSZXNpc3RhbmNlL3BoeXNpb2xvZ3k8L2tleXdvcmQ+PGtleXdvcmQ+SW50ZXJkaXNjaXBs
aW5hcnkgQ29tbXVuaWNhdGlvbjwva2V5d29yZD48a2V5d29yZD5NYWxlPC9rZXl3b3JkPjxrZXl3
b3JkPk1ldGFib2xpYyBTeW5kcm9tZS9lcGlkZW1pb2xvZ3kvZXRpb2xvZ3kvcGh5c2lvcGF0aG9s
b2d5LypzdXJnZXJ5PC9rZXl3b3JkPjxrZXl3b3JkPk9iZXNpdHkvZXBpZGVtaW9sb2d5PC9rZXl3
b3JkPjxrZXl3b3JkPlRyZWF0bWVudCBPdXRjb21lPC9rZXl3b3JkPjxrZXl3b3JkPldlaWdodCBM
b3NzL3BoeXNpb2xvZ3k8L2tleXdvcmQ+PC9rZXl3b3Jkcz48ZGF0ZXM+PHllYXI+MjAxMDwveWVh
cj48cHViLWRhdGVzPjxkYXRlPkFwcjwvZGF0ZT48L3B1Yi1kYXRlcz48L2RhdGVzPjxvcmlnLXB1
Yj5JbmRpa2F0aW9uIHVuZCBQcmluemlwaWVuIGRlciBtZXRhYm9saXNjaGVuIENoaXJ1cmdpZS48
L29yaWctcHViPjxpc2JuPjE0MzMtMDM4NSAoRWxlY3Ryb25pYykmI3hEOzAwMDktNDcyMiAoTGlu
a2luZyk8L2lzYm4+PGFjY2Vzc2lvbi1udW0+MjAzNjEzNzA8L2FjY2Vzc2lvbi1udW0+PHVybHM+
PHJlbGF0ZWQtdXJscz48dXJsPmh0dHBzOi8vd3d3Lm5jYmkubmxtLm5paC5nb3YvcHVibWVkLzIw
MzYxMzcwPC91cmw+PC9yZWxhdGVkLXVybHM+PC91cmxzPjxlbGVjdHJvbmljLXJlc291cmNlLW51
bT4xMC4xMDA3L3MwMDEwNC0wMDktMTg1OS05PC9lbGVjdHJvbmljLXJlc291cmNlLW51bT48L3Jl
Y29yZD48L0NpdGU+PENpdGU+PEF1dGhvcj5QaWNvdDwvQXV0aG9yPjxZZWFyPjIwMDk8L1llYXI+
PFJlY051bT4xNjI2MDwvUmVjTnVtPjxyZWNvcmQ+PHJlYy1udW1iZXI+MTYyNjA8L3JlYy1udW1i
ZXI+PGZvcmVpZ24ta2V5cz48a2V5IGFwcD0iRU4iIGRiLWlkPSJkdnAwdHdlejV4MDA1OWVlc3B4
djVmeGxkdnphYXZ6cnJ6MmUiIHRpbWVzdGFtcD0iMTU0ODY1OTI5NyI+MTYyNjA8L2tleT48L2Zv
cmVpZ24ta2V5cz48cmVmLXR5cGUgbmFtZT0iSm91cm5hbCBBcnRpY2xlIj4xNzwvcmVmLXR5cGU+
PGNvbnRyaWJ1dG9ycz48YXV0aG9ycz48YXV0aG9yPlBpY290LCBKLjwvYXV0aG9yPjxhdXRob3I+
Sm9uZXMsIEouPC9hdXRob3I+PGF1dGhvcj5Db2xxdWl0dCwgSi4gTC48L2F1dGhvcj48YXV0aG9y
Pkdvc3BvZGFyZXZza2F5YSwgRS48L2F1dGhvcj48YXV0aG9yPkxvdmVtYW4sIEUuPC9hdXRob3I+
PGF1dGhvcj5CYXh0ZXIsIEwuPC9hdXRob3I+PGF1dGhvcj5DbGVnZywgQS4gSi48L2F1dGhvcj48
L2F1dGhvcnM+PC9jb250cmlidXRvcnM+PGF1dGgtYWRkcmVzcz5Tb3V0aGFtcHRvbiBIZWFsdGgg
VGVjaG5vbG9neSBBc3Nlc3NtZW50cyBDZW50cmUsIFVuaXZlcnNpdHkgb2YgU291dGhhbXB0b24s
IFVLLjwvYXV0aC1hZGRyZXNzPjx0aXRsZXM+PHRpdGxlPlRoZSBjbGluaWNhbCBlZmZlY3RpdmVu
ZXNzIGFuZCBjb3N0LWVmZmVjdGl2ZW5lc3Mgb2YgYmFyaWF0cmljICh3ZWlnaHQgbG9zcykgc3Vy
Z2VyeSBmb3Igb2Jlc2l0eTogYSBzeXN0ZW1hdGljIHJldmlldyBhbmQgZWNvbm9taWMgZXZhbHVh
dGlvbjwvdGl0bGU+PHNlY29uZGFyeS10aXRsZT5IZWFsdGggVGVjaG5vbCBBc3Nlc3M8L3NlY29u
ZGFyeS10aXRsZT48L3RpdGxlcz48cGVyaW9kaWNhbD48ZnVsbC10aXRsZT5IZWFsdGggVGVjaG5v
bCBBc3Nlc3M8L2Z1bGwtdGl0bGU+PC9wZXJpb2RpY2FsPjxwYWdlcz4xLTE5MCwgMjE1LTM1Nywg
aWlpLWl2PC9wYWdlcz48dm9sdW1lPjEzPC92b2x1bWU+PG51bWJlcj40MTwvbnVtYmVyPjxlZGl0
aW9uPjIwMDkvMDkvMDQ8L2VkaXRpb24+PGtleXdvcmRzPjxrZXl3b3JkPkFkb2xlc2NlbnQ8L2tl
eXdvcmQ+PGtleXdvcmQ+QWR1bHQ8L2tleXdvcmQ+PGtleXdvcmQ+QWdlZDwva2V5d29yZD48a2V5
d29yZD5BZ2VkLCA4MCBhbmQgb3Zlcjwva2V5d29yZD48a2V5d29yZD5CYXJpYXRyaWMgU3VyZ2Vy
eS8qZWNvbm9taWNzLypzdGFuZGFyZHM8L2tleXdvcmQ+PGtleXdvcmQ+Q29zdC1CZW5lZml0IEFu
YWx5c2lzPC9rZXl3b3JkPjxrZXl3b3JkPkZlbWFsZTwva2V5d29yZD48a2V5d29yZD5IdW1hbnM8
L2tleXdvcmQ+PGtleXdvcmQ+TWFsZTwva2V5d29yZD48a2V5d29yZD5NaWRkbGUgQWdlZDwva2V5
d29yZD48a2V5d29yZD5PYmVzaXR5LypzdXJnZXJ5PC9rZXl3b3JkPjxrZXl3b3JkPipPdXRjb21l
IEFzc2Vzc21lbnQgKEhlYWx0aCBDYXJlKTwva2V5d29yZD48a2V5d29yZD5Zb3VuZyBBZHVsdDwv
a2V5d29yZD48L2tleXdvcmRzPjxkYXRlcz48eWVhcj4yMDA5PC95ZWFyPjxwdWItZGF0ZXM+PGRh
dGU+U2VwPC9kYXRlPjwvcHViLWRhdGVzPjwvZGF0ZXM+PGlzYm4+MjA0Ni00OTI0IChFbGVjdHJv
bmljKSYjeEQ7MTM2Ni01Mjc4IChMaW5raW5nKTwvaXNibj48YWNjZXNzaW9uLW51bT4xOTcyNjAx
ODwvYWNjZXNzaW9uLW51bT48dXJscz48cmVsYXRlZC11cmxzPjx1cmw+aHR0cHM6Ly93d3cubmNi
aS5ubG0ubmloLmdvdi9wdWJtZWQvMTk3MjYwMTg8L3VybD48L3JlbGF0ZWQtdXJscz48L3VybHM+
PGVsZWN0cm9uaWMtcmVzb3VyY2UtbnVtPjEwLjMzMTAvaHRhMTM0MTA8L2VsZWN0cm9uaWMtcmVz
b3VyY2UtbnVtPjwvcmVjb3JkPjwvQ2l0ZT48Q2l0ZT48QXV0aG9yPkNvbHF1aXR0PC9BdXRob3I+
PFllYXI+MjAxNDwvWWVhcj48UmVjTnVtPjE2MjY1PC9SZWNOdW0+PHJlY29yZD48cmVjLW51bWJl
cj4xNjI2NTwvcmVjLW51bWJlcj48Zm9yZWlnbi1rZXlzPjxrZXkgYXBwPSJFTiIgZGItaWQ9ImR2
cDB0d2V6NXgwMDU5ZWVzcHh2NWZ4bGR2emFhdnpycnoyZSIgdGltZXN0YW1wPSIxNTQ4NjU5MzMx
Ij4xNjI2NTwva2V5PjwvZm9yZWlnbi1rZXlzPjxyZWYtdHlwZSBuYW1lPSJKb3VybmFsIEFydGlj
bGUiPjE3PC9yZWYtdHlwZT48Y29udHJpYnV0b3JzPjxhdXRob3JzPjxhdXRob3I+Q29scXVpdHQs
IEouIEwuPC9hdXRob3I+PGF1dGhvcj5QaWNrZXR0LCBLLjwvYXV0aG9yPjxhdXRob3I+TG92ZW1h
biwgRS48L2F1dGhvcj48YXV0aG9yPkZyYW1wdG9uLCBHLiBLLjwvYXV0aG9yPjwvYXV0aG9ycz48
L2NvbnRyaWJ1dG9ycz48YXV0aC1hZGRyZXNzPlNvdXRoYW1wdG9uIEhlYWx0aCBUZWNobm9sb2d5
IEFzc2Vzc21lbnRzIENlbnRyZSwgVW5pdmVyc2l0eSBvZiBTb3V0aGFtcHRvbiwgRmlyc3QgRmxv
b3IsIEVwc2lsb24gSG91c2UsIEVudGVycHJpc2UgUm9hZCwgU291dGhhbXB0b24gU2NpZW5jZSBQ
YXJrLCBDaGlsd29ydGgsIFNvdXRoYW1wdG9uLCBIYW1wc2hpcmUsIFVLLCBTTzE2IDdOUy48L2F1
dGgtYWRkcmVzcz48dGl0bGVzPjx0aXRsZT5TdXJnZXJ5IGZvciB3ZWlnaHQgbG9zcyBpbiBhZHVs
dHM8L3RpdGxlPjxzZWNvbmRhcnktdGl0bGU+Q29jaHJhbmUgRGF0YWJhc2UgU3lzdCBSZXY8L3Nl
Y29uZGFyeS10aXRsZT48L3RpdGxlcz48cGVyaW9kaWNhbD48ZnVsbC10aXRsZT5Db2NocmFuZSBE
YXRhYmFzZSBTeXN0IFJldjwvZnVsbC10aXRsZT48L3BlcmlvZGljYWw+PHBhZ2VzPkNEMDAzNjQx
PC9wYWdlcz48bnVtYmVyPjg8L251bWJlcj48ZWRpdGlvbj4yMDE0LzA4LzEyPC9lZGl0aW9uPjxr
ZXl3b3Jkcz48a2V5d29yZD5BZHVsdDwva2V5d29yZD48a2V5d29yZD5GZW1hbGU8L2tleXdvcmQ+
PGtleXdvcmQ+R2FzdHJpYyBCeXBhc3MvKm1ldGhvZHM8L2tleXdvcmQ+PGtleXdvcmQ+R2FzdHJv
cGxhc3R5LyptZXRob2RzPC9rZXl3b3JkPjxrZXl3b3JkPkh1bWFuczwva2V5d29yZD48a2V5d29y
ZD5MaWdhdGlvbi9tZXRob2RzPC9rZXl3b3JkPjxrZXl3b3JkPk1hbGU8L2tleXdvcmQ+PGtleXdv
cmQ+T2Jlc2l0eSwgTW9yYmlkLypzdXJnZXJ5PC9rZXl3b3JkPjxrZXl3b3JkPlJhbmRvbWl6ZWQg
Q29udHJvbGxlZCBUcmlhbHMgYXMgVG9waWM8L2tleXdvcmQ+PGtleXdvcmQ+V2VpZ2h0IExvc3M8
L2tleXdvcmQ+PC9rZXl3b3Jkcz48ZGF0ZXM+PHllYXI+MjAxNDwveWVhcj48cHViLWRhdGVzPjxk
YXRlPkF1ZyA4PC9kYXRlPjwvcHViLWRhdGVzPjwvZGF0ZXM+PGlzYm4+MTQ2OS00OTNYIChFbGVj
dHJvbmljKSYjeEQ7MTM2MS02MTM3IChMaW5raW5nKTwvaXNibj48YWNjZXNzaW9uLW51bT4yNTEw
NTk4MjwvYWNjZXNzaW9uLW51bT48dXJscz48cmVsYXRlZC11cmxzPjx1cmw+aHR0cHM6Ly93d3cu
bmNiaS5ubG0ubmloLmdvdi9wdWJtZWQvMjUxMDU5ODI8L3VybD48L3JlbGF0ZWQtdXJscz48L3Vy
bHM+PGVsZWN0cm9uaWMtcmVzb3VyY2UtbnVtPjEwLjEwMDIvMTQ2NTE4NTguQ0QwMDM2NDEucHVi
NDwvZWxlY3Ryb25pYy1yZXNvdXJjZS1udW0+PC9yZWNvcmQ+PC9DaXRlPjwvRW5kTm90ZT4A
</w:fldData>
        </w:fldChar>
      </w:r>
      <w:r w:rsidR="006979FF">
        <w:rPr>
          <w:color w:val="000000" w:themeColor="text1"/>
        </w:rPr>
        <w:instrText xml:space="preserve"> ADDIN EN.CITE </w:instrText>
      </w:r>
      <w:r w:rsidR="006979FF">
        <w:rPr>
          <w:color w:val="000000" w:themeColor="text1"/>
        </w:rPr>
        <w:fldChar w:fldCharType="begin">
          <w:fldData xml:space="preserve">PEVuZE5vdGU+PENpdGU+PEF1dGhvcj5XZWluZXI8L0F1dGhvcj48WWVhcj4yMDEwPC9ZZWFyPjxS
ZWNOdW0+MTYyNTk8L1JlY051bT48RGlzcGxheVRleHQ+WzM5LTQxXTwvRGlzcGxheVRleHQ+PHJl
Y29yZD48cmVjLW51bWJlcj4xNjI1OTwvcmVjLW51bWJlcj48Zm9yZWlnbi1rZXlzPjxrZXkgYXBw
PSJFTiIgZGItaWQ9ImR2cDB0d2V6NXgwMDU5ZWVzcHh2NWZ4bGR2emFhdnpycnoyZSIgdGltZXN0
YW1wPSIxNTQ4NjU5MjAzIj4xNjI1OTwva2V5PjwvZm9yZWlnbi1rZXlzPjxyZWYtdHlwZSBuYW1l
PSJKb3VybmFsIEFydGljbGUiPjE3PC9yZWYtdHlwZT48Y29udHJpYnV0b3JzPjxhdXRob3JzPjxh
dXRob3I+V2VpbmVyLCBSLiBBLjwvYXV0aG9yPjwvYXV0aG9ycz48L2NvbnRyaWJ1dG9ycz48YXV0
aC1hZGRyZXNzPkNoaXJ1cmdpc2NoZSBLbGluaWsgZGVzIEtyYW5rZW5oYXVzZXMgU2FjaHNlbmhh
dXNlbiwgU2NodWxzdHJhc3NlIDMxLCBGcmFua2Z1cnQgYW0gTWFpbiwgR2VybWFueS4gcndlaW5l
ckBraHMtZmZtLmRlPC9hdXRoLWFkZHJlc3M+PHRpdGxlcz48dGl0bGU+W0luZGljYXRpb25zIGFu
ZCBwcmluY2lwbGVzIG9mIG1ldGFib2xpYyBzdXJnZXJ5XTwvdGl0bGU+PHNlY29uZGFyeS10aXRs
ZT5DaGlydXJnPC9zZWNvbmRhcnktdGl0bGU+PC90aXRsZXM+PHBlcmlvZGljYWw+PGZ1bGwtdGl0
bGU+Q2hpcnVyZzwvZnVsbC10aXRsZT48L3BlcmlvZGljYWw+PHBhZ2VzPjM3OS05NDsgcXVpeiAz
OTU8L3BhZ2VzPjx2b2x1bWU+ODE8L3ZvbHVtZT48bnVtYmVyPjQ8L251bWJlcj48ZWRpdGlvbj4y
MDEwLzA0LzAzPC9lZGl0aW9uPjxrZXl3b3Jkcz48a2V5d29yZD5CYXJpYXRyaWMgU3VyZ2VyeS8q
bWV0aG9kczwva2V5d29yZD48a2V5d29yZD5Cb2R5IE1hc3MgSW5kZXg8L2tleXdvcmQ+PGtleXdv
cmQ+Q29vcGVyYXRpdmUgQmVoYXZpb3I8L2tleXdvcmQ+PGtleXdvcmQ+Q3Jvc3MtU2VjdGlvbmFs
IFN0dWRpZXM8L2tleXdvcmQ+PGtleXdvcmQ+RGlhYmV0ZXMgTWVsbGl0dXMsIFR5cGUgMi9lcGlk
ZW1pb2xvZ3kvcGh5c2lvcGF0aG9sb2d5L3ByZXZlbnRpb24gJmFtcDs8L2tleXdvcmQ+PGtleXdv
cmQ+Y29udHJvbC9zdXJnZXJ5PC9rZXl3b3JkPjxrZXl3b3JkPkZlbWFsZTwva2V5d29yZD48a2V5
d29yZD5HYXN0cm9pbnRlc3RpbmFsIEhvcm1vbmVzL3BoeXNpb2xvZ3k8L2tleXdvcmQ+PGtleXdv
cmQ+R2VybWFueTwva2V5d29yZD48a2V5d29yZD5IdW1hbnM8L2tleXdvcmQ+PGtleXdvcmQ+SW5z
dWxpbiBSZXNpc3RhbmNlL3BoeXNpb2xvZ3k8L2tleXdvcmQ+PGtleXdvcmQ+SW50ZXJkaXNjaXBs
aW5hcnkgQ29tbXVuaWNhdGlvbjwva2V5d29yZD48a2V5d29yZD5NYWxlPC9rZXl3b3JkPjxrZXl3
b3JkPk1ldGFib2xpYyBTeW5kcm9tZS9lcGlkZW1pb2xvZ3kvZXRpb2xvZ3kvcGh5c2lvcGF0aG9s
b2d5LypzdXJnZXJ5PC9rZXl3b3JkPjxrZXl3b3JkPk9iZXNpdHkvZXBpZGVtaW9sb2d5PC9rZXl3
b3JkPjxrZXl3b3JkPlRyZWF0bWVudCBPdXRjb21lPC9rZXl3b3JkPjxrZXl3b3JkPldlaWdodCBM
b3NzL3BoeXNpb2xvZ3k8L2tleXdvcmQ+PC9rZXl3b3Jkcz48ZGF0ZXM+PHllYXI+MjAxMDwveWVh
cj48cHViLWRhdGVzPjxkYXRlPkFwcjwvZGF0ZT48L3B1Yi1kYXRlcz48L2RhdGVzPjxvcmlnLXB1
Yj5JbmRpa2F0aW9uIHVuZCBQcmluemlwaWVuIGRlciBtZXRhYm9saXNjaGVuIENoaXJ1cmdpZS48
L29yaWctcHViPjxpc2JuPjE0MzMtMDM4NSAoRWxlY3Ryb25pYykmI3hEOzAwMDktNDcyMiAoTGlu
a2luZyk8L2lzYm4+PGFjY2Vzc2lvbi1udW0+MjAzNjEzNzA8L2FjY2Vzc2lvbi1udW0+PHVybHM+
PHJlbGF0ZWQtdXJscz48dXJsPmh0dHBzOi8vd3d3Lm5jYmkubmxtLm5paC5nb3YvcHVibWVkLzIw
MzYxMzcwPC91cmw+PC9yZWxhdGVkLXVybHM+PC91cmxzPjxlbGVjdHJvbmljLXJlc291cmNlLW51
bT4xMC4xMDA3L3MwMDEwNC0wMDktMTg1OS05PC9lbGVjdHJvbmljLXJlc291cmNlLW51bT48L3Jl
Y29yZD48L0NpdGU+PENpdGU+PEF1dGhvcj5QaWNvdDwvQXV0aG9yPjxZZWFyPjIwMDk8L1llYXI+
PFJlY051bT4xNjI2MDwvUmVjTnVtPjxyZWNvcmQ+PHJlYy1udW1iZXI+MTYyNjA8L3JlYy1udW1i
ZXI+PGZvcmVpZ24ta2V5cz48a2V5IGFwcD0iRU4iIGRiLWlkPSJkdnAwdHdlejV4MDA1OWVlc3B4
djVmeGxkdnphYXZ6cnJ6MmUiIHRpbWVzdGFtcD0iMTU0ODY1OTI5NyI+MTYyNjA8L2tleT48L2Zv
cmVpZ24ta2V5cz48cmVmLXR5cGUgbmFtZT0iSm91cm5hbCBBcnRpY2xlIj4xNzwvcmVmLXR5cGU+
PGNvbnRyaWJ1dG9ycz48YXV0aG9ycz48YXV0aG9yPlBpY290LCBKLjwvYXV0aG9yPjxhdXRob3I+
Sm9uZXMsIEouPC9hdXRob3I+PGF1dGhvcj5Db2xxdWl0dCwgSi4gTC48L2F1dGhvcj48YXV0aG9y
Pkdvc3BvZGFyZXZza2F5YSwgRS48L2F1dGhvcj48YXV0aG9yPkxvdmVtYW4sIEUuPC9hdXRob3I+
PGF1dGhvcj5CYXh0ZXIsIEwuPC9hdXRob3I+PGF1dGhvcj5DbGVnZywgQS4gSi48L2F1dGhvcj48
L2F1dGhvcnM+PC9jb250cmlidXRvcnM+PGF1dGgtYWRkcmVzcz5Tb3V0aGFtcHRvbiBIZWFsdGgg
VGVjaG5vbG9neSBBc3Nlc3NtZW50cyBDZW50cmUsIFVuaXZlcnNpdHkgb2YgU291dGhhbXB0b24s
IFVLLjwvYXV0aC1hZGRyZXNzPjx0aXRsZXM+PHRpdGxlPlRoZSBjbGluaWNhbCBlZmZlY3RpdmVu
ZXNzIGFuZCBjb3N0LWVmZmVjdGl2ZW5lc3Mgb2YgYmFyaWF0cmljICh3ZWlnaHQgbG9zcykgc3Vy
Z2VyeSBmb3Igb2Jlc2l0eTogYSBzeXN0ZW1hdGljIHJldmlldyBhbmQgZWNvbm9taWMgZXZhbHVh
dGlvbjwvdGl0bGU+PHNlY29uZGFyeS10aXRsZT5IZWFsdGggVGVjaG5vbCBBc3Nlc3M8L3NlY29u
ZGFyeS10aXRsZT48L3RpdGxlcz48cGVyaW9kaWNhbD48ZnVsbC10aXRsZT5IZWFsdGggVGVjaG5v
bCBBc3Nlc3M8L2Z1bGwtdGl0bGU+PC9wZXJpb2RpY2FsPjxwYWdlcz4xLTE5MCwgMjE1LTM1Nywg
aWlpLWl2PC9wYWdlcz48dm9sdW1lPjEzPC92b2x1bWU+PG51bWJlcj40MTwvbnVtYmVyPjxlZGl0
aW9uPjIwMDkvMDkvMDQ8L2VkaXRpb24+PGtleXdvcmRzPjxrZXl3b3JkPkFkb2xlc2NlbnQ8L2tl
eXdvcmQ+PGtleXdvcmQ+QWR1bHQ8L2tleXdvcmQ+PGtleXdvcmQ+QWdlZDwva2V5d29yZD48a2V5
d29yZD5BZ2VkLCA4MCBhbmQgb3Zlcjwva2V5d29yZD48a2V5d29yZD5CYXJpYXRyaWMgU3VyZ2Vy
eS8qZWNvbm9taWNzLypzdGFuZGFyZHM8L2tleXdvcmQ+PGtleXdvcmQ+Q29zdC1CZW5lZml0IEFu
YWx5c2lzPC9rZXl3b3JkPjxrZXl3b3JkPkZlbWFsZTwva2V5d29yZD48a2V5d29yZD5IdW1hbnM8
L2tleXdvcmQ+PGtleXdvcmQ+TWFsZTwva2V5d29yZD48a2V5d29yZD5NaWRkbGUgQWdlZDwva2V5
d29yZD48a2V5d29yZD5PYmVzaXR5LypzdXJnZXJ5PC9rZXl3b3JkPjxrZXl3b3JkPipPdXRjb21l
IEFzc2Vzc21lbnQgKEhlYWx0aCBDYXJlKTwva2V5d29yZD48a2V5d29yZD5Zb3VuZyBBZHVsdDwv
a2V5d29yZD48L2tleXdvcmRzPjxkYXRlcz48eWVhcj4yMDA5PC95ZWFyPjxwdWItZGF0ZXM+PGRh
dGU+U2VwPC9kYXRlPjwvcHViLWRhdGVzPjwvZGF0ZXM+PGlzYm4+MjA0Ni00OTI0IChFbGVjdHJv
bmljKSYjeEQ7MTM2Ni01Mjc4IChMaW5raW5nKTwvaXNibj48YWNjZXNzaW9uLW51bT4xOTcyNjAx
ODwvYWNjZXNzaW9uLW51bT48dXJscz48cmVsYXRlZC11cmxzPjx1cmw+aHR0cHM6Ly93d3cubmNi
aS5ubG0ubmloLmdvdi9wdWJtZWQvMTk3MjYwMTg8L3VybD48L3JlbGF0ZWQtdXJscz48L3VybHM+
PGVsZWN0cm9uaWMtcmVzb3VyY2UtbnVtPjEwLjMzMTAvaHRhMTM0MTA8L2VsZWN0cm9uaWMtcmVz
b3VyY2UtbnVtPjwvcmVjb3JkPjwvQ2l0ZT48Q2l0ZT48QXV0aG9yPkNvbHF1aXR0PC9BdXRob3I+
PFllYXI+MjAxNDwvWWVhcj48UmVjTnVtPjE2MjY1PC9SZWNOdW0+PHJlY29yZD48cmVjLW51bWJl
cj4xNjI2NTwvcmVjLW51bWJlcj48Zm9yZWlnbi1rZXlzPjxrZXkgYXBwPSJFTiIgZGItaWQ9ImR2
cDB0d2V6NXgwMDU5ZWVzcHh2NWZ4bGR2emFhdnpycnoyZSIgdGltZXN0YW1wPSIxNTQ4NjU5MzMx
Ij4xNjI2NTwva2V5PjwvZm9yZWlnbi1rZXlzPjxyZWYtdHlwZSBuYW1lPSJKb3VybmFsIEFydGlj
bGUiPjE3PC9yZWYtdHlwZT48Y29udHJpYnV0b3JzPjxhdXRob3JzPjxhdXRob3I+Q29scXVpdHQs
IEouIEwuPC9hdXRob3I+PGF1dGhvcj5QaWNrZXR0LCBLLjwvYXV0aG9yPjxhdXRob3I+TG92ZW1h
biwgRS48L2F1dGhvcj48YXV0aG9yPkZyYW1wdG9uLCBHLiBLLjwvYXV0aG9yPjwvYXV0aG9ycz48
L2NvbnRyaWJ1dG9ycz48YXV0aC1hZGRyZXNzPlNvdXRoYW1wdG9uIEhlYWx0aCBUZWNobm9sb2d5
IEFzc2Vzc21lbnRzIENlbnRyZSwgVW5pdmVyc2l0eSBvZiBTb3V0aGFtcHRvbiwgRmlyc3QgRmxv
b3IsIEVwc2lsb24gSG91c2UsIEVudGVycHJpc2UgUm9hZCwgU291dGhhbXB0b24gU2NpZW5jZSBQ
YXJrLCBDaGlsd29ydGgsIFNvdXRoYW1wdG9uLCBIYW1wc2hpcmUsIFVLLCBTTzE2IDdOUy48L2F1
dGgtYWRkcmVzcz48dGl0bGVzPjx0aXRsZT5TdXJnZXJ5IGZvciB3ZWlnaHQgbG9zcyBpbiBhZHVs
dHM8L3RpdGxlPjxzZWNvbmRhcnktdGl0bGU+Q29jaHJhbmUgRGF0YWJhc2UgU3lzdCBSZXY8L3Nl
Y29uZGFyeS10aXRsZT48L3RpdGxlcz48cGVyaW9kaWNhbD48ZnVsbC10aXRsZT5Db2NocmFuZSBE
YXRhYmFzZSBTeXN0IFJldjwvZnVsbC10aXRsZT48L3BlcmlvZGljYWw+PHBhZ2VzPkNEMDAzNjQx
PC9wYWdlcz48bnVtYmVyPjg8L251bWJlcj48ZWRpdGlvbj4yMDE0LzA4LzEyPC9lZGl0aW9uPjxr
ZXl3b3Jkcz48a2V5d29yZD5BZHVsdDwva2V5d29yZD48a2V5d29yZD5GZW1hbGU8L2tleXdvcmQ+
PGtleXdvcmQ+R2FzdHJpYyBCeXBhc3MvKm1ldGhvZHM8L2tleXdvcmQ+PGtleXdvcmQ+R2FzdHJv
cGxhc3R5LyptZXRob2RzPC9rZXl3b3JkPjxrZXl3b3JkPkh1bWFuczwva2V5d29yZD48a2V5d29y
ZD5MaWdhdGlvbi9tZXRob2RzPC9rZXl3b3JkPjxrZXl3b3JkPk1hbGU8L2tleXdvcmQ+PGtleXdv
cmQ+T2Jlc2l0eSwgTW9yYmlkLypzdXJnZXJ5PC9rZXl3b3JkPjxrZXl3b3JkPlJhbmRvbWl6ZWQg
Q29udHJvbGxlZCBUcmlhbHMgYXMgVG9waWM8L2tleXdvcmQ+PGtleXdvcmQ+V2VpZ2h0IExvc3M8
L2tleXdvcmQ+PC9rZXl3b3Jkcz48ZGF0ZXM+PHllYXI+MjAxNDwveWVhcj48cHViLWRhdGVzPjxk
YXRlPkF1ZyA4PC9kYXRlPjwvcHViLWRhdGVzPjwvZGF0ZXM+PGlzYm4+MTQ2OS00OTNYIChFbGVj
dHJvbmljKSYjeEQ7MTM2MS02MTM3IChMaW5raW5nKTwvaXNibj48YWNjZXNzaW9uLW51bT4yNTEw
NTk4MjwvYWNjZXNzaW9uLW51bT48dXJscz48cmVsYXRlZC11cmxzPjx1cmw+aHR0cHM6Ly93d3cu
bmNiaS5ubG0ubmloLmdvdi9wdWJtZWQvMjUxMDU5ODI8L3VybD48L3JlbGF0ZWQtdXJscz48L3Vy
bHM+PGVsZWN0cm9uaWMtcmVzb3VyY2UtbnVtPjEwLjEwMDIvMTQ2NTE4NTguQ0QwMDM2NDEucHVi
NDwvZWxlY3Ryb25pYy1yZXNvdXJjZS1udW0+PC9yZWNvcmQ+PC9DaXRlPjwvRW5kTm90ZT4A
</w:fldData>
        </w:fldChar>
      </w:r>
      <w:r w:rsidR="006979FF">
        <w:rPr>
          <w:color w:val="000000" w:themeColor="text1"/>
        </w:rPr>
        <w:instrText xml:space="preserve"> ADDIN EN.CITE.DATA </w:instrText>
      </w:r>
      <w:r w:rsidR="006979FF">
        <w:rPr>
          <w:color w:val="000000" w:themeColor="text1"/>
        </w:rPr>
      </w:r>
      <w:r w:rsidR="006979FF">
        <w:rPr>
          <w:color w:val="000000" w:themeColor="text1"/>
        </w:rPr>
        <w:fldChar w:fldCharType="end"/>
      </w:r>
      <w:r w:rsidRPr="00BA3D4B">
        <w:rPr>
          <w:color w:val="000000" w:themeColor="text1"/>
        </w:rPr>
      </w:r>
      <w:r w:rsidRPr="00BA3D4B">
        <w:rPr>
          <w:color w:val="000000" w:themeColor="text1"/>
        </w:rPr>
        <w:fldChar w:fldCharType="separate"/>
      </w:r>
      <w:r w:rsidR="006979FF">
        <w:rPr>
          <w:noProof/>
          <w:color w:val="000000" w:themeColor="text1"/>
        </w:rPr>
        <w:t>[39-41]</w:t>
      </w:r>
      <w:r w:rsidRPr="00BA3D4B">
        <w:rPr>
          <w:color w:val="000000" w:themeColor="text1"/>
        </w:rPr>
        <w:fldChar w:fldCharType="end"/>
      </w:r>
      <w:r w:rsidRPr="00BA3D4B">
        <w:rPr>
          <w:color w:val="000000" w:themeColor="text1"/>
        </w:rPr>
        <w:t xml:space="preserve">. Individuals with a </w:t>
      </w:r>
      <w:r>
        <w:rPr>
          <w:color w:val="000000" w:themeColor="text1"/>
        </w:rPr>
        <w:t>severe</w:t>
      </w:r>
      <w:r w:rsidRPr="00BA3D4B">
        <w:rPr>
          <w:color w:val="000000" w:themeColor="text1"/>
        </w:rPr>
        <w:t xml:space="preserve"> obesity </w:t>
      </w:r>
      <w:r>
        <w:rPr>
          <w:color w:val="000000" w:themeColor="text1"/>
        </w:rPr>
        <w:t>are</w:t>
      </w:r>
      <w:r w:rsidRPr="00BA3D4B">
        <w:rPr>
          <w:color w:val="000000" w:themeColor="text1"/>
        </w:rPr>
        <w:t xml:space="preserve"> suitable candidates for such surgery </w:t>
      </w:r>
      <w:r w:rsidRPr="00BA3D4B">
        <w:rPr>
          <w:color w:val="000000" w:themeColor="text1"/>
        </w:rPr>
        <w:fldChar w:fldCharType="begin">
          <w:fldData xml:space="preserve">PEVuZE5vdGU+PENpdGU+PEF1dGhvcj5NZWNoYW5pY2s8L0F1dGhvcj48WWVhcj4yMDEzPC9ZZWFy
PjxSZWNOdW0+MTY0NzI8L1JlY051bT48RGlzcGxheVRleHQ+WzQyXTwvRGlzcGxheVRleHQ+PHJl
Y29yZD48cmVjLW51bWJlcj4xNjQ3MjwvcmVjLW51bWJlcj48Zm9yZWlnbi1rZXlzPjxrZXkgYXBw
PSJFTiIgZGItaWQ9ImR2cDB0d2V6NXgwMDU5ZWVzcHh2NWZ4bGR2emFhdnpycnoyZSIgdGltZXN0
YW1wPSIxNTQ4NjY1MDIzIj4xNjQ3Mjwva2V5PjwvZm9yZWlnbi1rZXlzPjxyZWYtdHlwZSBuYW1l
PSJKb3VybmFsIEFydGljbGUiPjE3PC9yZWYtdHlwZT48Y29udHJpYnV0b3JzPjxhdXRob3JzPjxh
dXRob3I+TWVjaGFuaWNrLCBKLiBJLjwvYXV0aG9yPjxhdXRob3I+WW91ZGltLCBBLjwvYXV0aG9y
PjxhdXRob3I+Sm9uZXMsIEQuIEIuPC9hdXRob3I+PGF1dGhvcj5HYXJ2ZXksIFcuIFQuPC9hdXRo
b3I+PGF1dGhvcj5IdXJsZXksIEQuIEwuPC9hdXRob3I+PGF1dGhvcj5NY01haG9uLCBNLiBNLjwv
YXV0aG9yPjxhdXRob3I+SGVpbmJlcmcsIEwuIEouPC9hdXRob3I+PGF1dGhvcj5LdXNobmVyLCBS
LjwvYXV0aG9yPjxhdXRob3I+QWRhbXMsIFQuIEQuPC9hdXRob3I+PGF1dGhvcj5TaGlrb3JhLCBT
LjwvYXV0aG9yPjxhdXRob3I+RGl4b24sIEouIEIuPC9hdXRob3I+PGF1dGhvcj5CcmV0aGF1ZXIs
IFMuPC9hdXRob3I+PGF1dGhvcj5BbWVyaWNhbiBBc3NvY2lhdGlvbiBvZiBDbGluaWNhbCwgRW5k
b2NyaW5vbG9naXN0czwvYXV0aG9yPjxhdXRob3I+T2Jlc2l0eSwgU29jaWV0eTwvYXV0aG9yPjxh
dXRob3I+QW1lcmljYW4gU29jaWV0eSBmb3IsIE1ldGFib2xpYzwvYXV0aG9yPjxhdXRob3I+QmFy
aWF0cmljLCBTdXJnZXJ5PC9hdXRob3I+PC9hdXRob3JzPjwvY29udHJpYnV0b3JzPjxhdXRoLWFk
ZHJlc3M+SWNhaG4gU2Nob29sIG9mIE1lZGljaW5lIGF0IE1vdW50IFNpbmFpLCBOZXcgWW9yaywg
TlkgMTAxMjgsIFVTQS4gamVmZnJleW1lY2hhbmlja0BnbWFpbC5jb208L2F1dGgtYWRkcmVzcz48
dGl0bGVzPjx0aXRsZT5DbGluaWNhbCBwcmFjdGljZSBndWlkZWxpbmVzIGZvciB0aGUgcGVyaW9w
ZXJhdGl2ZSBudXRyaXRpb25hbCwgbWV0YWJvbGljLCBhbmQgbm9uc3VyZ2ljYWwgc3VwcG9ydCBv
ZiB0aGUgYmFyaWF0cmljIHN1cmdlcnkgcGF0aWVudC0tMjAxMyB1cGRhdGU6IGNvc3BvbnNvcmVk
IGJ5IEFtZXJpY2FuIEFzc29jaWF0aW9uIG9mIENsaW5pY2FsIEVuZG9jcmlub2xvZ2lzdHMsIHRo
ZSBPYmVzaXR5IFNvY2lldHksIGFuZCBBbWVyaWNhbiBTb2NpZXR5IGZvciBNZXRhYm9saWMgJmFt
cDsgQmFyaWF0cmljIFN1cmdlcnk8L3RpdGxlPjxzZWNvbmRhcnktdGl0bGU+RW5kb2NyIFByYWN0
PC9zZWNvbmRhcnktdGl0bGU+PC90aXRsZXM+PHBlcmlvZGljYWw+PGZ1bGwtdGl0bGU+RW5kb2Ny
IFByYWN0PC9mdWxsLXRpdGxlPjwvcGVyaW9kaWNhbD48cGFnZXM+MzM3LTcyPC9wYWdlcz48dm9s
dW1lPjE5PC92b2x1bWU+PG51bWJlcj4yPC9udW1iZXI+PGVkaXRpb24+MjAxMy8wMy8yNzwvZWRp
dGlvbj48a2V5d29yZHM+PGtleXdvcmQ+QWR1bHQ8L2tleXdvcmQ+PGtleXdvcmQ+QmFyaWF0cmlj
IE1lZGljaW5lLypzdGFuZGFyZHM8L2tleXdvcmQ+PGtleXdvcmQ+KkJhcmlhdHJpYyBTdXJnZXJ5
L2FkdmVyc2UgZWZmZWN0czwva2V5d29yZD48a2V5d29yZD5DaGVja2xpc3Q8L2tleXdvcmQ+PGtl
eXdvcmQ+Q29tYmluZWQgTW9kYWxpdHkgVGhlcmFweTwva2V5d29yZD48a2V5d29yZD5FdmlkZW5j
ZS1CYXNlZCBNZWRpY2luZTwva2V5d29yZD48a2V5d29yZD5IdW1hbnM8L2tleXdvcmQ+PGtleXdv
cmQ+T2Jlc2l0eSwgTW9yYmlkL2RpZXQgdGhlcmFweS8qc3VyZ2VyeTwva2V5d29yZD48a2V5d29y
ZD4qUGVyaW9wZXJhdGl2ZSBDYXJlPC9rZXl3b3JkPjxrZXl3b3JkPlBvc3RvcGVyYXRpdmUgQ29t
cGxpY2F0aW9ucy8qcHJldmVudGlvbiAmYW1wOyBjb250cm9sPC9rZXl3b3JkPjxrZXl3b3JkPlBy
ZWNpc2lvbiBNZWRpY2luZTwva2V5d29yZD48L2tleXdvcmRzPjxkYXRlcz48eWVhcj4yMDEzPC95
ZWFyPjxwdWItZGF0ZXM+PGRhdGU+TWFyLUFwcjwvZGF0ZT48L3B1Yi1kYXRlcz48L2RhdGVzPjxp
c2JuPjE5MzQtMjQwMyAoRWxlY3Ryb25pYykmI3hEOzE1MzAtODkxWCAoTGlua2luZyk8L2lzYm4+
PGFjY2Vzc2lvbi1udW0+MjM1MjkzNTE8L2FjY2Vzc2lvbi1udW0+PHVybHM+PHJlbGF0ZWQtdXJs
cz48dXJsPmh0dHBzOi8vd3d3Lm5jYmkubmxtLm5paC5nb3YvcHVibWVkLzIzNTI5MzUxPC91cmw+
PC9yZWxhdGVkLXVybHM+PC91cmxzPjxjdXN0b20yPlBNQzQxNDA2Mjg8L2N1c3RvbTI+PGVsZWN0
cm9uaWMtcmVzb3VyY2UtbnVtPjEwLjQxNTgvRVAxMjQzNy5HTDwvZWxlY3Ryb25pYy1yZXNvdXJj
ZS1udW0+PC9yZWNvcmQ+PC9DaXRlPjwvRW5kTm90ZT5=
</w:fldData>
        </w:fldChar>
      </w:r>
      <w:r w:rsidR="006979FF">
        <w:rPr>
          <w:color w:val="000000" w:themeColor="text1"/>
        </w:rPr>
        <w:instrText xml:space="preserve"> ADDIN EN.CITE </w:instrText>
      </w:r>
      <w:r w:rsidR="006979FF">
        <w:rPr>
          <w:color w:val="000000" w:themeColor="text1"/>
        </w:rPr>
        <w:fldChar w:fldCharType="begin">
          <w:fldData xml:space="preserve">PEVuZE5vdGU+PENpdGU+PEF1dGhvcj5NZWNoYW5pY2s8L0F1dGhvcj48WWVhcj4yMDEzPC9ZZWFy
PjxSZWNOdW0+MTY0NzI8L1JlY051bT48RGlzcGxheVRleHQ+WzQyXTwvRGlzcGxheVRleHQ+PHJl
Y29yZD48cmVjLW51bWJlcj4xNjQ3MjwvcmVjLW51bWJlcj48Zm9yZWlnbi1rZXlzPjxrZXkgYXBw
PSJFTiIgZGItaWQ9ImR2cDB0d2V6NXgwMDU5ZWVzcHh2NWZ4bGR2emFhdnpycnoyZSIgdGltZXN0
YW1wPSIxNTQ4NjY1MDIzIj4xNjQ3Mjwva2V5PjwvZm9yZWlnbi1rZXlzPjxyZWYtdHlwZSBuYW1l
PSJKb3VybmFsIEFydGljbGUiPjE3PC9yZWYtdHlwZT48Y29udHJpYnV0b3JzPjxhdXRob3JzPjxh
dXRob3I+TWVjaGFuaWNrLCBKLiBJLjwvYXV0aG9yPjxhdXRob3I+WW91ZGltLCBBLjwvYXV0aG9y
PjxhdXRob3I+Sm9uZXMsIEQuIEIuPC9hdXRob3I+PGF1dGhvcj5HYXJ2ZXksIFcuIFQuPC9hdXRo
b3I+PGF1dGhvcj5IdXJsZXksIEQuIEwuPC9hdXRob3I+PGF1dGhvcj5NY01haG9uLCBNLiBNLjwv
YXV0aG9yPjxhdXRob3I+SGVpbmJlcmcsIEwuIEouPC9hdXRob3I+PGF1dGhvcj5LdXNobmVyLCBS
LjwvYXV0aG9yPjxhdXRob3I+QWRhbXMsIFQuIEQuPC9hdXRob3I+PGF1dGhvcj5TaGlrb3JhLCBT
LjwvYXV0aG9yPjxhdXRob3I+RGl4b24sIEouIEIuPC9hdXRob3I+PGF1dGhvcj5CcmV0aGF1ZXIs
IFMuPC9hdXRob3I+PGF1dGhvcj5BbWVyaWNhbiBBc3NvY2lhdGlvbiBvZiBDbGluaWNhbCwgRW5k
b2NyaW5vbG9naXN0czwvYXV0aG9yPjxhdXRob3I+T2Jlc2l0eSwgU29jaWV0eTwvYXV0aG9yPjxh
dXRob3I+QW1lcmljYW4gU29jaWV0eSBmb3IsIE1ldGFib2xpYzwvYXV0aG9yPjxhdXRob3I+QmFy
aWF0cmljLCBTdXJnZXJ5PC9hdXRob3I+PC9hdXRob3JzPjwvY29udHJpYnV0b3JzPjxhdXRoLWFk
ZHJlc3M+SWNhaG4gU2Nob29sIG9mIE1lZGljaW5lIGF0IE1vdW50IFNpbmFpLCBOZXcgWW9yaywg
TlkgMTAxMjgsIFVTQS4gamVmZnJleW1lY2hhbmlja0BnbWFpbC5jb208L2F1dGgtYWRkcmVzcz48
dGl0bGVzPjx0aXRsZT5DbGluaWNhbCBwcmFjdGljZSBndWlkZWxpbmVzIGZvciB0aGUgcGVyaW9w
ZXJhdGl2ZSBudXRyaXRpb25hbCwgbWV0YWJvbGljLCBhbmQgbm9uc3VyZ2ljYWwgc3VwcG9ydCBv
ZiB0aGUgYmFyaWF0cmljIHN1cmdlcnkgcGF0aWVudC0tMjAxMyB1cGRhdGU6IGNvc3BvbnNvcmVk
IGJ5IEFtZXJpY2FuIEFzc29jaWF0aW9uIG9mIENsaW5pY2FsIEVuZG9jcmlub2xvZ2lzdHMsIHRo
ZSBPYmVzaXR5IFNvY2lldHksIGFuZCBBbWVyaWNhbiBTb2NpZXR5IGZvciBNZXRhYm9saWMgJmFt
cDsgQmFyaWF0cmljIFN1cmdlcnk8L3RpdGxlPjxzZWNvbmRhcnktdGl0bGU+RW5kb2NyIFByYWN0
PC9zZWNvbmRhcnktdGl0bGU+PC90aXRsZXM+PHBlcmlvZGljYWw+PGZ1bGwtdGl0bGU+RW5kb2Ny
IFByYWN0PC9mdWxsLXRpdGxlPjwvcGVyaW9kaWNhbD48cGFnZXM+MzM3LTcyPC9wYWdlcz48dm9s
dW1lPjE5PC92b2x1bWU+PG51bWJlcj4yPC9udW1iZXI+PGVkaXRpb24+MjAxMy8wMy8yNzwvZWRp
dGlvbj48a2V5d29yZHM+PGtleXdvcmQ+QWR1bHQ8L2tleXdvcmQ+PGtleXdvcmQ+QmFyaWF0cmlj
IE1lZGljaW5lLypzdGFuZGFyZHM8L2tleXdvcmQ+PGtleXdvcmQ+KkJhcmlhdHJpYyBTdXJnZXJ5
L2FkdmVyc2UgZWZmZWN0czwva2V5d29yZD48a2V5d29yZD5DaGVja2xpc3Q8L2tleXdvcmQ+PGtl
eXdvcmQ+Q29tYmluZWQgTW9kYWxpdHkgVGhlcmFweTwva2V5d29yZD48a2V5d29yZD5FdmlkZW5j
ZS1CYXNlZCBNZWRpY2luZTwva2V5d29yZD48a2V5d29yZD5IdW1hbnM8L2tleXdvcmQ+PGtleXdv
cmQ+T2Jlc2l0eSwgTW9yYmlkL2RpZXQgdGhlcmFweS8qc3VyZ2VyeTwva2V5d29yZD48a2V5d29y
ZD4qUGVyaW9wZXJhdGl2ZSBDYXJlPC9rZXl3b3JkPjxrZXl3b3JkPlBvc3RvcGVyYXRpdmUgQ29t
cGxpY2F0aW9ucy8qcHJldmVudGlvbiAmYW1wOyBjb250cm9sPC9rZXl3b3JkPjxrZXl3b3JkPlBy
ZWNpc2lvbiBNZWRpY2luZTwva2V5d29yZD48L2tleXdvcmRzPjxkYXRlcz48eWVhcj4yMDEzPC95
ZWFyPjxwdWItZGF0ZXM+PGRhdGU+TWFyLUFwcjwvZGF0ZT48L3B1Yi1kYXRlcz48L2RhdGVzPjxp
c2JuPjE5MzQtMjQwMyAoRWxlY3Ryb25pYykmI3hEOzE1MzAtODkxWCAoTGlua2luZyk8L2lzYm4+
PGFjY2Vzc2lvbi1udW0+MjM1MjkzNTE8L2FjY2Vzc2lvbi1udW0+PHVybHM+PHJlbGF0ZWQtdXJs
cz48dXJsPmh0dHBzOi8vd3d3Lm5jYmkubmxtLm5paC5nb3YvcHVibWVkLzIzNTI5MzUxPC91cmw+
PC9yZWxhdGVkLXVybHM+PC91cmxzPjxjdXN0b20yPlBNQzQxNDA2Mjg8L2N1c3RvbTI+PGVsZWN0
cm9uaWMtcmVzb3VyY2UtbnVtPjEwLjQxNTgvRVAxMjQzNy5HTDwvZWxlY3Ryb25pYy1yZXNvdXJj
ZS1udW0+PC9yZWNvcmQ+PC9DaXRlPjwvRW5kTm90ZT5=
</w:fldData>
        </w:fldChar>
      </w:r>
      <w:r w:rsidR="006979FF">
        <w:rPr>
          <w:color w:val="000000" w:themeColor="text1"/>
        </w:rPr>
        <w:instrText xml:space="preserve"> ADDIN EN.CITE.DATA </w:instrText>
      </w:r>
      <w:r w:rsidR="006979FF">
        <w:rPr>
          <w:color w:val="000000" w:themeColor="text1"/>
        </w:rPr>
      </w:r>
      <w:r w:rsidR="006979FF">
        <w:rPr>
          <w:color w:val="000000" w:themeColor="text1"/>
        </w:rPr>
        <w:fldChar w:fldCharType="end"/>
      </w:r>
      <w:r w:rsidRPr="00BA3D4B">
        <w:rPr>
          <w:color w:val="000000" w:themeColor="text1"/>
        </w:rPr>
      </w:r>
      <w:r w:rsidRPr="00BA3D4B">
        <w:rPr>
          <w:color w:val="000000" w:themeColor="text1"/>
        </w:rPr>
        <w:fldChar w:fldCharType="separate"/>
      </w:r>
      <w:r w:rsidR="006979FF">
        <w:rPr>
          <w:noProof/>
          <w:color w:val="000000" w:themeColor="text1"/>
        </w:rPr>
        <w:t>[42]</w:t>
      </w:r>
      <w:r w:rsidRPr="00BA3D4B">
        <w:rPr>
          <w:color w:val="000000" w:themeColor="text1"/>
        </w:rPr>
        <w:fldChar w:fldCharType="end"/>
      </w:r>
      <w:r w:rsidRPr="00BA3D4B">
        <w:rPr>
          <w:color w:val="000000" w:themeColor="text1"/>
        </w:rPr>
        <w:t xml:space="preserve">. </w:t>
      </w:r>
      <w:r>
        <w:rPr>
          <w:color w:val="000000" w:themeColor="text1"/>
        </w:rPr>
        <w:t>In addition to</w:t>
      </w:r>
      <w:r w:rsidRPr="00BA3D4B">
        <w:rPr>
          <w:color w:val="000000" w:themeColor="text1"/>
        </w:rPr>
        <w:t xml:space="preserve"> significant weight loss, bariatric surgery also alleviate</w:t>
      </w:r>
      <w:r>
        <w:rPr>
          <w:color w:val="000000" w:themeColor="text1"/>
        </w:rPr>
        <w:t>s</w:t>
      </w:r>
      <w:r w:rsidRPr="00BA3D4B">
        <w:rPr>
          <w:color w:val="000000" w:themeColor="text1"/>
        </w:rPr>
        <w:t xml:space="preserve"> many obesity-related disorders, such as type 2 diabetes </w:t>
      </w:r>
      <w:r w:rsidRPr="00BA3D4B">
        <w:rPr>
          <w:color w:val="000000" w:themeColor="text1"/>
        </w:rPr>
        <w:fldChar w:fldCharType="begin">
          <w:fldData xml:space="preserve">PEVuZE5vdGU+PENpdGU+PEF1dGhvcj5TaGVuZzwvQXV0aG9yPjxZZWFyPjIwMTc8L1llYXI+PFJl
Y051bT4xNjI3MDwvUmVjTnVtPjxEaXNwbGF5VGV4dD5bNDNdPC9EaXNwbGF5VGV4dD48cmVjb3Jk
PjxyZWMtbnVtYmVyPjE2MjcwPC9yZWMtbnVtYmVyPjxmb3JlaWduLWtleXM+PGtleSBhcHA9IkVO
IiBkYi1pZD0iZHZwMHR3ZXo1eDAwNTllZXNweHY1ZnhsZHZ6YWF2enJyejJlIiB0aW1lc3RhbXA9
IjE1NDg2NjE5OTgiPjE2MjcwPC9rZXk+PC9mb3JlaWduLWtleXM+PHJlZi10eXBlIG5hbWU9Ikpv
dXJuYWwgQXJ0aWNsZSI+MTc8L3JlZi10eXBlPjxjb250cmlidXRvcnM+PGF1dGhvcnM+PGF1dGhv
cj5TaGVuZywgQi48L2F1dGhvcj48YXV0aG9yPlRydW9uZywgSy48L2F1dGhvcj48YXV0aG9yPlNw
aXRsZXIsIEguPC9hdXRob3I+PGF1dGhvcj5aaGFuZywgTC48L2F1dGhvcj48YXV0aG9yPlRvbmcs
IFguPC9hdXRob3I+PGF1dGhvcj5DaGVuLCBMLjwvYXV0aG9yPjwvYXV0aG9ycz48L2NvbnRyaWJ1
dG9ycz48YXV0aC1hZGRyZXNzPkRlcGFydG1lbnQgb2YgU3VyZ2VyeSwgdGhlIEZpcnN0IEFmZmls
aWF0ZWQgSG9zcGl0YWwsIE1lZGljYWwgQ29sbGVnZSwgWGkmYXBvczthbiBKaWFvdG9uZyBVbml2
ZXJzaXR5LCBYaWFuIFNoaSwgQ2hpbmEuJiN4RDtEZXBhcnRtZW50IG9mIFB1YmxpYyBIZWFsdGgg
U2NpZW5jZXMsIENsZW1zb24gVW5pdmVyc2l0eSwgNTExIEVkd2FyZHMgSGFsbCwgMjAxIEVwc2ls
b24gWmV0YSBEci4sIENsZW1zb24sIFNDLCAyOTYzNCwgVVNBLiYjeEQ7R3VpemhvdSBIZWFsdGgg
RGV2ZWxvcG1lbnQgUmVzZWFyY2ggQ2VudGVyLCBHdWl6aG91IE1lZGljYWwgVW5pdmVyc2l0eSwg
R3VpeWFuZyBTaGksIENoaW5hLiYjeEQ7RGVwYXJ0bWVudCBvZiBQdWJsaWMgSGVhbHRoIFNjaWVu
Y2VzLCBDbGVtc29uIFVuaXZlcnNpdHksIDUxMSBFZHdhcmRzIEhhbGwsIDIwMSBFcHNpbG9uIFpl
dGEgRHIuLCBDbGVtc29uLCBTQywgMjk2MzQsIFVTQS4gbGl3ZWljQGNsZW1zb24uZWR1LjwvYXV0
aC1hZGRyZXNzPjx0aXRsZXM+PHRpdGxlPlRoZSBMb25nLVRlcm0gRWZmZWN0cyBvZiBCYXJpYXRy
aWMgU3VyZ2VyeSBvbiBUeXBlIDIgRGlhYmV0ZXMgUmVtaXNzaW9uLCBNaWNyb3Zhc2N1bGFyIGFu
ZCBNYWNyb3Zhc2N1bGFyIENvbXBsaWNhdGlvbnMsIGFuZCBNb3J0YWxpdHk6IGEgU3lzdGVtYXRp
YyBSZXZpZXcgYW5kIE1ldGEtQW5hbHlzaXM8L3RpdGxlPjxzZWNvbmRhcnktdGl0bGU+T2JlcyBT
dXJnPC9zZWNvbmRhcnktdGl0bGU+PC90aXRsZXM+PHBlcmlvZGljYWw+PGZ1bGwtdGl0bGU+T2Jl
cyBTdXJnPC9mdWxsLXRpdGxlPjwvcGVyaW9kaWNhbD48cGFnZXM+MjcyNC0yNzMyPC9wYWdlcz48
dm9sdW1lPjI3PC92b2x1bWU+PG51bWJlcj4xMDwvbnVtYmVyPjxlZGl0aW9uPjIwMTcvMDgvMTM8
L2VkaXRpb24+PGtleXdvcmRzPjxrZXl3b3JkPipCYXJpYXRyaWMgU3VyZ2VyeS9hZHZlcnNlIGVm
ZmVjdHM8L2tleXdvcmQ+PGtleXdvcmQ+Q29ob3J0IFN0dWRpZXM8L2tleXdvcmQ+PGtleXdvcmQ+
RGlhYmV0ZXMgTWVsbGl0dXMsIFR5cGUgMi9jb21wbGljYXRpb25zLyptb3J0YWxpdHkvKnN1cmdl
cnk8L2tleXdvcmQ+PGtleXdvcmQ+RGlhYmV0aWMgQW5naW9wYXRoaWVzLyptb3J0YWxpdHkvKnN1
cmdlcnk8L2tleXdvcmQ+PGtleXdvcmQ+SHVtYW5zPC9rZXl3b3JkPjxrZXl3b3JkPk9iZXNpdHkv
Y29tcGxpY2F0aW9ucy8qbW9ydGFsaXR5LypzdXJnZXJ5PC9rZXl3b3JkPjxrZXl3b3JkPlJhbmRv
bWl6ZWQgQ29udHJvbGxlZCBUcmlhbHMgYXMgVG9waWMvc3RhdGlzdGljcyAmYW1wOyBudW1lcmlj
YWwgZGF0YTwva2V5d29yZD48a2V5d29yZD5SZW1pc3Npb24gSW5kdWN0aW9uPC9rZXl3b3JkPjxr
ZXl3b3JkPlRpbWUgRmFjdG9yczwva2V5d29yZD48a2V5d29yZD4qQmFyaWF0cmljIHN1cmdlcnk8
L2tleXdvcmQ+PGtleXdvcmQ+KkRpYWJldGVzIHJlbWlzc2lvbjwva2V5d29yZD48a2V5d29yZD4q
TG9uZy10ZXJtIG91dGNvbWVzPC9rZXl3b3JkPjxrZXl3b3JkPipNaWNyb3Zhc2N1bGFyIGFuZCBt
YWNyb3Zhc2N1bGFyIGNvbXBsaWNhdGlvbnM8L2tleXdvcmQ+PGtleXdvcmQ+Kk1vcnRhbGl0eTwv
a2V5d29yZD48a2V5d29yZD4qVHlwZSAyIGRpYWJldGVzPC9rZXl3b3JkPjwva2V5d29yZHM+PGRh
dGVzPjx5ZWFyPjIwMTc8L3llYXI+PHB1Yi1kYXRlcz48ZGF0ZT5PY3Q8L2RhdGU+PC9wdWItZGF0
ZXM+PC9kYXRlcz48aXNibj4xNzA4LTA0MjggKEVsZWN0cm9uaWMpJiN4RDswOTYwLTg5MjMgKExp
bmtpbmcpPC9pc2JuPjxhY2Nlc3Npb24tbnVtPjI4ODAxNzAzPC9hY2Nlc3Npb24tbnVtPjx1cmxz
PjxyZWxhdGVkLXVybHM+PHVybD5odHRwczovL3d3dy5uY2JpLm5sbS5uaWguZ292L3B1Ym1lZC8y
ODgwMTcwMzwvdXJsPjwvcmVsYXRlZC11cmxzPjwvdXJscz48ZWxlY3Ryb25pYy1yZXNvdXJjZS1u
dW0+MTAuMTAwNy9zMTE2OTUtMDE3LTI4NjYtNDwvZWxlY3Ryb25pYy1yZXNvdXJjZS1udW0+PC9y
ZWNvcmQ+PC9DaXRlPjwvRW5kTm90ZT4A
</w:fldData>
        </w:fldChar>
      </w:r>
      <w:r w:rsidR="006979FF">
        <w:rPr>
          <w:color w:val="000000" w:themeColor="text1"/>
        </w:rPr>
        <w:instrText xml:space="preserve"> ADDIN EN.CITE </w:instrText>
      </w:r>
      <w:r w:rsidR="006979FF">
        <w:rPr>
          <w:color w:val="000000" w:themeColor="text1"/>
        </w:rPr>
        <w:fldChar w:fldCharType="begin">
          <w:fldData xml:space="preserve">PEVuZE5vdGU+PENpdGU+PEF1dGhvcj5TaGVuZzwvQXV0aG9yPjxZZWFyPjIwMTc8L1llYXI+PFJl
Y051bT4xNjI3MDwvUmVjTnVtPjxEaXNwbGF5VGV4dD5bNDNdPC9EaXNwbGF5VGV4dD48cmVjb3Jk
PjxyZWMtbnVtYmVyPjE2MjcwPC9yZWMtbnVtYmVyPjxmb3JlaWduLWtleXM+PGtleSBhcHA9IkVO
IiBkYi1pZD0iZHZwMHR3ZXo1eDAwNTllZXNweHY1ZnhsZHZ6YWF2enJyejJlIiB0aW1lc3RhbXA9
IjE1NDg2NjE5OTgiPjE2MjcwPC9rZXk+PC9mb3JlaWduLWtleXM+PHJlZi10eXBlIG5hbWU9Ikpv
dXJuYWwgQXJ0aWNsZSI+MTc8L3JlZi10eXBlPjxjb250cmlidXRvcnM+PGF1dGhvcnM+PGF1dGhv
cj5TaGVuZywgQi48L2F1dGhvcj48YXV0aG9yPlRydW9uZywgSy48L2F1dGhvcj48YXV0aG9yPlNw
aXRsZXIsIEguPC9hdXRob3I+PGF1dGhvcj5aaGFuZywgTC48L2F1dGhvcj48YXV0aG9yPlRvbmcs
IFguPC9hdXRob3I+PGF1dGhvcj5DaGVuLCBMLjwvYXV0aG9yPjwvYXV0aG9ycz48L2NvbnRyaWJ1
dG9ycz48YXV0aC1hZGRyZXNzPkRlcGFydG1lbnQgb2YgU3VyZ2VyeSwgdGhlIEZpcnN0IEFmZmls
aWF0ZWQgSG9zcGl0YWwsIE1lZGljYWwgQ29sbGVnZSwgWGkmYXBvczthbiBKaWFvdG9uZyBVbml2
ZXJzaXR5LCBYaWFuIFNoaSwgQ2hpbmEuJiN4RDtEZXBhcnRtZW50IG9mIFB1YmxpYyBIZWFsdGgg
U2NpZW5jZXMsIENsZW1zb24gVW5pdmVyc2l0eSwgNTExIEVkd2FyZHMgSGFsbCwgMjAxIEVwc2ls
b24gWmV0YSBEci4sIENsZW1zb24sIFNDLCAyOTYzNCwgVVNBLiYjeEQ7R3VpemhvdSBIZWFsdGgg
RGV2ZWxvcG1lbnQgUmVzZWFyY2ggQ2VudGVyLCBHdWl6aG91IE1lZGljYWwgVW5pdmVyc2l0eSwg
R3VpeWFuZyBTaGksIENoaW5hLiYjeEQ7RGVwYXJ0bWVudCBvZiBQdWJsaWMgSGVhbHRoIFNjaWVu
Y2VzLCBDbGVtc29uIFVuaXZlcnNpdHksIDUxMSBFZHdhcmRzIEhhbGwsIDIwMSBFcHNpbG9uIFpl
dGEgRHIuLCBDbGVtc29uLCBTQywgMjk2MzQsIFVTQS4gbGl3ZWljQGNsZW1zb24uZWR1LjwvYXV0
aC1hZGRyZXNzPjx0aXRsZXM+PHRpdGxlPlRoZSBMb25nLVRlcm0gRWZmZWN0cyBvZiBCYXJpYXRy
aWMgU3VyZ2VyeSBvbiBUeXBlIDIgRGlhYmV0ZXMgUmVtaXNzaW9uLCBNaWNyb3Zhc2N1bGFyIGFu
ZCBNYWNyb3Zhc2N1bGFyIENvbXBsaWNhdGlvbnMsIGFuZCBNb3J0YWxpdHk6IGEgU3lzdGVtYXRp
YyBSZXZpZXcgYW5kIE1ldGEtQW5hbHlzaXM8L3RpdGxlPjxzZWNvbmRhcnktdGl0bGU+T2JlcyBT
dXJnPC9zZWNvbmRhcnktdGl0bGU+PC90aXRsZXM+PHBlcmlvZGljYWw+PGZ1bGwtdGl0bGU+T2Jl
cyBTdXJnPC9mdWxsLXRpdGxlPjwvcGVyaW9kaWNhbD48cGFnZXM+MjcyNC0yNzMyPC9wYWdlcz48
dm9sdW1lPjI3PC92b2x1bWU+PG51bWJlcj4xMDwvbnVtYmVyPjxlZGl0aW9uPjIwMTcvMDgvMTM8
L2VkaXRpb24+PGtleXdvcmRzPjxrZXl3b3JkPipCYXJpYXRyaWMgU3VyZ2VyeS9hZHZlcnNlIGVm
ZmVjdHM8L2tleXdvcmQ+PGtleXdvcmQ+Q29ob3J0IFN0dWRpZXM8L2tleXdvcmQ+PGtleXdvcmQ+
RGlhYmV0ZXMgTWVsbGl0dXMsIFR5cGUgMi9jb21wbGljYXRpb25zLyptb3J0YWxpdHkvKnN1cmdl
cnk8L2tleXdvcmQ+PGtleXdvcmQ+RGlhYmV0aWMgQW5naW9wYXRoaWVzLyptb3J0YWxpdHkvKnN1
cmdlcnk8L2tleXdvcmQ+PGtleXdvcmQ+SHVtYW5zPC9rZXl3b3JkPjxrZXl3b3JkPk9iZXNpdHkv
Y29tcGxpY2F0aW9ucy8qbW9ydGFsaXR5LypzdXJnZXJ5PC9rZXl3b3JkPjxrZXl3b3JkPlJhbmRv
bWl6ZWQgQ29udHJvbGxlZCBUcmlhbHMgYXMgVG9waWMvc3RhdGlzdGljcyAmYW1wOyBudW1lcmlj
YWwgZGF0YTwva2V5d29yZD48a2V5d29yZD5SZW1pc3Npb24gSW5kdWN0aW9uPC9rZXl3b3JkPjxr
ZXl3b3JkPlRpbWUgRmFjdG9yczwva2V5d29yZD48a2V5d29yZD4qQmFyaWF0cmljIHN1cmdlcnk8
L2tleXdvcmQ+PGtleXdvcmQ+KkRpYWJldGVzIHJlbWlzc2lvbjwva2V5d29yZD48a2V5d29yZD4q
TG9uZy10ZXJtIG91dGNvbWVzPC9rZXl3b3JkPjxrZXl3b3JkPipNaWNyb3Zhc2N1bGFyIGFuZCBt
YWNyb3Zhc2N1bGFyIGNvbXBsaWNhdGlvbnM8L2tleXdvcmQ+PGtleXdvcmQ+Kk1vcnRhbGl0eTwv
a2V5d29yZD48a2V5d29yZD4qVHlwZSAyIGRpYWJldGVzPC9rZXl3b3JkPjwva2V5d29yZHM+PGRh
dGVzPjx5ZWFyPjIwMTc8L3llYXI+PHB1Yi1kYXRlcz48ZGF0ZT5PY3Q8L2RhdGU+PC9wdWItZGF0
ZXM+PC9kYXRlcz48aXNibj4xNzA4LTA0MjggKEVsZWN0cm9uaWMpJiN4RDswOTYwLTg5MjMgKExp
bmtpbmcpPC9pc2JuPjxhY2Nlc3Npb24tbnVtPjI4ODAxNzAzPC9hY2Nlc3Npb24tbnVtPjx1cmxz
PjxyZWxhdGVkLXVybHM+PHVybD5odHRwczovL3d3dy5uY2JpLm5sbS5uaWguZ292L3B1Ym1lZC8y
ODgwMTcwMzwvdXJsPjwvcmVsYXRlZC11cmxzPjwvdXJscz48ZWxlY3Ryb25pYy1yZXNvdXJjZS1u
dW0+MTAuMTAwNy9zMTE2OTUtMDE3LTI4NjYtNDwvZWxlY3Ryb25pYy1yZXNvdXJjZS1udW0+PC9y
ZWNvcmQ+PC9DaXRlPjwvRW5kTm90ZT4A
</w:fldData>
        </w:fldChar>
      </w:r>
      <w:r w:rsidR="006979FF">
        <w:rPr>
          <w:color w:val="000000" w:themeColor="text1"/>
        </w:rPr>
        <w:instrText xml:space="preserve"> ADDIN EN.CITE.DATA </w:instrText>
      </w:r>
      <w:r w:rsidR="006979FF">
        <w:rPr>
          <w:color w:val="000000" w:themeColor="text1"/>
        </w:rPr>
      </w:r>
      <w:r w:rsidR="006979FF">
        <w:rPr>
          <w:color w:val="000000" w:themeColor="text1"/>
        </w:rPr>
        <w:fldChar w:fldCharType="end"/>
      </w:r>
      <w:r w:rsidRPr="00BA3D4B">
        <w:rPr>
          <w:color w:val="000000" w:themeColor="text1"/>
        </w:rPr>
      </w:r>
      <w:r w:rsidRPr="00BA3D4B">
        <w:rPr>
          <w:color w:val="000000" w:themeColor="text1"/>
        </w:rPr>
        <w:fldChar w:fldCharType="separate"/>
      </w:r>
      <w:r w:rsidR="006979FF">
        <w:rPr>
          <w:noProof/>
          <w:color w:val="000000" w:themeColor="text1"/>
        </w:rPr>
        <w:t>[43]</w:t>
      </w:r>
      <w:r w:rsidRPr="00BA3D4B">
        <w:rPr>
          <w:color w:val="000000" w:themeColor="text1"/>
        </w:rPr>
        <w:fldChar w:fldCharType="end"/>
      </w:r>
      <w:r w:rsidRPr="00BA3D4B">
        <w:rPr>
          <w:color w:val="000000" w:themeColor="text1"/>
        </w:rPr>
        <w:t>, cardiovascular</w:t>
      </w:r>
      <w:r>
        <w:rPr>
          <w:color w:val="000000" w:themeColor="text1"/>
        </w:rPr>
        <w:t xml:space="preserve"> disease </w:t>
      </w:r>
      <w:r w:rsidRPr="00197B14">
        <w:rPr>
          <w:color w:val="000000" w:themeColor="text1"/>
        </w:rPr>
        <w:fldChar w:fldCharType="begin">
          <w:fldData xml:space="preserve">PEVuZE5vdGU+PENpdGU+PEF1dGhvcj5Lb2traW5vczwvQXV0aG9yPjxZZWFyPjIwMTM8L1llYXI+
PFJlY051bT4xNjI2OTwvUmVjTnVtPjxEaXNwbGF5VGV4dD5bNDRdPC9EaXNwbGF5VGV4dD48cmVj
b3JkPjxyZWMtbnVtYmVyPjE2MjY5PC9yZWMtbnVtYmVyPjxmb3JlaWduLWtleXM+PGtleSBhcHA9
IkVOIiBkYi1pZD0iZHZwMHR3ZXo1eDAwNTllZXNweHY1ZnhsZHZ6YWF2enJyejJlIiB0aW1lc3Rh
bXA9IjE1NDg2NjE5MDAiPjE2MjY5PC9rZXk+PC9mb3JlaWduLWtleXM+PHJlZi10eXBlIG5hbWU9
IkpvdXJuYWwgQXJ0aWNsZSI+MTc8L3JlZi10eXBlPjxjb250cmlidXRvcnM+PGF1dGhvcnM+PGF1
dGhvcj5Lb2traW5vcywgQS48L2F1dGhvcj48YXV0aG9yPkFsZXhpYWRvdSwgSy48L2F1dGhvcj48
YXV0aG9yPkxpYXNrb3MsIEMuPC9hdXRob3I+PGF1dGhvcj5Bcmd5cmFrb3BvdWxvdSwgRy48L2F1
dGhvcj48YXV0aG9yPkJhbGxhLCBJLjwvYXV0aG9yPjxhdXRob3I+VGVudG9sb3VyaXMsIE4uPC9h
dXRob3I+PGF1dGhvcj5Nb3lzc2FraXMsIEkuPC9hdXRob3I+PGF1dGhvcj5LYXRzaWxhbWJyb3Ms
IE4uPC9hdXRob3I+PGF1dGhvcj5WYWZpYWRpcywgSS48L2F1dGhvcj48YXV0aG9yPkFsZXhhbmRy
b3UsIEEuPC9hdXRob3I+PGF1dGhvcj5EaWFtYW50aXMsIFQuPC9hdXRob3I+PC9hdXRob3JzPjwv
Y29udHJpYnV0b3JzPjxhdXRoLWFkZHJlc3M+Rmlyc3QgRGVwYXJ0bWVudCBvZiBQcm9wYWVkZXV0
aWMgTWVkaWNpbmUsIExhaWtvIEdlbmVyYWwgSG9zcGl0YWwsIEF0aGVucyBVbml2ZXJzaXR5IE1l
ZGljYWwgU2Nob29sLCAxNyBBZ2lvdSBUaG9tYSBTdHJlZXQsIDExNTI3IEF0aGVucywgR3JlZWNl
LjwvYXV0aC1hZGRyZXNzPjx0aXRsZXM+PHRpdGxlPkltcHJvdmVtZW50IGluIGNhcmRpb3Zhc2N1
bGFyIGluZGljZXMgYWZ0ZXIgUm91eC1lbi1ZIGdhc3RyaWMgYnlwYXNzIG9yIHNsZWV2ZSBnYXN0
cmVjdG9teSBmb3IgbW9yYmlkIG9iZXNpdHk8L3RpdGxlPjxzZWNvbmRhcnktdGl0bGU+T2JlcyBT
dXJnPC9zZWNvbmRhcnktdGl0bGU+PC90aXRsZXM+PHBlcmlvZGljYWw+PGZ1bGwtdGl0bGU+T2Jl
cyBTdXJnPC9mdWxsLXRpdGxlPjwvcGVyaW9kaWNhbD48cGFnZXM+MzEtODwvcGFnZXM+PHZvbHVt
ZT4yMzwvdm9sdW1lPjxudW1iZXI+MTwvbnVtYmVyPjxlZGl0aW9uPjIwMTIvMDgvMjg8L2VkaXRp
b24+PGtleXdvcmRzPjxrZXl3b3JkPkFkdWx0PC9rZXl3b3JkPjxrZXl3b3JkPkJhcm9yZWZsZXg8
L2tleXdvcmQ+PGtleXdvcmQ+Qm9keSBNYXNzIEluZGV4PC9rZXl3b3JkPjxrZXl3b3JkPkNhcmRp
b3Zhc2N1bGFyIERpc2Vhc2VzLypwcmV2ZW50aW9uICZhbXA7IGNvbnRyb2w8L2tleXdvcmQ+PGtl
eXdvcmQ+RmVtYWxlPC9rZXl3b3JkPjxrZXl3b3JkPkZvbGxvdy1VcCBTdHVkaWVzPC9rZXl3b3Jk
PjxrZXl3b3JkPipHYXN0cmljIEJ5cGFzcy9tZXRob2RzPC9rZXl3b3JkPjxrZXl3b3JkPkdhc3Ry
b3BsYXN0eS8qbWV0aG9kczwva2V5d29yZD48a2V5d29yZD5IdW1hbnM8L2tleXdvcmQ+PGtleXdv
cmQ+SW50cmEtQWJkb21pbmFsIEZhdC9wYXRob2xvZ3k8L2tleXdvcmQ+PGtleXdvcmQ+TGFwYXJv
c2NvcHk8L2tleXdvcmQ+PGtleXdvcmQ+TWFsZTwva2V5d29yZD48a2V5d29yZD5PYmVzaXR5LCBN
b3JiaWQvYmxvb2QvKnBoeXNpb3BhdGhvbG9neS8qc3VyZ2VyeTwva2V5d29yZD48a2V5d29yZD5Q
cm9zcGVjdGl2ZSBTdHVkaWVzPC9rZXl3b3JkPjxrZXl3b3JkPlN0cm9rZSBWb2x1bWU8L2tleXdv
cmQ+PGtleXdvcmQ+VHJlYXRtZW50IE91dGNvbWU8L2tleXdvcmQ+PGtleXdvcmQ+KlZlbnRyaWN1
bGFyIEZ1bmN0aW9uLCBMZWZ0PC9rZXl3b3JkPjxrZXl3b3JkPipXZWlnaHQgTG9zczwva2V5d29y
ZD48L2tleXdvcmRzPjxkYXRlcz48eWVhcj4yMDEzPC95ZWFyPjxwdWItZGF0ZXM+PGRhdGU+SmFu
PC9kYXRlPjwvcHViLWRhdGVzPjwvZGF0ZXM+PGlzYm4+MTcwOC0wNDI4IChFbGVjdHJvbmljKSYj
eEQ7MDk2MC04OTIzIChMaW5raW5nKTwvaXNibj48YWNjZXNzaW9uLW51bT4yMjkyMzMxMzwvYWNj
ZXNzaW9uLW51bT48dXJscz48cmVsYXRlZC11cmxzPjx1cmw+aHR0cHM6Ly93d3cubmNiaS5ubG0u
bmloLmdvdi9wdWJtZWQvMjI5MjMzMTM8L3VybD48L3JlbGF0ZWQtdXJscz48L3VybHM+PGVsZWN0
cm9uaWMtcmVzb3VyY2UtbnVtPjEwLjEwMDcvczExNjk1LTAxMi0wNzQzLTg8L2VsZWN0cm9uaWMt
cmVzb3VyY2UtbnVtPjwvcmVjb3JkPjwvQ2l0ZT48L0VuZE5vdGU+
</w:fldData>
        </w:fldChar>
      </w:r>
      <w:r w:rsidR="006979FF">
        <w:rPr>
          <w:color w:val="000000" w:themeColor="text1"/>
        </w:rPr>
        <w:instrText xml:space="preserve"> ADDIN EN.CITE </w:instrText>
      </w:r>
      <w:r w:rsidR="006979FF">
        <w:rPr>
          <w:color w:val="000000" w:themeColor="text1"/>
        </w:rPr>
        <w:fldChar w:fldCharType="begin">
          <w:fldData xml:space="preserve">PEVuZE5vdGU+PENpdGU+PEF1dGhvcj5Lb2traW5vczwvQXV0aG9yPjxZZWFyPjIwMTM8L1llYXI+
PFJlY051bT4xNjI2OTwvUmVjTnVtPjxEaXNwbGF5VGV4dD5bNDRdPC9EaXNwbGF5VGV4dD48cmVj
b3JkPjxyZWMtbnVtYmVyPjE2MjY5PC9yZWMtbnVtYmVyPjxmb3JlaWduLWtleXM+PGtleSBhcHA9
IkVOIiBkYi1pZD0iZHZwMHR3ZXo1eDAwNTllZXNweHY1ZnhsZHZ6YWF2enJyejJlIiB0aW1lc3Rh
bXA9IjE1NDg2NjE5MDAiPjE2MjY5PC9rZXk+PC9mb3JlaWduLWtleXM+PHJlZi10eXBlIG5hbWU9
IkpvdXJuYWwgQXJ0aWNsZSI+MTc8L3JlZi10eXBlPjxjb250cmlidXRvcnM+PGF1dGhvcnM+PGF1
dGhvcj5Lb2traW5vcywgQS48L2F1dGhvcj48YXV0aG9yPkFsZXhpYWRvdSwgSy48L2F1dGhvcj48
YXV0aG9yPkxpYXNrb3MsIEMuPC9hdXRob3I+PGF1dGhvcj5Bcmd5cmFrb3BvdWxvdSwgRy48L2F1
dGhvcj48YXV0aG9yPkJhbGxhLCBJLjwvYXV0aG9yPjxhdXRob3I+VGVudG9sb3VyaXMsIE4uPC9h
dXRob3I+PGF1dGhvcj5Nb3lzc2FraXMsIEkuPC9hdXRob3I+PGF1dGhvcj5LYXRzaWxhbWJyb3Ms
IE4uPC9hdXRob3I+PGF1dGhvcj5WYWZpYWRpcywgSS48L2F1dGhvcj48YXV0aG9yPkFsZXhhbmRy
b3UsIEEuPC9hdXRob3I+PGF1dGhvcj5EaWFtYW50aXMsIFQuPC9hdXRob3I+PC9hdXRob3JzPjwv
Y29udHJpYnV0b3JzPjxhdXRoLWFkZHJlc3M+Rmlyc3QgRGVwYXJ0bWVudCBvZiBQcm9wYWVkZXV0
aWMgTWVkaWNpbmUsIExhaWtvIEdlbmVyYWwgSG9zcGl0YWwsIEF0aGVucyBVbml2ZXJzaXR5IE1l
ZGljYWwgU2Nob29sLCAxNyBBZ2lvdSBUaG9tYSBTdHJlZXQsIDExNTI3IEF0aGVucywgR3JlZWNl
LjwvYXV0aC1hZGRyZXNzPjx0aXRsZXM+PHRpdGxlPkltcHJvdmVtZW50IGluIGNhcmRpb3Zhc2N1
bGFyIGluZGljZXMgYWZ0ZXIgUm91eC1lbi1ZIGdhc3RyaWMgYnlwYXNzIG9yIHNsZWV2ZSBnYXN0
cmVjdG9teSBmb3IgbW9yYmlkIG9iZXNpdHk8L3RpdGxlPjxzZWNvbmRhcnktdGl0bGU+T2JlcyBT
dXJnPC9zZWNvbmRhcnktdGl0bGU+PC90aXRsZXM+PHBlcmlvZGljYWw+PGZ1bGwtdGl0bGU+T2Jl
cyBTdXJnPC9mdWxsLXRpdGxlPjwvcGVyaW9kaWNhbD48cGFnZXM+MzEtODwvcGFnZXM+PHZvbHVt
ZT4yMzwvdm9sdW1lPjxudW1iZXI+MTwvbnVtYmVyPjxlZGl0aW9uPjIwMTIvMDgvMjg8L2VkaXRp
b24+PGtleXdvcmRzPjxrZXl3b3JkPkFkdWx0PC9rZXl3b3JkPjxrZXl3b3JkPkJhcm9yZWZsZXg8
L2tleXdvcmQ+PGtleXdvcmQ+Qm9keSBNYXNzIEluZGV4PC9rZXl3b3JkPjxrZXl3b3JkPkNhcmRp
b3Zhc2N1bGFyIERpc2Vhc2VzLypwcmV2ZW50aW9uICZhbXA7IGNvbnRyb2w8L2tleXdvcmQ+PGtl
eXdvcmQ+RmVtYWxlPC9rZXl3b3JkPjxrZXl3b3JkPkZvbGxvdy1VcCBTdHVkaWVzPC9rZXl3b3Jk
PjxrZXl3b3JkPipHYXN0cmljIEJ5cGFzcy9tZXRob2RzPC9rZXl3b3JkPjxrZXl3b3JkPkdhc3Ry
b3BsYXN0eS8qbWV0aG9kczwva2V5d29yZD48a2V5d29yZD5IdW1hbnM8L2tleXdvcmQ+PGtleXdv
cmQ+SW50cmEtQWJkb21pbmFsIEZhdC9wYXRob2xvZ3k8L2tleXdvcmQ+PGtleXdvcmQ+TGFwYXJv
c2NvcHk8L2tleXdvcmQ+PGtleXdvcmQ+TWFsZTwva2V5d29yZD48a2V5d29yZD5PYmVzaXR5LCBN
b3JiaWQvYmxvb2QvKnBoeXNpb3BhdGhvbG9neS8qc3VyZ2VyeTwva2V5d29yZD48a2V5d29yZD5Q
cm9zcGVjdGl2ZSBTdHVkaWVzPC9rZXl3b3JkPjxrZXl3b3JkPlN0cm9rZSBWb2x1bWU8L2tleXdv
cmQ+PGtleXdvcmQ+VHJlYXRtZW50IE91dGNvbWU8L2tleXdvcmQ+PGtleXdvcmQ+KlZlbnRyaWN1
bGFyIEZ1bmN0aW9uLCBMZWZ0PC9rZXl3b3JkPjxrZXl3b3JkPipXZWlnaHQgTG9zczwva2V5d29y
ZD48L2tleXdvcmRzPjxkYXRlcz48eWVhcj4yMDEzPC95ZWFyPjxwdWItZGF0ZXM+PGRhdGU+SmFu
PC9kYXRlPjwvcHViLWRhdGVzPjwvZGF0ZXM+PGlzYm4+MTcwOC0wNDI4IChFbGVjdHJvbmljKSYj
eEQ7MDk2MC04OTIzIChMaW5raW5nKTwvaXNibj48YWNjZXNzaW9uLW51bT4yMjkyMzMxMzwvYWNj
ZXNzaW9uLW51bT48dXJscz48cmVsYXRlZC11cmxzPjx1cmw+aHR0cHM6Ly93d3cubmNiaS5ubG0u
bmloLmdvdi9wdWJtZWQvMjI5MjMzMTM8L3VybD48L3JlbGF0ZWQtdXJscz48L3VybHM+PGVsZWN0
cm9uaWMtcmVzb3VyY2UtbnVtPjEwLjEwMDcvczExNjk1LTAxMi0wNzQzLTg8L2VsZWN0cm9uaWMt
cmVzb3VyY2UtbnVtPjwvcmVjb3JkPjwvQ2l0ZT48L0VuZE5vdGU+
</w:fldData>
        </w:fldChar>
      </w:r>
      <w:r w:rsidR="006979FF">
        <w:rPr>
          <w:color w:val="000000" w:themeColor="text1"/>
        </w:rPr>
        <w:instrText xml:space="preserve"> ADDIN EN.CITE.DATA </w:instrText>
      </w:r>
      <w:r w:rsidR="006979FF">
        <w:rPr>
          <w:color w:val="000000" w:themeColor="text1"/>
        </w:rPr>
      </w:r>
      <w:r w:rsidR="006979FF">
        <w:rPr>
          <w:color w:val="000000" w:themeColor="text1"/>
        </w:rPr>
        <w:fldChar w:fldCharType="end"/>
      </w:r>
      <w:r w:rsidRPr="00197B14">
        <w:rPr>
          <w:color w:val="000000" w:themeColor="text1"/>
        </w:rPr>
      </w:r>
      <w:r w:rsidRPr="00197B14">
        <w:rPr>
          <w:color w:val="000000" w:themeColor="text1"/>
        </w:rPr>
        <w:fldChar w:fldCharType="separate"/>
      </w:r>
      <w:r w:rsidR="006979FF">
        <w:rPr>
          <w:noProof/>
          <w:color w:val="000000" w:themeColor="text1"/>
        </w:rPr>
        <w:t>[44]</w:t>
      </w:r>
      <w:r w:rsidRPr="00197B14">
        <w:rPr>
          <w:color w:val="000000" w:themeColor="text1"/>
        </w:rPr>
        <w:fldChar w:fldCharType="end"/>
      </w:r>
      <w:r>
        <w:rPr>
          <w:color w:val="000000" w:themeColor="text1"/>
        </w:rPr>
        <w:t>,</w:t>
      </w:r>
      <w:r w:rsidRPr="00197B14">
        <w:rPr>
          <w:color w:val="000000" w:themeColor="text1"/>
        </w:rPr>
        <w:t xml:space="preserve"> and certain cancers </w:t>
      </w:r>
      <w:r w:rsidRPr="00197B14">
        <w:rPr>
          <w:color w:val="000000" w:themeColor="text1"/>
        </w:rPr>
        <w:fldChar w:fldCharType="begin">
          <w:fldData xml:space="preserve">PEVuZE5vdGU+PENpdGU+PEF1dGhvcj5TY2hhdWVyPC9BdXRob3I+PFllYXI+MjAxNzwvWWVhcj48
UmVjTnVtPjE2MjcxPC9SZWNOdW0+PERpc3BsYXlUZXh0Pls0NV08L0Rpc3BsYXlUZXh0PjxyZWNv
cmQ+PHJlYy1udW1iZXI+MTYyNzE8L3JlYy1udW1iZXI+PGZvcmVpZ24ta2V5cz48a2V5IGFwcD0i
RU4iIGRiLWlkPSJkdnAwdHdlejV4MDA1OWVlc3B4djVmeGxkdnphYXZ6cnJ6MmUiIHRpbWVzdGFt
cD0iMTU0ODY2MjE2MSI+MTYyNzE8L2tleT48L2ZvcmVpZ24ta2V5cz48cmVmLXR5cGUgbmFtZT0i
Sm91cm5hbCBBcnRpY2xlIj4xNzwvcmVmLXR5cGU+PGNvbnRyaWJ1dG9ycz48YXV0aG9ycz48YXV0
aG9yPlNjaGF1ZXIsIEQuIFAuPC9hdXRob3I+PGF1dGhvcj5GZWlnZWxzb24sIEguIFMuPC9hdXRo
b3I+PGF1dGhvcj5Lb2VibmljaywgQy48L2F1dGhvcj48YXV0aG9yPkNhYW4sIEIuPC9hdXRob3I+
PGF1dGhvcj5XZWlubWFubiwgUy48L2F1dGhvcj48YXV0aG9yPkxlb25hcmQsIEEuIEMuPC9hdXRo
b3I+PGF1dGhvcj5Qb3dlcnMsIEouIEQuPC9hdXRob3I+PGF1dGhvcj5ZZW51bXVsYSwgUC4gUi48
L2F1dGhvcj48YXV0aG9yPkFydGVyYnVybiwgRC4gRS48L2F1dGhvcj48L2F1dGhvcnM+PC9jb250
cmlidXRvcnM+PGF1dGgtYWRkcmVzcz5EaXZpc2lvbiBvZiBHZW5lcmFsIEludGVybmFsIE1lZGlj
aW5lIGFuZCBDZW50ZXIgZm9yIENsaW5pY2FsIEVmZmVjdGl2ZW5lc3MsIFVuaXZlcnNpdHkgb2Yg
Q2luY2lubmF0aSwgQ2luY2lubmF0aSwgT2hpbywgVVNBLiYjeEQ7S2Fpc2VyIFBlcm1hbmVudGUg
Q29sb3JhZG8sIERlbnZlciwgQ29sb3JhZG8sIFVTQS4mI3hEO0thaXNlciBQZXJtYW5lbnRlIFNv
dXRoZXJuIENhbGlmb3JuaWEsIFBhc2FkZW5hLCBDYWxpZm9ybmlhLCBVU0EuJiN4RDtLYWlzZXIg
UGVybWFuZW50ZSBOb3J0aGVybiBDYWxpZm9ybmlhLCBPYWtsYW5kLCBDYWxpZm9ybmlhLCBVU0Eu
JiN4RDtLYWlzZXIgUGVybWFuZW50ZSBOb3J0aHdlc3QsIFBvcnRsYW5kLCBPcmVnb24sIFVTQS4m
I3hEO0RlcGFydG1lbnQgb2YgRmFtaWx5IGFuZCBDb21tdW5pdHkgTWVkaWNpbmUsIFVuaXZlcnNp
dHkgb2YgQ2luY2lubmF0aSBNZWRpY2FsIENlbnRlciwgQ2luY2lubmF0aSwgT2hpbywgVVNBLiYj
eEQ7S2Fpc2VyIFBlcm1hbmVudGUgV2FzaGluZ3RvbiBIZWFsdGggUmVzZWFyY2ggSW5zdGl0dXRl
LCBTZWF0dGxlLCBXYXNoaW5ndG9uLCBVU0EuPC9hdXRoLWFkZHJlc3M+PHRpdGxlcz48dGl0bGU+
QXNzb2NpYXRpb24gQmV0d2VlbiBXZWlnaHQgTG9zcyBhbmQgdGhlIFJpc2sgb2YgQ2FuY2VyIGFm
dGVyIEJhcmlhdHJpYyBTdXJnZXJ5PC90aXRsZT48c2Vjb25kYXJ5LXRpdGxlPk9iZXNpdHkgKFNp
bHZlciBTcHJpbmcpPC9zZWNvbmRhcnktdGl0bGU+PC90aXRsZXM+PHBlcmlvZGljYWw+PGZ1bGwt
dGl0bGU+T2Jlc2l0eSAoU2lsdmVyIFNwcmluZyk8L2Z1bGwtdGl0bGU+PC9wZXJpb2RpY2FsPjxw
YWdlcz5TNTItUzU3PC9wYWdlcz48dm9sdW1lPjI1IFN1cHBsIDI8L3ZvbHVtZT48ZWRpdGlvbj4y
MDE3LzExLzAxPC9lZGl0aW9uPjxrZXl3b3Jkcz48a2V5d29yZD5BZHVsdDwva2V5d29yZD48a2V5
d29yZD5CYXJpYXRyaWMgU3VyZ2VyeTwva2V5d29yZD48a2V5d29yZD5Db2hvcnQgU3R1ZGllczwv
a2V5d29yZD48a2V5d29yZD5GZW1hbGU8L2tleXdvcmQ+PGtleXdvcmQ+SHVtYW5zPC9rZXl3b3Jk
PjxrZXl3b3JkPkluY2lkZW5jZTwva2V5d29yZD48a2V5d29yZD5JbnN1cmFuY2UgQ2xhaW0gUmV2
aWV3PC9rZXl3b3JkPjxrZXl3b3JkPk1hbGU8L2tleXdvcmQ+PGtleXdvcmQ+TWlkZGxlIEFnZWQ8
L2tleXdvcmQ+PGtleXdvcmQ+TmVvcGxhc21zL2NvbXBsaWNhdGlvbnMvKmVwaWRlbWlvbG9neTwv
a2V5d29yZD48a2V5d29yZD5PYmVzaXR5L2NvbXBsaWNhdGlvbnMvKnN1cmdlcnk8L2tleXdvcmQ+
PGtleXdvcmQ+UmV0cm9zcGVjdGl2ZSBTdHVkaWVzPC9rZXl3b3JkPjxrZXl3b3JkPlJpc2s8L2tl
eXdvcmQ+PGtleXdvcmQ+VW5pdGVkIFN0YXRlcy9lcGlkZW1pb2xvZ3k8L2tleXdvcmQ+PGtleXdv
cmQ+KldlaWdodCBMb3NzPC9rZXl3b3JkPjwva2V5d29yZHM+PGRhdGVzPjx5ZWFyPjIwMTc8L3ll
YXI+PHB1Yi1kYXRlcz48ZGF0ZT5Ob3Y8L2RhdGU+PC9wdWItZGF0ZXM+PC9kYXRlcz48aXNibj4x
OTMwLTczOVggKEVsZWN0cm9uaWMpJiN4RDsxOTMwLTczODEgKExpbmtpbmcpPC9pc2JuPjxhY2Nl
c3Npb24tbnVtPjI5MDg2NTI3PC9hY2Nlc3Npb24tbnVtPjx1cmxzPjxyZWxhdGVkLXVybHM+PHVy
bD5odHRwczovL3d3dy5uY2JpLm5sbS5uaWguZ292L3B1Ym1lZC8yOTA4NjUyNzwvdXJsPjwvcmVs
YXRlZC11cmxzPjwvdXJscz48Y3VzdG9tMj5QTUM1NzIyNDU3PC9jdXN0b20yPjxlbGVjdHJvbmlj
LXJlc291cmNlLW51bT4xMC4xMDAyL29ieS4yMjAwMjwvZWxlY3Ryb25pYy1yZXNvdXJjZS1udW0+
PC9yZWNvcmQ+PC9DaXRlPjwvRW5kTm90ZT4A
</w:fldData>
        </w:fldChar>
      </w:r>
      <w:r w:rsidR="006979FF">
        <w:rPr>
          <w:color w:val="000000" w:themeColor="text1"/>
        </w:rPr>
        <w:instrText xml:space="preserve"> ADDIN EN.CITE </w:instrText>
      </w:r>
      <w:r w:rsidR="006979FF">
        <w:rPr>
          <w:color w:val="000000" w:themeColor="text1"/>
        </w:rPr>
        <w:fldChar w:fldCharType="begin">
          <w:fldData xml:space="preserve">PEVuZE5vdGU+PENpdGU+PEF1dGhvcj5TY2hhdWVyPC9BdXRob3I+PFllYXI+MjAxNzwvWWVhcj48
UmVjTnVtPjE2MjcxPC9SZWNOdW0+PERpc3BsYXlUZXh0Pls0NV08L0Rpc3BsYXlUZXh0PjxyZWNv
cmQ+PHJlYy1udW1iZXI+MTYyNzE8L3JlYy1udW1iZXI+PGZvcmVpZ24ta2V5cz48a2V5IGFwcD0i
RU4iIGRiLWlkPSJkdnAwdHdlejV4MDA1OWVlc3B4djVmeGxkdnphYXZ6cnJ6MmUiIHRpbWVzdGFt
cD0iMTU0ODY2MjE2MSI+MTYyNzE8L2tleT48L2ZvcmVpZ24ta2V5cz48cmVmLXR5cGUgbmFtZT0i
Sm91cm5hbCBBcnRpY2xlIj4xNzwvcmVmLXR5cGU+PGNvbnRyaWJ1dG9ycz48YXV0aG9ycz48YXV0
aG9yPlNjaGF1ZXIsIEQuIFAuPC9hdXRob3I+PGF1dGhvcj5GZWlnZWxzb24sIEguIFMuPC9hdXRo
b3I+PGF1dGhvcj5Lb2VibmljaywgQy48L2F1dGhvcj48YXV0aG9yPkNhYW4sIEIuPC9hdXRob3I+
PGF1dGhvcj5XZWlubWFubiwgUy48L2F1dGhvcj48YXV0aG9yPkxlb25hcmQsIEEuIEMuPC9hdXRo
b3I+PGF1dGhvcj5Qb3dlcnMsIEouIEQuPC9hdXRob3I+PGF1dGhvcj5ZZW51bXVsYSwgUC4gUi48
L2F1dGhvcj48YXV0aG9yPkFydGVyYnVybiwgRC4gRS48L2F1dGhvcj48L2F1dGhvcnM+PC9jb250
cmlidXRvcnM+PGF1dGgtYWRkcmVzcz5EaXZpc2lvbiBvZiBHZW5lcmFsIEludGVybmFsIE1lZGlj
aW5lIGFuZCBDZW50ZXIgZm9yIENsaW5pY2FsIEVmZmVjdGl2ZW5lc3MsIFVuaXZlcnNpdHkgb2Yg
Q2luY2lubmF0aSwgQ2luY2lubmF0aSwgT2hpbywgVVNBLiYjeEQ7S2Fpc2VyIFBlcm1hbmVudGUg
Q29sb3JhZG8sIERlbnZlciwgQ29sb3JhZG8sIFVTQS4mI3hEO0thaXNlciBQZXJtYW5lbnRlIFNv
dXRoZXJuIENhbGlmb3JuaWEsIFBhc2FkZW5hLCBDYWxpZm9ybmlhLCBVU0EuJiN4RDtLYWlzZXIg
UGVybWFuZW50ZSBOb3J0aGVybiBDYWxpZm9ybmlhLCBPYWtsYW5kLCBDYWxpZm9ybmlhLCBVU0Eu
JiN4RDtLYWlzZXIgUGVybWFuZW50ZSBOb3J0aHdlc3QsIFBvcnRsYW5kLCBPcmVnb24sIFVTQS4m
I3hEO0RlcGFydG1lbnQgb2YgRmFtaWx5IGFuZCBDb21tdW5pdHkgTWVkaWNpbmUsIFVuaXZlcnNp
dHkgb2YgQ2luY2lubmF0aSBNZWRpY2FsIENlbnRlciwgQ2luY2lubmF0aSwgT2hpbywgVVNBLiYj
eEQ7S2Fpc2VyIFBlcm1hbmVudGUgV2FzaGluZ3RvbiBIZWFsdGggUmVzZWFyY2ggSW5zdGl0dXRl
LCBTZWF0dGxlLCBXYXNoaW5ndG9uLCBVU0EuPC9hdXRoLWFkZHJlc3M+PHRpdGxlcz48dGl0bGU+
QXNzb2NpYXRpb24gQmV0d2VlbiBXZWlnaHQgTG9zcyBhbmQgdGhlIFJpc2sgb2YgQ2FuY2VyIGFm
dGVyIEJhcmlhdHJpYyBTdXJnZXJ5PC90aXRsZT48c2Vjb25kYXJ5LXRpdGxlPk9iZXNpdHkgKFNp
bHZlciBTcHJpbmcpPC9zZWNvbmRhcnktdGl0bGU+PC90aXRsZXM+PHBlcmlvZGljYWw+PGZ1bGwt
dGl0bGU+T2Jlc2l0eSAoU2lsdmVyIFNwcmluZyk8L2Z1bGwtdGl0bGU+PC9wZXJpb2RpY2FsPjxw
YWdlcz5TNTItUzU3PC9wYWdlcz48dm9sdW1lPjI1IFN1cHBsIDI8L3ZvbHVtZT48ZWRpdGlvbj4y
MDE3LzExLzAxPC9lZGl0aW9uPjxrZXl3b3Jkcz48a2V5d29yZD5BZHVsdDwva2V5d29yZD48a2V5
d29yZD5CYXJpYXRyaWMgU3VyZ2VyeTwva2V5d29yZD48a2V5d29yZD5Db2hvcnQgU3R1ZGllczwv
a2V5d29yZD48a2V5d29yZD5GZW1hbGU8L2tleXdvcmQ+PGtleXdvcmQ+SHVtYW5zPC9rZXl3b3Jk
PjxrZXl3b3JkPkluY2lkZW5jZTwva2V5d29yZD48a2V5d29yZD5JbnN1cmFuY2UgQ2xhaW0gUmV2
aWV3PC9rZXl3b3JkPjxrZXl3b3JkPk1hbGU8L2tleXdvcmQ+PGtleXdvcmQ+TWlkZGxlIEFnZWQ8
L2tleXdvcmQ+PGtleXdvcmQ+TmVvcGxhc21zL2NvbXBsaWNhdGlvbnMvKmVwaWRlbWlvbG9neTwv
a2V5d29yZD48a2V5d29yZD5PYmVzaXR5L2NvbXBsaWNhdGlvbnMvKnN1cmdlcnk8L2tleXdvcmQ+
PGtleXdvcmQ+UmV0cm9zcGVjdGl2ZSBTdHVkaWVzPC9rZXl3b3JkPjxrZXl3b3JkPlJpc2s8L2tl
eXdvcmQ+PGtleXdvcmQ+VW5pdGVkIFN0YXRlcy9lcGlkZW1pb2xvZ3k8L2tleXdvcmQ+PGtleXdv
cmQ+KldlaWdodCBMb3NzPC9rZXl3b3JkPjwva2V5d29yZHM+PGRhdGVzPjx5ZWFyPjIwMTc8L3ll
YXI+PHB1Yi1kYXRlcz48ZGF0ZT5Ob3Y8L2RhdGU+PC9wdWItZGF0ZXM+PC9kYXRlcz48aXNibj4x
OTMwLTczOVggKEVsZWN0cm9uaWMpJiN4RDsxOTMwLTczODEgKExpbmtpbmcpPC9pc2JuPjxhY2Nl
c3Npb24tbnVtPjI5MDg2NTI3PC9hY2Nlc3Npb24tbnVtPjx1cmxzPjxyZWxhdGVkLXVybHM+PHVy
bD5odHRwczovL3d3dy5uY2JpLm5sbS5uaWguZ292L3B1Ym1lZC8yOTA4NjUyNzwvdXJsPjwvcmVs
YXRlZC11cmxzPjwvdXJscz48Y3VzdG9tMj5QTUM1NzIyNDU3PC9jdXN0b20yPjxlbGVjdHJvbmlj
LXJlc291cmNlLW51bT4xMC4xMDAyL29ieS4yMjAwMjwvZWxlY3Ryb25pYy1yZXNvdXJjZS1udW0+
PC9yZWNvcmQ+PC9DaXRlPjwvRW5kTm90ZT4A
</w:fldData>
        </w:fldChar>
      </w:r>
      <w:r w:rsidR="006979FF">
        <w:rPr>
          <w:color w:val="000000" w:themeColor="text1"/>
        </w:rPr>
        <w:instrText xml:space="preserve"> ADDIN EN.CITE.DATA </w:instrText>
      </w:r>
      <w:r w:rsidR="006979FF">
        <w:rPr>
          <w:color w:val="000000" w:themeColor="text1"/>
        </w:rPr>
      </w:r>
      <w:r w:rsidR="006979FF">
        <w:rPr>
          <w:color w:val="000000" w:themeColor="text1"/>
        </w:rPr>
        <w:fldChar w:fldCharType="end"/>
      </w:r>
      <w:r w:rsidRPr="00197B14">
        <w:rPr>
          <w:color w:val="000000" w:themeColor="text1"/>
        </w:rPr>
      </w:r>
      <w:r w:rsidRPr="00197B14">
        <w:rPr>
          <w:color w:val="000000" w:themeColor="text1"/>
        </w:rPr>
        <w:fldChar w:fldCharType="separate"/>
      </w:r>
      <w:r w:rsidR="006979FF">
        <w:rPr>
          <w:noProof/>
          <w:color w:val="000000" w:themeColor="text1"/>
        </w:rPr>
        <w:t>[45]</w:t>
      </w:r>
      <w:r w:rsidRPr="00197B14">
        <w:rPr>
          <w:color w:val="000000" w:themeColor="text1"/>
        </w:rPr>
        <w:fldChar w:fldCharType="end"/>
      </w:r>
      <w:r w:rsidRPr="00197B14">
        <w:rPr>
          <w:color w:val="000000" w:themeColor="text1"/>
        </w:rPr>
        <w:t xml:space="preserve">. </w:t>
      </w:r>
      <w:r>
        <w:rPr>
          <w:color w:val="000000" w:themeColor="text1"/>
        </w:rPr>
        <w:t xml:space="preserve">It has also been suggested that bariatric surgery can be used as a model for endometrial cancer prevention </w:t>
      </w:r>
      <w:r>
        <w:rPr>
          <w:color w:val="000000" w:themeColor="text1"/>
        </w:rPr>
        <w:fldChar w:fldCharType="begin">
          <w:fldData xml:space="preserve">PEVuZE5vdGU+PENpdGU+PEF1dGhvcj5LYWl5cmx5a3l6eTwvQXV0aG9yPjxZZWFyPjIwMTU8L1ll
YXI+PFJlY051bT40PC9SZWNOdW0+PERpc3BsYXlUZXh0Pls0NiwgNDddPC9EaXNwbGF5VGV4dD48
cmVjb3JkPjxyZWMtbnVtYmVyPjQ8L3JlYy1udW1iZXI+PGZvcmVpZ24ta2V5cz48a2V5IGFwcD0i
RU4iIGRiLWlkPSJkdnAwdHdlejV4MDA1OWVlc3B4djVmeGxkdnphYXZ6cnJ6MmUiIHRpbWVzdGFt
cD0iMTUyNTIyNjU4MyI+NDwva2V5PjwvZm9yZWlnbi1rZXlzPjxyZWYtdHlwZSBuYW1lPSJKb3Vy
bmFsIEFydGljbGUiPjE3PC9yZWYtdHlwZT48Y29udHJpYnV0b3JzPjxhdXRob3JzPjxhdXRob3I+
S2FpeXJseWt5enksIEEuPC9hdXRob3I+PGF1dGhvcj5GcmVlc2UsIEsuIEUuPC9hdXRob3I+PGF1
dGhvcj5FbGlzaGFldiwgRS48L2F1dGhvcj48YXV0aG9yPkJvdmJqZXJnLCBELiBILjwvYXV0aG9y
PjxhdXRob3I+UmFtYW5hdGhhbiwgUi48L2F1dGhvcj48YXV0aG9yPkhhbWFkLCBHLiBHLjwvYXV0
aG9yPjxhdXRob3I+TWNDbG9za2V5LCBDLjwvYXV0aG9yPjxhdXRob3I+QWx0aG91c2UsIEEuIEQu
PC9hdXRob3I+PGF1dGhvcj5IdWFuZywgTS48L2F1dGhvcj48YXV0aG9yPkVkd2FyZHMsIFIuIFAu
PC9hdXRob3I+PGF1dGhvcj5MaW5rb3YsIEYuPC9hdXRob3I+PC9hdXRob3JzPjwvY29udHJpYnV0
b3JzPjxhdXRoLWFkZHJlc3M+Q2VudGVyIGZvciBMaWZlIFNjaWVuY2VzLCBOYXphcmJheWV2IFVu
aXZlcnNpdHksIEFzdGFuYSwgS2F6YWtoc3Rhbi4mI3hEO0RlcGFydG1lbnQgb2YgRXBpZGVtaW9s
b2d5LCBVbml2ZXJzaXR5IG9mIFBpdHRzYnVyZ2ggR3JhZHVhdGUgU2Nob29sIG9mIFB1YmxpYyBI
ZWFsdGgsIFBpdHRzYnVyZ2gsIFBBOyBEZXBhcnRtZW50IG9mIE9ic3RldHJpY3MsIEd5bmVjb2xv
Z3kgJmFtcDsgUmVwcm9kdWN0aXZlIFNjaWVuY2VzLCBNYWdlZS1Xb21lbnMgUmVzZWFyY2ggSW5z
dGl0dXRlLCBQaXR0c2J1cmdoLCBQQS4mI3hEO0RlcGFydG1lbnQgb2YgUGF0aG9sb2d5LCBNYWdl
ZS1Xb21lbnMgSG9zcGl0YWwsIFBpdHRzYnVyZ2gsIFBBLiYjeEQ7VW5pdmVyc2l0eSBvZiBQaXR0
c2J1cmdoIENhbmNlciBJbnN0aXR1dGUsIFBpdHRzYnVyZ2gsIFBBLiYjeEQ7RGl2aXNpb24gb2Yg
R2VuZXJhbCBTdXJnZXJ5LCBNYWdlZS1Xb21lbnMgSG9zcGl0YWwgb2YgVW5pdmVyc2l0eSBvZiBQ
aXR0c2J1cmdoIE1lZGljYWwgQ2VudGVyLCBQaXR0c2J1cmdoLCBQQS4mI3hEO0RlcGFydG1lbnQg
b2YgT2JzdGV0cmljcywgR3luZWNvbG9neSAmYW1wOyBSZXByb2R1Y3RpdmUgU2NpZW5jZXMsIE1h
Z2VlLVdvbWVucyBSZXNlYXJjaCBJbnN0aXR1dGUsIFBpdHRzYnVyZ2gsIFBBLiYjeEQ7RGVwYXJ0
bWVudCBvZiBFcGlkZW1pb2xvZ3ksIFVuaXZlcnNpdHkgb2YgUGl0dHNidXJnaCBHcmFkdWF0ZSBT
Y2hvb2wgb2YgUHVibGljIEhlYWx0aCwgUGl0dHNidXJnaCwgUEE7IERlcGFydG1lbnQgb2YgT2Jz
dGV0cmljcywgR3luZWNvbG9neSAmYW1wOyBSZXByb2R1Y3RpdmUgU2NpZW5jZXMsIE1hZ2VlLVdv
bWVucyBSZXNlYXJjaCBJbnN0aXR1dGUsIFBpdHRzYnVyZ2gsIFBBLiBFbGVjdHJvbmljIGFkZHJl
c3M6IGxpbmtmeUBtYWlsLm1hZ2VlLmVkdS48L2F1dGgtYWRkcmVzcz48dGl0bGVzPjx0aXRsZT5F
bmRvbWV0cmlhbCBoaXN0b2xvZ3kgaW4gc2V2ZXJlbHkgb2Jlc2UgYmFyaWF0cmljIHN1cmdlcnkg
Y2FuZGlkYXRlczogYW4gZXhwbG9yYXRvcnkgYW5hbHlzaXM8L3RpdGxlPjxzZWNvbmRhcnktdGl0
bGU+U3VyZyBPYmVzIFJlbGF0IERpczwvc2Vjb25kYXJ5LXRpdGxlPjwvdGl0bGVzPjxwZXJpb2Rp
Y2FsPjxmdWxsLXRpdGxlPlN1cmcgT2JlcyBSZWxhdCBEaXM8L2Z1bGwtdGl0bGU+PC9wZXJpb2Rp
Y2FsPjxwYWdlcz42NTMtODwvcGFnZXM+PHZvbHVtZT4xMTwvdm9sdW1lPjxudW1iZXI+MzwvbnVt
YmVyPjxlZGl0aW9uPjIwMTUvMDMvMzE8L2VkaXRpb24+PGtleXdvcmRzPjxrZXl3b3JkPkFkdWx0
PC9rZXl3b3JkPjxrZXl3b3JkPipCYXJpYXRyaWMgU3VyZ2VyeTwva2V5d29yZD48a2V5d29yZD5C
aW9wc3k8L2tleXdvcmQ+PGtleXdvcmQ+Qm9keSBNYXNzIEluZGV4PC9rZXl3b3JkPjxrZXl3b3Jk
PkVuZG9tZXRyaWFsIEh5cGVycGxhc2lhLypkaWFnbm9zaXMvZXBpZGVtaW9sb2d5L2V0aW9sb2d5
PC9rZXl3b3JkPjxrZXl3b3JkPkVuZG9tZXRyaXVtLypwYXRob2xvZ3k8L2tleXdvcmQ+PGtleXdv
cmQ+RmVtYWxlPC9rZXl3b3JkPjxrZXl3b3JkPkh1bWFuczwva2V5d29yZD48a2V5d29yZD5NaWRk
bGUgQWdlZDwva2V5d29yZD48a2V5d29yZD5PYmVzaXR5LCBNb3JiaWQvY29tcGxpY2F0aW9ucy8q
c3VyZ2VyeTwva2V5d29yZD48a2V5d29yZD5QcmV2YWxlbmNlPC9rZXl3b3JkPjxrZXl3b3JkPlJp
c2sgRmFjdG9yczwva2V5d29yZD48a2V5d29yZD5UYWl3YW4vZXBpZGVtaW9sb2d5PC9rZXl3b3Jk
PjxrZXl3b3JkPkJhcmlhdHJpYyBzdXJnZXJ5PC9rZXl3b3JkPjxrZXl3b3JkPkVuZG9tZXRyaWFs
IGNhbmNlcjwva2V5d29yZD48a2V5d29yZD5FbmRvbWV0cmlhbCBoeXBlcnBsYXNpYTwva2V5d29y
ZD48a2V5d29yZD5FbmRvbWV0cmlhbCBwb2x5cHM8L2tleXdvcmQ+PGtleXdvcmQ+T2Jlc2l0eTwv
a2V5d29yZD48a2V5d29yZD5QaXBlbGxlIHNhbXBsaW5nPC9rZXl3b3JkPjwva2V5d29yZHM+PGRh
dGVzPjx5ZWFyPjIwMTU8L3llYXI+PHB1Yi1kYXRlcz48ZGF0ZT5NYXktSnVuPC9kYXRlPjwvcHVi
LWRhdGVzPjwvZGF0ZXM+PGlzYm4+MTg3OC03NTMzIChFbGVjdHJvbmljKSYjeEQ7MTU1MC03Mjg5
IChMaW5raW5nKTwvaXNibj48YWNjZXNzaW9uLW51bT4yNTgyMDA3OTwvYWNjZXNzaW9uLW51bT48
dXJscz48cmVsYXRlZC11cmxzPjx1cmw+aHR0cHM6Ly93d3cubmNiaS5ubG0ubmloLmdvdi9wdWJt
ZWQvMjU4MjAwNzk8L3VybD48dXJsPmh0dHBzOi8vd3d3LnNvYXJkLm9yZy9hcnRpY2xlL1MxNTUw
LTcyODkoMTQpMDA0OTItNC9mdWxsdGV4dDwvdXJsPjwvcmVsYXRlZC11cmxzPjwvdXJscz48ZWxl
Y3Ryb25pYy1yZXNvdXJjZS1udW0+MTAuMTAxNi9qLnNvYXJkLjIwMTQuMTIuMDEwPC9lbGVjdHJv
bmljLXJlc291cmNlLW51bT48L3JlY29yZD48L0NpdGU+PENpdGU+PEF1dGhvcj5MaW5rb3Y8L0F1
dGhvcj48WWVhcj4yMDE0PC9ZZWFyPjxSZWNOdW0+NjcwMTwvUmVjTnVtPjxyZWNvcmQ+PHJlYy1u
dW1iZXI+NjcwMTwvcmVjLW51bWJlcj48Zm9yZWlnbi1rZXlzPjxrZXkgYXBwPSJFTiIgZGItaWQ9
ImR2cDB0d2V6NXgwMDU5ZWVzcHh2NWZ4bGR2emFhdnpycnoyZSIgdGltZXN0YW1wPSIxNTI3NzM5
ODIzIj42NzAxPC9rZXk+PC9mb3JlaWduLWtleXM+PHJlZi10eXBlIG5hbWU9IkpvdXJuYWwgQXJ0
aWNsZSI+MTc8L3JlZi10eXBlPjxjb250cmlidXRvcnM+PGF1dGhvcnM+PGF1dGhvcj5MaW5rb3Ys
IEYuPC9hdXRob3I+PGF1dGhvcj5FbGlzaGFldiwgRS48L2F1dGhvcj48YXV0aG9yPkdsb3llc2tl
LCBOLjwvYXV0aG9yPjxhdXRob3I+RWR3YXJkcywgUi48L2F1dGhvcj48YXV0aG9yPkFsdGhvdXNl
LCBBLiBELjwvYXV0aG9yPjxhdXRob3I+R2VsbGVyLCBNLiBBLjwvYXV0aG9yPjxhdXRob3I+U3Zl
bmRzZW4sIEMuPC9hdXRob3I+PGF1dGhvcj5BcmdlbnRhLCBQLiBBLjwvYXV0aG9yPjwvYXV0aG9y
cz48L2NvbnRyaWJ1dG9ycz48YXV0aC1hZGRyZXNzPlVuaXZlcnNpdHkgb2YgUGl0dHNidXJnaCBE
ZXBhcnRtZW50IG9mIE9ic3RldHJpY3MsIEd5bmVjb2xvZ3ksIGFuZCBSZXByb2R1Y3RpdmUgU2Np
ZW5jZXMsIE1hZ2VlLVdvbWVucyBSZXNlYXJjaCBJbnN0aXR1dGUsIFBpdHRzYnVyZ2gsIFBlbm5z
eWx2YW5pYS4gRWxlY3Ryb25pYyBhZGRyZXNzOiBmYWluYS5saW5rb3ZAZ21haWwuY29tLiYjeEQ7
VW5pdmVyc2l0eSBvZiBQaXR0c2J1cmdoIFNjaG9vbCBvZiBNZWRpY2luZSwgRGVwYXJ0bWVudCBv
ZiBQYXRob2xvZ3ksIFBpdHRzYnVyZ2gsIFBlbm5zeWx2YW5pYS4mI3hEO1NVTlkgRG93bnN0YXRl
LCBEZXBhcnRtZW50IG9mIFBhdGhvbG9neSwgQnJvb2tseW4sIE5ldyBZb3JrLiYjeEQ7VW5pdmVy
c2l0eSBvZiBQaXR0c2J1cmdoIERlcGFydG1lbnQgb2YgT2JzdGV0cmljcywgR3luZWNvbG9neSwg
YW5kIFJlcHJvZHVjdGl2ZSBTY2llbmNlcywgTWFnZWUtV29tZW5zIFJlc2VhcmNoIEluc3RpdHV0
ZSwgUGl0dHNidXJnaCwgUGVubnN5bHZhbmlhLiYjeEQ7RGl2aXNpb24gb2YgR3luZWNvbG9naWMg
T25jb2xvZ3ksIERlcGFydG1lbnQgb2YgT2JzdGV0cmljcyBhbmQgR3luZWNvbG9neSwgVW5pdmVy
c2l0eSBvZiBNaW5uZXNvdGEsIE1pbm5lYXBvbGlzLCBNaW5uZXNvdGEsIFVTQS48L2F1dGgtYWRk
cmVzcz48dGl0bGVzPjx0aXRsZT5CYXJpYXRyaWMgc3VyZ2VyeS1pbmR1Y2VkIHdlaWdodCBsb3Nz
IGNoYW5nZXMgaW1tdW5lIG1hcmtlcnMgaW4gdGhlIGVuZG9tZXRyaXVtIG9mIG1vcmJpZGx5IG9i
ZXNlIHdvbWVuPC90aXRsZT48c2Vjb25kYXJ5LXRpdGxlPlN1cmcgT2JlcyBSZWxhdCBEaXM8L3Nl
Y29uZGFyeS10aXRsZT48L3RpdGxlcz48cGVyaW9kaWNhbD48ZnVsbC10aXRsZT5TdXJnIE9iZXMg
UmVsYXQgRGlzPC9mdWxsLXRpdGxlPjwvcGVyaW9kaWNhbD48cGFnZXM+OTIxLTY8L3BhZ2VzPjx2
b2x1bWU+MTA8L3ZvbHVtZT48bnVtYmVyPjU8L251bWJlcj48ZWRpdGlvbj4yMDE0LzEyLzAzPC9l
ZGl0aW9uPjxrZXl3b3Jkcz48a2V5d29yZD5BZHVsdDwva2V5d29yZD48a2V5d29yZD5BbnRpZ2Vu
cywgQ0QyMC9tZXRhYm9saXNtPC9rZXl3b3JkPjxrZXl3b3JkPkJhcmlhdHJpYyBTdXJnZXJ5Lypt
ZXRob2RzPC9rZXl3b3JkPjxrZXl3b3JkPkJpb21hcmtlcnMvbWV0YWJvbGlzbTwva2V5d29yZD48
a2V5d29yZD5DRDMgQ29tcGxleC9tZXRhYm9saXNtPC9rZXl3b3JkPjxrZXl3b3JkPkVuZG9tZXRy
aWFsIEh5cGVycGxhc2lhL2RpYWdub3Npcy9pbW11bm9sb2d5PC9rZXl3b3JkPjxrZXl3b3JkPkVu
ZG9tZXRyaXVtLyppbW11bm9sb2d5PC9rZXl3b3JkPjxrZXl3b3JkPkZlbWFsZTwva2V5d29yZD48
a2V5d29yZD5IdW1hbnM8L2tleXdvcmQ+PGtleXdvcmQ+SW5jaWRlbnRhbCBGaW5kaW5nczwva2V5
d29yZD48a2V5d29yZD5NaWRkbGUgQWdlZDwva2V5d29yZD48a2V5d29yZD5PYmVzaXR5LCBNb3Ji
aWQvaW1tdW5vbG9neS8qc3VyZ2VyeTwva2V5d29yZD48a2V5d29yZD5QVEVOIFBob3NwaG9oeWRy
b2xhc2UvbWV0YWJvbGlzbTwva2V5d29yZD48a2V5d29yZD5Qb3N0b3BlcmF0aXZlIENhcmU8L2tl
eXdvcmQ+PGtleXdvcmQ+UHJlb3BlcmF0aXZlIENhcmU8L2tleXdvcmQ+PGtleXdvcmQ+VGlzc3Vl
IEFycmF5IEFuYWx5c2lzPC9rZXl3b3JkPjxrZXl3b3JkPldlaWdodCBMb3NzLyppbW11bm9sb2d5
PC9rZXl3b3JkPjxrZXl3b3JkPkNkMjA8L2tleXdvcmQ+PGtleXdvcmQ+Q2QzPC9rZXl3b3JkPjxr
ZXl3b3JkPkVuZG9tZXRyaWFsIGNhbmNlciBwcmV2ZW50aW9uPC9rZXl3b3JkPjxrZXl3b3JkPkVu
ZG9tZXRyaWFsIGh5cGVycGxhc2lhPC9rZXl3b3JkPjxrZXl3b3JkPkltbXVuaXR5PC9rZXl3b3Jk
PjxrZXl3b3JkPkluZmxhbW1hdGlvbjwva2V5d29yZD48a2V5d29yZD5PYmVzaXR5PC9rZXl3b3Jk
PjxrZXl3b3JkPlB0ZW48L2tleXdvcmQ+PC9rZXl3b3Jkcz48ZGF0ZXM+PHllYXI+MjAxNDwveWVh
cj48cHViLWRhdGVzPjxkYXRlPlNlcC1PY3Q8L2RhdGU+PC9wdWItZGF0ZXM+PC9kYXRlcz48aXNi
bj4xODc4LTc1MzMgKEVsZWN0cm9uaWMpJiN4RDsxNTUwLTcyODkgKExpbmtpbmcpPC9pc2JuPjxh
Y2Nlc3Npb24tbnVtPjI1NDM5MDAzPC9hY2Nlc3Npb24tbnVtPjx1cmxzPjxyZWxhdGVkLXVybHM+
PHVybD5odHRwczovL3d3dy5uY2JpLm5sbS5uaWguZ292L3B1Ym1lZC8yNTQzOTAwMzwvdXJsPjx1
cmw+aHR0cHM6Ly93d3cuc29hcmQub3JnL2FydGljbGUvUzE1NTAtNzI4OSgxNCkwMDE0Ni00L2Z1
bGx0ZXh0PC91cmw+PC9yZWxhdGVkLXVybHM+PC91cmxzPjxlbGVjdHJvbmljLXJlc291cmNlLW51
bT4xMC4xMDE2L2ouc29hcmQuMjAxNC4wMy4wMjM8L2VsZWN0cm9uaWMtcmVzb3VyY2UtbnVtPjwv
cmVjb3JkPjwvQ2l0ZT48L0VuZE5vdGU+
</w:fldData>
        </w:fldChar>
      </w:r>
      <w:r w:rsidR="006979FF">
        <w:rPr>
          <w:color w:val="000000" w:themeColor="text1"/>
        </w:rPr>
        <w:instrText xml:space="preserve"> ADDIN EN.CITE </w:instrText>
      </w:r>
      <w:r w:rsidR="006979FF">
        <w:rPr>
          <w:color w:val="000000" w:themeColor="text1"/>
        </w:rPr>
        <w:fldChar w:fldCharType="begin">
          <w:fldData xml:space="preserve">PEVuZE5vdGU+PENpdGU+PEF1dGhvcj5LYWl5cmx5a3l6eTwvQXV0aG9yPjxZZWFyPjIwMTU8L1ll
YXI+PFJlY051bT40PC9SZWNOdW0+PERpc3BsYXlUZXh0Pls0NiwgNDddPC9EaXNwbGF5VGV4dD48
cmVjb3JkPjxyZWMtbnVtYmVyPjQ8L3JlYy1udW1iZXI+PGZvcmVpZ24ta2V5cz48a2V5IGFwcD0i
RU4iIGRiLWlkPSJkdnAwdHdlejV4MDA1OWVlc3B4djVmeGxkdnphYXZ6cnJ6MmUiIHRpbWVzdGFt
cD0iMTUyNTIyNjU4MyI+NDwva2V5PjwvZm9yZWlnbi1rZXlzPjxyZWYtdHlwZSBuYW1lPSJKb3Vy
bmFsIEFydGljbGUiPjE3PC9yZWYtdHlwZT48Y29udHJpYnV0b3JzPjxhdXRob3JzPjxhdXRob3I+
S2FpeXJseWt5enksIEEuPC9hdXRob3I+PGF1dGhvcj5GcmVlc2UsIEsuIEUuPC9hdXRob3I+PGF1
dGhvcj5FbGlzaGFldiwgRS48L2F1dGhvcj48YXV0aG9yPkJvdmJqZXJnLCBELiBILjwvYXV0aG9y
PjxhdXRob3I+UmFtYW5hdGhhbiwgUi48L2F1dGhvcj48YXV0aG9yPkhhbWFkLCBHLiBHLjwvYXV0
aG9yPjxhdXRob3I+TWNDbG9za2V5LCBDLjwvYXV0aG9yPjxhdXRob3I+QWx0aG91c2UsIEEuIEQu
PC9hdXRob3I+PGF1dGhvcj5IdWFuZywgTS48L2F1dGhvcj48YXV0aG9yPkVkd2FyZHMsIFIuIFAu
PC9hdXRob3I+PGF1dGhvcj5MaW5rb3YsIEYuPC9hdXRob3I+PC9hdXRob3JzPjwvY29udHJpYnV0
b3JzPjxhdXRoLWFkZHJlc3M+Q2VudGVyIGZvciBMaWZlIFNjaWVuY2VzLCBOYXphcmJheWV2IFVu
aXZlcnNpdHksIEFzdGFuYSwgS2F6YWtoc3Rhbi4mI3hEO0RlcGFydG1lbnQgb2YgRXBpZGVtaW9s
b2d5LCBVbml2ZXJzaXR5IG9mIFBpdHRzYnVyZ2ggR3JhZHVhdGUgU2Nob29sIG9mIFB1YmxpYyBI
ZWFsdGgsIFBpdHRzYnVyZ2gsIFBBOyBEZXBhcnRtZW50IG9mIE9ic3RldHJpY3MsIEd5bmVjb2xv
Z3kgJmFtcDsgUmVwcm9kdWN0aXZlIFNjaWVuY2VzLCBNYWdlZS1Xb21lbnMgUmVzZWFyY2ggSW5z
dGl0dXRlLCBQaXR0c2J1cmdoLCBQQS4mI3hEO0RlcGFydG1lbnQgb2YgUGF0aG9sb2d5LCBNYWdl
ZS1Xb21lbnMgSG9zcGl0YWwsIFBpdHRzYnVyZ2gsIFBBLiYjeEQ7VW5pdmVyc2l0eSBvZiBQaXR0
c2J1cmdoIENhbmNlciBJbnN0aXR1dGUsIFBpdHRzYnVyZ2gsIFBBLiYjeEQ7RGl2aXNpb24gb2Yg
R2VuZXJhbCBTdXJnZXJ5LCBNYWdlZS1Xb21lbnMgSG9zcGl0YWwgb2YgVW5pdmVyc2l0eSBvZiBQ
aXR0c2J1cmdoIE1lZGljYWwgQ2VudGVyLCBQaXR0c2J1cmdoLCBQQS4mI3hEO0RlcGFydG1lbnQg
b2YgT2JzdGV0cmljcywgR3luZWNvbG9neSAmYW1wOyBSZXByb2R1Y3RpdmUgU2NpZW5jZXMsIE1h
Z2VlLVdvbWVucyBSZXNlYXJjaCBJbnN0aXR1dGUsIFBpdHRzYnVyZ2gsIFBBLiYjeEQ7RGVwYXJ0
bWVudCBvZiBFcGlkZW1pb2xvZ3ksIFVuaXZlcnNpdHkgb2YgUGl0dHNidXJnaCBHcmFkdWF0ZSBT
Y2hvb2wgb2YgUHVibGljIEhlYWx0aCwgUGl0dHNidXJnaCwgUEE7IERlcGFydG1lbnQgb2YgT2Jz
dGV0cmljcywgR3luZWNvbG9neSAmYW1wOyBSZXByb2R1Y3RpdmUgU2NpZW5jZXMsIE1hZ2VlLVdv
bWVucyBSZXNlYXJjaCBJbnN0aXR1dGUsIFBpdHRzYnVyZ2gsIFBBLiBFbGVjdHJvbmljIGFkZHJl
c3M6IGxpbmtmeUBtYWlsLm1hZ2VlLmVkdS48L2F1dGgtYWRkcmVzcz48dGl0bGVzPjx0aXRsZT5F
bmRvbWV0cmlhbCBoaXN0b2xvZ3kgaW4gc2V2ZXJlbHkgb2Jlc2UgYmFyaWF0cmljIHN1cmdlcnkg
Y2FuZGlkYXRlczogYW4gZXhwbG9yYXRvcnkgYW5hbHlzaXM8L3RpdGxlPjxzZWNvbmRhcnktdGl0
bGU+U3VyZyBPYmVzIFJlbGF0IERpczwvc2Vjb25kYXJ5LXRpdGxlPjwvdGl0bGVzPjxwZXJpb2Rp
Y2FsPjxmdWxsLXRpdGxlPlN1cmcgT2JlcyBSZWxhdCBEaXM8L2Z1bGwtdGl0bGU+PC9wZXJpb2Rp
Y2FsPjxwYWdlcz42NTMtODwvcGFnZXM+PHZvbHVtZT4xMTwvdm9sdW1lPjxudW1iZXI+MzwvbnVt
YmVyPjxlZGl0aW9uPjIwMTUvMDMvMzE8L2VkaXRpb24+PGtleXdvcmRzPjxrZXl3b3JkPkFkdWx0
PC9rZXl3b3JkPjxrZXl3b3JkPipCYXJpYXRyaWMgU3VyZ2VyeTwva2V5d29yZD48a2V5d29yZD5C
aW9wc3k8L2tleXdvcmQ+PGtleXdvcmQ+Qm9keSBNYXNzIEluZGV4PC9rZXl3b3JkPjxrZXl3b3Jk
PkVuZG9tZXRyaWFsIEh5cGVycGxhc2lhLypkaWFnbm9zaXMvZXBpZGVtaW9sb2d5L2V0aW9sb2d5
PC9rZXl3b3JkPjxrZXl3b3JkPkVuZG9tZXRyaXVtLypwYXRob2xvZ3k8L2tleXdvcmQ+PGtleXdv
cmQ+RmVtYWxlPC9rZXl3b3JkPjxrZXl3b3JkPkh1bWFuczwva2V5d29yZD48a2V5d29yZD5NaWRk
bGUgQWdlZDwva2V5d29yZD48a2V5d29yZD5PYmVzaXR5LCBNb3JiaWQvY29tcGxpY2F0aW9ucy8q
c3VyZ2VyeTwva2V5d29yZD48a2V5d29yZD5QcmV2YWxlbmNlPC9rZXl3b3JkPjxrZXl3b3JkPlJp
c2sgRmFjdG9yczwva2V5d29yZD48a2V5d29yZD5UYWl3YW4vZXBpZGVtaW9sb2d5PC9rZXl3b3Jk
PjxrZXl3b3JkPkJhcmlhdHJpYyBzdXJnZXJ5PC9rZXl3b3JkPjxrZXl3b3JkPkVuZG9tZXRyaWFs
IGNhbmNlcjwva2V5d29yZD48a2V5d29yZD5FbmRvbWV0cmlhbCBoeXBlcnBsYXNpYTwva2V5d29y
ZD48a2V5d29yZD5FbmRvbWV0cmlhbCBwb2x5cHM8L2tleXdvcmQ+PGtleXdvcmQ+T2Jlc2l0eTwv
a2V5d29yZD48a2V5d29yZD5QaXBlbGxlIHNhbXBsaW5nPC9rZXl3b3JkPjwva2V5d29yZHM+PGRh
dGVzPjx5ZWFyPjIwMTU8L3llYXI+PHB1Yi1kYXRlcz48ZGF0ZT5NYXktSnVuPC9kYXRlPjwvcHVi
LWRhdGVzPjwvZGF0ZXM+PGlzYm4+MTg3OC03NTMzIChFbGVjdHJvbmljKSYjeEQ7MTU1MC03Mjg5
IChMaW5raW5nKTwvaXNibj48YWNjZXNzaW9uLW51bT4yNTgyMDA3OTwvYWNjZXNzaW9uLW51bT48
dXJscz48cmVsYXRlZC11cmxzPjx1cmw+aHR0cHM6Ly93d3cubmNiaS5ubG0ubmloLmdvdi9wdWJt
ZWQvMjU4MjAwNzk8L3VybD48dXJsPmh0dHBzOi8vd3d3LnNvYXJkLm9yZy9hcnRpY2xlL1MxNTUw
LTcyODkoMTQpMDA0OTItNC9mdWxsdGV4dDwvdXJsPjwvcmVsYXRlZC11cmxzPjwvdXJscz48ZWxl
Y3Ryb25pYy1yZXNvdXJjZS1udW0+MTAuMTAxNi9qLnNvYXJkLjIwMTQuMTIuMDEwPC9lbGVjdHJv
bmljLXJlc291cmNlLW51bT48L3JlY29yZD48L0NpdGU+PENpdGU+PEF1dGhvcj5MaW5rb3Y8L0F1
dGhvcj48WWVhcj4yMDE0PC9ZZWFyPjxSZWNOdW0+NjcwMTwvUmVjTnVtPjxyZWNvcmQ+PHJlYy1u
dW1iZXI+NjcwMTwvcmVjLW51bWJlcj48Zm9yZWlnbi1rZXlzPjxrZXkgYXBwPSJFTiIgZGItaWQ9
ImR2cDB0d2V6NXgwMDU5ZWVzcHh2NWZ4bGR2emFhdnpycnoyZSIgdGltZXN0YW1wPSIxNTI3NzM5
ODIzIj42NzAxPC9rZXk+PC9mb3JlaWduLWtleXM+PHJlZi10eXBlIG5hbWU9IkpvdXJuYWwgQXJ0
aWNsZSI+MTc8L3JlZi10eXBlPjxjb250cmlidXRvcnM+PGF1dGhvcnM+PGF1dGhvcj5MaW5rb3Ys
IEYuPC9hdXRob3I+PGF1dGhvcj5FbGlzaGFldiwgRS48L2F1dGhvcj48YXV0aG9yPkdsb3llc2tl
LCBOLjwvYXV0aG9yPjxhdXRob3I+RWR3YXJkcywgUi48L2F1dGhvcj48YXV0aG9yPkFsdGhvdXNl
LCBBLiBELjwvYXV0aG9yPjxhdXRob3I+R2VsbGVyLCBNLiBBLjwvYXV0aG9yPjxhdXRob3I+U3Zl
bmRzZW4sIEMuPC9hdXRob3I+PGF1dGhvcj5BcmdlbnRhLCBQLiBBLjwvYXV0aG9yPjwvYXV0aG9y
cz48L2NvbnRyaWJ1dG9ycz48YXV0aC1hZGRyZXNzPlVuaXZlcnNpdHkgb2YgUGl0dHNidXJnaCBE
ZXBhcnRtZW50IG9mIE9ic3RldHJpY3MsIEd5bmVjb2xvZ3ksIGFuZCBSZXByb2R1Y3RpdmUgU2Np
ZW5jZXMsIE1hZ2VlLVdvbWVucyBSZXNlYXJjaCBJbnN0aXR1dGUsIFBpdHRzYnVyZ2gsIFBlbm5z
eWx2YW5pYS4gRWxlY3Ryb25pYyBhZGRyZXNzOiBmYWluYS5saW5rb3ZAZ21haWwuY29tLiYjeEQ7
VW5pdmVyc2l0eSBvZiBQaXR0c2J1cmdoIFNjaG9vbCBvZiBNZWRpY2luZSwgRGVwYXJ0bWVudCBv
ZiBQYXRob2xvZ3ksIFBpdHRzYnVyZ2gsIFBlbm5zeWx2YW5pYS4mI3hEO1NVTlkgRG93bnN0YXRl
LCBEZXBhcnRtZW50IG9mIFBhdGhvbG9neSwgQnJvb2tseW4sIE5ldyBZb3JrLiYjeEQ7VW5pdmVy
c2l0eSBvZiBQaXR0c2J1cmdoIERlcGFydG1lbnQgb2YgT2JzdGV0cmljcywgR3luZWNvbG9neSwg
YW5kIFJlcHJvZHVjdGl2ZSBTY2llbmNlcywgTWFnZWUtV29tZW5zIFJlc2VhcmNoIEluc3RpdHV0
ZSwgUGl0dHNidXJnaCwgUGVubnN5bHZhbmlhLiYjeEQ7RGl2aXNpb24gb2YgR3luZWNvbG9naWMg
T25jb2xvZ3ksIERlcGFydG1lbnQgb2YgT2JzdGV0cmljcyBhbmQgR3luZWNvbG9neSwgVW5pdmVy
c2l0eSBvZiBNaW5uZXNvdGEsIE1pbm5lYXBvbGlzLCBNaW5uZXNvdGEsIFVTQS48L2F1dGgtYWRk
cmVzcz48dGl0bGVzPjx0aXRsZT5CYXJpYXRyaWMgc3VyZ2VyeS1pbmR1Y2VkIHdlaWdodCBsb3Nz
IGNoYW5nZXMgaW1tdW5lIG1hcmtlcnMgaW4gdGhlIGVuZG9tZXRyaXVtIG9mIG1vcmJpZGx5IG9i
ZXNlIHdvbWVuPC90aXRsZT48c2Vjb25kYXJ5LXRpdGxlPlN1cmcgT2JlcyBSZWxhdCBEaXM8L3Nl
Y29uZGFyeS10aXRsZT48L3RpdGxlcz48cGVyaW9kaWNhbD48ZnVsbC10aXRsZT5TdXJnIE9iZXMg
UmVsYXQgRGlzPC9mdWxsLXRpdGxlPjwvcGVyaW9kaWNhbD48cGFnZXM+OTIxLTY8L3BhZ2VzPjx2
b2x1bWU+MTA8L3ZvbHVtZT48bnVtYmVyPjU8L251bWJlcj48ZWRpdGlvbj4yMDE0LzEyLzAzPC9l
ZGl0aW9uPjxrZXl3b3Jkcz48a2V5d29yZD5BZHVsdDwva2V5d29yZD48a2V5d29yZD5BbnRpZ2Vu
cywgQ0QyMC9tZXRhYm9saXNtPC9rZXl3b3JkPjxrZXl3b3JkPkJhcmlhdHJpYyBTdXJnZXJ5Lypt
ZXRob2RzPC9rZXl3b3JkPjxrZXl3b3JkPkJpb21hcmtlcnMvbWV0YWJvbGlzbTwva2V5d29yZD48
a2V5d29yZD5DRDMgQ29tcGxleC9tZXRhYm9saXNtPC9rZXl3b3JkPjxrZXl3b3JkPkVuZG9tZXRy
aWFsIEh5cGVycGxhc2lhL2RpYWdub3Npcy9pbW11bm9sb2d5PC9rZXl3b3JkPjxrZXl3b3JkPkVu
ZG9tZXRyaXVtLyppbW11bm9sb2d5PC9rZXl3b3JkPjxrZXl3b3JkPkZlbWFsZTwva2V5d29yZD48
a2V5d29yZD5IdW1hbnM8L2tleXdvcmQ+PGtleXdvcmQ+SW5jaWRlbnRhbCBGaW5kaW5nczwva2V5
d29yZD48a2V5d29yZD5NaWRkbGUgQWdlZDwva2V5d29yZD48a2V5d29yZD5PYmVzaXR5LCBNb3Ji
aWQvaW1tdW5vbG9neS8qc3VyZ2VyeTwva2V5d29yZD48a2V5d29yZD5QVEVOIFBob3NwaG9oeWRy
b2xhc2UvbWV0YWJvbGlzbTwva2V5d29yZD48a2V5d29yZD5Qb3N0b3BlcmF0aXZlIENhcmU8L2tl
eXdvcmQ+PGtleXdvcmQ+UHJlb3BlcmF0aXZlIENhcmU8L2tleXdvcmQ+PGtleXdvcmQ+VGlzc3Vl
IEFycmF5IEFuYWx5c2lzPC9rZXl3b3JkPjxrZXl3b3JkPldlaWdodCBMb3NzLyppbW11bm9sb2d5
PC9rZXl3b3JkPjxrZXl3b3JkPkNkMjA8L2tleXdvcmQ+PGtleXdvcmQ+Q2QzPC9rZXl3b3JkPjxr
ZXl3b3JkPkVuZG9tZXRyaWFsIGNhbmNlciBwcmV2ZW50aW9uPC9rZXl3b3JkPjxrZXl3b3JkPkVu
ZG9tZXRyaWFsIGh5cGVycGxhc2lhPC9rZXl3b3JkPjxrZXl3b3JkPkltbXVuaXR5PC9rZXl3b3Jk
PjxrZXl3b3JkPkluZmxhbW1hdGlvbjwva2V5d29yZD48a2V5d29yZD5PYmVzaXR5PC9rZXl3b3Jk
PjxrZXl3b3JkPlB0ZW48L2tleXdvcmQ+PC9rZXl3b3Jkcz48ZGF0ZXM+PHllYXI+MjAxNDwveWVh
cj48cHViLWRhdGVzPjxkYXRlPlNlcC1PY3Q8L2RhdGU+PC9wdWItZGF0ZXM+PC9kYXRlcz48aXNi
bj4xODc4LTc1MzMgKEVsZWN0cm9uaWMpJiN4RDsxNTUwLTcyODkgKExpbmtpbmcpPC9pc2JuPjxh
Y2Nlc3Npb24tbnVtPjI1NDM5MDAzPC9hY2Nlc3Npb24tbnVtPjx1cmxzPjxyZWxhdGVkLXVybHM+
PHVybD5odHRwczovL3d3dy5uY2JpLm5sbS5uaWguZ292L3B1Ym1lZC8yNTQzOTAwMzwvdXJsPjx1
cmw+aHR0cHM6Ly93d3cuc29hcmQub3JnL2FydGljbGUvUzE1NTAtNzI4OSgxNCkwMDE0Ni00L2Z1
bGx0ZXh0PC91cmw+PC9yZWxhdGVkLXVybHM+PC91cmxzPjxlbGVjdHJvbmljLXJlc291cmNlLW51
bT4xMC4xMDE2L2ouc29hcmQuMjAxNC4wMy4wMjM8L2VsZWN0cm9uaWMtcmVzb3VyY2UtbnVtPjwv
cmVjb3JkPjwvQ2l0ZT48L0VuZE5vdGU+
</w:fldData>
        </w:fldChar>
      </w:r>
      <w:r w:rsidR="006979FF">
        <w:rPr>
          <w:color w:val="000000" w:themeColor="text1"/>
        </w:rPr>
        <w:instrText xml:space="preserve"> ADDIN EN.CITE.DATA </w:instrText>
      </w:r>
      <w:r w:rsidR="006979FF">
        <w:rPr>
          <w:color w:val="000000" w:themeColor="text1"/>
        </w:rPr>
      </w:r>
      <w:r w:rsidR="006979FF">
        <w:rPr>
          <w:color w:val="000000" w:themeColor="text1"/>
        </w:rPr>
        <w:fldChar w:fldCharType="end"/>
      </w:r>
      <w:r>
        <w:rPr>
          <w:color w:val="000000" w:themeColor="text1"/>
        </w:rPr>
      </w:r>
      <w:r>
        <w:rPr>
          <w:color w:val="000000" w:themeColor="text1"/>
        </w:rPr>
        <w:fldChar w:fldCharType="separate"/>
      </w:r>
      <w:r w:rsidR="006979FF">
        <w:rPr>
          <w:noProof/>
          <w:color w:val="000000" w:themeColor="text1"/>
        </w:rPr>
        <w:t>[46, 47]</w:t>
      </w:r>
      <w:r>
        <w:rPr>
          <w:color w:val="000000" w:themeColor="text1"/>
        </w:rPr>
        <w:fldChar w:fldCharType="end"/>
      </w:r>
      <w:r w:rsidR="004A73FE">
        <w:rPr>
          <w:color w:val="000000" w:themeColor="text1"/>
        </w:rPr>
        <w:t xml:space="preserve">. </w:t>
      </w:r>
    </w:p>
    <w:p w14:paraId="512C83D3" w14:textId="4B73B0CB" w:rsidR="004A73FE" w:rsidRDefault="00297379" w:rsidP="00297379">
      <w:pPr>
        <w:pStyle w:val="Heading2"/>
      </w:pPr>
      <w:bookmarkStart w:id="30" w:name="_Toc5874878"/>
      <w:r w:rsidRPr="00297379">
        <w:t xml:space="preserve">Gap </w:t>
      </w:r>
      <w:r>
        <w:t>i</w:t>
      </w:r>
      <w:r w:rsidRPr="00297379">
        <w:t>n Knowledge</w:t>
      </w:r>
      <w:bookmarkEnd w:id="30"/>
    </w:p>
    <w:p w14:paraId="6B7612C9" w14:textId="0F25913D" w:rsidR="004A73FE" w:rsidRPr="00297379" w:rsidRDefault="00297379" w:rsidP="00297379">
      <w:pPr>
        <w:rPr>
          <w:color w:val="000000" w:themeColor="text1"/>
          <w:shd w:val="clear" w:color="auto" w:fill="FFFFFF"/>
        </w:rPr>
      </w:pPr>
      <w:r w:rsidRPr="00EB5F07">
        <w:rPr>
          <w:color w:val="000000" w:themeColor="text1"/>
          <w:shd w:val="clear" w:color="auto" w:fill="FFFFFF"/>
        </w:rPr>
        <w:t xml:space="preserve">Although researchers </w:t>
      </w:r>
      <w:r>
        <w:rPr>
          <w:color w:val="000000" w:themeColor="text1"/>
          <w:shd w:val="clear" w:color="auto" w:fill="FFFFFF"/>
        </w:rPr>
        <w:t xml:space="preserve">have </w:t>
      </w:r>
      <w:r w:rsidRPr="00EB5F07">
        <w:rPr>
          <w:color w:val="000000" w:themeColor="text1"/>
          <w:shd w:val="clear" w:color="auto" w:fill="FFFFFF"/>
        </w:rPr>
        <w:t>provided important information on the prevalence of endometrial pathologies in asymptomatic women</w:t>
      </w:r>
      <w:r>
        <w:rPr>
          <w:color w:val="000000" w:themeColor="text1"/>
          <w:shd w:val="clear" w:color="auto" w:fill="FFFFFF"/>
        </w:rPr>
        <w:t xml:space="preserve"> </w:t>
      </w:r>
      <w:r>
        <w:rPr>
          <w:color w:val="000000" w:themeColor="text1"/>
          <w:shd w:val="clear" w:color="auto" w:fill="FFFFFF"/>
        </w:rPr>
        <w:fldChar w:fldCharType="begin">
          <w:fldData xml:space="preserve">PEVuZE5vdGU+PENpdGU+PEF1dGhvcj5BcmdlbnRhPC9BdXRob3I+PFllYXI+MjAxMzwvWWVhcj48
UmVjTnVtPjI8L1JlY051bT48RGlzcGxheVRleHQ+WzQ2LCA0OCwgNDldPC9EaXNwbGF5VGV4dD48
cmVjb3JkPjxyZWMtbnVtYmVyPjI8L3JlYy1udW1iZXI+PGZvcmVpZ24ta2V5cz48a2V5IGFwcD0i
RU4iIGRiLWlkPSJkdnAwdHdlejV4MDA1OWVlc3B4djVmeGxkdnphYXZ6cnJ6MmUiIHRpbWVzdGFt
cD0iMTUyNTIyNjU4MyI+Mjwva2V5PjwvZm9yZWlnbi1rZXlzPjxyZWYtdHlwZSBuYW1lPSJKb3Vy
bmFsIEFydGljbGUiPjE3PC9yZWYtdHlwZT48Y29udHJpYnV0b3JzPjxhdXRob3JzPjxhdXRob3I+
QXJnZW50YSwgUC4gQS48L2F1dGhvcj48YXV0aG9yPkthc3NpbmcsIE0uPC9hdXRob3I+PGF1dGhv
cj5UcnVza2lub3Zza3ksIEEuIE0uPC9hdXRob3I+PGF1dGhvcj5TdmVuZHNlbiwgQy4gQS48L2F1
dGhvcj48L2F1dGhvcnM+PC9jb250cmlidXRvcnM+PGF1dGgtYWRkcmVzcz5EZXBhcnRtZW50IG9m
IE9ic3RldHJpY3MgYW5kIEd5bmVjb2xvZ3ksIFRoZSBVbml2ZXJzaXR5IG9mIE1pbm5lc290YSwg
NDIwIERlbGF3YXJlIFN0cmVldCBTRSwgTWlubmVhcG9saXMsIE1OIDU1NDU1LCBVU0EuIGFyZ2Vu
dGFAdW1uLmVkdTwvYXV0aC1hZGRyZXNzPjx0aXRsZXM+PHRpdGxlPkJhcmlhdHJpYyBzdXJnZXJ5
IGFuZCBlbmRvbWV0cmlhbCBwYXRob2xvZ3kgaW4gYXN5bXB0b21hdGljIG1vcmJpZGx5IG9iZXNl
IHdvbWVuOiBhIHByb3NwZWN0aXZlLCBwaWxvdCBzdHVkeTwvdGl0bGU+PHNlY29uZGFyeS10aXRs
ZT5CSk9HPC9zZWNvbmRhcnktdGl0bGU+PC90aXRsZXM+PHBlcmlvZGljYWw+PGZ1bGwtdGl0bGU+
QkpPRzwvZnVsbC10aXRsZT48L3BlcmlvZGljYWw+PHBhZ2VzPjc5NS04MDA8L3BhZ2VzPjx2b2x1
bWU+MTIwPC92b2x1bWU+PG51bWJlcj43PC9udW1iZXI+PGVkaXRpb24+MjAxMi8xMi8xMzwvZWRp
dGlvbj48a2V5d29yZHM+PGtleXdvcmQ+QWR1bHQ8L2tleXdvcmQ+PGtleXdvcmQ+KkFzeW1wdG9t
YXRpYyBEaXNlYXNlcy9lcGlkZW1pb2xvZ3k8L2tleXdvcmQ+PGtleXdvcmQ+QmlvcHN5PC9rZXl3
b3JkPjxrZXl3b3JkPkVuZG9tZXRyaWFsIEh5cGVycGxhc2lhL2VwaWRlbWlvbG9neS8qZXRpb2xv
Z3kvcGF0aG9sb2d5L3BoeXNpb3BhdGhvbG9neTwva2V5d29yZD48a2V5d29yZD5FbmRvbWV0cml1
bS9wYXRob2xvZ3k8L2tleXdvcmQ+PGtleXdvcmQ+RmVtYWxlPC9rZXl3b3JkPjxrZXl3b3JkPkZv
bGxvdy1VcCBTdHVkaWVzPC9rZXl3b3JkPjxrZXl3b3JkPipHYXN0cmljIEJ5cGFzczwva2V5d29y
ZD48a2V5d29yZD5IdW1hbnM8L2tleXdvcmQ+PGtleXdvcmQ+TWlkZGxlIEFnZWQ8L2tleXdvcmQ+
PGtleXdvcmQ+T2Jlc2l0eSwgTW9yYmlkL2NvbXBsaWNhdGlvbnMvcGh5c2lvcGF0aG9sb2d5Lypz
dXJnZXJ5PC9rZXl3b3JkPjxrZXl3b3JkPlBpbG90IFByb2plY3RzPC9rZXl3b3JkPjxrZXl3b3Jk
PlByZXZhbGVuY2U8L2tleXdvcmQ+PGtleXdvcmQ+UHJvc3BlY3RpdmUgU3R1ZGllczwva2V5d29y
ZD48a2V5d29yZD5TaW5nbGUtQmxpbmQgTWV0aG9kPC9rZXl3b3JkPjxrZXl3b3JkPlRyZWF0bWVu
dCBPdXRjb21lPC9rZXl3b3JkPjxrZXl3b3JkPipXZWlnaHQgTG9zczwva2V5d29yZD48L2tleXdv
cmRzPjxkYXRlcz48eWVhcj4yMDEzPC95ZWFyPjxwdWItZGF0ZXM+PGRhdGU+SnVuPC9kYXRlPjwv
cHViLWRhdGVzPjwvZGF0ZXM+PGlzYm4+MTQ3MS0wNTI4IChFbGVjdHJvbmljKSYjeEQ7MTQ3MC0w
MzI4IChMaW5raW5nKTwvaXNibj48YWNjZXNzaW9uLW51bT4yMzIzMTYzMjwvYWNjZXNzaW9uLW51
bT48dXJscz48cmVsYXRlZC11cmxzPjx1cmw+aHR0cHM6Ly93d3cubmNiaS5ubG0ubmloLmdvdi9w
dWJtZWQvMjMyMzE2MzI8L3VybD48dXJsPmh0dHBzOi8vb2JneW4ub25saW5lbGlicmFyeS53aWxl
eS5jb20vZG9pL3BkZi8xMC4xMTExLzE0NzEtMDUyOC4xMjEwMDwvdXJsPjwvcmVsYXRlZC11cmxz
PjwvdXJscz48ZWxlY3Ryb25pYy1yZXNvdXJjZS1udW0+MTAuMTExMS8xNDcxLTA1MjguMTIxMDA8
L2VsZWN0cm9uaWMtcmVzb3VyY2UtbnVtPjwvcmVjb3JkPjwvQ2l0ZT48Q2l0ZT48QXV0aG9yPk1v
ZGVzaXR0PC9BdXRob3I+PFllYXI+MjAxNTwvWWVhcj48UmVjTnVtPjY8L1JlY051bT48cmVjb3Jk
PjxyZWMtbnVtYmVyPjY8L3JlYy1udW1iZXI+PGZvcmVpZ24ta2V5cz48a2V5IGFwcD0iRU4iIGRi
LWlkPSJkdnAwdHdlejV4MDA1OWVlc3B4djVmeGxkdnphYXZ6cnJ6MmUiIHRpbWVzdGFtcD0iMTUy
NTIyNjU4MyI+Njwva2V5PjwvZm9yZWlnbi1rZXlzPjxyZWYtdHlwZSBuYW1lPSJKb3VybmFsIEFy
dGljbGUiPjE3PC9yZWYtdHlwZT48Y29udHJpYnV0b3JzPjxhdXRob3JzPjxhdXRob3I+TW9kZXNp
dHQsIFMuIEMuPC9hdXRob3I+PGF1dGhvcj5IYWxsb3dlbGwsIFAuIFQuPC9hdXRob3I+PGF1dGhv
cj5TbGFjay1EYXZpcywgSi4gSy48L2F1dGhvcj48YXV0aG9yPk1pY2hhbGVrLCBSLiBELjwvYXV0
aG9yPjxhdXRob3I+QXRraW5zLCBLLiBBLjwvYXV0aG9yPjxhdXRob3I+S2VsbGV5LCBTLiBMLjwv
YXV0aG9yPjxhdXRob3I+QXJhcG92aWMsIFMuPC9hdXRob3I+PGF1dGhvcj5TaHVwbmlrLCBNLiBB
LjwvYXV0aG9yPjxhdXRob3I+SG9laG4sIEsuPC9hdXRob3I+PC9hdXRob3JzPjwvY29udHJpYnV0
b3JzPjxhdXRoLWFkZHJlc3M+R3luZWNvbG9naWMgT25jb2xvZ3kgRGl2aXNpb24sIFVuaXZlcnNp
dHkgb2YgVmlyZ2luaWEgU2Nob29sIG9mIE1lZGljaW5lLCBDaGFybG90dGVzdmlsbGUsIFZBLCBV
bml0ZWQgU3RhdGVzLiYjeEQ7RGVwYXJ0bWVudCBvZiBTdXJnZXJ5LCBVbml2ZXJzaXR5IG9mIFZp
cmdpbmlhIFNjaG9vbCBvZiBNZWRpY2luZSwgQ2hhcmxvdHRlc3ZpbGxlLCBWQSwgVW5pdGVkIFN0
YXRlcy4mI3hEO0RlcGFydG1lbnQgb2YgTWljcm9iaW9sb2d5LCBJbW11bm9sb2d5IGFuZCBDYW5j
ZXIgQmlvbG9neSwgVW5pdmVyc2l0eSBvZiBWaXJnaW5pYSBTY2hvb2wgb2YgTWVkaWNpbmUsIENo
YXJsb3R0ZXN2aWxsZSwgVkEsIFVuaXRlZCBTdGF0ZXMuJiN4RDtNZXRhYm9sb24sIEluYy4sIER1
cmhhbSwgTkMsIFVuaXRlZCBTdGF0ZXMuJiN4RDtEZXBhcnRtZW50IG9mIFBhdGhvbG9neSwgVW5p
dmVyc2l0eSBvZiBWaXJnaW5pYSBTY2hvb2wgb2YgTWVkaWNpbmUsIENoYXJsb3R0ZXN2aWxsZSwg
VkEsIFVuaXRlZCBTdGF0ZXMuJiN4RDtDb2xsZWdlIG9mIEFydHMgYW5kIFNjaWVuY2VzLCBVbml2
ZXJzaXR5IG9mIFZpcmdpbmlhLCBDaGFybG90dGVzdmlsbGUsIFZBLCBVbml0ZWQgU3RhdGVzLiYj
eEQ7RW5kb2NyaW5vbG9neSBEaXZpc2lvbiwgVW5pdmVyc2l0eSBvZiBWaXJnaW5pYSBTY2hvb2wg
b2YgTWVkaWNpbmUsIENoYXJsb3R0ZXN2aWxsZSwgVkEsIFVuaXRlZCBTdGF0ZXMuJiN4RDtEZXBh
cnRtZW50IG9mIFBoYXJtYWNvbG9neSwgVW5pdmVyc2l0eSBvZiBWaXJnaW5pYSBTY2hvb2wgb2Yg
TWVkaWNpbmUsIENoYXJsb3R0ZXN2aWxsZSwgVkEsIFVuaXRlZCBTdGF0ZXM7IFNjaG9vbCBvZiBC
QUJTLCBVbml2ZXJzaXR5IG9mIE5ldyBTb3V0aCBXYWxlcywgU3lkbmV5LCBBdXN0cmFsaWEuPC9h
dXRoLWFkZHJlc3M+PHRpdGxlcz48dGl0bGU+V29tZW4gYXQgZXh0cmVtZSByaXNrIGZvciBvYmVz
aXR5LXJlbGF0ZWQgY2FyY2lub2dlbmVzaXM6IEJhc2VsaW5lIGVuZG9tZXRyaWFsIHBhdGhvbG9n
eSBhbmQgaW1wYWN0IG9mIGJhcmlhdHJpYyBzdXJnZXJ5IG9uIHdlaWdodCwgbWV0YWJvbGljIHBy
b2ZpbGVzIGFuZCBxdWFsaXR5IG9mIGxpZmU8L3RpdGxlPjxzZWNvbmRhcnktdGl0bGU+R3luZWNv
bCBPbmNvbDwvc2Vjb25kYXJ5LXRpdGxlPjwvdGl0bGVzPjxwZXJpb2RpY2FsPjxmdWxsLXRpdGxl
Pkd5bmVjb2wgT25jb2w8L2Z1bGwtdGl0bGU+PC9wZXJpb2RpY2FsPjxwYWdlcz4yMzgtNDU8L3Bh
Z2VzPjx2b2x1bWU+MTM4PC92b2x1bWU+PG51bWJlcj4yPC9udW1iZXI+PGVkaXRpb24+MjAxNS8w
NS8yODwvZWRpdGlvbj48a2V5d29yZHM+PGtleXdvcmQ+QWR1bHQ8L2tleXdvcmQ+PGtleXdvcmQ+
QWdlZDwva2V5d29yZD48a2V5d29yZD4qQmFyaWF0cmljIFN1cmdlcnk8L2tleXdvcmQ+PGtleXdv
cmQ+Qm9keSBXZWlnaHQ8L2tleXdvcmQ+PGtleXdvcmQ+Q2FyY2lub2dlbmVzaXMvbWV0YWJvbGlz
bS8qcGF0aG9sb2d5PC9rZXl3b3JkPjxrZXl3b3JkPkVuZG9tZXRyaWFsIEh5cGVycGxhc2lhLypw
YXRob2xvZ3k8L2tleXdvcmQ+PGtleXdvcmQ+RW5kb21ldHJpYWwgTmVvcGxhc21zL21ldGFib2xp
c20vcGF0aG9sb2d5L3ByZXZlbnRpb24gJmFtcDsgY29udHJvbDwva2V5d29yZD48a2V5d29yZD5F
bmRvbWV0cml1bS9tZXRhYm9saXNtLypwYXRob2xvZ3k8L2tleXdvcmQ+PGtleXdvcmQ+RmVtYWxl
PC9rZXl3b3JkPjxrZXl3b3JkPkdsdWNvc2UvbWV0YWJvbGlzbTwva2V5d29yZD48a2V5d29yZD5I
dW1hbnM8L2tleXdvcmQ+PGtleXdvcmQ+TGlwaWQgTWV0YWJvbGlzbTwva2V5d29yZD48a2V5d29y
ZD5NaWRkbGUgQWdlZDwva2V5d29yZD48a2V5d29yZD5PYmVzaXR5L21ldGFib2xpc20vKnBhdGhv
bG9neS8qc3VyZ2VyeTwva2V5d29yZD48a2V5d29yZD5RdWFsaXR5IG9mIExpZmU8L2tleXdvcmQ+
PGtleXdvcmQ+WW91bmcgQWR1bHQ8L2tleXdvcmQ+PGtleXdvcmQ+QmFyaWF0cmljIHN1cmdlcnk8
L2tleXdvcmQ+PGtleXdvcmQ+RW5kb21ldHJpYWwgaHlwZXJwbGFzaWE8L2tleXdvcmQ+PGtleXdv
cmQ+TWV0YWJvbG9taWNzPC9rZXl3b3JkPjxrZXl3b3JkPk1vcmJpZCBvYmVzaXR5PC9rZXl3b3Jk
PjxrZXl3b3JkPlFvbDwva2V5d29yZD48L2tleXdvcmRzPjxkYXRlcz48eWVhcj4yMDE1PC95ZWFy
PjxwdWItZGF0ZXM+PGRhdGU+QXVnPC9kYXRlPjwvcHViLWRhdGVzPjwvZGF0ZXM+PGlzYm4+MTA5
NS02ODU5IChFbGVjdHJvbmljKSYjeEQ7MDA5MC04MjU4IChMaW5raW5nKTwvaXNibj48YWNjZXNz
aW9uLW51bT4yNjAxMzY5NjwvYWNjZXNzaW9uLW51bT48dXJscz48cmVsYXRlZC11cmxzPjx1cmw+
aHR0cHM6Ly93d3cubmNiaS5ubG0ubmloLmdvdi9wdWJtZWQvMjYwMTM2OTY8L3VybD48dXJsPmh0
dHBzOi8vd3d3Lmd5bmVjb2xvZ2ljb25jb2xvZ3ktb25saW5lLm5ldC9hcnRpY2xlL1MwMDkwLTgy
NTgoMTUpMDA5MzMtNi9mdWxsdGV4dDwvdXJsPjwvcmVsYXRlZC11cmxzPjwvdXJscz48ZWxlY3Ry
b25pYy1yZXNvdXJjZS1udW0+MTAuMTAxNi9qLnlneW5vLjIwMTUuMDUuMDE1PC9lbGVjdHJvbmlj
LXJlc291cmNlLW51bT48L3JlY29yZD48L0NpdGU+PENpdGU+PEF1dGhvcj5LYWl5cmx5a3l6eTwv
QXV0aG9yPjxZZWFyPjIwMTU8L1llYXI+PFJlY051bT40PC9SZWNOdW0+PHJlY29yZD48cmVjLW51
bWJlcj40PC9yZWMtbnVtYmVyPjxmb3JlaWduLWtleXM+PGtleSBhcHA9IkVOIiBkYi1pZD0iZHZw
MHR3ZXo1eDAwNTllZXNweHY1ZnhsZHZ6YWF2enJyejJlIiB0aW1lc3RhbXA9IjE1MjUyMjY1ODMi
PjQ8L2tleT48L2ZvcmVpZ24ta2V5cz48cmVmLXR5cGUgbmFtZT0iSm91cm5hbCBBcnRpY2xlIj4x
NzwvcmVmLXR5cGU+PGNvbnRyaWJ1dG9ycz48YXV0aG9ycz48YXV0aG9yPkthaXlybHlreXp5LCBB
LjwvYXV0aG9yPjxhdXRob3I+RnJlZXNlLCBLLiBFLjwvYXV0aG9yPjxhdXRob3I+RWxpc2hhZXYs
IEUuPC9hdXRob3I+PGF1dGhvcj5Cb3ZiamVyZywgRC4gSC48L2F1dGhvcj48YXV0aG9yPlJhbWFu
YXRoYW4sIFIuPC9hdXRob3I+PGF1dGhvcj5IYW1hZCwgRy4gRy48L2F1dGhvcj48YXV0aG9yPk1j
Q2xvc2tleSwgQy48L2F1dGhvcj48YXV0aG9yPkFsdGhvdXNlLCBBLiBELjwvYXV0aG9yPjxhdXRo
b3I+SHVhbmcsIE0uPC9hdXRob3I+PGF1dGhvcj5FZHdhcmRzLCBSLiBQLjwvYXV0aG9yPjxhdXRo
b3I+TGlua292LCBGLjwvYXV0aG9yPjwvYXV0aG9ycz48L2NvbnRyaWJ1dG9ycz48YXV0aC1hZGRy
ZXNzPkNlbnRlciBmb3IgTGlmZSBTY2llbmNlcywgTmF6YXJiYXlldiBVbml2ZXJzaXR5LCBBc3Rh
bmEsIEthemFraHN0YW4uJiN4RDtEZXBhcnRtZW50IG9mIEVwaWRlbWlvbG9neSwgVW5pdmVyc2l0
eSBvZiBQaXR0c2J1cmdoIEdyYWR1YXRlIFNjaG9vbCBvZiBQdWJsaWMgSGVhbHRoLCBQaXR0c2J1
cmdoLCBQQTsgRGVwYXJ0bWVudCBvZiBPYnN0ZXRyaWNzLCBHeW5lY29sb2d5ICZhbXA7IFJlcHJv
ZHVjdGl2ZSBTY2llbmNlcywgTWFnZWUtV29tZW5zIFJlc2VhcmNoIEluc3RpdHV0ZSwgUGl0dHNi
dXJnaCwgUEEuJiN4RDtEZXBhcnRtZW50IG9mIFBhdGhvbG9neSwgTWFnZWUtV29tZW5zIEhvc3Bp
dGFsLCBQaXR0c2J1cmdoLCBQQS4mI3hEO1VuaXZlcnNpdHkgb2YgUGl0dHNidXJnaCBDYW5jZXIg
SW5zdGl0dXRlLCBQaXR0c2J1cmdoLCBQQS4mI3hEO0RpdmlzaW9uIG9mIEdlbmVyYWwgU3VyZ2Vy
eSwgTWFnZWUtV29tZW5zIEhvc3BpdGFsIG9mIFVuaXZlcnNpdHkgb2YgUGl0dHNidXJnaCBNZWRp
Y2FsIENlbnRlciwgUGl0dHNidXJnaCwgUEEuJiN4RDtEZXBhcnRtZW50IG9mIE9ic3RldHJpY3Ms
IEd5bmVjb2xvZ3kgJmFtcDsgUmVwcm9kdWN0aXZlIFNjaWVuY2VzLCBNYWdlZS1Xb21lbnMgUmVz
ZWFyY2ggSW5zdGl0dXRlLCBQaXR0c2J1cmdoLCBQQS4mI3hEO0RlcGFydG1lbnQgb2YgRXBpZGVt
aW9sb2d5LCBVbml2ZXJzaXR5IG9mIFBpdHRzYnVyZ2ggR3JhZHVhdGUgU2Nob29sIG9mIFB1Ymxp
YyBIZWFsdGgsIFBpdHRzYnVyZ2gsIFBBOyBEZXBhcnRtZW50IG9mIE9ic3RldHJpY3MsIEd5bmVj
b2xvZ3kgJmFtcDsgUmVwcm9kdWN0aXZlIFNjaWVuY2VzLCBNYWdlZS1Xb21lbnMgUmVzZWFyY2gg
SW5zdGl0dXRlLCBQaXR0c2J1cmdoLCBQQS4gRWxlY3Ryb25pYyBhZGRyZXNzOiBsaW5rZnlAbWFp
bC5tYWdlZS5lZHUuPC9hdXRoLWFkZHJlc3M+PHRpdGxlcz48dGl0bGU+RW5kb21ldHJpYWwgaGlz
dG9sb2d5IGluIHNldmVyZWx5IG9iZXNlIGJhcmlhdHJpYyBzdXJnZXJ5IGNhbmRpZGF0ZXM6IGFu
IGV4cGxvcmF0b3J5IGFuYWx5c2lzPC90aXRsZT48c2Vjb25kYXJ5LXRpdGxlPlN1cmcgT2JlcyBS
ZWxhdCBEaXM8L3NlY29uZGFyeS10aXRsZT48L3RpdGxlcz48cGVyaW9kaWNhbD48ZnVsbC10aXRs
ZT5TdXJnIE9iZXMgUmVsYXQgRGlzPC9mdWxsLXRpdGxlPjwvcGVyaW9kaWNhbD48cGFnZXM+NjUz
LTg8L3BhZ2VzPjx2b2x1bWU+MTE8L3ZvbHVtZT48bnVtYmVyPjM8L251bWJlcj48ZWRpdGlvbj4y
MDE1LzAzLzMxPC9lZGl0aW9uPjxrZXl3b3Jkcz48a2V5d29yZD5BZHVsdDwva2V5d29yZD48a2V5
d29yZD4qQmFyaWF0cmljIFN1cmdlcnk8L2tleXdvcmQ+PGtleXdvcmQ+QmlvcHN5PC9rZXl3b3Jk
PjxrZXl3b3JkPkJvZHkgTWFzcyBJbmRleDwva2V5d29yZD48a2V5d29yZD5FbmRvbWV0cmlhbCBI
eXBlcnBsYXNpYS8qZGlhZ25vc2lzL2VwaWRlbWlvbG9neS9ldGlvbG9neTwva2V5d29yZD48a2V5
d29yZD5FbmRvbWV0cml1bS8qcGF0aG9sb2d5PC9rZXl3b3JkPjxrZXl3b3JkPkZlbWFsZTwva2V5
d29yZD48a2V5d29yZD5IdW1hbnM8L2tleXdvcmQ+PGtleXdvcmQ+TWlkZGxlIEFnZWQ8L2tleXdv
cmQ+PGtleXdvcmQ+T2Jlc2l0eSwgTW9yYmlkL2NvbXBsaWNhdGlvbnMvKnN1cmdlcnk8L2tleXdv
cmQ+PGtleXdvcmQ+UHJldmFsZW5jZTwva2V5d29yZD48a2V5d29yZD5SaXNrIEZhY3RvcnM8L2tl
eXdvcmQ+PGtleXdvcmQ+VGFpd2FuL2VwaWRlbWlvbG9neTwva2V5d29yZD48a2V5d29yZD5CYXJp
YXRyaWMgc3VyZ2VyeTwva2V5d29yZD48a2V5d29yZD5FbmRvbWV0cmlhbCBjYW5jZXI8L2tleXdv
cmQ+PGtleXdvcmQ+RW5kb21ldHJpYWwgaHlwZXJwbGFzaWE8L2tleXdvcmQ+PGtleXdvcmQ+RW5k
b21ldHJpYWwgcG9seXBzPC9rZXl3b3JkPjxrZXl3b3JkPk9iZXNpdHk8L2tleXdvcmQ+PGtleXdv
cmQ+UGlwZWxsZSBzYW1wbGluZzwva2V5d29yZD48L2tleXdvcmRzPjxkYXRlcz48eWVhcj4yMDE1
PC95ZWFyPjxwdWItZGF0ZXM+PGRhdGU+TWF5LUp1bjwvZGF0ZT48L3B1Yi1kYXRlcz48L2RhdGVz
Pjxpc2JuPjE4NzgtNzUzMyAoRWxlY3Ryb25pYykmI3hEOzE1NTAtNzI4OSAoTGlua2luZyk8L2lz
Ym4+PGFjY2Vzc2lvbi1udW0+MjU4MjAwNzk8L2FjY2Vzc2lvbi1udW0+PHVybHM+PHJlbGF0ZWQt
dXJscz48dXJsPmh0dHBzOi8vd3d3Lm5jYmkubmxtLm5paC5nb3YvcHVibWVkLzI1ODIwMDc5PC91
cmw+PHVybD5odHRwczovL3d3dy5zb2FyZC5vcmcvYXJ0aWNsZS9TMTU1MC03Mjg5KDE0KTAwNDky
LTQvZnVsbHRleHQ8L3VybD48L3JlbGF0ZWQtdXJscz48L3VybHM+PGVsZWN0cm9uaWMtcmVzb3Vy
Y2UtbnVtPjEwLjEwMTYvai5zb2FyZC4yMDE0LjEyLjAxMDwvZWxlY3Ryb25pYy1yZXNvdXJjZS1u
dW0+PC9yZWNvcmQ+PC9DaXRlPjwvRW5kTm90ZT4A
</w:fldData>
        </w:fldChar>
      </w:r>
      <w:r w:rsidR="006979FF">
        <w:rPr>
          <w:color w:val="000000" w:themeColor="text1"/>
          <w:shd w:val="clear" w:color="auto" w:fill="FFFFFF"/>
        </w:rPr>
        <w:instrText xml:space="preserve"> ADDIN EN.CITE </w:instrText>
      </w:r>
      <w:r w:rsidR="006979FF">
        <w:rPr>
          <w:color w:val="000000" w:themeColor="text1"/>
          <w:shd w:val="clear" w:color="auto" w:fill="FFFFFF"/>
        </w:rPr>
        <w:fldChar w:fldCharType="begin">
          <w:fldData xml:space="preserve">PEVuZE5vdGU+PENpdGU+PEF1dGhvcj5BcmdlbnRhPC9BdXRob3I+PFllYXI+MjAxMzwvWWVhcj48
UmVjTnVtPjI8L1JlY051bT48RGlzcGxheVRleHQ+WzQ2LCA0OCwgNDldPC9EaXNwbGF5VGV4dD48
cmVjb3JkPjxyZWMtbnVtYmVyPjI8L3JlYy1udW1iZXI+PGZvcmVpZ24ta2V5cz48a2V5IGFwcD0i
RU4iIGRiLWlkPSJkdnAwdHdlejV4MDA1OWVlc3B4djVmeGxkdnphYXZ6cnJ6MmUiIHRpbWVzdGFt
cD0iMTUyNTIyNjU4MyI+Mjwva2V5PjwvZm9yZWlnbi1rZXlzPjxyZWYtdHlwZSBuYW1lPSJKb3Vy
bmFsIEFydGljbGUiPjE3PC9yZWYtdHlwZT48Y29udHJpYnV0b3JzPjxhdXRob3JzPjxhdXRob3I+
QXJnZW50YSwgUC4gQS48L2F1dGhvcj48YXV0aG9yPkthc3NpbmcsIE0uPC9hdXRob3I+PGF1dGhv
cj5UcnVza2lub3Zza3ksIEEuIE0uPC9hdXRob3I+PGF1dGhvcj5TdmVuZHNlbiwgQy4gQS48L2F1
dGhvcj48L2F1dGhvcnM+PC9jb250cmlidXRvcnM+PGF1dGgtYWRkcmVzcz5EZXBhcnRtZW50IG9m
IE9ic3RldHJpY3MgYW5kIEd5bmVjb2xvZ3ksIFRoZSBVbml2ZXJzaXR5IG9mIE1pbm5lc290YSwg
NDIwIERlbGF3YXJlIFN0cmVldCBTRSwgTWlubmVhcG9saXMsIE1OIDU1NDU1LCBVU0EuIGFyZ2Vu
dGFAdW1uLmVkdTwvYXV0aC1hZGRyZXNzPjx0aXRsZXM+PHRpdGxlPkJhcmlhdHJpYyBzdXJnZXJ5
IGFuZCBlbmRvbWV0cmlhbCBwYXRob2xvZ3kgaW4gYXN5bXB0b21hdGljIG1vcmJpZGx5IG9iZXNl
IHdvbWVuOiBhIHByb3NwZWN0aXZlLCBwaWxvdCBzdHVkeTwvdGl0bGU+PHNlY29uZGFyeS10aXRs
ZT5CSk9HPC9zZWNvbmRhcnktdGl0bGU+PC90aXRsZXM+PHBlcmlvZGljYWw+PGZ1bGwtdGl0bGU+
QkpPRzwvZnVsbC10aXRsZT48L3BlcmlvZGljYWw+PHBhZ2VzPjc5NS04MDA8L3BhZ2VzPjx2b2x1
bWU+MTIwPC92b2x1bWU+PG51bWJlcj43PC9udW1iZXI+PGVkaXRpb24+MjAxMi8xMi8xMzwvZWRp
dGlvbj48a2V5d29yZHM+PGtleXdvcmQ+QWR1bHQ8L2tleXdvcmQ+PGtleXdvcmQ+KkFzeW1wdG9t
YXRpYyBEaXNlYXNlcy9lcGlkZW1pb2xvZ3k8L2tleXdvcmQ+PGtleXdvcmQ+QmlvcHN5PC9rZXl3
b3JkPjxrZXl3b3JkPkVuZG9tZXRyaWFsIEh5cGVycGxhc2lhL2VwaWRlbWlvbG9neS8qZXRpb2xv
Z3kvcGF0aG9sb2d5L3BoeXNpb3BhdGhvbG9neTwva2V5d29yZD48a2V5d29yZD5FbmRvbWV0cml1
bS9wYXRob2xvZ3k8L2tleXdvcmQ+PGtleXdvcmQ+RmVtYWxlPC9rZXl3b3JkPjxrZXl3b3JkPkZv
bGxvdy1VcCBTdHVkaWVzPC9rZXl3b3JkPjxrZXl3b3JkPipHYXN0cmljIEJ5cGFzczwva2V5d29y
ZD48a2V5d29yZD5IdW1hbnM8L2tleXdvcmQ+PGtleXdvcmQ+TWlkZGxlIEFnZWQ8L2tleXdvcmQ+
PGtleXdvcmQ+T2Jlc2l0eSwgTW9yYmlkL2NvbXBsaWNhdGlvbnMvcGh5c2lvcGF0aG9sb2d5Lypz
dXJnZXJ5PC9rZXl3b3JkPjxrZXl3b3JkPlBpbG90IFByb2plY3RzPC9rZXl3b3JkPjxrZXl3b3Jk
PlByZXZhbGVuY2U8L2tleXdvcmQ+PGtleXdvcmQ+UHJvc3BlY3RpdmUgU3R1ZGllczwva2V5d29y
ZD48a2V5d29yZD5TaW5nbGUtQmxpbmQgTWV0aG9kPC9rZXl3b3JkPjxrZXl3b3JkPlRyZWF0bWVu
dCBPdXRjb21lPC9rZXl3b3JkPjxrZXl3b3JkPipXZWlnaHQgTG9zczwva2V5d29yZD48L2tleXdv
cmRzPjxkYXRlcz48eWVhcj4yMDEzPC95ZWFyPjxwdWItZGF0ZXM+PGRhdGU+SnVuPC9kYXRlPjwv
cHViLWRhdGVzPjwvZGF0ZXM+PGlzYm4+MTQ3MS0wNTI4IChFbGVjdHJvbmljKSYjeEQ7MTQ3MC0w
MzI4IChMaW5raW5nKTwvaXNibj48YWNjZXNzaW9uLW51bT4yMzIzMTYzMjwvYWNjZXNzaW9uLW51
bT48dXJscz48cmVsYXRlZC11cmxzPjx1cmw+aHR0cHM6Ly93d3cubmNiaS5ubG0ubmloLmdvdi9w
dWJtZWQvMjMyMzE2MzI8L3VybD48dXJsPmh0dHBzOi8vb2JneW4ub25saW5lbGlicmFyeS53aWxl
eS5jb20vZG9pL3BkZi8xMC4xMTExLzE0NzEtMDUyOC4xMjEwMDwvdXJsPjwvcmVsYXRlZC11cmxz
PjwvdXJscz48ZWxlY3Ryb25pYy1yZXNvdXJjZS1udW0+MTAuMTExMS8xNDcxLTA1MjguMTIxMDA8
L2VsZWN0cm9uaWMtcmVzb3VyY2UtbnVtPjwvcmVjb3JkPjwvQ2l0ZT48Q2l0ZT48QXV0aG9yPk1v
ZGVzaXR0PC9BdXRob3I+PFllYXI+MjAxNTwvWWVhcj48UmVjTnVtPjY8L1JlY051bT48cmVjb3Jk
PjxyZWMtbnVtYmVyPjY8L3JlYy1udW1iZXI+PGZvcmVpZ24ta2V5cz48a2V5IGFwcD0iRU4iIGRi
LWlkPSJkdnAwdHdlejV4MDA1OWVlc3B4djVmeGxkdnphYXZ6cnJ6MmUiIHRpbWVzdGFtcD0iMTUy
NTIyNjU4MyI+Njwva2V5PjwvZm9yZWlnbi1rZXlzPjxyZWYtdHlwZSBuYW1lPSJKb3VybmFsIEFy
dGljbGUiPjE3PC9yZWYtdHlwZT48Y29udHJpYnV0b3JzPjxhdXRob3JzPjxhdXRob3I+TW9kZXNp
dHQsIFMuIEMuPC9hdXRob3I+PGF1dGhvcj5IYWxsb3dlbGwsIFAuIFQuPC9hdXRob3I+PGF1dGhv
cj5TbGFjay1EYXZpcywgSi4gSy48L2F1dGhvcj48YXV0aG9yPk1pY2hhbGVrLCBSLiBELjwvYXV0
aG9yPjxhdXRob3I+QXRraW5zLCBLLiBBLjwvYXV0aG9yPjxhdXRob3I+S2VsbGV5LCBTLiBMLjwv
YXV0aG9yPjxhdXRob3I+QXJhcG92aWMsIFMuPC9hdXRob3I+PGF1dGhvcj5TaHVwbmlrLCBNLiBB
LjwvYXV0aG9yPjxhdXRob3I+SG9laG4sIEsuPC9hdXRob3I+PC9hdXRob3JzPjwvY29udHJpYnV0
b3JzPjxhdXRoLWFkZHJlc3M+R3luZWNvbG9naWMgT25jb2xvZ3kgRGl2aXNpb24sIFVuaXZlcnNp
dHkgb2YgVmlyZ2luaWEgU2Nob29sIG9mIE1lZGljaW5lLCBDaGFybG90dGVzdmlsbGUsIFZBLCBV
bml0ZWQgU3RhdGVzLiYjeEQ7RGVwYXJ0bWVudCBvZiBTdXJnZXJ5LCBVbml2ZXJzaXR5IG9mIFZp
cmdpbmlhIFNjaG9vbCBvZiBNZWRpY2luZSwgQ2hhcmxvdHRlc3ZpbGxlLCBWQSwgVW5pdGVkIFN0
YXRlcy4mI3hEO0RlcGFydG1lbnQgb2YgTWljcm9iaW9sb2d5LCBJbW11bm9sb2d5IGFuZCBDYW5j
ZXIgQmlvbG9neSwgVW5pdmVyc2l0eSBvZiBWaXJnaW5pYSBTY2hvb2wgb2YgTWVkaWNpbmUsIENo
YXJsb3R0ZXN2aWxsZSwgVkEsIFVuaXRlZCBTdGF0ZXMuJiN4RDtNZXRhYm9sb24sIEluYy4sIER1
cmhhbSwgTkMsIFVuaXRlZCBTdGF0ZXMuJiN4RDtEZXBhcnRtZW50IG9mIFBhdGhvbG9neSwgVW5p
dmVyc2l0eSBvZiBWaXJnaW5pYSBTY2hvb2wgb2YgTWVkaWNpbmUsIENoYXJsb3R0ZXN2aWxsZSwg
VkEsIFVuaXRlZCBTdGF0ZXMuJiN4RDtDb2xsZWdlIG9mIEFydHMgYW5kIFNjaWVuY2VzLCBVbml2
ZXJzaXR5IG9mIFZpcmdpbmlhLCBDaGFybG90dGVzdmlsbGUsIFZBLCBVbml0ZWQgU3RhdGVzLiYj
eEQ7RW5kb2NyaW5vbG9neSBEaXZpc2lvbiwgVW5pdmVyc2l0eSBvZiBWaXJnaW5pYSBTY2hvb2wg
b2YgTWVkaWNpbmUsIENoYXJsb3R0ZXN2aWxsZSwgVkEsIFVuaXRlZCBTdGF0ZXMuJiN4RDtEZXBh
cnRtZW50IG9mIFBoYXJtYWNvbG9neSwgVW5pdmVyc2l0eSBvZiBWaXJnaW5pYSBTY2hvb2wgb2Yg
TWVkaWNpbmUsIENoYXJsb3R0ZXN2aWxsZSwgVkEsIFVuaXRlZCBTdGF0ZXM7IFNjaG9vbCBvZiBC
QUJTLCBVbml2ZXJzaXR5IG9mIE5ldyBTb3V0aCBXYWxlcywgU3lkbmV5LCBBdXN0cmFsaWEuPC9h
dXRoLWFkZHJlc3M+PHRpdGxlcz48dGl0bGU+V29tZW4gYXQgZXh0cmVtZSByaXNrIGZvciBvYmVz
aXR5LXJlbGF0ZWQgY2FyY2lub2dlbmVzaXM6IEJhc2VsaW5lIGVuZG9tZXRyaWFsIHBhdGhvbG9n
eSBhbmQgaW1wYWN0IG9mIGJhcmlhdHJpYyBzdXJnZXJ5IG9uIHdlaWdodCwgbWV0YWJvbGljIHBy
b2ZpbGVzIGFuZCBxdWFsaXR5IG9mIGxpZmU8L3RpdGxlPjxzZWNvbmRhcnktdGl0bGU+R3luZWNv
bCBPbmNvbDwvc2Vjb25kYXJ5LXRpdGxlPjwvdGl0bGVzPjxwZXJpb2RpY2FsPjxmdWxsLXRpdGxl
Pkd5bmVjb2wgT25jb2w8L2Z1bGwtdGl0bGU+PC9wZXJpb2RpY2FsPjxwYWdlcz4yMzgtNDU8L3Bh
Z2VzPjx2b2x1bWU+MTM4PC92b2x1bWU+PG51bWJlcj4yPC9udW1iZXI+PGVkaXRpb24+MjAxNS8w
NS8yODwvZWRpdGlvbj48a2V5d29yZHM+PGtleXdvcmQ+QWR1bHQ8L2tleXdvcmQ+PGtleXdvcmQ+
QWdlZDwva2V5d29yZD48a2V5d29yZD4qQmFyaWF0cmljIFN1cmdlcnk8L2tleXdvcmQ+PGtleXdv
cmQ+Qm9keSBXZWlnaHQ8L2tleXdvcmQ+PGtleXdvcmQ+Q2FyY2lub2dlbmVzaXMvbWV0YWJvbGlz
bS8qcGF0aG9sb2d5PC9rZXl3b3JkPjxrZXl3b3JkPkVuZG9tZXRyaWFsIEh5cGVycGxhc2lhLypw
YXRob2xvZ3k8L2tleXdvcmQ+PGtleXdvcmQ+RW5kb21ldHJpYWwgTmVvcGxhc21zL21ldGFib2xp
c20vcGF0aG9sb2d5L3ByZXZlbnRpb24gJmFtcDsgY29udHJvbDwva2V5d29yZD48a2V5d29yZD5F
bmRvbWV0cml1bS9tZXRhYm9saXNtLypwYXRob2xvZ3k8L2tleXdvcmQ+PGtleXdvcmQ+RmVtYWxl
PC9rZXl3b3JkPjxrZXl3b3JkPkdsdWNvc2UvbWV0YWJvbGlzbTwva2V5d29yZD48a2V5d29yZD5I
dW1hbnM8L2tleXdvcmQ+PGtleXdvcmQ+TGlwaWQgTWV0YWJvbGlzbTwva2V5d29yZD48a2V5d29y
ZD5NaWRkbGUgQWdlZDwva2V5d29yZD48a2V5d29yZD5PYmVzaXR5L21ldGFib2xpc20vKnBhdGhv
bG9neS8qc3VyZ2VyeTwva2V5d29yZD48a2V5d29yZD5RdWFsaXR5IG9mIExpZmU8L2tleXdvcmQ+
PGtleXdvcmQ+WW91bmcgQWR1bHQ8L2tleXdvcmQ+PGtleXdvcmQ+QmFyaWF0cmljIHN1cmdlcnk8
L2tleXdvcmQ+PGtleXdvcmQ+RW5kb21ldHJpYWwgaHlwZXJwbGFzaWE8L2tleXdvcmQ+PGtleXdv
cmQ+TWV0YWJvbG9taWNzPC9rZXl3b3JkPjxrZXl3b3JkPk1vcmJpZCBvYmVzaXR5PC9rZXl3b3Jk
PjxrZXl3b3JkPlFvbDwva2V5d29yZD48L2tleXdvcmRzPjxkYXRlcz48eWVhcj4yMDE1PC95ZWFy
PjxwdWItZGF0ZXM+PGRhdGU+QXVnPC9kYXRlPjwvcHViLWRhdGVzPjwvZGF0ZXM+PGlzYm4+MTA5
NS02ODU5IChFbGVjdHJvbmljKSYjeEQ7MDA5MC04MjU4IChMaW5raW5nKTwvaXNibj48YWNjZXNz
aW9uLW51bT4yNjAxMzY5NjwvYWNjZXNzaW9uLW51bT48dXJscz48cmVsYXRlZC11cmxzPjx1cmw+
aHR0cHM6Ly93d3cubmNiaS5ubG0ubmloLmdvdi9wdWJtZWQvMjYwMTM2OTY8L3VybD48dXJsPmh0
dHBzOi8vd3d3Lmd5bmVjb2xvZ2ljb25jb2xvZ3ktb25saW5lLm5ldC9hcnRpY2xlL1MwMDkwLTgy
NTgoMTUpMDA5MzMtNi9mdWxsdGV4dDwvdXJsPjwvcmVsYXRlZC11cmxzPjwvdXJscz48ZWxlY3Ry
b25pYy1yZXNvdXJjZS1udW0+MTAuMTAxNi9qLnlneW5vLjIwMTUuMDUuMDE1PC9lbGVjdHJvbmlj
LXJlc291cmNlLW51bT48L3JlY29yZD48L0NpdGU+PENpdGU+PEF1dGhvcj5LYWl5cmx5a3l6eTwv
QXV0aG9yPjxZZWFyPjIwMTU8L1llYXI+PFJlY051bT40PC9SZWNOdW0+PHJlY29yZD48cmVjLW51
bWJlcj40PC9yZWMtbnVtYmVyPjxmb3JlaWduLWtleXM+PGtleSBhcHA9IkVOIiBkYi1pZD0iZHZw
MHR3ZXo1eDAwNTllZXNweHY1ZnhsZHZ6YWF2enJyejJlIiB0aW1lc3RhbXA9IjE1MjUyMjY1ODMi
PjQ8L2tleT48L2ZvcmVpZ24ta2V5cz48cmVmLXR5cGUgbmFtZT0iSm91cm5hbCBBcnRpY2xlIj4x
NzwvcmVmLXR5cGU+PGNvbnRyaWJ1dG9ycz48YXV0aG9ycz48YXV0aG9yPkthaXlybHlreXp5LCBB
LjwvYXV0aG9yPjxhdXRob3I+RnJlZXNlLCBLLiBFLjwvYXV0aG9yPjxhdXRob3I+RWxpc2hhZXYs
IEUuPC9hdXRob3I+PGF1dGhvcj5Cb3ZiamVyZywgRC4gSC48L2F1dGhvcj48YXV0aG9yPlJhbWFu
YXRoYW4sIFIuPC9hdXRob3I+PGF1dGhvcj5IYW1hZCwgRy4gRy48L2F1dGhvcj48YXV0aG9yPk1j
Q2xvc2tleSwgQy48L2F1dGhvcj48YXV0aG9yPkFsdGhvdXNlLCBBLiBELjwvYXV0aG9yPjxhdXRo
b3I+SHVhbmcsIE0uPC9hdXRob3I+PGF1dGhvcj5FZHdhcmRzLCBSLiBQLjwvYXV0aG9yPjxhdXRo
b3I+TGlua292LCBGLjwvYXV0aG9yPjwvYXV0aG9ycz48L2NvbnRyaWJ1dG9ycz48YXV0aC1hZGRy
ZXNzPkNlbnRlciBmb3IgTGlmZSBTY2llbmNlcywgTmF6YXJiYXlldiBVbml2ZXJzaXR5LCBBc3Rh
bmEsIEthemFraHN0YW4uJiN4RDtEZXBhcnRtZW50IG9mIEVwaWRlbWlvbG9neSwgVW5pdmVyc2l0
eSBvZiBQaXR0c2J1cmdoIEdyYWR1YXRlIFNjaG9vbCBvZiBQdWJsaWMgSGVhbHRoLCBQaXR0c2J1
cmdoLCBQQTsgRGVwYXJ0bWVudCBvZiBPYnN0ZXRyaWNzLCBHeW5lY29sb2d5ICZhbXA7IFJlcHJv
ZHVjdGl2ZSBTY2llbmNlcywgTWFnZWUtV29tZW5zIFJlc2VhcmNoIEluc3RpdHV0ZSwgUGl0dHNi
dXJnaCwgUEEuJiN4RDtEZXBhcnRtZW50IG9mIFBhdGhvbG9neSwgTWFnZWUtV29tZW5zIEhvc3Bp
dGFsLCBQaXR0c2J1cmdoLCBQQS4mI3hEO1VuaXZlcnNpdHkgb2YgUGl0dHNidXJnaCBDYW5jZXIg
SW5zdGl0dXRlLCBQaXR0c2J1cmdoLCBQQS4mI3hEO0RpdmlzaW9uIG9mIEdlbmVyYWwgU3VyZ2Vy
eSwgTWFnZWUtV29tZW5zIEhvc3BpdGFsIG9mIFVuaXZlcnNpdHkgb2YgUGl0dHNidXJnaCBNZWRp
Y2FsIENlbnRlciwgUGl0dHNidXJnaCwgUEEuJiN4RDtEZXBhcnRtZW50IG9mIE9ic3RldHJpY3Ms
IEd5bmVjb2xvZ3kgJmFtcDsgUmVwcm9kdWN0aXZlIFNjaWVuY2VzLCBNYWdlZS1Xb21lbnMgUmVz
ZWFyY2ggSW5zdGl0dXRlLCBQaXR0c2J1cmdoLCBQQS4mI3hEO0RlcGFydG1lbnQgb2YgRXBpZGVt
aW9sb2d5LCBVbml2ZXJzaXR5IG9mIFBpdHRzYnVyZ2ggR3JhZHVhdGUgU2Nob29sIG9mIFB1Ymxp
YyBIZWFsdGgsIFBpdHRzYnVyZ2gsIFBBOyBEZXBhcnRtZW50IG9mIE9ic3RldHJpY3MsIEd5bmVj
b2xvZ3kgJmFtcDsgUmVwcm9kdWN0aXZlIFNjaWVuY2VzLCBNYWdlZS1Xb21lbnMgUmVzZWFyY2gg
SW5zdGl0dXRlLCBQaXR0c2J1cmdoLCBQQS4gRWxlY3Ryb25pYyBhZGRyZXNzOiBsaW5rZnlAbWFp
bC5tYWdlZS5lZHUuPC9hdXRoLWFkZHJlc3M+PHRpdGxlcz48dGl0bGU+RW5kb21ldHJpYWwgaGlz
dG9sb2d5IGluIHNldmVyZWx5IG9iZXNlIGJhcmlhdHJpYyBzdXJnZXJ5IGNhbmRpZGF0ZXM6IGFu
IGV4cGxvcmF0b3J5IGFuYWx5c2lzPC90aXRsZT48c2Vjb25kYXJ5LXRpdGxlPlN1cmcgT2JlcyBS
ZWxhdCBEaXM8L3NlY29uZGFyeS10aXRsZT48L3RpdGxlcz48cGVyaW9kaWNhbD48ZnVsbC10aXRs
ZT5TdXJnIE9iZXMgUmVsYXQgRGlzPC9mdWxsLXRpdGxlPjwvcGVyaW9kaWNhbD48cGFnZXM+NjUz
LTg8L3BhZ2VzPjx2b2x1bWU+MTE8L3ZvbHVtZT48bnVtYmVyPjM8L251bWJlcj48ZWRpdGlvbj4y
MDE1LzAzLzMxPC9lZGl0aW9uPjxrZXl3b3Jkcz48a2V5d29yZD5BZHVsdDwva2V5d29yZD48a2V5
d29yZD4qQmFyaWF0cmljIFN1cmdlcnk8L2tleXdvcmQ+PGtleXdvcmQ+QmlvcHN5PC9rZXl3b3Jk
PjxrZXl3b3JkPkJvZHkgTWFzcyBJbmRleDwva2V5d29yZD48a2V5d29yZD5FbmRvbWV0cmlhbCBI
eXBlcnBsYXNpYS8qZGlhZ25vc2lzL2VwaWRlbWlvbG9neS9ldGlvbG9neTwva2V5d29yZD48a2V5
d29yZD5FbmRvbWV0cml1bS8qcGF0aG9sb2d5PC9rZXl3b3JkPjxrZXl3b3JkPkZlbWFsZTwva2V5
d29yZD48a2V5d29yZD5IdW1hbnM8L2tleXdvcmQ+PGtleXdvcmQ+TWlkZGxlIEFnZWQ8L2tleXdv
cmQ+PGtleXdvcmQ+T2Jlc2l0eSwgTW9yYmlkL2NvbXBsaWNhdGlvbnMvKnN1cmdlcnk8L2tleXdv
cmQ+PGtleXdvcmQ+UHJldmFsZW5jZTwva2V5d29yZD48a2V5d29yZD5SaXNrIEZhY3RvcnM8L2tl
eXdvcmQ+PGtleXdvcmQ+VGFpd2FuL2VwaWRlbWlvbG9neTwva2V5d29yZD48a2V5d29yZD5CYXJp
YXRyaWMgc3VyZ2VyeTwva2V5d29yZD48a2V5d29yZD5FbmRvbWV0cmlhbCBjYW5jZXI8L2tleXdv
cmQ+PGtleXdvcmQ+RW5kb21ldHJpYWwgaHlwZXJwbGFzaWE8L2tleXdvcmQ+PGtleXdvcmQ+RW5k
b21ldHJpYWwgcG9seXBzPC9rZXl3b3JkPjxrZXl3b3JkPk9iZXNpdHk8L2tleXdvcmQ+PGtleXdv
cmQ+UGlwZWxsZSBzYW1wbGluZzwva2V5d29yZD48L2tleXdvcmRzPjxkYXRlcz48eWVhcj4yMDE1
PC95ZWFyPjxwdWItZGF0ZXM+PGRhdGU+TWF5LUp1bjwvZGF0ZT48L3B1Yi1kYXRlcz48L2RhdGVz
Pjxpc2JuPjE4NzgtNzUzMyAoRWxlY3Ryb25pYykmI3hEOzE1NTAtNzI4OSAoTGlua2luZyk8L2lz
Ym4+PGFjY2Vzc2lvbi1udW0+MjU4MjAwNzk8L2FjY2Vzc2lvbi1udW0+PHVybHM+PHJlbGF0ZWQt
dXJscz48dXJsPmh0dHBzOi8vd3d3Lm5jYmkubmxtLm5paC5nb3YvcHVibWVkLzI1ODIwMDc5PC91
cmw+PHVybD5odHRwczovL3d3dy5zb2FyZC5vcmcvYXJ0aWNsZS9TMTU1MC03Mjg5KDE0KTAwNDky
LTQvZnVsbHRleHQ8L3VybD48L3JlbGF0ZWQtdXJscz48L3VybHM+PGVsZWN0cm9uaWMtcmVzb3Vy
Y2UtbnVtPjEwLjEwMTYvai5zb2FyZC4yMDE0LjEyLjAxMDwvZWxlY3Ryb25pYy1yZXNvdXJjZS1u
dW0+PC9yZWNvcmQ+PC9DaXRlPjwvRW5kTm90ZT4A
</w:fldData>
        </w:fldChar>
      </w:r>
      <w:r w:rsidR="006979FF">
        <w:rPr>
          <w:color w:val="000000" w:themeColor="text1"/>
          <w:shd w:val="clear" w:color="auto" w:fill="FFFFFF"/>
        </w:rPr>
        <w:instrText xml:space="preserve"> ADDIN EN.CITE.DATA </w:instrText>
      </w:r>
      <w:r w:rsidR="006979FF">
        <w:rPr>
          <w:color w:val="000000" w:themeColor="text1"/>
          <w:shd w:val="clear" w:color="auto" w:fill="FFFFFF"/>
        </w:rPr>
      </w:r>
      <w:r w:rsidR="006979FF">
        <w:rPr>
          <w:color w:val="000000" w:themeColor="text1"/>
          <w:shd w:val="clear" w:color="auto" w:fill="FFFFFF"/>
        </w:rPr>
        <w:fldChar w:fldCharType="end"/>
      </w:r>
      <w:r>
        <w:rPr>
          <w:color w:val="000000" w:themeColor="text1"/>
          <w:shd w:val="clear" w:color="auto" w:fill="FFFFFF"/>
        </w:rPr>
      </w:r>
      <w:r>
        <w:rPr>
          <w:color w:val="000000" w:themeColor="text1"/>
          <w:shd w:val="clear" w:color="auto" w:fill="FFFFFF"/>
        </w:rPr>
        <w:fldChar w:fldCharType="separate"/>
      </w:r>
      <w:r w:rsidR="006979FF">
        <w:rPr>
          <w:noProof/>
          <w:color w:val="000000" w:themeColor="text1"/>
          <w:shd w:val="clear" w:color="auto" w:fill="FFFFFF"/>
        </w:rPr>
        <w:t>[46, 48, 49]</w:t>
      </w:r>
      <w:r>
        <w:rPr>
          <w:color w:val="000000" w:themeColor="text1"/>
          <w:shd w:val="clear" w:color="auto" w:fill="FFFFFF"/>
        </w:rPr>
        <w:fldChar w:fldCharType="end"/>
      </w:r>
      <w:r w:rsidRPr="00EB5F07">
        <w:rPr>
          <w:color w:val="000000" w:themeColor="text1"/>
          <w:shd w:val="clear" w:color="auto" w:fill="FFFFFF"/>
        </w:rPr>
        <w:t>, the data ha</w:t>
      </w:r>
      <w:r>
        <w:rPr>
          <w:color w:val="000000" w:themeColor="text1"/>
          <w:shd w:val="clear" w:color="auto" w:fill="FFFFFF"/>
        </w:rPr>
        <w:t>ve</w:t>
      </w:r>
      <w:r w:rsidRPr="00EB5F07">
        <w:rPr>
          <w:color w:val="000000" w:themeColor="text1"/>
          <w:shd w:val="clear" w:color="auto" w:fill="FFFFFF"/>
        </w:rPr>
        <w:t xml:space="preserve"> never been </w:t>
      </w:r>
      <w:r>
        <w:rPr>
          <w:color w:val="000000" w:themeColor="text1"/>
          <w:shd w:val="clear" w:color="auto" w:fill="FFFFFF"/>
        </w:rPr>
        <w:t xml:space="preserve">combined or </w:t>
      </w:r>
      <w:r w:rsidRPr="00EB5F07">
        <w:rPr>
          <w:color w:val="000000" w:themeColor="text1"/>
          <w:shd w:val="clear" w:color="auto" w:fill="FFFFFF"/>
        </w:rPr>
        <w:t>compared across multiple institutions and populations</w:t>
      </w:r>
      <w:r>
        <w:rPr>
          <w:color w:val="000000" w:themeColor="text1"/>
          <w:shd w:val="clear" w:color="auto" w:fill="FFFFFF"/>
        </w:rPr>
        <w:t xml:space="preserve"> with severe obesity</w:t>
      </w:r>
      <w:r w:rsidRPr="00EB5F07">
        <w:rPr>
          <w:color w:val="000000" w:themeColor="text1"/>
          <w:shd w:val="clear" w:color="auto" w:fill="FFFFFF"/>
        </w:rPr>
        <w:t xml:space="preserve">. </w:t>
      </w:r>
      <w:r w:rsidRPr="00900653">
        <w:rPr>
          <w:color w:val="000000" w:themeColor="text1"/>
          <w:shd w:val="clear" w:color="auto" w:fill="FFFFFF"/>
        </w:rPr>
        <w:t>In addition to</w:t>
      </w:r>
      <w:r>
        <w:rPr>
          <w:color w:val="000000" w:themeColor="text1"/>
          <w:shd w:val="clear" w:color="auto" w:fill="FFFFFF"/>
        </w:rPr>
        <w:t xml:space="preserve"> </w:t>
      </w:r>
      <w:r>
        <w:rPr>
          <w:color w:val="000000" w:themeColor="text1"/>
        </w:rPr>
        <w:t>endometrial cancer and</w:t>
      </w:r>
      <w:r w:rsidRPr="00900653">
        <w:rPr>
          <w:color w:val="000000" w:themeColor="text1"/>
          <w:shd w:val="clear" w:color="auto" w:fill="FFFFFF"/>
        </w:rPr>
        <w:t xml:space="preserve"> hyperplasia, </w:t>
      </w:r>
      <w:r>
        <w:rPr>
          <w:color w:val="000000" w:themeColor="text1"/>
          <w:shd w:val="clear" w:color="auto" w:fill="FFFFFF"/>
        </w:rPr>
        <w:t xml:space="preserve">the </w:t>
      </w:r>
      <w:r w:rsidRPr="00900653">
        <w:rPr>
          <w:color w:val="000000" w:themeColor="text1"/>
          <w:shd w:val="clear" w:color="auto" w:fill="FFFFFF"/>
        </w:rPr>
        <w:t xml:space="preserve">prevalence of </w:t>
      </w:r>
      <w:r>
        <w:rPr>
          <w:color w:val="000000" w:themeColor="text1"/>
          <w:shd w:val="clear" w:color="auto" w:fill="FFFFFF"/>
        </w:rPr>
        <w:t xml:space="preserve">endometrial </w:t>
      </w:r>
      <w:r w:rsidRPr="00900653">
        <w:rPr>
          <w:color w:val="000000" w:themeColor="text1"/>
          <w:shd w:val="clear" w:color="auto" w:fill="FFFFFF"/>
        </w:rPr>
        <w:t xml:space="preserve">polyps and metaplasia in the population of </w:t>
      </w:r>
      <w:r>
        <w:rPr>
          <w:color w:val="000000" w:themeColor="text1"/>
          <w:shd w:val="clear" w:color="auto" w:fill="FFFFFF"/>
        </w:rPr>
        <w:t xml:space="preserve">women with obesity </w:t>
      </w:r>
      <w:r w:rsidRPr="00900653">
        <w:rPr>
          <w:color w:val="000000" w:themeColor="text1"/>
          <w:shd w:val="clear" w:color="auto" w:fill="FFFFFF"/>
        </w:rPr>
        <w:t xml:space="preserve">are also important to know, because these </w:t>
      </w:r>
      <w:r w:rsidRPr="001442D6">
        <w:rPr>
          <w:color w:val="000000" w:themeColor="text1"/>
          <w:shd w:val="clear" w:color="auto" w:fill="FFFFFF"/>
        </w:rPr>
        <w:t xml:space="preserve">conditions </w:t>
      </w:r>
      <w:r>
        <w:rPr>
          <w:color w:val="000000" w:themeColor="text1"/>
          <w:shd w:val="clear" w:color="auto" w:fill="FFFFFF"/>
        </w:rPr>
        <w:t>often co-exist</w:t>
      </w:r>
      <w:r w:rsidRPr="001442D6">
        <w:rPr>
          <w:color w:val="000000" w:themeColor="text1"/>
          <w:shd w:val="clear" w:color="auto" w:fill="FFFFFF"/>
        </w:rPr>
        <w:t xml:space="preserve"> with </w:t>
      </w:r>
      <w:r>
        <w:rPr>
          <w:color w:val="000000" w:themeColor="text1"/>
          <w:shd w:val="clear" w:color="auto" w:fill="FFFFFF"/>
        </w:rPr>
        <w:t>endometrial cancer</w:t>
      </w:r>
      <w:r w:rsidRPr="001442D6">
        <w:rPr>
          <w:color w:val="000000" w:themeColor="text1"/>
          <w:shd w:val="clear" w:color="auto" w:fill="FFFFFF"/>
        </w:rPr>
        <w:t xml:space="preserve"> in previous research</w:t>
      </w:r>
      <w:r>
        <w:rPr>
          <w:color w:val="000000" w:themeColor="text1"/>
          <w:shd w:val="clear" w:color="auto" w:fill="FFFFFF"/>
        </w:rPr>
        <w:t xml:space="preserve"> and may all stem from the same risk factors rather than being premalignant precursors </w:t>
      </w:r>
      <w:r w:rsidRPr="001442D6">
        <w:rPr>
          <w:color w:val="000000" w:themeColor="text1"/>
          <w:shd w:val="clear" w:color="auto" w:fill="FFFFFF"/>
        </w:rPr>
        <w:fldChar w:fldCharType="begin"/>
      </w:r>
      <w:r w:rsidR="006979FF">
        <w:rPr>
          <w:color w:val="000000" w:themeColor="text1"/>
          <w:shd w:val="clear" w:color="auto" w:fill="FFFFFF"/>
        </w:rPr>
        <w:instrText xml:space="preserve"> ADDIN EN.CITE &lt;EndNote&gt;&lt;Cite&gt;&lt;Author&gt;Andersen&lt;/Author&gt;&lt;Year&gt;1987&lt;/Year&gt;&lt;RecNum&gt;6696&lt;/RecNum&gt;&lt;DisplayText&gt;[18]&lt;/DisplayText&gt;&lt;record&gt;&lt;rec-number&gt;6696&lt;/rec-number&gt;&lt;foreign-keys&gt;&lt;key app="EN" db-id="dvp0twez5x0059eespxv5fxldvzaavzrrz2e" timestamp="1527577962"&gt;6696&lt;/key&gt;&lt;/foreign-keys&gt;&lt;ref-type name="Journal Article"&gt;17&lt;/ref-type&gt;&lt;contributors&gt;&lt;authors&gt;&lt;author&gt;Andersen, W. A.&lt;/author&gt;&lt;author&gt;Taylor, P. T., Jr.&lt;/author&gt;&lt;author&gt;Fechner, R. E.&lt;/author&gt;&lt;author&gt;Pinkerton, J. A.&lt;/author&gt;&lt;/authors&gt;&lt;/contributors&gt;&lt;titles&gt;&lt;title&gt;Endometrial metaplasia associated with endometrial adenocarcinoma&lt;/title&gt;&lt;secondary-title&gt;Am J Obstet Gynecol&lt;/secondary-title&gt;&lt;/titles&gt;&lt;periodical&gt;&lt;full-title&gt;Am J Obstet Gynecol&lt;/full-title&gt;&lt;/periodical&gt;&lt;pages&gt;597-604&lt;/pages&gt;&lt;volume&gt;157&lt;/volume&gt;&lt;number&gt;3&lt;/number&gt;&lt;edition&gt;1987/09/01&lt;/edition&gt;&lt;keywords&gt;&lt;keyword&gt;Adenocarcinoma/*pathology/surgery&lt;/keyword&gt;&lt;keyword&gt;Biopsy&lt;/keyword&gt;&lt;keyword&gt;Endometrium/pathology&lt;/keyword&gt;&lt;keyword&gt;Female&lt;/keyword&gt;&lt;keyword&gt;Humans&lt;/keyword&gt;&lt;keyword&gt;Hysterectomy&lt;/keyword&gt;&lt;keyword&gt;Metaplasia&lt;/keyword&gt;&lt;keyword&gt;Uterine Neoplasms/*pathology/surgery&lt;/keyword&gt;&lt;/keywords&gt;&lt;dates&gt;&lt;year&gt;1987&lt;/year&gt;&lt;pub-dates&gt;&lt;date&gt;Sep&lt;/date&gt;&lt;/pub-dates&gt;&lt;/dates&gt;&lt;isbn&gt;0002-9378 (Print)&amp;#xD;0002-9378 (Linking)&lt;/isbn&gt;&lt;accession-num&gt;3631161&lt;/accession-num&gt;&lt;urls&gt;&lt;related-urls&gt;&lt;url&gt;https://www.ncbi.nlm.nih.gov/pubmed/3631161&lt;/url&gt;&lt;/related-urls&gt;&lt;/urls&gt;&lt;/record&gt;&lt;/Cite&gt;&lt;/EndNote&gt;</w:instrText>
      </w:r>
      <w:r w:rsidRPr="001442D6">
        <w:rPr>
          <w:color w:val="000000" w:themeColor="text1"/>
          <w:shd w:val="clear" w:color="auto" w:fill="FFFFFF"/>
        </w:rPr>
        <w:fldChar w:fldCharType="separate"/>
      </w:r>
      <w:r w:rsidR="006979FF">
        <w:rPr>
          <w:noProof/>
          <w:color w:val="000000" w:themeColor="text1"/>
          <w:shd w:val="clear" w:color="auto" w:fill="FFFFFF"/>
        </w:rPr>
        <w:t>[18]</w:t>
      </w:r>
      <w:r w:rsidRPr="001442D6">
        <w:rPr>
          <w:color w:val="000000" w:themeColor="text1"/>
          <w:shd w:val="clear" w:color="auto" w:fill="FFFFFF"/>
        </w:rPr>
        <w:fldChar w:fldCharType="end"/>
      </w:r>
      <w:r w:rsidRPr="001442D6">
        <w:rPr>
          <w:color w:val="000000" w:themeColor="text1"/>
          <w:shd w:val="clear" w:color="auto" w:fill="FFFFFF"/>
        </w:rPr>
        <w:t xml:space="preserve">. </w:t>
      </w:r>
      <w:r>
        <w:rPr>
          <w:color w:val="000000" w:themeColor="text1"/>
          <w:shd w:val="clear" w:color="auto" w:fill="FFFFFF"/>
        </w:rPr>
        <w:t xml:space="preserve">Furthermore, women with severe obesity are found more often to have </w:t>
      </w:r>
      <w:proofErr w:type="spellStart"/>
      <w:r w:rsidRPr="00126E32">
        <w:rPr>
          <w:color w:val="000000" w:themeColor="text1"/>
          <w:shd w:val="clear" w:color="auto" w:fill="FFFFFF"/>
        </w:rPr>
        <w:t>anovulatory</w:t>
      </w:r>
      <w:proofErr w:type="spellEnd"/>
      <w:r w:rsidRPr="00126E32">
        <w:rPr>
          <w:color w:val="000000" w:themeColor="text1"/>
          <w:shd w:val="clear" w:color="auto" w:fill="FFFFFF"/>
        </w:rPr>
        <w:t xml:space="preserve"> cycles</w:t>
      </w:r>
      <w:r>
        <w:rPr>
          <w:color w:val="000000" w:themeColor="text1"/>
          <w:shd w:val="clear" w:color="auto" w:fill="FFFFFF"/>
        </w:rPr>
        <w:t xml:space="preserve"> and proliferative endometrium </w:t>
      </w:r>
      <w:r w:rsidRPr="00126E32">
        <w:rPr>
          <w:color w:val="000000" w:themeColor="text1"/>
          <w:shd w:val="clear" w:color="auto" w:fill="FFFFFF"/>
        </w:rPr>
        <w:fldChar w:fldCharType="begin">
          <w:fldData xml:space="preserve">PEVuZE5vdGU+PENpdGU+PEF1dGhvcj5Cb29uPC9BdXRob3I+PFllYXI+MTk5OTwvWWVhcj48UmVj
TnVtPjcyMzE8L1JlY051bT48RGlzcGxheVRleHQ+WzQsIDVdPC9EaXNwbGF5VGV4dD48cmVjb3Jk
PjxyZWMtbnVtYmVyPjcyMzE8L3JlYy1udW1iZXI+PGZvcmVpZ24ta2V5cz48a2V5IGFwcD0iRU4i
IGRiLWlkPSJkdnAwdHdlejV4MDA1OWVlc3B4djVmeGxkdnphYXZ6cnJ6MmUiIHRpbWVzdGFtcD0i
MTUzMDA3NTcwOCI+NzIzMTwva2V5PjwvZm9yZWlnbi1rZXlzPjxyZWYtdHlwZSBuYW1lPSJKb3Vy
bmFsIEFydGljbGUiPjE3PC9yZWYtdHlwZT48Y29udHJpYnV0b3JzPjxhdXRob3JzPjxhdXRob3I+
Qm9vbiwgSi48L2F1dGhvcj48YXV0aG9yPnZhbiBkZSBQdXR0ZSwgUy4gQy48L2F1dGhvcj48YXV0
aG9yPlNjaG9sdGVuLCBQLiBDLjwvYXV0aG9yPjxhdXRob3I+SGVpbnR6LCBBLiBQLjwvYXV0aG9y
PjwvYXV0aG9ycz48L2NvbnRyaWJ1dG9ycz48YXV0aC1hZGRyZXNzPkRlcGFydG1lbnQgb2YgT2Jz
dGV0cmljcyBhbmQgR3luYWVjb2xvZ3ksIEFjYWRlbWljIEhvc3BpdGFsIFV0cmVjaHQsIFRoZSBO
ZXRoZXJsYW5kcy48L2F1dGgtYWRkcmVzcz48dGl0bGVzPjx0aXRsZT5IaXN0b2xvZ2ljYWwgcGF0
dGVybnMgaW4gZW5kb21ldHJpYWwgc2FtcGxlcyBmcm9tIHBlcmltZW5vcGF1c2FsIHdvbWVuPC90
aXRsZT48c2Vjb25kYXJ5LXRpdGxlPk1hdHVyaXRhczwvc2Vjb25kYXJ5LXRpdGxlPjwvdGl0bGVz
PjxwZXJpb2RpY2FsPjxmdWxsLXRpdGxlPk1hdHVyaXRhczwvZnVsbC10aXRsZT48L3BlcmlvZGlj
YWw+PHBhZ2VzPjE1NS05PC9wYWdlcz48dm9sdW1lPjMyPC92b2x1bWU+PG51bWJlcj4zPC9udW1i
ZXI+PGVkaXRpb24+MTk5OS8xMC8wOTwvZWRpdGlvbj48a2V5d29yZHM+PGtleXdvcmQ+QWR1bHQ8
L2tleXdvcmQ+PGtleXdvcmQ+QmlvcHN5PC9rZXl3b3JkPjxrZXl3b3JkPkVuZG9tZXRyaXVtLypw
YXRob2xvZ3k8L2tleXdvcmQ+PGtleXdvcmQ+RXN0cmFkaW9sL2Jsb29kPC9rZXl3b3JkPjxrZXl3
b3JkPkZlbWFsZTwva2V5d29yZD48a2V5d29yZD5Gb2xsaWNsZSBTdGltdWxhdGluZyBIb3Jtb25l
L2Jsb29kPC9rZXl3b3JkPjxrZXl3b3JkPkh1bWFuczwva2V5d29yZD48a2V5d29yZD5NaWRkbGUg
QWdlZDwva2V5d29yZD48a2V5d29yZD4qUHJlbWVub3BhdXNlPC9rZXl3b3JkPjwva2V5d29yZHM+
PGRhdGVzPjx5ZWFyPjE5OTk8L3llYXI+PHB1Yi1kYXRlcz48ZGF0ZT5BdWcgMTY8L2RhdGU+PC9w
dWItZGF0ZXM+PC9kYXRlcz48aXNibj4wMzc4LTUxMjIgKFByaW50KSYjeEQ7MDM3OC01MTIyIChM
aW5raW5nKTwvaXNibj48YWNjZXNzaW9uLW51bT4xMDUxNTY3MjwvYWNjZXNzaW9uLW51bT48dXJs
cz48cmVsYXRlZC11cmxzPjx1cmw+aHR0cHM6Ly93d3cubmNiaS5ubG0ubmloLmdvdi9wdWJtZWQv
MTA1MTU2NzI8L3VybD48L3JlbGF0ZWQtdXJscz48L3VybHM+PC9yZWNvcmQ+PC9DaXRlPjxDaXRl
PjxBdXRob3I+R2l2aXppZXo8L0F1dGhvcj48WWVhcj4yMDE2PC9ZZWFyPjxSZWNOdW0+NzM1MDwv
UmVjTnVtPjxyZWNvcmQ+PHJlYy1udW1iZXI+NzM1MDwvcmVjLW51bWJlcj48Zm9yZWlnbi1rZXlz
PjxrZXkgYXBwPSJFTiIgZGItaWQ9ImR2cDB0d2V6NXgwMDU5ZWVzcHh2NWZ4bGR2emFhdnpycnoy
ZSIgdGltZXN0YW1wPSIxNTMwMDc2NjQ0Ij43MzUwPC9rZXk+PC9mb3JlaWduLWtleXM+PHJlZi10
eXBlIG5hbWU9IkpvdXJuYWwgQXJ0aWNsZSI+MTc8L3JlZi10eXBlPjxjb250cmlidXRvcnM+PGF1
dGhvcnM+PGF1dGhvcj5HaXZpemlleiwgQy4gUi48L2F1dGhvcj48YXV0aG9yPlNhbmNoZXosIEUu
IEcuPC9hdXRob3I+PGF1dGhvcj5BcHByb2JhdG8sIE0uIFMuPC9hdXRob3I+PGF1dGhvcj5NYWlh
LCBNLiBDLjwvYXV0aG9yPjxhdXRob3I+RmxldXJ5LCBFLiBBLjwvYXV0aG9yPjxhdXRob3I+U2Fz
YWtpLCBSLiBTLjwvYXV0aG9yPjwvYXV0aG9ycz48L2NvbnRyaWJ1dG9ycz48YXV0aC1hZGRyZXNz
PlVuaXZlcnNpZGFkZSBGZWRlcmFsIGRlIEdvaWFzLiBGYWN1bGRhZGUgZGUgTWVkaWNpbmEuIEhv
c3BpdGFsIGRhcyBDbGluaWNhcy4gRGVwYXJ0YW1lbnRvIGRlIEdpbmVjb2xvZ2lhIGUgT2JzdGV0
cmljaWEuIExhYm9yYXRvcmlvIGRlIFJlcHJvZHVjYW8gSHVtYW5hIC0gR29pYW5pYS9HTyAtIEJy
YXppbC4mI3hEO1VuaWRhZGUgQWNhZGVtaWNhIGRlIENpZW5jaWFzIGRhIFNhdWRlL0Jpb21lZGlj
aW5hIGRhIFVuaXZlcnNpZGFkZSBGZWRlcmFsIGRlIEdvaWFzLCBKYXRhaS9HTyAtIEJyYXppbC4m
I3hEO0ZhY3VsZGFkZSBkZSBDaWVuY2lhcyBCaW9sb2dpY2FzIGRhIFVuaXZlcnNpZGFkZSBkZSBS
aW8gVmVyZGUvR08gLSBCcmF6aWwuJiN4RDtTZWNhbyBkZSBFbnNpbm8gZSBQZXNxdWlzYSBkbyBD
ZW50cm8gZGUgUmVmZXJlbmNpYSBkZSBNZWRpY2luYSBJbnRlcmF0aXZhIGUgQ29tcGxlbWVudGFy
L0dPIC0gQnJhemlsLjwvYXV0aC1hZGRyZXNzPjx0aXRsZXM+PHRpdGxlPk9iZXNpdHkgYW5kIGFu
b3Z1bGF0b3J5IGluZmVydGlsaXR5OiBBIHJldmlldzwvdGl0bGU+PHNlY29uZGFyeS10aXRsZT5K
QlJBIEFzc2lzdCBSZXByb2Q8L3NlY29uZGFyeS10aXRsZT48L3RpdGxlcz48cGVyaW9kaWNhbD48
ZnVsbC10aXRsZT5KQlJBIEFzc2lzdCBSZXByb2Q8L2Z1bGwtdGl0bGU+PC9wZXJpb2RpY2FsPjxw
YWdlcz4yNDAtMjQ1PC9wYWdlcz48dm9sdW1lPjIwPC92b2x1bWU+PG51bWJlcj40PC9udW1iZXI+
PGVkaXRpb24+MjAxNy8wMS8wNTwvZWRpdGlvbj48a2V5d29yZHM+PGtleXdvcmQ+QW5vdnVsYXRp
b248L2tleXdvcmQ+PGtleXdvcmQ+Ym9keSBtYXNzIGluZGV4PC9rZXl3b3JkPjxrZXl3b3JkPmZl
bWFsZSBpbmZlcnRpbGl0eTwva2V5d29yZD48a2V5d29yZD5vdmVyd2VpZ2h0PC9rZXl3b3JkPjwv
a2V5d29yZHM+PGRhdGVzPjx5ZWFyPjIwMTY8L3llYXI+PHB1Yi1kYXRlcz48ZGF0ZT5EZWMgMTwv
ZGF0ZT48L3B1Yi1kYXRlcz48L2RhdGVzPjxpc2JuPjE1MTgtMDU1NyAoRWxlY3Ryb25pYykmI3hE
OzE1MTctNTY5MyAoTGlua2luZyk8L2lzYm4+PGFjY2Vzc2lvbi1udW0+MjgwNTA5NjA8L2FjY2Vz
c2lvbi1udW0+PHVybHM+PHJlbGF0ZWQtdXJscz48dXJsPmh0dHBzOi8vd3d3Lm5jYmkubmxtLm5p
aC5nb3YvcHVibWVkLzI4MDUwOTYwPC91cmw+PHVybD5odHRwczovL3d3dy5uY2JpLm5sbS5uaWgu
Z292L3BtYy9hcnRpY2xlcy9QTUM1MjY1NjI0L3BkZi9qYnJhLTIwLTA0LTAyNDAucGRmPC91cmw+
PC9yZWxhdGVkLXVybHM+PC91cmxzPjxjdXN0b20yPlBNQzUyNjU2MjQ8L2N1c3RvbTI+PGVsZWN0
cm9uaWMtcmVzb3VyY2UtbnVtPjEwLjU5MzUvMTUxOC0wNTU3LjIwMTYwMDQ2PC9lbGVjdHJvbmlj
LXJlc291cmNlLW51bT48L3JlY29yZD48L0NpdGU+PC9FbmROb3RlPgB=
</w:fldData>
        </w:fldChar>
      </w:r>
      <w:r w:rsidR="006979FF">
        <w:rPr>
          <w:color w:val="000000" w:themeColor="text1"/>
          <w:shd w:val="clear" w:color="auto" w:fill="FFFFFF"/>
        </w:rPr>
        <w:instrText xml:space="preserve"> ADDIN EN.CITE </w:instrText>
      </w:r>
      <w:r w:rsidR="006979FF">
        <w:rPr>
          <w:color w:val="000000" w:themeColor="text1"/>
          <w:shd w:val="clear" w:color="auto" w:fill="FFFFFF"/>
        </w:rPr>
        <w:fldChar w:fldCharType="begin">
          <w:fldData xml:space="preserve">PEVuZE5vdGU+PENpdGU+PEF1dGhvcj5Cb29uPC9BdXRob3I+PFllYXI+MTk5OTwvWWVhcj48UmVj
TnVtPjcyMzE8L1JlY051bT48RGlzcGxheVRleHQ+WzQsIDVdPC9EaXNwbGF5VGV4dD48cmVjb3Jk
PjxyZWMtbnVtYmVyPjcyMzE8L3JlYy1udW1iZXI+PGZvcmVpZ24ta2V5cz48a2V5IGFwcD0iRU4i
IGRiLWlkPSJkdnAwdHdlejV4MDA1OWVlc3B4djVmeGxkdnphYXZ6cnJ6MmUiIHRpbWVzdGFtcD0i
MTUzMDA3NTcwOCI+NzIzMTwva2V5PjwvZm9yZWlnbi1rZXlzPjxyZWYtdHlwZSBuYW1lPSJKb3Vy
bmFsIEFydGljbGUiPjE3PC9yZWYtdHlwZT48Y29udHJpYnV0b3JzPjxhdXRob3JzPjxhdXRob3I+
Qm9vbiwgSi48L2F1dGhvcj48YXV0aG9yPnZhbiBkZSBQdXR0ZSwgUy4gQy48L2F1dGhvcj48YXV0
aG9yPlNjaG9sdGVuLCBQLiBDLjwvYXV0aG9yPjxhdXRob3I+SGVpbnR6LCBBLiBQLjwvYXV0aG9y
PjwvYXV0aG9ycz48L2NvbnRyaWJ1dG9ycz48YXV0aC1hZGRyZXNzPkRlcGFydG1lbnQgb2YgT2Jz
dGV0cmljcyBhbmQgR3luYWVjb2xvZ3ksIEFjYWRlbWljIEhvc3BpdGFsIFV0cmVjaHQsIFRoZSBO
ZXRoZXJsYW5kcy48L2F1dGgtYWRkcmVzcz48dGl0bGVzPjx0aXRsZT5IaXN0b2xvZ2ljYWwgcGF0
dGVybnMgaW4gZW5kb21ldHJpYWwgc2FtcGxlcyBmcm9tIHBlcmltZW5vcGF1c2FsIHdvbWVuPC90
aXRsZT48c2Vjb25kYXJ5LXRpdGxlPk1hdHVyaXRhczwvc2Vjb25kYXJ5LXRpdGxlPjwvdGl0bGVz
PjxwZXJpb2RpY2FsPjxmdWxsLXRpdGxlPk1hdHVyaXRhczwvZnVsbC10aXRsZT48L3BlcmlvZGlj
YWw+PHBhZ2VzPjE1NS05PC9wYWdlcz48dm9sdW1lPjMyPC92b2x1bWU+PG51bWJlcj4zPC9udW1i
ZXI+PGVkaXRpb24+MTk5OS8xMC8wOTwvZWRpdGlvbj48a2V5d29yZHM+PGtleXdvcmQ+QWR1bHQ8
L2tleXdvcmQ+PGtleXdvcmQ+QmlvcHN5PC9rZXl3b3JkPjxrZXl3b3JkPkVuZG9tZXRyaXVtLypw
YXRob2xvZ3k8L2tleXdvcmQ+PGtleXdvcmQ+RXN0cmFkaW9sL2Jsb29kPC9rZXl3b3JkPjxrZXl3
b3JkPkZlbWFsZTwva2V5d29yZD48a2V5d29yZD5Gb2xsaWNsZSBTdGltdWxhdGluZyBIb3Jtb25l
L2Jsb29kPC9rZXl3b3JkPjxrZXl3b3JkPkh1bWFuczwva2V5d29yZD48a2V5d29yZD5NaWRkbGUg
QWdlZDwva2V5d29yZD48a2V5d29yZD4qUHJlbWVub3BhdXNlPC9rZXl3b3JkPjwva2V5d29yZHM+
PGRhdGVzPjx5ZWFyPjE5OTk8L3llYXI+PHB1Yi1kYXRlcz48ZGF0ZT5BdWcgMTY8L2RhdGU+PC9w
dWItZGF0ZXM+PC9kYXRlcz48aXNibj4wMzc4LTUxMjIgKFByaW50KSYjeEQ7MDM3OC01MTIyIChM
aW5raW5nKTwvaXNibj48YWNjZXNzaW9uLW51bT4xMDUxNTY3MjwvYWNjZXNzaW9uLW51bT48dXJs
cz48cmVsYXRlZC11cmxzPjx1cmw+aHR0cHM6Ly93d3cubmNiaS5ubG0ubmloLmdvdi9wdWJtZWQv
MTA1MTU2NzI8L3VybD48L3JlbGF0ZWQtdXJscz48L3VybHM+PC9yZWNvcmQ+PC9DaXRlPjxDaXRl
PjxBdXRob3I+R2l2aXppZXo8L0F1dGhvcj48WWVhcj4yMDE2PC9ZZWFyPjxSZWNOdW0+NzM1MDwv
UmVjTnVtPjxyZWNvcmQ+PHJlYy1udW1iZXI+NzM1MDwvcmVjLW51bWJlcj48Zm9yZWlnbi1rZXlz
PjxrZXkgYXBwPSJFTiIgZGItaWQ9ImR2cDB0d2V6NXgwMDU5ZWVzcHh2NWZ4bGR2emFhdnpycnoy
ZSIgdGltZXN0YW1wPSIxNTMwMDc2NjQ0Ij43MzUwPC9rZXk+PC9mb3JlaWduLWtleXM+PHJlZi10
eXBlIG5hbWU9IkpvdXJuYWwgQXJ0aWNsZSI+MTc8L3JlZi10eXBlPjxjb250cmlidXRvcnM+PGF1
dGhvcnM+PGF1dGhvcj5HaXZpemlleiwgQy4gUi48L2F1dGhvcj48YXV0aG9yPlNhbmNoZXosIEUu
IEcuPC9hdXRob3I+PGF1dGhvcj5BcHByb2JhdG8sIE0uIFMuPC9hdXRob3I+PGF1dGhvcj5NYWlh
LCBNLiBDLjwvYXV0aG9yPjxhdXRob3I+RmxldXJ5LCBFLiBBLjwvYXV0aG9yPjxhdXRob3I+U2Fz
YWtpLCBSLiBTLjwvYXV0aG9yPjwvYXV0aG9ycz48L2NvbnRyaWJ1dG9ycz48YXV0aC1hZGRyZXNz
PlVuaXZlcnNpZGFkZSBGZWRlcmFsIGRlIEdvaWFzLiBGYWN1bGRhZGUgZGUgTWVkaWNpbmEuIEhv
c3BpdGFsIGRhcyBDbGluaWNhcy4gRGVwYXJ0YW1lbnRvIGRlIEdpbmVjb2xvZ2lhIGUgT2JzdGV0
cmljaWEuIExhYm9yYXRvcmlvIGRlIFJlcHJvZHVjYW8gSHVtYW5hIC0gR29pYW5pYS9HTyAtIEJy
YXppbC4mI3hEO1VuaWRhZGUgQWNhZGVtaWNhIGRlIENpZW5jaWFzIGRhIFNhdWRlL0Jpb21lZGlj
aW5hIGRhIFVuaXZlcnNpZGFkZSBGZWRlcmFsIGRlIEdvaWFzLCBKYXRhaS9HTyAtIEJyYXppbC4m
I3hEO0ZhY3VsZGFkZSBkZSBDaWVuY2lhcyBCaW9sb2dpY2FzIGRhIFVuaXZlcnNpZGFkZSBkZSBS
aW8gVmVyZGUvR08gLSBCcmF6aWwuJiN4RDtTZWNhbyBkZSBFbnNpbm8gZSBQZXNxdWlzYSBkbyBD
ZW50cm8gZGUgUmVmZXJlbmNpYSBkZSBNZWRpY2luYSBJbnRlcmF0aXZhIGUgQ29tcGxlbWVudGFy
L0dPIC0gQnJhemlsLjwvYXV0aC1hZGRyZXNzPjx0aXRsZXM+PHRpdGxlPk9iZXNpdHkgYW5kIGFu
b3Z1bGF0b3J5IGluZmVydGlsaXR5OiBBIHJldmlldzwvdGl0bGU+PHNlY29uZGFyeS10aXRsZT5K
QlJBIEFzc2lzdCBSZXByb2Q8L3NlY29uZGFyeS10aXRsZT48L3RpdGxlcz48cGVyaW9kaWNhbD48
ZnVsbC10aXRsZT5KQlJBIEFzc2lzdCBSZXByb2Q8L2Z1bGwtdGl0bGU+PC9wZXJpb2RpY2FsPjxw
YWdlcz4yNDAtMjQ1PC9wYWdlcz48dm9sdW1lPjIwPC92b2x1bWU+PG51bWJlcj40PC9udW1iZXI+
PGVkaXRpb24+MjAxNy8wMS8wNTwvZWRpdGlvbj48a2V5d29yZHM+PGtleXdvcmQ+QW5vdnVsYXRp
b248L2tleXdvcmQ+PGtleXdvcmQ+Ym9keSBtYXNzIGluZGV4PC9rZXl3b3JkPjxrZXl3b3JkPmZl
bWFsZSBpbmZlcnRpbGl0eTwva2V5d29yZD48a2V5d29yZD5vdmVyd2VpZ2h0PC9rZXl3b3JkPjwv
a2V5d29yZHM+PGRhdGVzPjx5ZWFyPjIwMTY8L3llYXI+PHB1Yi1kYXRlcz48ZGF0ZT5EZWMgMTwv
ZGF0ZT48L3B1Yi1kYXRlcz48L2RhdGVzPjxpc2JuPjE1MTgtMDU1NyAoRWxlY3Ryb25pYykmI3hE
OzE1MTctNTY5MyAoTGlua2luZyk8L2lzYm4+PGFjY2Vzc2lvbi1udW0+MjgwNTA5NjA8L2FjY2Vz
c2lvbi1udW0+PHVybHM+PHJlbGF0ZWQtdXJscz48dXJsPmh0dHBzOi8vd3d3Lm5jYmkubmxtLm5p
aC5nb3YvcHVibWVkLzI4MDUwOTYwPC91cmw+PHVybD5odHRwczovL3d3dy5uY2JpLm5sbS5uaWgu
Z292L3BtYy9hcnRpY2xlcy9QTUM1MjY1NjI0L3BkZi9qYnJhLTIwLTA0LTAyNDAucGRmPC91cmw+
PC9yZWxhdGVkLXVybHM+PC91cmxzPjxjdXN0b20yPlBNQzUyNjU2MjQ8L2N1c3RvbTI+PGVsZWN0
cm9uaWMtcmVzb3VyY2UtbnVtPjEwLjU5MzUvMTUxOC0wNTU3LjIwMTYwMDQ2PC9lbGVjdHJvbmlj
LXJlc291cmNlLW51bT48L3JlY29yZD48L0NpdGU+PC9FbmROb3RlPgB=
</w:fldData>
        </w:fldChar>
      </w:r>
      <w:r w:rsidR="006979FF">
        <w:rPr>
          <w:color w:val="000000" w:themeColor="text1"/>
          <w:shd w:val="clear" w:color="auto" w:fill="FFFFFF"/>
        </w:rPr>
        <w:instrText xml:space="preserve"> ADDIN EN.CITE.DATA </w:instrText>
      </w:r>
      <w:r w:rsidR="006979FF">
        <w:rPr>
          <w:color w:val="000000" w:themeColor="text1"/>
          <w:shd w:val="clear" w:color="auto" w:fill="FFFFFF"/>
        </w:rPr>
      </w:r>
      <w:r w:rsidR="006979FF">
        <w:rPr>
          <w:color w:val="000000" w:themeColor="text1"/>
          <w:shd w:val="clear" w:color="auto" w:fill="FFFFFF"/>
        </w:rPr>
        <w:fldChar w:fldCharType="end"/>
      </w:r>
      <w:r w:rsidRPr="00126E32">
        <w:rPr>
          <w:color w:val="000000" w:themeColor="text1"/>
          <w:shd w:val="clear" w:color="auto" w:fill="FFFFFF"/>
        </w:rPr>
      </w:r>
      <w:r w:rsidRPr="00126E32">
        <w:rPr>
          <w:color w:val="000000" w:themeColor="text1"/>
          <w:shd w:val="clear" w:color="auto" w:fill="FFFFFF"/>
        </w:rPr>
        <w:fldChar w:fldCharType="separate"/>
      </w:r>
      <w:r w:rsidR="006979FF">
        <w:rPr>
          <w:noProof/>
          <w:color w:val="000000" w:themeColor="text1"/>
          <w:shd w:val="clear" w:color="auto" w:fill="FFFFFF"/>
        </w:rPr>
        <w:t>[4, 5]</w:t>
      </w:r>
      <w:r w:rsidRPr="00126E32">
        <w:rPr>
          <w:color w:val="000000" w:themeColor="text1"/>
          <w:shd w:val="clear" w:color="auto" w:fill="FFFFFF"/>
        </w:rPr>
        <w:fldChar w:fldCharType="end"/>
      </w:r>
      <w:r>
        <w:rPr>
          <w:color w:val="000000" w:themeColor="text1"/>
          <w:shd w:val="clear" w:color="auto" w:fill="FFFFFF"/>
        </w:rPr>
        <w:t xml:space="preserve">, which has been related to the occurrence of simple hyperplasia </w:t>
      </w:r>
      <w:r w:rsidRPr="00586AD0">
        <w:rPr>
          <w:color w:val="000000" w:themeColor="text1"/>
          <w:shd w:val="clear" w:color="auto" w:fill="FFFFFF"/>
        </w:rPr>
        <w:fldChar w:fldCharType="begin"/>
      </w:r>
      <w:r w:rsidR="006979FF">
        <w:rPr>
          <w:color w:val="000000" w:themeColor="text1"/>
          <w:shd w:val="clear" w:color="auto" w:fill="FFFFFF"/>
        </w:rPr>
        <w:instrText xml:space="preserve"> ADDIN EN.CITE &lt;EndNote&gt;&lt;Cite&gt;&lt;Author&gt;McCluggage&lt;/Author&gt;&lt;Year&gt;2006&lt;/Year&gt;&lt;RecNum&gt;7504&lt;/RecNum&gt;&lt;DisplayText&gt;[6]&lt;/DisplayText&gt;&lt;record&gt;&lt;rec-number&gt;7504&lt;/rec-number&gt;&lt;foreign-keys&gt;&lt;key app="EN" db-id="dvp0twez5x0059eespxv5fxldvzaavzrrz2e" timestamp="1530890284"&gt;7504&lt;/key&gt;&lt;/foreign-keys&gt;&lt;ref-type name="Journal Article"&gt;17&lt;/ref-type&gt;&lt;contributors&gt;&lt;authors&gt;&lt;author&gt;McCluggage, W. G.&lt;/author&gt;&lt;/authors&gt;&lt;/contributors&gt;&lt;auth-address&gt;Department of Pathology, Royal Group of Hospitals Trust, Grosvenor Road, Belfast, Northern Ireland. glenn.mccluggage@bll.n-i.nhs.uk&lt;/auth-address&gt;&lt;titles&gt;&lt;title&gt;My approach to the interpretation of endometrial biopsies and curettings&lt;/title&gt;&lt;secondary-title&gt;J Clin Pathol&lt;/secondary-title&gt;&lt;/titles&gt;&lt;periodical&gt;&lt;full-title&gt;J Clin Pathol&lt;/full-title&gt;&lt;/periodical&gt;&lt;pages&gt;801-12&lt;/pages&gt;&lt;volume&gt;59&lt;/volume&gt;&lt;number&gt;8&lt;/number&gt;&lt;edition&gt;2006/07/29&lt;/edition&gt;&lt;keywords&gt;&lt;keyword&gt;Algorithms&lt;/keyword&gt;&lt;keyword&gt;Artifacts&lt;/keyword&gt;&lt;keyword&gt;Biopsy/methods&lt;/keyword&gt;&lt;keyword&gt;Curettage&lt;/keyword&gt;&lt;keyword&gt;Diagnosis, Differential&lt;/keyword&gt;&lt;keyword&gt;Endometrial Hyperplasia/pathology&lt;/keyword&gt;&lt;keyword&gt;Endometrial Neoplasms/*pathology&lt;/keyword&gt;&lt;keyword&gt;Endometritis/diagnosis&lt;/keyword&gt;&lt;keyword&gt;Endometrium/drug effects&lt;/keyword&gt;&lt;keyword&gt;Estrogen Replacement Therapy&lt;/keyword&gt;&lt;keyword&gt;Female&lt;/keyword&gt;&lt;keyword&gt;Humans&lt;/keyword&gt;&lt;keyword&gt;Precancerous Conditions/pathology&lt;/keyword&gt;&lt;/keywords&gt;&lt;dates&gt;&lt;year&gt;2006&lt;/year&gt;&lt;pub-dates&gt;&lt;date&gt;Aug&lt;/date&gt;&lt;/pub-dates&gt;&lt;/dates&gt;&lt;isbn&gt;0021-9746 (Print)&amp;#xD;0021-9746 (Linking)&lt;/isbn&gt;&lt;accession-num&gt;16873562&lt;/accession-num&gt;&lt;urls&gt;&lt;related-urls&gt;&lt;url&gt;https://www.ncbi.nlm.nih.gov/pubmed/16873562&lt;/url&gt;&lt;/related-urls&gt;&lt;/urls&gt;&lt;custom2&gt;PMC1860448&lt;/custom2&gt;&lt;electronic-resource-num&gt;10.1136/jcp.2005.029702&lt;/electronic-resource-num&gt;&lt;/record&gt;&lt;/Cite&gt;&lt;/EndNote&gt;</w:instrText>
      </w:r>
      <w:r w:rsidRPr="00586AD0">
        <w:rPr>
          <w:color w:val="000000" w:themeColor="text1"/>
          <w:shd w:val="clear" w:color="auto" w:fill="FFFFFF"/>
        </w:rPr>
        <w:fldChar w:fldCharType="separate"/>
      </w:r>
      <w:r w:rsidR="006979FF">
        <w:rPr>
          <w:noProof/>
          <w:color w:val="000000" w:themeColor="text1"/>
          <w:shd w:val="clear" w:color="auto" w:fill="FFFFFF"/>
        </w:rPr>
        <w:t>[6]</w:t>
      </w:r>
      <w:r w:rsidRPr="00586AD0">
        <w:rPr>
          <w:color w:val="000000" w:themeColor="text1"/>
          <w:shd w:val="clear" w:color="auto" w:fill="FFFFFF"/>
        </w:rPr>
        <w:fldChar w:fldCharType="end"/>
      </w:r>
      <w:r>
        <w:rPr>
          <w:color w:val="000000" w:themeColor="text1"/>
          <w:shd w:val="clear" w:color="auto" w:fill="FFFFFF"/>
        </w:rPr>
        <w:t>, implying the importance of evaluating the prevalence of proliferative endometrium in women with obesity</w:t>
      </w:r>
      <w:r w:rsidR="004A73FE">
        <w:rPr>
          <w:color w:val="000000" w:themeColor="text1"/>
          <w:shd w:val="clear" w:color="auto" w:fill="FFFFFF"/>
        </w:rPr>
        <w:t>.</w:t>
      </w:r>
    </w:p>
    <w:p w14:paraId="2BBB9C30" w14:textId="21C9B4E1" w:rsidR="004A73FE" w:rsidRPr="0066083B" w:rsidRDefault="004A73FE" w:rsidP="00297379">
      <w:pPr>
        <w:pStyle w:val="Heading2"/>
      </w:pPr>
      <w:r w:rsidRPr="0066083B">
        <w:tab/>
      </w:r>
      <w:bookmarkStart w:id="31" w:name="_Toc5874879"/>
      <w:r w:rsidR="00297379" w:rsidRPr="0066083B">
        <w:t>Public Health Significance</w:t>
      </w:r>
      <w:bookmarkEnd w:id="31"/>
    </w:p>
    <w:p w14:paraId="22C96686" w14:textId="22456FE9" w:rsidR="004A73FE" w:rsidRPr="003242A1" w:rsidRDefault="00297379" w:rsidP="003242A1">
      <w:pPr>
        <w:autoSpaceDE w:val="0"/>
        <w:autoSpaceDN w:val="0"/>
        <w:adjustRightInd w:val="0"/>
        <w:rPr>
          <w:color w:val="000000" w:themeColor="text1"/>
        </w:rPr>
      </w:pPr>
      <w:bookmarkStart w:id="32" w:name="OLE_LINK15"/>
      <w:bookmarkStart w:id="33" w:name="OLE_LINK16"/>
      <w:r>
        <w:rPr>
          <w:color w:val="000000" w:themeColor="text1"/>
        </w:rPr>
        <w:t>Given recent increases in both the prevalence and severity</w:t>
      </w:r>
      <w:r w:rsidRPr="00900653">
        <w:rPr>
          <w:color w:val="000000" w:themeColor="text1"/>
        </w:rPr>
        <w:t xml:space="preserve"> of obesity, </w:t>
      </w:r>
      <w:r>
        <w:rPr>
          <w:color w:val="000000" w:themeColor="text1"/>
        </w:rPr>
        <w:t xml:space="preserve">the </w:t>
      </w:r>
      <w:r w:rsidRPr="00900653">
        <w:rPr>
          <w:color w:val="000000" w:themeColor="text1"/>
        </w:rPr>
        <w:t>population burden of endometrial cancer</w:t>
      </w:r>
      <w:r>
        <w:rPr>
          <w:color w:val="000000" w:themeColor="text1"/>
        </w:rPr>
        <w:t xml:space="preserve"> is expected to continue to rise</w:t>
      </w:r>
      <w:r w:rsidRPr="00900653">
        <w:rPr>
          <w:color w:val="000000" w:themeColor="text1"/>
        </w:rPr>
        <w:t>.</w:t>
      </w:r>
      <w:r>
        <w:rPr>
          <w:color w:val="000000" w:themeColor="text1"/>
        </w:rPr>
        <w:t xml:space="preserve"> </w:t>
      </w:r>
      <w:r>
        <w:rPr>
          <w:color w:val="000000" w:themeColor="text1"/>
          <w:shd w:val="clear" w:color="auto" w:fill="FFFFFF"/>
        </w:rPr>
        <w:t>In younger women</w:t>
      </w:r>
      <w:r w:rsidRPr="00586AD0">
        <w:rPr>
          <w:color w:val="000000" w:themeColor="text1"/>
          <w:shd w:val="clear" w:color="auto" w:fill="FFFFFF"/>
        </w:rPr>
        <w:t xml:space="preserve">, </w:t>
      </w:r>
      <w:r>
        <w:rPr>
          <w:color w:val="000000" w:themeColor="text1"/>
          <w:shd w:val="clear" w:color="auto" w:fill="FFFFFF"/>
        </w:rPr>
        <w:t xml:space="preserve">the </w:t>
      </w:r>
      <w:r w:rsidRPr="00586AD0">
        <w:rPr>
          <w:color w:val="000000" w:themeColor="text1"/>
          <w:shd w:val="clear" w:color="auto" w:fill="FFFFFF"/>
        </w:rPr>
        <w:t>combination of proliferative endometrium and obesity</w:t>
      </w:r>
      <w:r>
        <w:rPr>
          <w:color w:val="000000" w:themeColor="text1"/>
          <w:shd w:val="clear" w:color="auto" w:fill="FFFFFF"/>
        </w:rPr>
        <w:t xml:space="preserve"> </w:t>
      </w:r>
      <w:r w:rsidRPr="00586AD0">
        <w:rPr>
          <w:color w:val="000000" w:themeColor="text1"/>
          <w:shd w:val="clear" w:color="auto" w:fill="FFFFFF"/>
        </w:rPr>
        <w:t>could potentially increase</w:t>
      </w:r>
      <w:r>
        <w:rPr>
          <w:color w:val="000000" w:themeColor="text1"/>
          <w:shd w:val="clear" w:color="auto" w:fill="FFFFFF"/>
        </w:rPr>
        <w:t xml:space="preserve"> the</w:t>
      </w:r>
      <w:r w:rsidRPr="00586AD0">
        <w:rPr>
          <w:color w:val="000000" w:themeColor="text1"/>
          <w:shd w:val="clear" w:color="auto" w:fill="FFFFFF"/>
        </w:rPr>
        <w:t xml:space="preserve"> risk of </w:t>
      </w:r>
      <w:r>
        <w:rPr>
          <w:color w:val="000000" w:themeColor="text1"/>
          <w:shd w:val="clear" w:color="auto" w:fill="FFFFFF"/>
        </w:rPr>
        <w:t xml:space="preserve">endometrial pathologies and infertility </w:t>
      </w:r>
      <w:r>
        <w:rPr>
          <w:color w:val="000000" w:themeColor="text1"/>
          <w:shd w:val="clear" w:color="auto" w:fill="FFFFFF"/>
        </w:rPr>
        <w:fldChar w:fldCharType="begin">
          <w:fldData xml:space="preserve">PEVuZE5vdGU+PENpdGU+PEF1dGhvcj5HaXZpemllejwvQXV0aG9yPjxZZWFyPjIwMTY8L1llYXI+
PFJlY051bT43MzUwPC9SZWNOdW0+PERpc3BsYXlUZXh0Pls0LCA1XTwvRGlzcGxheVRleHQ+PHJl
Y29yZD48cmVjLW51bWJlcj43MzUwPC9yZWMtbnVtYmVyPjxmb3JlaWduLWtleXM+PGtleSBhcHA9
IkVOIiBkYi1pZD0iZHZwMHR3ZXo1eDAwNTllZXNweHY1ZnhsZHZ6YWF2enJyejJlIiB0aW1lc3Rh
bXA9IjE1MzAwNzY2NDQiPjczNTA8L2tleT48L2ZvcmVpZ24ta2V5cz48cmVmLXR5cGUgbmFtZT0i
Sm91cm5hbCBBcnRpY2xlIj4xNzwvcmVmLXR5cGU+PGNvbnRyaWJ1dG9ycz48YXV0aG9ycz48YXV0
aG9yPkdpdml6aWV6LCBDLiBSLjwvYXV0aG9yPjxhdXRob3I+U2FuY2hleiwgRS4gRy48L2F1dGhv
cj48YXV0aG9yPkFwcHJvYmF0bywgTS4gUy48L2F1dGhvcj48YXV0aG9yPk1haWEsIE0uIEMuPC9h
dXRob3I+PGF1dGhvcj5GbGV1cnksIEUuIEEuPC9hdXRob3I+PGF1dGhvcj5TYXNha2ksIFIuIFMu
PC9hdXRob3I+PC9hdXRob3JzPjwvY29udHJpYnV0b3JzPjxhdXRoLWFkZHJlc3M+VW5pdmVyc2lk
YWRlIEZlZGVyYWwgZGUgR29pYXMuIEZhY3VsZGFkZSBkZSBNZWRpY2luYS4gSG9zcGl0YWwgZGFz
IENsaW5pY2FzLiBEZXBhcnRhbWVudG8gZGUgR2luZWNvbG9naWEgZSBPYnN0ZXRyaWNpYS4gTGFi
b3JhdG9yaW8gZGUgUmVwcm9kdWNhbyBIdW1hbmEgLSBHb2lhbmlhL0dPIC0gQnJhemlsLiYjeEQ7
VW5pZGFkZSBBY2FkZW1pY2EgZGUgQ2llbmNpYXMgZGEgU2F1ZGUvQmlvbWVkaWNpbmEgZGEgVW5p
dmVyc2lkYWRlIEZlZGVyYWwgZGUgR29pYXMsIEphdGFpL0dPIC0gQnJhemlsLiYjeEQ7RmFjdWxk
YWRlIGRlIENpZW5jaWFzIEJpb2xvZ2ljYXMgZGEgVW5pdmVyc2lkYWRlIGRlIFJpbyBWZXJkZS9H
TyAtIEJyYXppbC4mI3hEO1NlY2FvIGRlIEVuc2lubyBlIFBlc3F1aXNhIGRvIENlbnRybyBkZSBS
ZWZlcmVuY2lhIGRlIE1lZGljaW5hIEludGVyYXRpdmEgZSBDb21wbGVtZW50YXIvR08gLSBCcmF6
aWwuPC9hdXRoLWFkZHJlc3M+PHRpdGxlcz48dGl0bGU+T2Jlc2l0eSBhbmQgYW5vdnVsYXRvcnkg
aW5mZXJ0aWxpdHk6IEEgcmV2aWV3PC90aXRsZT48c2Vjb25kYXJ5LXRpdGxlPkpCUkEgQXNzaXN0
IFJlcHJvZDwvc2Vjb25kYXJ5LXRpdGxlPjwvdGl0bGVzPjxwZXJpb2RpY2FsPjxmdWxsLXRpdGxl
PkpCUkEgQXNzaXN0IFJlcHJvZDwvZnVsbC10aXRsZT48L3BlcmlvZGljYWw+PHBhZ2VzPjI0MC0y
NDU8L3BhZ2VzPjx2b2x1bWU+MjA8L3ZvbHVtZT48bnVtYmVyPjQ8L251bWJlcj48ZWRpdGlvbj4y
MDE3LzAxLzA1PC9lZGl0aW9uPjxrZXl3b3Jkcz48a2V5d29yZD5Bbm92dWxhdGlvbjwva2V5d29y
ZD48a2V5d29yZD5ib2R5IG1hc3MgaW5kZXg8L2tleXdvcmQ+PGtleXdvcmQ+ZmVtYWxlIGluZmVy
dGlsaXR5PC9rZXl3b3JkPjxrZXl3b3JkPm92ZXJ3ZWlnaHQ8L2tleXdvcmQ+PC9rZXl3b3Jkcz48
ZGF0ZXM+PHllYXI+MjAxNjwveWVhcj48cHViLWRhdGVzPjxkYXRlPkRlYyAxPC9kYXRlPjwvcHVi
LWRhdGVzPjwvZGF0ZXM+PGlzYm4+MTUxOC0wNTU3IChFbGVjdHJvbmljKSYjeEQ7MTUxNy01Njkz
IChMaW5raW5nKTwvaXNibj48YWNjZXNzaW9uLW51bT4yODA1MDk2MDwvYWNjZXNzaW9uLW51bT48
dXJscz48cmVsYXRlZC11cmxzPjx1cmw+aHR0cHM6Ly93d3cubmNiaS5ubG0ubmloLmdvdi9wdWJt
ZWQvMjgwNTA5NjA8L3VybD48dXJsPmh0dHBzOi8vd3d3Lm5jYmkubmxtLm5paC5nb3YvcG1jL2Fy
dGljbGVzL1BNQzUyNjU2MjQvcGRmL2picmEtMjAtMDQtMDI0MC5wZGY8L3VybD48L3JlbGF0ZWQt
dXJscz48L3VybHM+PGN1c3RvbTI+UE1DNTI2NTYyNDwvY3VzdG9tMj48ZWxlY3Ryb25pYy1yZXNv
dXJjZS1udW0+MTAuNTkzNS8xNTE4LTA1NTcuMjAxNjAwNDY8L2VsZWN0cm9uaWMtcmVzb3VyY2Ut
bnVtPjwvcmVjb3JkPjwvQ2l0ZT48Q2l0ZT48QXV0aG9yPkJvb248L0F1dGhvcj48WWVhcj4xOTk5
PC9ZZWFyPjxSZWNOdW0+NzIzMTwvUmVjTnVtPjxyZWNvcmQ+PHJlYy1udW1iZXI+NzIzMTwvcmVj
LW51bWJlcj48Zm9yZWlnbi1rZXlzPjxrZXkgYXBwPSJFTiIgZGItaWQ9ImR2cDB0d2V6NXgwMDU5
ZWVzcHh2NWZ4bGR2emFhdnpycnoyZSIgdGltZXN0YW1wPSIxNTMwMDc1NzA4Ij43MjMxPC9rZXk+
PC9mb3JlaWduLWtleXM+PHJlZi10eXBlIG5hbWU9IkpvdXJuYWwgQXJ0aWNsZSI+MTc8L3JlZi10
eXBlPjxjb250cmlidXRvcnM+PGF1dGhvcnM+PGF1dGhvcj5Cb29uLCBKLjwvYXV0aG9yPjxhdXRo
b3I+dmFuIGRlIFB1dHRlLCBTLiBDLjwvYXV0aG9yPjxhdXRob3I+U2Nob2x0ZW4sIFAuIEMuPC9h
dXRob3I+PGF1dGhvcj5IZWludHosIEEuIFAuPC9hdXRob3I+PC9hdXRob3JzPjwvY29udHJpYnV0
b3JzPjxhdXRoLWFkZHJlc3M+RGVwYXJ0bWVudCBvZiBPYnN0ZXRyaWNzIGFuZCBHeW5hZWNvbG9n
eSwgQWNhZGVtaWMgSG9zcGl0YWwgVXRyZWNodCwgVGhlIE5ldGhlcmxhbmRzLjwvYXV0aC1hZGRy
ZXNzPjx0aXRsZXM+PHRpdGxlPkhpc3RvbG9naWNhbCBwYXR0ZXJucyBpbiBlbmRvbWV0cmlhbCBz
YW1wbGVzIGZyb20gcGVyaW1lbm9wYXVzYWwgd29tZW48L3RpdGxlPjxzZWNvbmRhcnktdGl0bGU+
TWF0dXJpdGFzPC9zZWNvbmRhcnktdGl0bGU+PC90aXRsZXM+PHBlcmlvZGljYWw+PGZ1bGwtdGl0
bGU+TWF0dXJpdGFzPC9mdWxsLXRpdGxlPjwvcGVyaW9kaWNhbD48cGFnZXM+MTU1LTk8L3BhZ2Vz
Pjx2b2x1bWU+MzI8L3ZvbHVtZT48bnVtYmVyPjM8L251bWJlcj48ZWRpdGlvbj4xOTk5LzEwLzA5
PC9lZGl0aW9uPjxrZXl3b3Jkcz48a2V5d29yZD5BZHVsdDwva2V5d29yZD48a2V5d29yZD5CaW9w
c3k8L2tleXdvcmQ+PGtleXdvcmQ+RW5kb21ldHJpdW0vKnBhdGhvbG9neTwva2V5d29yZD48a2V5
d29yZD5Fc3RyYWRpb2wvYmxvb2Q8L2tleXdvcmQ+PGtleXdvcmQ+RmVtYWxlPC9rZXl3b3JkPjxr
ZXl3b3JkPkZvbGxpY2xlIFN0aW11bGF0aW5nIEhvcm1vbmUvYmxvb2Q8L2tleXdvcmQ+PGtleXdv
cmQ+SHVtYW5zPC9rZXl3b3JkPjxrZXl3b3JkPk1pZGRsZSBBZ2VkPC9rZXl3b3JkPjxrZXl3b3Jk
PipQcmVtZW5vcGF1c2U8L2tleXdvcmQ+PC9rZXl3b3Jkcz48ZGF0ZXM+PHllYXI+MTk5OTwveWVh
cj48cHViLWRhdGVzPjxkYXRlPkF1ZyAxNjwvZGF0ZT48L3B1Yi1kYXRlcz48L2RhdGVzPjxpc2Ju
PjAzNzgtNTEyMiAoUHJpbnQpJiN4RDswMzc4LTUxMjIgKExpbmtpbmcpPC9pc2JuPjxhY2Nlc3Np
b24tbnVtPjEwNTE1NjcyPC9hY2Nlc3Npb24tbnVtPjx1cmxzPjxyZWxhdGVkLXVybHM+PHVybD5o
dHRwczovL3d3dy5uY2JpLm5sbS5uaWguZ292L3B1Ym1lZC8xMDUxNTY3MjwvdXJsPjwvcmVsYXRl
ZC11cmxzPjwvdXJscz48L3JlY29yZD48L0NpdGU+PC9FbmROb3RlPgB=
</w:fldData>
        </w:fldChar>
      </w:r>
      <w:r w:rsidR="006979FF">
        <w:rPr>
          <w:color w:val="000000" w:themeColor="text1"/>
          <w:shd w:val="clear" w:color="auto" w:fill="FFFFFF"/>
        </w:rPr>
        <w:instrText xml:space="preserve"> ADDIN EN.CITE </w:instrText>
      </w:r>
      <w:r w:rsidR="006979FF">
        <w:rPr>
          <w:color w:val="000000" w:themeColor="text1"/>
          <w:shd w:val="clear" w:color="auto" w:fill="FFFFFF"/>
        </w:rPr>
        <w:fldChar w:fldCharType="begin">
          <w:fldData xml:space="preserve">PEVuZE5vdGU+PENpdGU+PEF1dGhvcj5HaXZpemllejwvQXV0aG9yPjxZZWFyPjIwMTY8L1llYXI+
PFJlY051bT43MzUwPC9SZWNOdW0+PERpc3BsYXlUZXh0Pls0LCA1XTwvRGlzcGxheVRleHQ+PHJl
Y29yZD48cmVjLW51bWJlcj43MzUwPC9yZWMtbnVtYmVyPjxmb3JlaWduLWtleXM+PGtleSBhcHA9
IkVOIiBkYi1pZD0iZHZwMHR3ZXo1eDAwNTllZXNweHY1ZnhsZHZ6YWF2enJyejJlIiB0aW1lc3Rh
bXA9IjE1MzAwNzY2NDQiPjczNTA8L2tleT48L2ZvcmVpZ24ta2V5cz48cmVmLXR5cGUgbmFtZT0i
Sm91cm5hbCBBcnRpY2xlIj4xNzwvcmVmLXR5cGU+PGNvbnRyaWJ1dG9ycz48YXV0aG9ycz48YXV0
aG9yPkdpdml6aWV6LCBDLiBSLjwvYXV0aG9yPjxhdXRob3I+U2FuY2hleiwgRS4gRy48L2F1dGhv
cj48YXV0aG9yPkFwcHJvYmF0bywgTS4gUy48L2F1dGhvcj48YXV0aG9yPk1haWEsIE0uIEMuPC9h
dXRob3I+PGF1dGhvcj5GbGV1cnksIEUuIEEuPC9hdXRob3I+PGF1dGhvcj5TYXNha2ksIFIuIFMu
PC9hdXRob3I+PC9hdXRob3JzPjwvY29udHJpYnV0b3JzPjxhdXRoLWFkZHJlc3M+VW5pdmVyc2lk
YWRlIEZlZGVyYWwgZGUgR29pYXMuIEZhY3VsZGFkZSBkZSBNZWRpY2luYS4gSG9zcGl0YWwgZGFz
IENsaW5pY2FzLiBEZXBhcnRhbWVudG8gZGUgR2luZWNvbG9naWEgZSBPYnN0ZXRyaWNpYS4gTGFi
b3JhdG9yaW8gZGUgUmVwcm9kdWNhbyBIdW1hbmEgLSBHb2lhbmlhL0dPIC0gQnJhemlsLiYjeEQ7
VW5pZGFkZSBBY2FkZW1pY2EgZGUgQ2llbmNpYXMgZGEgU2F1ZGUvQmlvbWVkaWNpbmEgZGEgVW5p
dmVyc2lkYWRlIEZlZGVyYWwgZGUgR29pYXMsIEphdGFpL0dPIC0gQnJhemlsLiYjeEQ7RmFjdWxk
YWRlIGRlIENpZW5jaWFzIEJpb2xvZ2ljYXMgZGEgVW5pdmVyc2lkYWRlIGRlIFJpbyBWZXJkZS9H
TyAtIEJyYXppbC4mI3hEO1NlY2FvIGRlIEVuc2lubyBlIFBlc3F1aXNhIGRvIENlbnRybyBkZSBS
ZWZlcmVuY2lhIGRlIE1lZGljaW5hIEludGVyYXRpdmEgZSBDb21wbGVtZW50YXIvR08gLSBCcmF6
aWwuPC9hdXRoLWFkZHJlc3M+PHRpdGxlcz48dGl0bGU+T2Jlc2l0eSBhbmQgYW5vdnVsYXRvcnkg
aW5mZXJ0aWxpdHk6IEEgcmV2aWV3PC90aXRsZT48c2Vjb25kYXJ5LXRpdGxlPkpCUkEgQXNzaXN0
IFJlcHJvZDwvc2Vjb25kYXJ5LXRpdGxlPjwvdGl0bGVzPjxwZXJpb2RpY2FsPjxmdWxsLXRpdGxl
PkpCUkEgQXNzaXN0IFJlcHJvZDwvZnVsbC10aXRsZT48L3BlcmlvZGljYWw+PHBhZ2VzPjI0MC0y
NDU8L3BhZ2VzPjx2b2x1bWU+MjA8L3ZvbHVtZT48bnVtYmVyPjQ8L251bWJlcj48ZWRpdGlvbj4y
MDE3LzAxLzA1PC9lZGl0aW9uPjxrZXl3b3Jkcz48a2V5d29yZD5Bbm92dWxhdGlvbjwva2V5d29y
ZD48a2V5d29yZD5ib2R5IG1hc3MgaW5kZXg8L2tleXdvcmQ+PGtleXdvcmQ+ZmVtYWxlIGluZmVy
dGlsaXR5PC9rZXl3b3JkPjxrZXl3b3JkPm92ZXJ3ZWlnaHQ8L2tleXdvcmQ+PC9rZXl3b3Jkcz48
ZGF0ZXM+PHllYXI+MjAxNjwveWVhcj48cHViLWRhdGVzPjxkYXRlPkRlYyAxPC9kYXRlPjwvcHVi
LWRhdGVzPjwvZGF0ZXM+PGlzYm4+MTUxOC0wNTU3IChFbGVjdHJvbmljKSYjeEQ7MTUxNy01Njkz
IChMaW5raW5nKTwvaXNibj48YWNjZXNzaW9uLW51bT4yODA1MDk2MDwvYWNjZXNzaW9uLW51bT48
dXJscz48cmVsYXRlZC11cmxzPjx1cmw+aHR0cHM6Ly93d3cubmNiaS5ubG0ubmloLmdvdi9wdWJt
ZWQvMjgwNTA5NjA8L3VybD48dXJsPmh0dHBzOi8vd3d3Lm5jYmkubmxtLm5paC5nb3YvcG1jL2Fy
dGljbGVzL1BNQzUyNjU2MjQvcGRmL2picmEtMjAtMDQtMDI0MC5wZGY8L3VybD48L3JlbGF0ZWQt
dXJscz48L3VybHM+PGN1c3RvbTI+UE1DNTI2NTYyNDwvY3VzdG9tMj48ZWxlY3Ryb25pYy1yZXNv
dXJjZS1udW0+MTAuNTkzNS8xNTE4LTA1NTcuMjAxNjAwNDY8L2VsZWN0cm9uaWMtcmVzb3VyY2Ut
bnVtPjwvcmVjb3JkPjwvQ2l0ZT48Q2l0ZT48QXV0aG9yPkJvb248L0F1dGhvcj48WWVhcj4xOTk5
PC9ZZWFyPjxSZWNOdW0+NzIzMTwvUmVjTnVtPjxyZWNvcmQ+PHJlYy1udW1iZXI+NzIzMTwvcmVj
LW51bWJlcj48Zm9yZWlnbi1rZXlzPjxrZXkgYXBwPSJFTiIgZGItaWQ9ImR2cDB0d2V6NXgwMDU5
ZWVzcHh2NWZ4bGR2emFhdnpycnoyZSIgdGltZXN0YW1wPSIxNTMwMDc1NzA4Ij43MjMxPC9rZXk+
PC9mb3JlaWduLWtleXM+PHJlZi10eXBlIG5hbWU9IkpvdXJuYWwgQXJ0aWNsZSI+MTc8L3JlZi10
eXBlPjxjb250cmlidXRvcnM+PGF1dGhvcnM+PGF1dGhvcj5Cb29uLCBKLjwvYXV0aG9yPjxhdXRo
b3I+dmFuIGRlIFB1dHRlLCBTLiBDLjwvYXV0aG9yPjxhdXRob3I+U2Nob2x0ZW4sIFAuIEMuPC9h
dXRob3I+PGF1dGhvcj5IZWludHosIEEuIFAuPC9hdXRob3I+PC9hdXRob3JzPjwvY29udHJpYnV0
b3JzPjxhdXRoLWFkZHJlc3M+RGVwYXJ0bWVudCBvZiBPYnN0ZXRyaWNzIGFuZCBHeW5hZWNvbG9n
eSwgQWNhZGVtaWMgSG9zcGl0YWwgVXRyZWNodCwgVGhlIE5ldGhlcmxhbmRzLjwvYXV0aC1hZGRy
ZXNzPjx0aXRsZXM+PHRpdGxlPkhpc3RvbG9naWNhbCBwYXR0ZXJucyBpbiBlbmRvbWV0cmlhbCBz
YW1wbGVzIGZyb20gcGVyaW1lbm9wYXVzYWwgd29tZW48L3RpdGxlPjxzZWNvbmRhcnktdGl0bGU+
TWF0dXJpdGFzPC9zZWNvbmRhcnktdGl0bGU+PC90aXRsZXM+PHBlcmlvZGljYWw+PGZ1bGwtdGl0
bGU+TWF0dXJpdGFzPC9mdWxsLXRpdGxlPjwvcGVyaW9kaWNhbD48cGFnZXM+MTU1LTk8L3BhZ2Vz
Pjx2b2x1bWU+MzI8L3ZvbHVtZT48bnVtYmVyPjM8L251bWJlcj48ZWRpdGlvbj4xOTk5LzEwLzA5
PC9lZGl0aW9uPjxrZXl3b3Jkcz48a2V5d29yZD5BZHVsdDwva2V5d29yZD48a2V5d29yZD5CaW9w
c3k8L2tleXdvcmQ+PGtleXdvcmQ+RW5kb21ldHJpdW0vKnBhdGhvbG9neTwva2V5d29yZD48a2V5
d29yZD5Fc3RyYWRpb2wvYmxvb2Q8L2tleXdvcmQ+PGtleXdvcmQ+RmVtYWxlPC9rZXl3b3JkPjxr
ZXl3b3JkPkZvbGxpY2xlIFN0aW11bGF0aW5nIEhvcm1vbmUvYmxvb2Q8L2tleXdvcmQ+PGtleXdv
cmQ+SHVtYW5zPC9rZXl3b3JkPjxrZXl3b3JkPk1pZGRsZSBBZ2VkPC9rZXl3b3JkPjxrZXl3b3Jk
PipQcmVtZW5vcGF1c2U8L2tleXdvcmQ+PC9rZXl3b3Jkcz48ZGF0ZXM+PHllYXI+MTk5OTwveWVh
cj48cHViLWRhdGVzPjxkYXRlPkF1ZyAxNjwvZGF0ZT48L3B1Yi1kYXRlcz48L2RhdGVzPjxpc2Ju
PjAzNzgtNTEyMiAoUHJpbnQpJiN4RDswMzc4LTUxMjIgKExpbmtpbmcpPC9pc2JuPjxhY2Nlc3Np
b24tbnVtPjEwNTE1NjcyPC9hY2Nlc3Npb24tbnVtPjx1cmxzPjxyZWxhdGVkLXVybHM+PHVybD5o
dHRwczovL3d3dy5uY2JpLm5sbS5uaWguZ292L3B1Ym1lZC8xMDUxNTY3MjwvdXJsPjwvcmVsYXRl
ZC11cmxzPjwvdXJscz48L3JlY29yZD48L0NpdGU+PC9FbmROb3RlPgB=
</w:fldData>
        </w:fldChar>
      </w:r>
      <w:r w:rsidR="006979FF">
        <w:rPr>
          <w:color w:val="000000" w:themeColor="text1"/>
          <w:shd w:val="clear" w:color="auto" w:fill="FFFFFF"/>
        </w:rPr>
        <w:instrText xml:space="preserve"> ADDIN EN.CITE.DATA </w:instrText>
      </w:r>
      <w:r w:rsidR="006979FF">
        <w:rPr>
          <w:color w:val="000000" w:themeColor="text1"/>
          <w:shd w:val="clear" w:color="auto" w:fill="FFFFFF"/>
        </w:rPr>
      </w:r>
      <w:r w:rsidR="006979FF">
        <w:rPr>
          <w:color w:val="000000" w:themeColor="text1"/>
          <w:shd w:val="clear" w:color="auto" w:fill="FFFFFF"/>
        </w:rPr>
        <w:fldChar w:fldCharType="end"/>
      </w:r>
      <w:r>
        <w:rPr>
          <w:color w:val="000000" w:themeColor="text1"/>
          <w:shd w:val="clear" w:color="auto" w:fill="FFFFFF"/>
        </w:rPr>
      </w:r>
      <w:r>
        <w:rPr>
          <w:color w:val="000000" w:themeColor="text1"/>
          <w:shd w:val="clear" w:color="auto" w:fill="FFFFFF"/>
        </w:rPr>
        <w:fldChar w:fldCharType="separate"/>
      </w:r>
      <w:r w:rsidR="006979FF">
        <w:rPr>
          <w:noProof/>
          <w:color w:val="000000" w:themeColor="text1"/>
          <w:shd w:val="clear" w:color="auto" w:fill="FFFFFF"/>
        </w:rPr>
        <w:t>[4, 5]</w:t>
      </w:r>
      <w:r>
        <w:rPr>
          <w:color w:val="000000" w:themeColor="text1"/>
          <w:shd w:val="clear" w:color="auto" w:fill="FFFFFF"/>
        </w:rPr>
        <w:fldChar w:fldCharType="end"/>
      </w:r>
      <w:r w:rsidRPr="00586AD0">
        <w:rPr>
          <w:color w:val="000000" w:themeColor="text1"/>
          <w:shd w:val="clear" w:color="auto" w:fill="FFFFFF"/>
        </w:rPr>
        <w:t xml:space="preserve">. </w:t>
      </w:r>
      <w:r>
        <w:rPr>
          <w:color w:val="000000" w:themeColor="text1"/>
        </w:rPr>
        <w:t>T</w:t>
      </w:r>
      <w:r>
        <w:rPr>
          <w:rFonts w:hint="eastAsia"/>
          <w:color w:val="000000" w:themeColor="text1"/>
        </w:rPr>
        <w:t>aking</w:t>
      </w:r>
      <w:r w:rsidRPr="00586AD0" w:rsidDel="00B9007E">
        <w:rPr>
          <w:color w:val="000000" w:themeColor="text1"/>
        </w:rPr>
        <w:t xml:space="preserve"> the </w:t>
      </w:r>
      <w:r w:rsidRPr="00126E32" w:rsidDel="00B9007E">
        <w:rPr>
          <w:color w:val="000000" w:themeColor="text1"/>
        </w:rPr>
        <w:t>increased risk</w:t>
      </w:r>
      <w:r>
        <w:rPr>
          <w:color w:val="000000" w:themeColor="text1"/>
        </w:rPr>
        <w:t xml:space="preserve"> arising from undiagnosed endometrial pathologic and pre-pathologic conditions into consideration</w:t>
      </w:r>
      <w:r w:rsidRPr="00126E32" w:rsidDel="00B9007E">
        <w:rPr>
          <w:color w:val="000000" w:themeColor="text1"/>
        </w:rPr>
        <w:t xml:space="preserve">, </w:t>
      </w:r>
      <w:r w:rsidRPr="001442D6" w:rsidDel="00B9007E">
        <w:rPr>
          <w:color w:val="000000" w:themeColor="text1"/>
        </w:rPr>
        <w:t xml:space="preserve">screening </w:t>
      </w:r>
      <w:r>
        <w:rPr>
          <w:color w:val="000000" w:themeColor="text1"/>
        </w:rPr>
        <w:t>and</w:t>
      </w:r>
      <w:r w:rsidRPr="001442D6" w:rsidDel="00B9007E">
        <w:rPr>
          <w:color w:val="000000" w:themeColor="text1"/>
        </w:rPr>
        <w:t xml:space="preserve"> </w:t>
      </w:r>
      <w:bookmarkStart w:id="34" w:name="OLE_LINK43"/>
      <w:bookmarkStart w:id="35" w:name="OLE_LINK44"/>
      <w:r w:rsidRPr="001442D6" w:rsidDel="00B9007E">
        <w:rPr>
          <w:color w:val="000000" w:themeColor="text1"/>
        </w:rPr>
        <w:t>chemoprophylaxis</w:t>
      </w:r>
      <w:bookmarkEnd w:id="34"/>
      <w:bookmarkEnd w:id="35"/>
      <w:r w:rsidRPr="001442D6" w:rsidDel="00B9007E">
        <w:rPr>
          <w:color w:val="000000" w:themeColor="text1"/>
        </w:rPr>
        <w:t xml:space="preserve"> in women</w:t>
      </w:r>
      <w:r>
        <w:rPr>
          <w:color w:val="000000" w:themeColor="text1"/>
        </w:rPr>
        <w:t xml:space="preserve"> with obesity of any age may be a cost-economic way to decrease the burden of endometrial pathology, as well as endometrial cancer morbidity and mortality by avoiding g</w:t>
      </w:r>
      <w:r>
        <w:rPr>
          <w:rFonts w:hint="eastAsia"/>
          <w:color w:val="000000" w:themeColor="text1"/>
        </w:rPr>
        <w:t>ynecologic</w:t>
      </w:r>
      <w:r>
        <w:rPr>
          <w:color w:val="000000" w:themeColor="text1"/>
        </w:rPr>
        <w:t xml:space="preserve"> surgery </w:t>
      </w:r>
      <w:r>
        <w:rPr>
          <w:color w:val="000000" w:themeColor="text1"/>
        </w:rPr>
        <w:fldChar w:fldCharType="begin"/>
      </w:r>
      <w:r w:rsidR="006979FF">
        <w:rPr>
          <w:color w:val="000000" w:themeColor="text1"/>
        </w:rPr>
        <w:instrText xml:space="preserve"> ADDIN EN.CITE &lt;EndNote&gt;&lt;Cite&gt;&lt;Author&gt;Havrilesky&lt;/Author&gt;&lt;Year&gt;2009&lt;/Year&gt;&lt;RecNum&gt;7702&lt;/RecNum&gt;&lt;DisplayText&gt;[50]&lt;/DisplayText&gt;&lt;record&gt;&lt;rec-number&gt;7702&lt;/rec-number&gt;&lt;foreign-keys&gt;&lt;key app="EN" db-id="dvp0twez5x0059eespxv5fxldvzaavzrrz2e" timestamp="1536351562"&gt;7702&lt;/key&gt;&lt;/foreign-keys&gt;&lt;ref-type name="Journal Article"&gt;17&lt;/ref-type&gt;&lt;contributors&gt;&lt;authors&gt;&lt;author&gt;Havrilesky, L. J.&lt;/author&gt;&lt;author&gt;Maxwell, G. L.&lt;/author&gt;&lt;author&gt;Myers, E. R.&lt;/author&gt;&lt;/authors&gt;&lt;/contributors&gt;&lt;auth-address&gt;Division of Gynecologic Oncology, Duke University Medical Center, Durham, NC 27710, USA. havri001@mc.duke.edu&lt;/auth-address&gt;&lt;titles&gt;&lt;title&gt;Cost-effectiveness analysis of annual screening strategies for endometrial cancer&lt;/title&gt;&lt;secondary-title&gt;Am J Obstet Gynecol&lt;/secondary-title&gt;&lt;/titles&gt;&lt;periodical&gt;&lt;full-title&gt;Am J Obstet Gynecol&lt;/full-title&gt;&lt;/periodical&gt;&lt;pages&gt;640 e1-8&lt;/pages&gt;&lt;volume&gt;200&lt;/volume&gt;&lt;number&gt;6&lt;/number&gt;&lt;edition&gt;2009/04/22&lt;/edition&gt;&lt;keywords&gt;&lt;keyword&gt;Aged&lt;/keyword&gt;&lt;keyword&gt;Aged, 80 and over&lt;/keyword&gt;&lt;keyword&gt;Cost-Benefit Analysis&lt;/keyword&gt;&lt;keyword&gt;Endometrial Neoplasms/*diagnosis&lt;/keyword&gt;&lt;keyword&gt;Female&lt;/keyword&gt;&lt;keyword&gt;Humans&lt;/keyword&gt;&lt;keyword&gt;Mass Screening/*economics/*methods&lt;/keyword&gt;&lt;keyword&gt;Middle Aged&lt;/keyword&gt;&lt;/keywords&gt;&lt;dates&gt;&lt;year&gt;2009&lt;/year&gt;&lt;pub-dates&gt;&lt;date&gt;Jun&lt;/date&gt;&lt;/pub-dates&gt;&lt;/dates&gt;&lt;isbn&gt;1097-6868 (Electronic)&amp;#xD;0002-9378 (Linking)&lt;/isbn&gt;&lt;accession-num&gt;19380121&lt;/accession-num&gt;&lt;urls&gt;&lt;related-urls&gt;&lt;url&gt;https://www.ncbi.nlm.nih.gov/pubmed/19380121&lt;/url&gt;&lt;/related-urls&gt;&lt;/urls&gt;&lt;electronic-resource-num&gt;10.1016/j.ajog.2009.02.022&lt;/electronic-resource-num&gt;&lt;/record&gt;&lt;/Cite&gt;&lt;/EndNote&gt;</w:instrText>
      </w:r>
      <w:r>
        <w:rPr>
          <w:color w:val="000000" w:themeColor="text1"/>
        </w:rPr>
        <w:fldChar w:fldCharType="separate"/>
      </w:r>
      <w:r w:rsidR="006979FF">
        <w:rPr>
          <w:noProof/>
          <w:color w:val="000000" w:themeColor="text1"/>
        </w:rPr>
        <w:t>[50]</w:t>
      </w:r>
      <w:r>
        <w:rPr>
          <w:color w:val="000000" w:themeColor="text1"/>
        </w:rPr>
        <w:fldChar w:fldCharType="end"/>
      </w:r>
      <w:r w:rsidR="004A73FE">
        <w:rPr>
          <w:color w:val="000000" w:themeColor="text1"/>
        </w:rPr>
        <w:t>.</w:t>
      </w:r>
      <w:bookmarkEnd w:id="32"/>
      <w:bookmarkEnd w:id="33"/>
    </w:p>
    <w:p w14:paraId="236EF853" w14:textId="77777777" w:rsidR="004A73FE" w:rsidRDefault="00985A02" w:rsidP="00985A02">
      <w:pPr>
        <w:pStyle w:val="Heading1"/>
        <w:rPr>
          <w:shd w:val="clear" w:color="auto" w:fill="FFFFFF"/>
        </w:rPr>
      </w:pPr>
      <w:bookmarkStart w:id="36" w:name="_Toc5874880"/>
      <w:r w:rsidRPr="00C32FEB">
        <w:rPr>
          <w:shd w:val="clear" w:color="auto" w:fill="FFFFFF"/>
        </w:rPr>
        <w:t>Objectives</w:t>
      </w:r>
      <w:bookmarkEnd w:id="36"/>
    </w:p>
    <w:p w14:paraId="793AD86B" w14:textId="11D98B27" w:rsidR="004A73FE" w:rsidRPr="003242A1" w:rsidRDefault="003242A1" w:rsidP="003242A1">
      <w:r w:rsidRPr="00EB5F07">
        <w:rPr>
          <w:color w:val="000000" w:themeColor="text1"/>
          <w:shd w:val="clear" w:color="auto" w:fill="FFFFFF"/>
        </w:rPr>
        <w:t>The primary objective of th</w:t>
      </w:r>
      <w:r>
        <w:rPr>
          <w:color w:val="000000" w:themeColor="text1"/>
          <w:shd w:val="clear" w:color="auto" w:fill="FFFFFF"/>
        </w:rPr>
        <w:t>is</w:t>
      </w:r>
      <w:r w:rsidRPr="00EB5F07">
        <w:rPr>
          <w:color w:val="000000" w:themeColor="text1"/>
          <w:shd w:val="clear" w:color="auto" w:fill="FFFFFF"/>
        </w:rPr>
        <w:t xml:space="preserve"> study was to more accurately describe the</w:t>
      </w:r>
      <w:r>
        <w:rPr>
          <w:color w:val="000000" w:themeColor="text1"/>
          <w:shd w:val="clear" w:color="auto" w:fill="FFFFFF"/>
        </w:rPr>
        <w:t xml:space="preserve"> endometrial histopathology, particularly the </w:t>
      </w:r>
      <w:r w:rsidRPr="00EB5F07">
        <w:rPr>
          <w:color w:val="000000" w:themeColor="text1"/>
          <w:shd w:val="clear" w:color="auto" w:fill="FFFFFF"/>
        </w:rPr>
        <w:t>preva</w:t>
      </w:r>
      <w:r>
        <w:rPr>
          <w:color w:val="000000" w:themeColor="text1"/>
          <w:shd w:val="clear" w:color="auto" w:fill="FFFFFF"/>
        </w:rPr>
        <w:t xml:space="preserve">lence of endometrial </w:t>
      </w:r>
      <w:r w:rsidRPr="005D7C24">
        <w:rPr>
          <w:color w:val="000000" w:themeColor="text1"/>
          <w:shd w:val="clear" w:color="auto" w:fill="FFFFFF"/>
        </w:rPr>
        <w:t>conditions sharing risk factors with endometrial carcinoma</w:t>
      </w:r>
      <w:r>
        <w:rPr>
          <w:color w:val="000000" w:themeColor="text1"/>
          <w:shd w:val="clear" w:color="auto" w:fill="FFFFFF"/>
        </w:rPr>
        <w:t>,</w:t>
      </w:r>
      <w:r w:rsidRPr="005D7C24">
        <w:rPr>
          <w:color w:val="000000" w:themeColor="text1"/>
          <w:shd w:val="clear" w:color="auto" w:fill="FFFFFF"/>
        </w:rPr>
        <w:t xml:space="preserve"> in women who were cancer-free and severely obese </w:t>
      </w:r>
      <w:r>
        <w:rPr>
          <w:color w:val="000000" w:themeColor="text1"/>
          <w:shd w:val="clear" w:color="auto" w:fill="FFFFFF"/>
        </w:rPr>
        <w:t>in three cohorts of bariatric surgery subjects to inform clinicians and researchers on whether screening or prevention strategies may be warranted in this high-risk population group</w:t>
      </w:r>
      <w:r w:rsidRPr="00EB5F07">
        <w:rPr>
          <w:color w:val="000000" w:themeColor="text1"/>
          <w:shd w:val="clear" w:color="auto" w:fill="FFFFFF"/>
        </w:rPr>
        <w:t>. T</w:t>
      </w:r>
      <w:r>
        <w:rPr>
          <w:color w:val="000000" w:themeColor="text1"/>
          <w:shd w:val="clear" w:color="auto" w:fill="FFFFFF"/>
        </w:rPr>
        <w:t>he secondary goal of this study was to conduct a</w:t>
      </w:r>
      <w:r w:rsidRPr="004E2CD1">
        <w:rPr>
          <w:color w:val="000000" w:themeColor="text1"/>
          <w:shd w:val="clear" w:color="auto" w:fill="FFFFFF"/>
        </w:rPr>
        <w:t xml:space="preserve"> systematic </w:t>
      </w:r>
      <w:r w:rsidRPr="004E2CD1">
        <w:rPr>
          <w:color w:val="000000" w:themeColor="text1"/>
        </w:rPr>
        <w:t xml:space="preserve">literature search </w:t>
      </w:r>
      <w:r w:rsidRPr="004E2CD1">
        <w:rPr>
          <w:color w:val="000000" w:themeColor="text1"/>
          <w:shd w:val="clear" w:color="auto" w:fill="FFFFFF"/>
        </w:rPr>
        <w:t xml:space="preserve">on </w:t>
      </w:r>
      <w:r>
        <w:rPr>
          <w:color w:val="000000" w:themeColor="text1"/>
          <w:shd w:val="clear" w:color="auto" w:fill="FFFFFF"/>
        </w:rPr>
        <w:t xml:space="preserve">the prevalence of </w:t>
      </w:r>
      <w:r w:rsidRPr="004E2CD1">
        <w:rPr>
          <w:color w:val="000000" w:themeColor="text1"/>
          <w:shd w:val="clear" w:color="auto" w:fill="FFFFFF"/>
        </w:rPr>
        <w:t>endometrial pathology</w:t>
      </w:r>
      <w:r>
        <w:rPr>
          <w:color w:val="000000" w:themeColor="text1"/>
          <w:shd w:val="clear" w:color="auto" w:fill="FFFFFF"/>
        </w:rPr>
        <w:t xml:space="preserve"> and histology in the general population to evaluate whether the prevalence of endometrial anomalies differs in women with severe obesity versus the general population</w:t>
      </w:r>
      <w:r w:rsidR="004A73FE" w:rsidRPr="004E2CD1">
        <w:rPr>
          <w:color w:val="000000" w:themeColor="text1"/>
        </w:rPr>
        <w:t>.</w:t>
      </w:r>
    </w:p>
    <w:p w14:paraId="618D86EB" w14:textId="77777777" w:rsidR="004A73FE" w:rsidRPr="00900653" w:rsidRDefault="00985A02" w:rsidP="00985A02">
      <w:pPr>
        <w:pStyle w:val="Heading1"/>
      </w:pPr>
      <w:bookmarkStart w:id="37" w:name="_Toc5874881"/>
      <w:r>
        <w:t>Methods</w:t>
      </w:r>
      <w:bookmarkEnd w:id="37"/>
    </w:p>
    <w:p w14:paraId="0D7DBD91" w14:textId="263A5123" w:rsidR="004A73FE" w:rsidRPr="00C173FA" w:rsidRDefault="003242A1" w:rsidP="003242A1">
      <w:pPr>
        <w:pStyle w:val="Heading2"/>
      </w:pPr>
      <w:bookmarkStart w:id="38" w:name="_Toc5874882"/>
      <w:bookmarkStart w:id="39" w:name="OLE_LINK132"/>
      <w:bookmarkStart w:id="40" w:name="OLE_LINK133"/>
      <w:r w:rsidRPr="00C173FA">
        <w:t>S</w:t>
      </w:r>
      <w:r>
        <w:t>tudy</w:t>
      </w:r>
      <w:r w:rsidRPr="00C173FA">
        <w:t xml:space="preserve"> </w:t>
      </w:r>
      <w:r>
        <w:t>Participants and</w:t>
      </w:r>
      <w:r w:rsidRPr="00C173FA">
        <w:t xml:space="preserve"> </w:t>
      </w:r>
      <w:r>
        <w:t>Measurements</w:t>
      </w:r>
      <w:bookmarkEnd w:id="38"/>
    </w:p>
    <w:p w14:paraId="2BDE0F23" w14:textId="458787C0" w:rsidR="004A73FE" w:rsidRPr="00FB6B20" w:rsidRDefault="00EA3692" w:rsidP="004A73FE">
      <w:pPr>
        <w:jc w:val="left"/>
      </w:pPr>
      <w:r w:rsidRPr="005E5B71">
        <w:rPr>
          <w:color w:val="000000" w:themeColor="text1"/>
        </w:rPr>
        <w:t>We co</w:t>
      </w:r>
      <w:r>
        <w:rPr>
          <w:color w:val="000000" w:themeColor="text1"/>
        </w:rPr>
        <w:t>mbined</w:t>
      </w:r>
      <w:r w:rsidRPr="005E5B71">
        <w:rPr>
          <w:color w:val="000000" w:themeColor="text1"/>
        </w:rPr>
        <w:t xml:space="preserve"> </w:t>
      </w:r>
      <w:r>
        <w:rPr>
          <w:color w:val="000000" w:themeColor="text1"/>
        </w:rPr>
        <w:t>demographic</w:t>
      </w:r>
      <w:r w:rsidRPr="005E5B71">
        <w:rPr>
          <w:color w:val="000000" w:themeColor="text1"/>
        </w:rPr>
        <w:t xml:space="preserve"> </w:t>
      </w:r>
      <w:r>
        <w:rPr>
          <w:color w:val="000000" w:themeColor="text1"/>
        </w:rPr>
        <w:t xml:space="preserve">(age and race), BMI </w:t>
      </w:r>
      <w:r w:rsidRPr="005E5B71">
        <w:rPr>
          <w:color w:val="000000" w:themeColor="text1"/>
        </w:rPr>
        <w:t xml:space="preserve">and pathologic information of participants from three </w:t>
      </w:r>
      <w:r>
        <w:rPr>
          <w:color w:val="000000" w:themeColor="text1"/>
        </w:rPr>
        <w:t xml:space="preserve">independent </w:t>
      </w:r>
      <w:r w:rsidRPr="005E5B71">
        <w:rPr>
          <w:color w:val="000000" w:themeColor="text1"/>
        </w:rPr>
        <w:t>cohort studies</w:t>
      </w:r>
      <w:r>
        <w:rPr>
          <w:color w:val="000000" w:themeColor="text1"/>
        </w:rPr>
        <w:t xml:space="preserve"> in</w:t>
      </w:r>
      <w:r w:rsidRPr="004B57DC">
        <w:rPr>
          <w:color w:val="000000" w:themeColor="text1"/>
        </w:rPr>
        <w:t xml:space="preserve"> </w:t>
      </w:r>
      <w:r>
        <w:rPr>
          <w:color w:val="000000" w:themeColor="text1"/>
        </w:rPr>
        <w:t xml:space="preserve">Minnesota </w:t>
      </w:r>
      <w:r>
        <w:rPr>
          <w:color w:val="000000" w:themeColor="text1"/>
        </w:rPr>
        <w:fldChar w:fldCharType="begin">
          <w:fldData xml:space="preserve">PEVuZE5vdGU+PENpdGU+PEF1dGhvcj5BcmdlbnRhPC9BdXRob3I+PFllYXI+MjAxMzwvWWVhcj48
UmVjTnVtPjI8L1JlY051bT48RGlzcGxheVRleHQ+WzQ4XTwvRGlzcGxheVRleHQ+PHJlY29yZD48
cmVjLW51bWJlcj4yPC9yZWMtbnVtYmVyPjxmb3JlaWduLWtleXM+PGtleSBhcHA9IkVOIiBkYi1p
ZD0iZHZwMHR3ZXo1eDAwNTllZXNweHY1ZnhsZHZ6YWF2enJyejJlIiB0aW1lc3RhbXA9IjE1MjUy
MjY1ODMiPjI8L2tleT48L2ZvcmVpZ24ta2V5cz48cmVmLXR5cGUgbmFtZT0iSm91cm5hbCBBcnRp
Y2xlIj4xNzwvcmVmLXR5cGU+PGNvbnRyaWJ1dG9ycz48YXV0aG9ycz48YXV0aG9yPkFyZ2VudGEs
IFAuIEEuPC9hdXRob3I+PGF1dGhvcj5LYXNzaW5nLCBNLjwvYXV0aG9yPjxhdXRob3I+VHJ1c2tp
bm92c2t5LCBBLiBNLjwvYXV0aG9yPjxhdXRob3I+U3ZlbmRzZW4sIEMuIEEuPC9hdXRob3I+PC9h
dXRob3JzPjwvY29udHJpYnV0b3JzPjxhdXRoLWFkZHJlc3M+RGVwYXJ0bWVudCBvZiBPYnN0ZXRy
aWNzIGFuZCBHeW5lY29sb2d5LCBUaGUgVW5pdmVyc2l0eSBvZiBNaW5uZXNvdGEsIDQyMCBEZWxh
d2FyZSBTdHJlZXQgU0UsIE1pbm5lYXBvbGlzLCBNTiA1NTQ1NSwgVVNBLiBhcmdlbnRhQHVtbi5l
ZHU8L2F1dGgtYWRkcmVzcz48dGl0bGVzPjx0aXRsZT5CYXJpYXRyaWMgc3VyZ2VyeSBhbmQgZW5k
b21ldHJpYWwgcGF0aG9sb2d5IGluIGFzeW1wdG9tYXRpYyBtb3JiaWRseSBvYmVzZSB3b21lbjog
YSBwcm9zcGVjdGl2ZSwgcGlsb3Qgc3R1ZHk8L3RpdGxlPjxzZWNvbmRhcnktdGl0bGU+QkpPRzwv
c2Vjb25kYXJ5LXRpdGxlPjwvdGl0bGVzPjxwZXJpb2RpY2FsPjxmdWxsLXRpdGxlPkJKT0c8L2Z1
bGwtdGl0bGU+PC9wZXJpb2RpY2FsPjxwYWdlcz43OTUtODAwPC9wYWdlcz48dm9sdW1lPjEyMDwv
dm9sdW1lPjxudW1iZXI+NzwvbnVtYmVyPjxlZGl0aW9uPjIwMTIvMTIvMTM8L2VkaXRpb24+PGtl
eXdvcmRzPjxrZXl3b3JkPkFkdWx0PC9rZXl3b3JkPjxrZXl3b3JkPipBc3ltcHRvbWF0aWMgRGlz
ZWFzZXMvZXBpZGVtaW9sb2d5PC9rZXl3b3JkPjxrZXl3b3JkPkJpb3BzeTwva2V5d29yZD48a2V5
d29yZD5FbmRvbWV0cmlhbCBIeXBlcnBsYXNpYS9lcGlkZW1pb2xvZ3kvKmV0aW9sb2d5L3BhdGhv
bG9neS9waHlzaW9wYXRob2xvZ3k8L2tleXdvcmQ+PGtleXdvcmQ+RW5kb21ldHJpdW0vcGF0aG9s
b2d5PC9rZXl3b3JkPjxrZXl3b3JkPkZlbWFsZTwva2V5d29yZD48a2V5d29yZD5Gb2xsb3ctVXAg
U3R1ZGllczwva2V5d29yZD48a2V5d29yZD4qR2FzdHJpYyBCeXBhc3M8L2tleXdvcmQ+PGtleXdv
cmQ+SHVtYW5zPC9rZXl3b3JkPjxrZXl3b3JkPk1pZGRsZSBBZ2VkPC9rZXl3b3JkPjxrZXl3b3Jk
Pk9iZXNpdHksIE1vcmJpZC9jb21wbGljYXRpb25zL3BoeXNpb3BhdGhvbG9neS8qc3VyZ2VyeTwv
a2V5d29yZD48a2V5d29yZD5QaWxvdCBQcm9qZWN0czwva2V5d29yZD48a2V5d29yZD5QcmV2YWxl
bmNlPC9rZXl3b3JkPjxrZXl3b3JkPlByb3NwZWN0aXZlIFN0dWRpZXM8L2tleXdvcmQ+PGtleXdv
cmQ+U2luZ2xlLUJsaW5kIE1ldGhvZDwva2V5d29yZD48a2V5d29yZD5UcmVhdG1lbnQgT3V0Y29t
ZTwva2V5d29yZD48a2V5d29yZD4qV2VpZ2h0IExvc3M8L2tleXdvcmQ+PC9rZXl3b3Jkcz48ZGF0
ZXM+PHllYXI+MjAxMzwveWVhcj48cHViLWRhdGVzPjxkYXRlPkp1bjwvZGF0ZT48L3B1Yi1kYXRl
cz48L2RhdGVzPjxpc2JuPjE0NzEtMDUyOCAoRWxlY3Ryb25pYykmI3hEOzE0NzAtMDMyOCAoTGlu
a2luZyk8L2lzYm4+PGFjY2Vzc2lvbi1udW0+MjMyMzE2MzI8L2FjY2Vzc2lvbi1udW0+PHVybHM+
PHJlbGF0ZWQtdXJscz48dXJsPmh0dHBzOi8vd3d3Lm5jYmkubmxtLm5paC5nb3YvcHVibWVkLzIz
MjMxNjMyPC91cmw+PHVybD5odHRwczovL29iZ3luLm9ubGluZWxpYnJhcnkud2lsZXkuY29tL2Rv
aS9wZGYvMTAuMTExMS8xNDcxLTA1MjguMTIxMDA8L3VybD48L3JlbGF0ZWQtdXJscz48L3VybHM+
PGVsZWN0cm9uaWMtcmVzb3VyY2UtbnVtPjEwLjExMTEvMTQ3MS0wNTI4LjEyMTAwPC9lbGVjdHJv
bmljLXJlc291cmNlLW51bT48L3JlY29yZD48L0NpdGU+PC9FbmROb3RlPgB=
</w:fldData>
        </w:fldChar>
      </w:r>
      <w:r w:rsidR="006979FF">
        <w:rPr>
          <w:color w:val="000000" w:themeColor="text1"/>
        </w:rPr>
        <w:instrText xml:space="preserve"> ADDIN EN.CITE </w:instrText>
      </w:r>
      <w:r w:rsidR="006979FF">
        <w:rPr>
          <w:color w:val="000000" w:themeColor="text1"/>
        </w:rPr>
        <w:fldChar w:fldCharType="begin">
          <w:fldData xml:space="preserve">PEVuZE5vdGU+PENpdGU+PEF1dGhvcj5BcmdlbnRhPC9BdXRob3I+PFllYXI+MjAxMzwvWWVhcj48
UmVjTnVtPjI8L1JlY051bT48RGlzcGxheVRleHQ+WzQ4XTwvRGlzcGxheVRleHQ+PHJlY29yZD48
cmVjLW51bWJlcj4yPC9yZWMtbnVtYmVyPjxmb3JlaWduLWtleXM+PGtleSBhcHA9IkVOIiBkYi1p
ZD0iZHZwMHR3ZXo1eDAwNTllZXNweHY1ZnhsZHZ6YWF2enJyejJlIiB0aW1lc3RhbXA9IjE1MjUy
MjY1ODMiPjI8L2tleT48L2ZvcmVpZ24ta2V5cz48cmVmLXR5cGUgbmFtZT0iSm91cm5hbCBBcnRp
Y2xlIj4xNzwvcmVmLXR5cGU+PGNvbnRyaWJ1dG9ycz48YXV0aG9ycz48YXV0aG9yPkFyZ2VudGEs
IFAuIEEuPC9hdXRob3I+PGF1dGhvcj5LYXNzaW5nLCBNLjwvYXV0aG9yPjxhdXRob3I+VHJ1c2tp
bm92c2t5LCBBLiBNLjwvYXV0aG9yPjxhdXRob3I+U3ZlbmRzZW4sIEMuIEEuPC9hdXRob3I+PC9h
dXRob3JzPjwvY29udHJpYnV0b3JzPjxhdXRoLWFkZHJlc3M+RGVwYXJ0bWVudCBvZiBPYnN0ZXRy
aWNzIGFuZCBHeW5lY29sb2d5LCBUaGUgVW5pdmVyc2l0eSBvZiBNaW5uZXNvdGEsIDQyMCBEZWxh
d2FyZSBTdHJlZXQgU0UsIE1pbm5lYXBvbGlzLCBNTiA1NTQ1NSwgVVNBLiBhcmdlbnRhQHVtbi5l
ZHU8L2F1dGgtYWRkcmVzcz48dGl0bGVzPjx0aXRsZT5CYXJpYXRyaWMgc3VyZ2VyeSBhbmQgZW5k
b21ldHJpYWwgcGF0aG9sb2d5IGluIGFzeW1wdG9tYXRpYyBtb3JiaWRseSBvYmVzZSB3b21lbjog
YSBwcm9zcGVjdGl2ZSwgcGlsb3Qgc3R1ZHk8L3RpdGxlPjxzZWNvbmRhcnktdGl0bGU+QkpPRzwv
c2Vjb25kYXJ5LXRpdGxlPjwvdGl0bGVzPjxwZXJpb2RpY2FsPjxmdWxsLXRpdGxlPkJKT0c8L2Z1
bGwtdGl0bGU+PC9wZXJpb2RpY2FsPjxwYWdlcz43OTUtODAwPC9wYWdlcz48dm9sdW1lPjEyMDwv
dm9sdW1lPjxudW1iZXI+NzwvbnVtYmVyPjxlZGl0aW9uPjIwMTIvMTIvMTM8L2VkaXRpb24+PGtl
eXdvcmRzPjxrZXl3b3JkPkFkdWx0PC9rZXl3b3JkPjxrZXl3b3JkPipBc3ltcHRvbWF0aWMgRGlz
ZWFzZXMvZXBpZGVtaW9sb2d5PC9rZXl3b3JkPjxrZXl3b3JkPkJpb3BzeTwva2V5d29yZD48a2V5
d29yZD5FbmRvbWV0cmlhbCBIeXBlcnBsYXNpYS9lcGlkZW1pb2xvZ3kvKmV0aW9sb2d5L3BhdGhv
bG9neS9waHlzaW9wYXRob2xvZ3k8L2tleXdvcmQ+PGtleXdvcmQ+RW5kb21ldHJpdW0vcGF0aG9s
b2d5PC9rZXl3b3JkPjxrZXl3b3JkPkZlbWFsZTwva2V5d29yZD48a2V5d29yZD5Gb2xsb3ctVXAg
U3R1ZGllczwva2V5d29yZD48a2V5d29yZD4qR2FzdHJpYyBCeXBhc3M8L2tleXdvcmQ+PGtleXdv
cmQ+SHVtYW5zPC9rZXl3b3JkPjxrZXl3b3JkPk1pZGRsZSBBZ2VkPC9rZXl3b3JkPjxrZXl3b3Jk
Pk9iZXNpdHksIE1vcmJpZC9jb21wbGljYXRpb25zL3BoeXNpb3BhdGhvbG9neS8qc3VyZ2VyeTwv
a2V5d29yZD48a2V5d29yZD5QaWxvdCBQcm9qZWN0czwva2V5d29yZD48a2V5d29yZD5QcmV2YWxl
bmNlPC9rZXl3b3JkPjxrZXl3b3JkPlByb3NwZWN0aXZlIFN0dWRpZXM8L2tleXdvcmQ+PGtleXdv
cmQ+U2luZ2xlLUJsaW5kIE1ldGhvZDwva2V5d29yZD48a2V5d29yZD5UcmVhdG1lbnQgT3V0Y29t
ZTwva2V5d29yZD48a2V5d29yZD4qV2VpZ2h0IExvc3M8L2tleXdvcmQ+PC9rZXl3b3Jkcz48ZGF0
ZXM+PHllYXI+MjAxMzwveWVhcj48cHViLWRhdGVzPjxkYXRlPkp1bjwvZGF0ZT48L3B1Yi1kYXRl
cz48L2RhdGVzPjxpc2JuPjE0NzEtMDUyOCAoRWxlY3Ryb25pYykmI3hEOzE0NzAtMDMyOCAoTGlu
a2luZyk8L2lzYm4+PGFjY2Vzc2lvbi1udW0+MjMyMzE2MzI8L2FjY2Vzc2lvbi1udW0+PHVybHM+
PHJlbGF0ZWQtdXJscz48dXJsPmh0dHBzOi8vd3d3Lm5jYmkubmxtLm5paC5nb3YvcHVibWVkLzIz
MjMxNjMyPC91cmw+PHVybD5odHRwczovL29iZ3luLm9ubGluZWxpYnJhcnkud2lsZXkuY29tL2Rv
aS9wZGYvMTAuMTExMS8xNDcxLTA1MjguMTIxMDA8L3VybD48L3JlbGF0ZWQtdXJscz48L3VybHM+
PGVsZWN0cm9uaWMtcmVzb3VyY2UtbnVtPjEwLjExMTEvMTQ3MS0wNTI4LjEyMTAwPC9lbGVjdHJv
bmljLXJlc291cmNlLW51bT48L3JlY29yZD48L0NpdGU+PC9FbmROb3RlPgB=
</w:fldData>
        </w:fldChar>
      </w:r>
      <w:r w:rsidR="006979FF">
        <w:rPr>
          <w:color w:val="000000" w:themeColor="text1"/>
        </w:rPr>
        <w:instrText xml:space="preserve"> ADDIN EN.CITE.DATA </w:instrText>
      </w:r>
      <w:r w:rsidR="006979FF">
        <w:rPr>
          <w:color w:val="000000" w:themeColor="text1"/>
        </w:rPr>
      </w:r>
      <w:r w:rsidR="006979FF">
        <w:rPr>
          <w:color w:val="000000" w:themeColor="text1"/>
        </w:rPr>
        <w:fldChar w:fldCharType="end"/>
      </w:r>
      <w:r>
        <w:rPr>
          <w:color w:val="000000" w:themeColor="text1"/>
        </w:rPr>
      </w:r>
      <w:r>
        <w:rPr>
          <w:color w:val="000000" w:themeColor="text1"/>
        </w:rPr>
        <w:fldChar w:fldCharType="separate"/>
      </w:r>
      <w:r w:rsidR="006979FF">
        <w:rPr>
          <w:noProof/>
          <w:color w:val="000000" w:themeColor="text1"/>
        </w:rPr>
        <w:t>[48]</w:t>
      </w:r>
      <w:r>
        <w:rPr>
          <w:color w:val="000000" w:themeColor="text1"/>
        </w:rPr>
        <w:fldChar w:fldCharType="end"/>
      </w:r>
      <w:r>
        <w:rPr>
          <w:color w:val="000000" w:themeColor="text1"/>
        </w:rPr>
        <w:t xml:space="preserve">, Virginia </w:t>
      </w:r>
      <w:r>
        <w:rPr>
          <w:color w:val="000000" w:themeColor="text1"/>
        </w:rPr>
        <w:fldChar w:fldCharType="begin">
          <w:fldData xml:space="preserve">PEVuZE5vdGU+PENpdGU+PEF1dGhvcj5Nb2Rlc2l0dDwvQXV0aG9yPjxZZWFyPjIwMTU8L1llYXI+
PFJlY051bT42PC9SZWNOdW0+PERpc3BsYXlUZXh0Pls0OV08L0Rpc3BsYXlUZXh0PjxyZWNvcmQ+
PHJlYy1udW1iZXI+NjwvcmVjLW51bWJlcj48Zm9yZWlnbi1rZXlzPjxrZXkgYXBwPSJFTiIgZGIt
aWQ9ImR2cDB0d2V6NXgwMDU5ZWVzcHh2NWZ4bGR2emFhdnpycnoyZSIgdGltZXN0YW1wPSIxNTI1
MjI2NTgzIj42PC9rZXk+PC9mb3JlaWduLWtleXM+PHJlZi10eXBlIG5hbWU9IkpvdXJuYWwgQXJ0
aWNsZSI+MTc8L3JlZi10eXBlPjxjb250cmlidXRvcnM+PGF1dGhvcnM+PGF1dGhvcj5Nb2Rlc2l0
dCwgUy4gQy48L2F1dGhvcj48YXV0aG9yPkhhbGxvd2VsbCwgUC4gVC48L2F1dGhvcj48YXV0aG9y
PlNsYWNrLURhdmlzLCBKLiBLLjwvYXV0aG9yPjxhdXRob3I+TWljaGFsZWssIFIuIEQuPC9hdXRo
b3I+PGF1dGhvcj5BdGtpbnMsIEsuIEEuPC9hdXRob3I+PGF1dGhvcj5LZWxsZXksIFMuIEwuPC9h
dXRob3I+PGF1dGhvcj5BcmFwb3ZpYywgUy48L2F1dGhvcj48YXV0aG9yPlNodXBuaWssIE0uIEEu
PC9hdXRob3I+PGF1dGhvcj5Ib2VobiwgSy48L2F1dGhvcj48L2F1dGhvcnM+PC9jb250cmlidXRv
cnM+PGF1dGgtYWRkcmVzcz5HeW5lY29sb2dpYyBPbmNvbG9neSBEaXZpc2lvbiwgVW5pdmVyc2l0
eSBvZiBWaXJnaW5pYSBTY2hvb2wgb2YgTWVkaWNpbmUsIENoYXJsb3R0ZXN2aWxsZSwgVkEsIFVu
aXRlZCBTdGF0ZXMuJiN4RDtEZXBhcnRtZW50IG9mIFN1cmdlcnksIFVuaXZlcnNpdHkgb2YgVmly
Z2luaWEgU2Nob29sIG9mIE1lZGljaW5lLCBDaGFybG90dGVzdmlsbGUsIFZBLCBVbml0ZWQgU3Rh
dGVzLiYjeEQ7RGVwYXJ0bWVudCBvZiBNaWNyb2Jpb2xvZ3ksIEltbXVub2xvZ3kgYW5kIENhbmNl
ciBCaW9sb2d5LCBVbml2ZXJzaXR5IG9mIFZpcmdpbmlhIFNjaG9vbCBvZiBNZWRpY2luZSwgQ2hh
cmxvdHRlc3ZpbGxlLCBWQSwgVW5pdGVkIFN0YXRlcy4mI3hEO01ldGFib2xvbiwgSW5jLiwgRHVy
aGFtLCBOQywgVW5pdGVkIFN0YXRlcy4mI3hEO0RlcGFydG1lbnQgb2YgUGF0aG9sb2d5LCBVbml2
ZXJzaXR5IG9mIFZpcmdpbmlhIFNjaG9vbCBvZiBNZWRpY2luZSwgQ2hhcmxvdHRlc3ZpbGxlLCBW
QSwgVW5pdGVkIFN0YXRlcy4mI3hEO0NvbGxlZ2Ugb2YgQXJ0cyBhbmQgU2NpZW5jZXMsIFVuaXZl
cnNpdHkgb2YgVmlyZ2luaWEsIENoYXJsb3R0ZXN2aWxsZSwgVkEsIFVuaXRlZCBTdGF0ZXMuJiN4
RDtFbmRvY3Jpbm9sb2d5IERpdmlzaW9uLCBVbml2ZXJzaXR5IG9mIFZpcmdpbmlhIFNjaG9vbCBv
ZiBNZWRpY2luZSwgQ2hhcmxvdHRlc3ZpbGxlLCBWQSwgVW5pdGVkIFN0YXRlcy4mI3hEO0RlcGFy
dG1lbnQgb2YgUGhhcm1hY29sb2d5LCBVbml2ZXJzaXR5IG9mIFZpcmdpbmlhIFNjaG9vbCBvZiBN
ZWRpY2luZSwgQ2hhcmxvdHRlc3ZpbGxlLCBWQSwgVW5pdGVkIFN0YXRlczsgU2Nob29sIG9mIEJB
QlMsIFVuaXZlcnNpdHkgb2YgTmV3IFNvdXRoIFdhbGVzLCBTeWRuZXksIEF1c3RyYWxpYS48L2F1
dGgtYWRkcmVzcz48dGl0bGVzPjx0aXRsZT5Xb21lbiBhdCBleHRyZW1lIHJpc2sgZm9yIG9iZXNp
dHktcmVsYXRlZCBjYXJjaW5vZ2VuZXNpczogQmFzZWxpbmUgZW5kb21ldHJpYWwgcGF0aG9sb2d5
IGFuZCBpbXBhY3Qgb2YgYmFyaWF0cmljIHN1cmdlcnkgb24gd2VpZ2h0LCBtZXRhYm9saWMgcHJv
ZmlsZXMgYW5kIHF1YWxpdHkgb2YgbGlmZTwvdGl0bGU+PHNlY29uZGFyeS10aXRsZT5HeW5lY29s
IE9uY29sPC9zZWNvbmRhcnktdGl0bGU+PC90aXRsZXM+PHBlcmlvZGljYWw+PGZ1bGwtdGl0bGU+
R3luZWNvbCBPbmNvbDwvZnVsbC10aXRsZT48L3BlcmlvZGljYWw+PHBhZ2VzPjIzOC00NTwvcGFn
ZXM+PHZvbHVtZT4xMzg8L3ZvbHVtZT48bnVtYmVyPjI8L251bWJlcj48ZWRpdGlvbj4yMDE1LzA1
LzI4PC9lZGl0aW9uPjxrZXl3b3Jkcz48a2V5d29yZD5BZHVsdDwva2V5d29yZD48a2V5d29yZD5B
Z2VkPC9rZXl3b3JkPjxrZXl3b3JkPipCYXJpYXRyaWMgU3VyZ2VyeTwva2V5d29yZD48a2V5d29y
ZD5Cb2R5IFdlaWdodDwva2V5d29yZD48a2V5d29yZD5DYXJjaW5vZ2VuZXNpcy9tZXRhYm9saXNt
LypwYXRob2xvZ3k8L2tleXdvcmQ+PGtleXdvcmQ+RW5kb21ldHJpYWwgSHlwZXJwbGFzaWEvKnBh
dGhvbG9neTwva2V5d29yZD48a2V5d29yZD5FbmRvbWV0cmlhbCBOZW9wbGFzbXMvbWV0YWJvbGlz
bS9wYXRob2xvZ3kvcHJldmVudGlvbiAmYW1wOyBjb250cm9sPC9rZXl3b3JkPjxrZXl3b3JkPkVu
ZG9tZXRyaXVtL21ldGFib2xpc20vKnBhdGhvbG9neTwva2V5d29yZD48a2V5d29yZD5GZW1hbGU8
L2tleXdvcmQ+PGtleXdvcmQ+R2x1Y29zZS9tZXRhYm9saXNtPC9rZXl3b3JkPjxrZXl3b3JkPkh1
bWFuczwva2V5d29yZD48a2V5d29yZD5MaXBpZCBNZXRhYm9saXNtPC9rZXl3b3JkPjxrZXl3b3Jk
Pk1pZGRsZSBBZ2VkPC9rZXl3b3JkPjxrZXl3b3JkPk9iZXNpdHkvbWV0YWJvbGlzbS8qcGF0aG9s
b2d5LypzdXJnZXJ5PC9rZXl3b3JkPjxrZXl3b3JkPlF1YWxpdHkgb2YgTGlmZTwva2V5d29yZD48
a2V5d29yZD5Zb3VuZyBBZHVsdDwva2V5d29yZD48a2V5d29yZD5CYXJpYXRyaWMgc3VyZ2VyeTwv
a2V5d29yZD48a2V5d29yZD5FbmRvbWV0cmlhbCBoeXBlcnBsYXNpYTwva2V5d29yZD48a2V5d29y
ZD5NZXRhYm9sb21pY3M8L2tleXdvcmQ+PGtleXdvcmQ+TW9yYmlkIG9iZXNpdHk8L2tleXdvcmQ+
PGtleXdvcmQ+UW9sPC9rZXl3b3JkPjwva2V5d29yZHM+PGRhdGVzPjx5ZWFyPjIwMTU8L3llYXI+
PHB1Yi1kYXRlcz48ZGF0ZT5BdWc8L2RhdGU+PC9wdWItZGF0ZXM+PC9kYXRlcz48aXNibj4xMDk1
LTY4NTkgKEVsZWN0cm9uaWMpJiN4RDswMDkwLTgyNTggKExpbmtpbmcpPC9pc2JuPjxhY2Nlc3Np
b24tbnVtPjI2MDEzNjk2PC9hY2Nlc3Npb24tbnVtPjx1cmxzPjxyZWxhdGVkLXVybHM+PHVybD5o
dHRwczovL3d3dy5uY2JpLm5sbS5uaWguZ292L3B1Ym1lZC8yNjAxMzY5NjwvdXJsPjx1cmw+aHR0
cHM6Ly93d3cuZ3luZWNvbG9naWNvbmNvbG9neS1vbmxpbmUubmV0L2FydGljbGUvUzAwOTAtODI1
OCgxNSkwMDkzMy02L2Z1bGx0ZXh0PC91cmw+PC9yZWxhdGVkLXVybHM+PC91cmxzPjxlbGVjdHJv
bmljLXJlc291cmNlLW51bT4xMC4xMDE2L2oueWd5bm8uMjAxNS4wNS4wMTU8L2VsZWN0cm9uaWMt
cmVzb3VyY2UtbnVtPjwvcmVjb3JkPjwvQ2l0ZT48L0VuZE5vdGU+AG==
</w:fldData>
        </w:fldChar>
      </w:r>
      <w:r w:rsidR="006979FF">
        <w:rPr>
          <w:color w:val="000000" w:themeColor="text1"/>
        </w:rPr>
        <w:instrText xml:space="preserve"> ADDIN EN.CITE </w:instrText>
      </w:r>
      <w:r w:rsidR="006979FF">
        <w:rPr>
          <w:color w:val="000000" w:themeColor="text1"/>
        </w:rPr>
        <w:fldChar w:fldCharType="begin">
          <w:fldData xml:space="preserve">PEVuZE5vdGU+PENpdGU+PEF1dGhvcj5Nb2Rlc2l0dDwvQXV0aG9yPjxZZWFyPjIwMTU8L1llYXI+
PFJlY051bT42PC9SZWNOdW0+PERpc3BsYXlUZXh0Pls0OV08L0Rpc3BsYXlUZXh0PjxyZWNvcmQ+
PHJlYy1udW1iZXI+NjwvcmVjLW51bWJlcj48Zm9yZWlnbi1rZXlzPjxrZXkgYXBwPSJFTiIgZGIt
aWQ9ImR2cDB0d2V6NXgwMDU5ZWVzcHh2NWZ4bGR2emFhdnpycnoyZSIgdGltZXN0YW1wPSIxNTI1
MjI2NTgzIj42PC9rZXk+PC9mb3JlaWduLWtleXM+PHJlZi10eXBlIG5hbWU9IkpvdXJuYWwgQXJ0
aWNsZSI+MTc8L3JlZi10eXBlPjxjb250cmlidXRvcnM+PGF1dGhvcnM+PGF1dGhvcj5Nb2Rlc2l0
dCwgUy4gQy48L2F1dGhvcj48YXV0aG9yPkhhbGxvd2VsbCwgUC4gVC48L2F1dGhvcj48YXV0aG9y
PlNsYWNrLURhdmlzLCBKLiBLLjwvYXV0aG9yPjxhdXRob3I+TWljaGFsZWssIFIuIEQuPC9hdXRo
b3I+PGF1dGhvcj5BdGtpbnMsIEsuIEEuPC9hdXRob3I+PGF1dGhvcj5LZWxsZXksIFMuIEwuPC9h
dXRob3I+PGF1dGhvcj5BcmFwb3ZpYywgUy48L2F1dGhvcj48YXV0aG9yPlNodXBuaWssIE0uIEEu
PC9hdXRob3I+PGF1dGhvcj5Ib2VobiwgSy48L2F1dGhvcj48L2F1dGhvcnM+PC9jb250cmlidXRv
cnM+PGF1dGgtYWRkcmVzcz5HeW5lY29sb2dpYyBPbmNvbG9neSBEaXZpc2lvbiwgVW5pdmVyc2l0
eSBvZiBWaXJnaW5pYSBTY2hvb2wgb2YgTWVkaWNpbmUsIENoYXJsb3R0ZXN2aWxsZSwgVkEsIFVu
aXRlZCBTdGF0ZXMuJiN4RDtEZXBhcnRtZW50IG9mIFN1cmdlcnksIFVuaXZlcnNpdHkgb2YgVmly
Z2luaWEgU2Nob29sIG9mIE1lZGljaW5lLCBDaGFybG90dGVzdmlsbGUsIFZBLCBVbml0ZWQgU3Rh
dGVzLiYjeEQ7RGVwYXJ0bWVudCBvZiBNaWNyb2Jpb2xvZ3ksIEltbXVub2xvZ3kgYW5kIENhbmNl
ciBCaW9sb2d5LCBVbml2ZXJzaXR5IG9mIFZpcmdpbmlhIFNjaG9vbCBvZiBNZWRpY2luZSwgQ2hh
cmxvdHRlc3ZpbGxlLCBWQSwgVW5pdGVkIFN0YXRlcy4mI3hEO01ldGFib2xvbiwgSW5jLiwgRHVy
aGFtLCBOQywgVW5pdGVkIFN0YXRlcy4mI3hEO0RlcGFydG1lbnQgb2YgUGF0aG9sb2d5LCBVbml2
ZXJzaXR5IG9mIFZpcmdpbmlhIFNjaG9vbCBvZiBNZWRpY2luZSwgQ2hhcmxvdHRlc3ZpbGxlLCBW
QSwgVW5pdGVkIFN0YXRlcy4mI3hEO0NvbGxlZ2Ugb2YgQXJ0cyBhbmQgU2NpZW5jZXMsIFVuaXZl
cnNpdHkgb2YgVmlyZ2luaWEsIENoYXJsb3R0ZXN2aWxsZSwgVkEsIFVuaXRlZCBTdGF0ZXMuJiN4
RDtFbmRvY3Jpbm9sb2d5IERpdmlzaW9uLCBVbml2ZXJzaXR5IG9mIFZpcmdpbmlhIFNjaG9vbCBv
ZiBNZWRpY2luZSwgQ2hhcmxvdHRlc3ZpbGxlLCBWQSwgVW5pdGVkIFN0YXRlcy4mI3hEO0RlcGFy
dG1lbnQgb2YgUGhhcm1hY29sb2d5LCBVbml2ZXJzaXR5IG9mIFZpcmdpbmlhIFNjaG9vbCBvZiBN
ZWRpY2luZSwgQ2hhcmxvdHRlc3ZpbGxlLCBWQSwgVW5pdGVkIFN0YXRlczsgU2Nob29sIG9mIEJB
QlMsIFVuaXZlcnNpdHkgb2YgTmV3IFNvdXRoIFdhbGVzLCBTeWRuZXksIEF1c3RyYWxpYS48L2F1
dGgtYWRkcmVzcz48dGl0bGVzPjx0aXRsZT5Xb21lbiBhdCBleHRyZW1lIHJpc2sgZm9yIG9iZXNp
dHktcmVsYXRlZCBjYXJjaW5vZ2VuZXNpczogQmFzZWxpbmUgZW5kb21ldHJpYWwgcGF0aG9sb2d5
IGFuZCBpbXBhY3Qgb2YgYmFyaWF0cmljIHN1cmdlcnkgb24gd2VpZ2h0LCBtZXRhYm9saWMgcHJv
ZmlsZXMgYW5kIHF1YWxpdHkgb2YgbGlmZTwvdGl0bGU+PHNlY29uZGFyeS10aXRsZT5HeW5lY29s
IE9uY29sPC9zZWNvbmRhcnktdGl0bGU+PC90aXRsZXM+PHBlcmlvZGljYWw+PGZ1bGwtdGl0bGU+
R3luZWNvbCBPbmNvbDwvZnVsbC10aXRsZT48L3BlcmlvZGljYWw+PHBhZ2VzPjIzOC00NTwvcGFn
ZXM+PHZvbHVtZT4xMzg8L3ZvbHVtZT48bnVtYmVyPjI8L251bWJlcj48ZWRpdGlvbj4yMDE1LzA1
LzI4PC9lZGl0aW9uPjxrZXl3b3Jkcz48a2V5d29yZD5BZHVsdDwva2V5d29yZD48a2V5d29yZD5B
Z2VkPC9rZXl3b3JkPjxrZXl3b3JkPipCYXJpYXRyaWMgU3VyZ2VyeTwva2V5d29yZD48a2V5d29y
ZD5Cb2R5IFdlaWdodDwva2V5d29yZD48a2V5d29yZD5DYXJjaW5vZ2VuZXNpcy9tZXRhYm9saXNt
LypwYXRob2xvZ3k8L2tleXdvcmQ+PGtleXdvcmQ+RW5kb21ldHJpYWwgSHlwZXJwbGFzaWEvKnBh
dGhvbG9neTwva2V5d29yZD48a2V5d29yZD5FbmRvbWV0cmlhbCBOZW9wbGFzbXMvbWV0YWJvbGlz
bS9wYXRob2xvZ3kvcHJldmVudGlvbiAmYW1wOyBjb250cm9sPC9rZXl3b3JkPjxrZXl3b3JkPkVu
ZG9tZXRyaXVtL21ldGFib2xpc20vKnBhdGhvbG9neTwva2V5d29yZD48a2V5d29yZD5GZW1hbGU8
L2tleXdvcmQ+PGtleXdvcmQ+R2x1Y29zZS9tZXRhYm9saXNtPC9rZXl3b3JkPjxrZXl3b3JkPkh1
bWFuczwva2V5d29yZD48a2V5d29yZD5MaXBpZCBNZXRhYm9saXNtPC9rZXl3b3JkPjxrZXl3b3Jk
Pk1pZGRsZSBBZ2VkPC9rZXl3b3JkPjxrZXl3b3JkPk9iZXNpdHkvbWV0YWJvbGlzbS8qcGF0aG9s
b2d5LypzdXJnZXJ5PC9rZXl3b3JkPjxrZXl3b3JkPlF1YWxpdHkgb2YgTGlmZTwva2V5d29yZD48
a2V5d29yZD5Zb3VuZyBBZHVsdDwva2V5d29yZD48a2V5d29yZD5CYXJpYXRyaWMgc3VyZ2VyeTwv
a2V5d29yZD48a2V5d29yZD5FbmRvbWV0cmlhbCBoeXBlcnBsYXNpYTwva2V5d29yZD48a2V5d29y
ZD5NZXRhYm9sb21pY3M8L2tleXdvcmQ+PGtleXdvcmQ+TW9yYmlkIG9iZXNpdHk8L2tleXdvcmQ+
PGtleXdvcmQ+UW9sPC9rZXl3b3JkPjwva2V5d29yZHM+PGRhdGVzPjx5ZWFyPjIwMTU8L3llYXI+
PHB1Yi1kYXRlcz48ZGF0ZT5BdWc8L2RhdGU+PC9wdWItZGF0ZXM+PC9kYXRlcz48aXNibj4xMDk1
LTY4NTkgKEVsZWN0cm9uaWMpJiN4RDswMDkwLTgyNTggKExpbmtpbmcpPC9pc2JuPjxhY2Nlc3Np
b24tbnVtPjI2MDEzNjk2PC9hY2Nlc3Npb24tbnVtPjx1cmxzPjxyZWxhdGVkLXVybHM+PHVybD5o
dHRwczovL3d3dy5uY2JpLm5sbS5uaWguZ292L3B1Ym1lZC8yNjAxMzY5NjwvdXJsPjx1cmw+aHR0
cHM6Ly93d3cuZ3luZWNvbG9naWNvbmNvbG9neS1vbmxpbmUubmV0L2FydGljbGUvUzAwOTAtODI1
OCgxNSkwMDkzMy02L2Z1bGx0ZXh0PC91cmw+PC9yZWxhdGVkLXVybHM+PC91cmxzPjxlbGVjdHJv
bmljLXJlc291cmNlLW51bT4xMC4xMDE2L2oueWd5bm8uMjAxNS4wNS4wMTU8L2VsZWN0cm9uaWMt
cmVzb3VyY2UtbnVtPjwvcmVjb3JkPjwvQ2l0ZT48L0VuZE5vdGU+AG==
</w:fldData>
        </w:fldChar>
      </w:r>
      <w:r w:rsidR="006979FF">
        <w:rPr>
          <w:color w:val="000000" w:themeColor="text1"/>
        </w:rPr>
        <w:instrText xml:space="preserve"> ADDIN EN.CITE.DATA </w:instrText>
      </w:r>
      <w:r w:rsidR="006979FF">
        <w:rPr>
          <w:color w:val="000000" w:themeColor="text1"/>
        </w:rPr>
      </w:r>
      <w:r w:rsidR="006979FF">
        <w:rPr>
          <w:color w:val="000000" w:themeColor="text1"/>
        </w:rPr>
        <w:fldChar w:fldCharType="end"/>
      </w:r>
      <w:r>
        <w:rPr>
          <w:color w:val="000000" w:themeColor="text1"/>
        </w:rPr>
      </w:r>
      <w:r>
        <w:rPr>
          <w:color w:val="000000" w:themeColor="text1"/>
        </w:rPr>
        <w:fldChar w:fldCharType="separate"/>
      </w:r>
      <w:r w:rsidR="006979FF">
        <w:rPr>
          <w:noProof/>
          <w:color w:val="000000" w:themeColor="text1"/>
        </w:rPr>
        <w:t>[49]</w:t>
      </w:r>
      <w:r>
        <w:rPr>
          <w:color w:val="000000" w:themeColor="text1"/>
        </w:rPr>
        <w:fldChar w:fldCharType="end"/>
      </w:r>
      <w:r>
        <w:rPr>
          <w:color w:val="000000" w:themeColor="text1"/>
        </w:rPr>
        <w:t xml:space="preserve"> and</w:t>
      </w:r>
      <w:r w:rsidRPr="00531644">
        <w:rPr>
          <w:color w:val="000000" w:themeColor="text1"/>
        </w:rPr>
        <w:t xml:space="preserve"> </w:t>
      </w:r>
      <w:r>
        <w:rPr>
          <w:color w:val="000000" w:themeColor="text1"/>
        </w:rPr>
        <w:t xml:space="preserve">Pennsylvania </w:t>
      </w:r>
      <w:r>
        <w:rPr>
          <w:color w:val="000000" w:themeColor="text1"/>
        </w:rPr>
        <w:fldChar w:fldCharType="begin">
          <w:fldData xml:space="preserve">PEVuZE5vdGU+PENpdGU+PEF1dGhvcj5LYWl5cmx5a3l6eTwvQXV0aG9yPjxZZWFyPjIwMTU8L1ll
YXI+PFJlY051bT40PC9SZWNOdW0+PERpc3BsYXlUZXh0Pls0Nl08L0Rpc3BsYXlUZXh0PjxyZWNv
cmQ+PHJlYy1udW1iZXI+NDwvcmVjLW51bWJlcj48Zm9yZWlnbi1rZXlzPjxrZXkgYXBwPSJFTiIg
ZGItaWQ9ImR2cDB0d2V6NXgwMDU5ZWVzcHh2NWZ4bGR2emFhdnpycnoyZSIgdGltZXN0YW1wPSIx
NTI1MjI2NTgzIj40PC9rZXk+PC9mb3JlaWduLWtleXM+PHJlZi10eXBlIG5hbWU9IkpvdXJuYWwg
QXJ0aWNsZSI+MTc8L3JlZi10eXBlPjxjb250cmlidXRvcnM+PGF1dGhvcnM+PGF1dGhvcj5LYWl5
cmx5a3l6eSwgQS48L2F1dGhvcj48YXV0aG9yPkZyZWVzZSwgSy4gRS48L2F1dGhvcj48YXV0aG9y
PkVsaXNoYWV2LCBFLjwvYXV0aG9yPjxhdXRob3I+Qm92YmplcmcsIEQuIEguPC9hdXRob3I+PGF1
dGhvcj5SYW1hbmF0aGFuLCBSLjwvYXV0aG9yPjxhdXRob3I+SGFtYWQsIEcuIEcuPC9hdXRob3I+
PGF1dGhvcj5NY0Nsb3NrZXksIEMuPC9hdXRob3I+PGF1dGhvcj5BbHRob3VzZSwgQS4gRC48L2F1
dGhvcj48YXV0aG9yPkh1YW5nLCBNLjwvYXV0aG9yPjxhdXRob3I+RWR3YXJkcywgUi4gUC48L2F1
dGhvcj48YXV0aG9yPkxpbmtvdiwgRi48L2F1dGhvcj48L2F1dGhvcnM+PC9jb250cmlidXRvcnM+
PGF1dGgtYWRkcmVzcz5DZW50ZXIgZm9yIExpZmUgU2NpZW5jZXMsIE5hemFyYmF5ZXYgVW5pdmVy
c2l0eSwgQXN0YW5hLCBLYXpha2hzdGFuLiYjeEQ7RGVwYXJ0bWVudCBvZiBFcGlkZW1pb2xvZ3ks
IFVuaXZlcnNpdHkgb2YgUGl0dHNidXJnaCBHcmFkdWF0ZSBTY2hvb2wgb2YgUHVibGljIEhlYWx0
aCwgUGl0dHNidXJnaCwgUEE7IERlcGFydG1lbnQgb2YgT2JzdGV0cmljcywgR3luZWNvbG9neSAm
YW1wOyBSZXByb2R1Y3RpdmUgU2NpZW5jZXMsIE1hZ2VlLVdvbWVucyBSZXNlYXJjaCBJbnN0aXR1
dGUsIFBpdHRzYnVyZ2gsIFBBLiYjeEQ7RGVwYXJ0bWVudCBvZiBQYXRob2xvZ3ksIE1hZ2VlLVdv
bWVucyBIb3NwaXRhbCwgUGl0dHNidXJnaCwgUEEuJiN4RDtVbml2ZXJzaXR5IG9mIFBpdHRzYnVy
Z2ggQ2FuY2VyIEluc3RpdHV0ZSwgUGl0dHNidXJnaCwgUEEuJiN4RDtEaXZpc2lvbiBvZiBHZW5l
cmFsIFN1cmdlcnksIE1hZ2VlLVdvbWVucyBIb3NwaXRhbCBvZiBVbml2ZXJzaXR5IG9mIFBpdHRz
YnVyZ2ggTWVkaWNhbCBDZW50ZXIsIFBpdHRzYnVyZ2gsIFBBLiYjeEQ7RGVwYXJ0bWVudCBvZiBP
YnN0ZXRyaWNzLCBHeW5lY29sb2d5ICZhbXA7IFJlcHJvZHVjdGl2ZSBTY2llbmNlcywgTWFnZWUt
V29tZW5zIFJlc2VhcmNoIEluc3RpdHV0ZSwgUGl0dHNidXJnaCwgUEEuJiN4RDtEZXBhcnRtZW50
IG9mIEVwaWRlbWlvbG9neSwgVW5pdmVyc2l0eSBvZiBQaXR0c2J1cmdoIEdyYWR1YXRlIFNjaG9v
bCBvZiBQdWJsaWMgSGVhbHRoLCBQaXR0c2J1cmdoLCBQQTsgRGVwYXJ0bWVudCBvZiBPYnN0ZXRy
aWNzLCBHeW5lY29sb2d5ICZhbXA7IFJlcHJvZHVjdGl2ZSBTY2llbmNlcywgTWFnZWUtV29tZW5z
IFJlc2VhcmNoIEluc3RpdHV0ZSwgUGl0dHNidXJnaCwgUEEuIEVsZWN0cm9uaWMgYWRkcmVzczog
bGlua2Z5QG1haWwubWFnZWUuZWR1LjwvYXV0aC1hZGRyZXNzPjx0aXRsZXM+PHRpdGxlPkVuZG9t
ZXRyaWFsIGhpc3RvbG9neSBpbiBzZXZlcmVseSBvYmVzZSBiYXJpYXRyaWMgc3VyZ2VyeSBjYW5k
aWRhdGVzOiBhbiBleHBsb3JhdG9yeSBhbmFseXNpczwvdGl0bGU+PHNlY29uZGFyeS10aXRsZT5T
dXJnIE9iZXMgUmVsYXQgRGlzPC9zZWNvbmRhcnktdGl0bGU+PC90aXRsZXM+PHBlcmlvZGljYWw+
PGZ1bGwtdGl0bGU+U3VyZyBPYmVzIFJlbGF0IERpczwvZnVsbC10aXRsZT48L3BlcmlvZGljYWw+
PHBhZ2VzPjY1My04PC9wYWdlcz48dm9sdW1lPjExPC92b2x1bWU+PG51bWJlcj4zPC9udW1iZXI+
PGVkaXRpb24+MjAxNS8wMy8zMTwvZWRpdGlvbj48a2V5d29yZHM+PGtleXdvcmQ+QWR1bHQ8L2tl
eXdvcmQ+PGtleXdvcmQ+KkJhcmlhdHJpYyBTdXJnZXJ5PC9rZXl3b3JkPjxrZXl3b3JkPkJpb3Bz
eTwva2V5d29yZD48a2V5d29yZD5Cb2R5IE1hc3MgSW5kZXg8L2tleXdvcmQ+PGtleXdvcmQ+RW5k
b21ldHJpYWwgSHlwZXJwbGFzaWEvKmRpYWdub3Npcy9lcGlkZW1pb2xvZ3kvZXRpb2xvZ3k8L2tl
eXdvcmQ+PGtleXdvcmQ+RW5kb21ldHJpdW0vKnBhdGhvbG9neTwva2V5d29yZD48a2V5d29yZD5G
ZW1hbGU8L2tleXdvcmQ+PGtleXdvcmQ+SHVtYW5zPC9rZXl3b3JkPjxrZXl3b3JkPk1pZGRsZSBB
Z2VkPC9rZXl3b3JkPjxrZXl3b3JkPk9iZXNpdHksIE1vcmJpZC9jb21wbGljYXRpb25zLypzdXJn
ZXJ5PC9rZXl3b3JkPjxrZXl3b3JkPlByZXZhbGVuY2U8L2tleXdvcmQ+PGtleXdvcmQ+UmlzayBG
YWN0b3JzPC9rZXl3b3JkPjxrZXl3b3JkPlRhaXdhbi9lcGlkZW1pb2xvZ3k8L2tleXdvcmQ+PGtl
eXdvcmQ+QmFyaWF0cmljIHN1cmdlcnk8L2tleXdvcmQ+PGtleXdvcmQ+RW5kb21ldHJpYWwgY2Fu
Y2VyPC9rZXl3b3JkPjxrZXl3b3JkPkVuZG9tZXRyaWFsIGh5cGVycGxhc2lhPC9rZXl3b3JkPjxr
ZXl3b3JkPkVuZG9tZXRyaWFsIHBvbHlwczwva2V5d29yZD48a2V5d29yZD5PYmVzaXR5PC9rZXl3
b3JkPjxrZXl3b3JkPlBpcGVsbGUgc2FtcGxpbmc8L2tleXdvcmQ+PC9rZXl3b3Jkcz48ZGF0ZXM+
PHllYXI+MjAxNTwveWVhcj48cHViLWRhdGVzPjxkYXRlPk1heS1KdW48L2RhdGU+PC9wdWItZGF0
ZXM+PC9kYXRlcz48aXNibj4xODc4LTc1MzMgKEVsZWN0cm9uaWMpJiN4RDsxNTUwLTcyODkgKExp
bmtpbmcpPC9pc2JuPjxhY2Nlc3Npb24tbnVtPjI1ODIwMDc5PC9hY2Nlc3Npb24tbnVtPjx1cmxz
PjxyZWxhdGVkLXVybHM+PHVybD5odHRwczovL3d3dy5uY2JpLm5sbS5uaWguZ292L3B1Ym1lZC8y
NTgyMDA3OTwvdXJsPjx1cmw+aHR0cHM6Ly93d3cuc29hcmQub3JnL2FydGljbGUvUzE1NTAtNzI4
OSgxNCkwMDQ5Mi00L2Z1bGx0ZXh0PC91cmw+PC9yZWxhdGVkLXVybHM+PC91cmxzPjxlbGVjdHJv
bmljLXJlc291cmNlLW51bT4xMC4xMDE2L2ouc29hcmQuMjAxNC4xMi4wMTA8L2VsZWN0cm9uaWMt
cmVzb3VyY2UtbnVtPjwvcmVjb3JkPjwvQ2l0ZT48L0VuZE5vdGU+AG==
</w:fldData>
        </w:fldChar>
      </w:r>
      <w:r w:rsidR="006979FF">
        <w:rPr>
          <w:color w:val="000000" w:themeColor="text1"/>
        </w:rPr>
        <w:instrText xml:space="preserve"> ADDIN EN.CITE </w:instrText>
      </w:r>
      <w:r w:rsidR="006979FF">
        <w:rPr>
          <w:color w:val="000000" w:themeColor="text1"/>
        </w:rPr>
        <w:fldChar w:fldCharType="begin">
          <w:fldData xml:space="preserve">PEVuZE5vdGU+PENpdGU+PEF1dGhvcj5LYWl5cmx5a3l6eTwvQXV0aG9yPjxZZWFyPjIwMTU8L1ll
YXI+PFJlY051bT40PC9SZWNOdW0+PERpc3BsYXlUZXh0Pls0Nl08L0Rpc3BsYXlUZXh0PjxyZWNv
cmQ+PHJlYy1udW1iZXI+NDwvcmVjLW51bWJlcj48Zm9yZWlnbi1rZXlzPjxrZXkgYXBwPSJFTiIg
ZGItaWQ9ImR2cDB0d2V6NXgwMDU5ZWVzcHh2NWZ4bGR2emFhdnpycnoyZSIgdGltZXN0YW1wPSIx
NTI1MjI2NTgzIj40PC9rZXk+PC9mb3JlaWduLWtleXM+PHJlZi10eXBlIG5hbWU9IkpvdXJuYWwg
QXJ0aWNsZSI+MTc8L3JlZi10eXBlPjxjb250cmlidXRvcnM+PGF1dGhvcnM+PGF1dGhvcj5LYWl5
cmx5a3l6eSwgQS48L2F1dGhvcj48YXV0aG9yPkZyZWVzZSwgSy4gRS48L2F1dGhvcj48YXV0aG9y
PkVsaXNoYWV2LCBFLjwvYXV0aG9yPjxhdXRob3I+Qm92YmplcmcsIEQuIEguPC9hdXRob3I+PGF1
dGhvcj5SYW1hbmF0aGFuLCBSLjwvYXV0aG9yPjxhdXRob3I+SGFtYWQsIEcuIEcuPC9hdXRob3I+
PGF1dGhvcj5NY0Nsb3NrZXksIEMuPC9hdXRob3I+PGF1dGhvcj5BbHRob3VzZSwgQS4gRC48L2F1
dGhvcj48YXV0aG9yPkh1YW5nLCBNLjwvYXV0aG9yPjxhdXRob3I+RWR3YXJkcywgUi4gUC48L2F1
dGhvcj48YXV0aG9yPkxpbmtvdiwgRi48L2F1dGhvcj48L2F1dGhvcnM+PC9jb250cmlidXRvcnM+
PGF1dGgtYWRkcmVzcz5DZW50ZXIgZm9yIExpZmUgU2NpZW5jZXMsIE5hemFyYmF5ZXYgVW5pdmVy
c2l0eSwgQXN0YW5hLCBLYXpha2hzdGFuLiYjeEQ7RGVwYXJ0bWVudCBvZiBFcGlkZW1pb2xvZ3ks
IFVuaXZlcnNpdHkgb2YgUGl0dHNidXJnaCBHcmFkdWF0ZSBTY2hvb2wgb2YgUHVibGljIEhlYWx0
aCwgUGl0dHNidXJnaCwgUEE7IERlcGFydG1lbnQgb2YgT2JzdGV0cmljcywgR3luZWNvbG9neSAm
YW1wOyBSZXByb2R1Y3RpdmUgU2NpZW5jZXMsIE1hZ2VlLVdvbWVucyBSZXNlYXJjaCBJbnN0aXR1
dGUsIFBpdHRzYnVyZ2gsIFBBLiYjeEQ7RGVwYXJ0bWVudCBvZiBQYXRob2xvZ3ksIE1hZ2VlLVdv
bWVucyBIb3NwaXRhbCwgUGl0dHNidXJnaCwgUEEuJiN4RDtVbml2ZXJzaXR5IG9mIFBpdHRzYnVy
Z2ggQ2FuY2VyIEluc3RpdHV0ZSwgUGl0dHNidXJnaCwgUEEuJiN4RDtEaXZpc2lvbiBvZiBHZW5l
cmFsIFN1cmdlcnksIE1hZ2VlLVdvbWVucyBIb3NwaXRhbCBvZiBVbml2ZXJzaXR5IG9mIFBpdHRz
YnVyZ2ggTWVkaWNhbCBDZW50ZXIsIFBpdHRzYnVyZ2gsIFBBLiYjeEQ7RGVwYXJ0bWVudCBvZiBP
YnN0ZXRyaWNzLCBHeW5lY29sb2d5ICZhbXA7IFJlcHJvZHVjdGl2ZSBTY2llbmNlcywgTWFnZWUt
V29tZW5zIFJlc2VhcmNoIEluc3RpdHV0ZSwgUGl0dHNidXJnaCwgUEEuJiN4RDtEZXBhcnRtZW50
IG9mIEVwaWRlbWlvbG9neSwgVW5pdmVyc2l0eSBvZiBQaXR0c2J1cmdoIEdyYWR1YXRlIFNjaG9v
bCBvZiBQdWJsaWMgSGVhbHRoLCBQaXR0c2J1cmdoLCBQQTsgRGVwYXJ0bWVudCBvZiBPYnN0ZXRy
aWNzLCBHeW5lY29sb2d5ICZhbXA7IFJlcHJvZHVjdGl2ZSBTY2llbmNlcywgTWFnZWUtV29tZW5z
IFJlc2VhcmNoIEluc3RpdHV0ZSwgUGl0dHNidXJnaCwgUEEuIEVsZWN0cm9uaWMgYWRkcmVzczog
bGlua2Z5QG1haWwubWFnZWUuZWR1LjwvYXV0aC1hZGRyZXNzPjx0aXRsZXM+PHRpdGxlPkVuZG9t
ZXRyaWFsIGhpc3RvbG9neSBpbiBzZXZlcmVseSBvYmVzZSBiYXJpYXRyaWMgc3VyZ2VyeSBjYW5k
aWRhdGVzOiBhbiBleHBsb3JhdG9yeSBhbmFseXNpczwvdGl0bGU+PHNlY29uZGFyeS10aXRsZT5T
dXJnIE9iZXMgUmVsYXQgRGlzPC9zZWNvbmRhcnktdGl0bGU+PC90aXRsZXM+PHBlcmlvZGljYWw+
PGZ1bGwtdGl0bGU+U3VyZyBPYmVzIFJlbGF0IERpczwvZnVsbC10aXRsZT48L3BlcmlvZGljYWw+
PHBhZ2VzPjY1My04PC9wYWdlcz48dm9sdW1lPjExPC92b2x1bWU+PG51bWJlcj4zPC9udW1iZXI+
PGVkaXRpb24+MjAxNS8wMy8zMTwvZWRpdGlvbj48a2V5d29yZHM+PGtleXdvcmQ+QWR1bHQ8L2tl
eXdvcmQ+PGtleXdvcmQ+KkJhcmlhdHJpYyBTdXJnZXJ5PC9rZXl3b3JkPjxrZXl3b3JkPkJpb3Bz
eTwva2V5d29yZD48a2V5d29yZD5Cb2R5IE1hc3MgSW5kZXg8L2tleXdvcmQ+PGtleXdvcmQ+RW5k
b21ldHJpYWwgSHlwZXJwbGFzaWEvKmRpYWdub3Npcy9lcGlkZW1pb2xvZ3kvZXRpb2xvZ3k8L2tl
eXdvcmQ+PGtleXdvcmQ+RW5kb21ldHJpdW0vKnBhdGhvbG9neTwva2V5d29yZD48a2V5d29yZD5G
ZW1hbGU8L2tleXdvcmQ+PGtleXdvcmQ+SHVtYW5zPC9rZXl3b3JkPjxrZXl3b3JkPk1pZGRsZSBB
Z2VkPC9rZXl3b3JkPjxrZXl3b3JkPk9iZXNpdHksIE1vcmJpZC9jb21wbGljYXRpb25zLypzdXJn
ZXJ5PC9rZXl3b3JkPjxrZXl3b3JkPlByZXZhbGVuY2U8L2tleXdvcmQ+PGtleXdvcmQ+UmlzayBG
YWN0b3JzPC9rZXl3b3JkPjxrZXl3b3JkPlRhaXdhbi9lcGlkZW1pb2xvZ3k8L2tleXdvcmQ+PGtl
eXdvcmQ+QmFyaWF0cmljIHN1cmdlcnk8L2tleXdvcmQ+PGtleXdvcmQ+RW5kb21ldHJpYWwgY2Fu
Y2VyPC9rZXl3b3JkPjxrZXl3b3JkPkVuZG9tZXRyaWFsIGh5cGVycGxhc2lhPC9rZXl3b3JkPjxr
ZXl3b3JkPkVuZG9tZXRyaWFsIHBvbHlwczwva2V5d29yZD48a2V5d29yZD5PYmVzaXR5PC9rZXl3
b3JkPjxrZXl3b3JkPlBpcGVsbGUgc2FtcGxpbmc8L2tleXdvcmQ+PC9rZXl3b3Jkcz48ZGF0ZXM+
PHllYXI+MjAxNTwveWVhcj48cHViLWRhdGVzPjxkYXRlPk1heS1KdW48L2RhdGU+PC9wdWItZGF0
ZXM+PC9kYXRlcz48aXNibj4xODc4LTc1MzMgKEVsZWN0cm9uaWMpJiN4RDsxNTUwLTcyODkgKExp
bmtpbmcpPC9pc2JuPjxhY2Nlc3Npb24tbnVtPjI1ODIwMDc5PC9hY2Nlc3Npb24tbnVtPjx1cmxz
PjxyZWxhdGVkLXVybHM+PHVybD5odHRwczovL3d3dy5uY2JpLm5sbS5uaWguZ292L3B1Ym1lZC8y
NTgyMDA3OTwvdXJsPjx1cmw+aHR0cHM6Ly93d3cuc29hcmQub3JnL2FydGljbGUvUzE1NTAtNzI4
OSgxNCkwMDQ5Mi00L2Z1bGx0ZXh0PC91cmw+PC9yZWxhdGVkLXVybHM+PC91cmxzPjxlbGVjdHJv
bmljLXJlc291cmNlLW51bT4xMC4xMDE2L2ouc29hcmQuMjAxNC4xMi4wMTA8L2VsZWN0cm9uaWMt
cmVzb3VyY2UtbnVtPjwvcmVjb3JkPjwvQ2l0ZT48L0VuZE5vdGU+AG==
</w:fldData>
        </w:fldChar>
      </w:r>
      <w:r w:rsidR="006979FF">
        <w:rPr>
          <w:color w:val="000000" w:themeColor="text1"/>
        </w:rPr>
        <w:instrText xml:space="preserve"> ADDIN EN.CITE.DATA </w:instrText>
      </w:r>
      <w:r w:rsidR="006979FF">
        <w:rPr>
          <w:color w:val="000000" w:themeColor="text1"/>
        </w:rPr>
      </w:r>
      <w:r w:rsidR="006979FF">
        <w:rPr>
          <w:color w:val="000000" w:themeColor="text1"/>
        </w:rPr>
        <w:fldChar w:fldCharType="end"/>
      </w:r>
      <w:r>
        <w:rPr>
          <w:color w:val="000000" w:themeColor="text1"/>
        </w:rPr>
      </w:r>
      <w:r>
        <w:rPr>
          <w:color w:val="000000" w:themeColor="text1"/>
        </w:rPr>
        <w:fldChar w:fldCharType="separate"/>
      </w:r>
      <w:r w:rsidR="006979FF">
        <w:rPr>
          <w:noProof/>
          <w:color w:val="000000" w:themeColor="text1"/>
        </w:rPr>
        <w:t>[46]</w:t>
      </w:r>
      <w:r>
        <w:rPr>
          <w:color w:val="000000" w:themeColor="text1"/>
        </w:rPr>
        <w:fldChar w:fldCharType="end"/>
      </w:r>
      <w:r>
        <w:rPr>
          <w:color w:val="000000" w:themeColor="text1"/>
        </w:rPr>
        <w:t xml:space="preserve"> </w:t>
      </w:r>
      <w:r>
        <w:rPr>
          <w:color w:val="000000" w:themeColor="text1"/>
          <w:shd w:val="clear" w:color="auto" w:fill="FFFFFF"/>
        </w:rPr>
        <w:t>for a total sample of 124 women</w:t>
      </w:r>
      <w:r w:rsidRPr="005E5B71">
        <w:rPr>
          <w:color w:val="000000" w:themeColor="text1"/>
        </w:rPr>
        <w:t xml:space="preserve">. All the three studies </w:t>
      </w:r>
      <w:r>
        <w:rPr>
          <w:color w:val="000000" w:themeColor="text1"/>
        </w:rPr>
        <w:t>were</w:t>
      </w:r>
      <w:r w:rsidRPr="005E5B71">
        <w:rPr>
          <w:color w:val="000000" w:themeColor="text1"/>
        </w:rPr>
        <w:t xml:space="preserve"> approved by</w:t>
      </w:r>
      <w:r>
        <w:rPr>
          <w:color w:val="000000" w:themeColor="text1"/>
        </w:rPr>
        <w:t xml:space="preserve"> </w:t>
      </w:r>
      <w:r w:rsidRPr="00FB6B20">
        <w:rPr>
          <w:color w:val="000000" w:themeColor="text1"/>
        </w:rPr>
        <w:t xml:space="preserve">the Institutional Review Board of their respective institutions. The key criterion for the selection of these studies was </w:t>
      </w:r>
      <w:r>
        <w:rPr>
          <w:color w:val="000000" w:themeColor="text1"/>
        </w:rPr>
        <w:t xml:space="preserve">approval for </w:t>
      </w:r>
      <w:r w:rsidRPr="00FB6B20">
        <w:rPr>
          <w:color w:val="000000" w:themeColor="text1"/>
        </w:rPr>
        <w:t xml:space="preserve">bariatric intervention. The University of Pittsburgh Human Research Protection Office (HRPO) </w:t>
      </w:r>
      <w:r>
        <w:rPr>
          <w:color w:val="000000" w:themeColor="text1"/>
        </w:rPr>
        <w:t>approved this study</w:t>
      </w:r>
      <w:r w:rsidRPr="00FB6B20">
        <w:rPr>
          <w:color w:val="000000" w:themeColor="text1"/>
        </w:rPr>
        <w:t xml:space="preserve"> </w:t>
      </w:r>
      <w:r>
        <w:rPr>
          <w:color w:val="000000" w:themeColor="text1"/>
        </w:rPr>
        <w:t xml:space="preserve">through a full board review </w:t>
      </w:r>
      <w:r w:rsidRPr="00FB6B20">
        <w:rPr>
          <w:color w:val="000000" w:themeColor="text1"/>
        </w:rPr>
        <w:t xml:space="preserve">(Protocol: </w:t>
      </w:r>
      <w:r w:rsidRPr="00FB6B20">
        <w:rPr>
          <w:bCs/>
          <w:color w:val="000000" w:themeColor="text1"/>
          <w:shd w:val="clear" w:color="auto" w:fill="FFFFFF"/>
        </w:rPr>
        <w:t>PRO08080042</w:t>
      </w:r>
      <w:r w:rsidR="004A73FE" w:rsidRPr="00FB6B20">
        <w:rPr>
          <w:color w:val="000000" w:themeColor="text1"/>
        </w:rPr>
        <w:t>).</w:t>
      </w:r>
    </w:p>
    <w:p w14:paraId="00F772AF" w14:textId="165BFE21" w:rsidR="004A73FE" w:rsidRDefault="00BB1B08" w:rsidP="004A73FE">
      <w:pPr>
        <w:autoSpaceDE w:val="0"/>
        <w:autoSpaceDN w:val="0"/>
        <w:adjustRightInd w:val="0"/>
        <w:rPr>
          <w:color w:val="000000" w:themeColor="text1"/>
        </w:rPr>
      </w:pPr>
      <w:r w:rsidRPr="00FB6B20">
        <w:rPr>
          <w:color w:val="000000"/>
        </w:rPr>
        <w:t>Details about each study, along with basic inclusion and exclusion</w:t>
      </w:r>
      <w:r>
        <w:rPr>
          <w:color w:val="000000"/>
        </w:rPr>
        <w:t xml:space="preserve"> criteria, are provided in </w:t>
      </w:r>
      <w:r w:rsidRPr="002F397F">
        <w:rPr>
          <w:color w:val="000000" w:themeColor="text1"/>
        </w:rPr>
        <w:t xml:space="preserve">Figure </w:t>
      </w:r>
      <w:r w:rsidR="00A15D9D">
        <w:rPr>
          <w:color w:val="000000" w:themeColor="text1"/>
        </w:rPr>
        <w:t>1</w:t>
      </w:r>
      <w:r w:rsidRPr="00C72707">
        <w:rPr>
          <w:color w:val="000000"/>
        </w:rPr>
        <w:t xml:space="preserve">. </w:t>
      </w:r>
      <w:r>
        <w:rPr>
          <w:color w:val="000000"/>
        </w:rPr>
        <w:t xml:space="preserve">In all </w:t>
      </w:r>
      <w:r>
        <w:rPr>
          <w:color w:val="000000" w:themeColor="text1"/>
        </w:rPr>
        <w:t>three institutions, a minimum</w:t>
      </w:r>
      <w:r w:rsidRPr="004C3CF7">
        <w:rPr>
          <w:color w:val="000000" w:themeColor="text1"/>
        </w:rPr>
        <w:t xml:space="preserve"> BMI </w:t>
      </w:r>
      <w:r>
        <w:rPr>
          <w:color w:val="000000" w:themeColor="text1"/>
        </w:rPr>
        <w:t xml:space="preserve">of 35 was an </w:t>
      </w:r>
      <w:r w:rsidRPr="004C3CF7">
        <w:rPr>
          <w:color w:val="000000" w:themeColor="text1"/>
        </w:rPr>
        <w:t xml:space="preserve">requirement </w:t>
      </w:r>
      <w:r>
        <w:rPr>
          <w:color w:val="000000" w:themeColor="text1"/>
        </w:rPr>
        <w:t xml:space="preserve">to be approved for the </w:t>
      </w:r>
      <w:r w:rsidRPr="004C3CF7">
        <w:rPr>
          <w:color w:val="000000" w:themeColor="text1"/>
        </w:rPr>
        <w:t xml:space="preserve">bariatric surgery </w:t>
      </w:r>
      <w:r>
        <w:rPr>
          <w:color w:val="000000" w:themeColor="text1"/>
        </w:rPr>
        <w:t>programs, which is similar to</w:t>
      </w:r>
      <w:r w:rsidDel="0094718E">
        <w:rPr>
          <w:color w:val="000000" w:themeColor="text1"/>
        </w:rPr>
        <w:t xml:space="preserve"> </w:t>
      </w:r>
      <w:r>
        <w:rPr>
          <w:color w:val="000000" w:themeColor="text1"/>
        </w:rPr>
        <w:t xml:space="preserve">most bariatric programs in the US and a common insurance requirement for coverage </w:t>
      </w:r>
      <w:r>
        <w:rPr>
          <w:color w:val="000000" w:themeColor="text1"/>
        </w:rPr>
        <w:fldChar w:fldCharType="begin"/>
      </w:r>
      <w:r w:rsidR="006979FF">
        <w:rPr>
          <w:color w:val="000000" w:themeColor="text1"/>
        </w:rPr>
        <w:instrText xml:space="preserve"> ADDIN EN.CITE &lt;EndNote&gt;&lt;Cite&gt;&lt;Year&gt;2019&lt;/Year&gt;&lt;RecNum&gt;17131&lt;/RecNum&gt;&lt;DisplayText&gt;[51]&lt;/DisplayText&gt;&lt;record&gt;&lt;rec-number&gt;17131&lt;/rec-number&gt;&lt;foreign-keys&gt;&lt;key app="EN" db-id="dvp0twez5x0059eespxv5fxldvzaavzrrz2e" timestamp="1552532856"&gt;17131&lt;/key&gt;&lt;/foreign-keys&gt;&lt;ref-type name="Web Page"&gt;12&lt;/ref-type&gt;&lt;contributors&gt;&lt;/contributors&gt;&lt;titles&gt;&lt;title&gt;Who is a Candidate for Bariatric Surgery?&lt;/title&gt;&lt;/titles&gt;&lt;volume&gt;2019&lt;/volume&gt;&lt;number&gt;March 12&lt;/number&gt;&lt;dates&gt;&lt;year&gt;2019&lt;/year&gt;&lt;/dates&gt;&lt;publisher&gt;ASMBS&lt;/publisher&gt;&lt;urls&gt;&lt;related-urls&gt;&lt;url&gt;https://asmbs.org/patients/who-is-a-candidate-for-bariatric-surgery&lt;/url&gt;&lt;/related-urls&gt;&lt;/urls&gt;&lt;/record&gt;&lt;/Cite&gt;&lt;/EndNote&gt;</w:instrText>
      </w:r>
      <w:r>
        <w:rPr>
          <w:color w:val="000000" w:themeColor="text1"/>
        </w:rPr>
        <w:fldChar w:fldCharType="separate"/>
      </w:r>
      <w:r w:rsidR="006979FF">
        <w:rPr>
          <w:noProof/>
          <w:color w:val="000000" w:themeColor="text1"/>
        </w:rPr>
        <w:t>[51]</w:t>
      </w:r>
      <w:r>
        <w:rPr>
          <w:color w:val="000000" w:themeColor="text1"/>
        </w:rPr>
        <w:fldChar w:fldCharType="end"/>
      </w:r>
      <w:r>
        <w:rPr>
          <w:color w:val="000000" w:themeColor="text1"/>
        </w:rPr>
        <w:t>. For all the three cohorts, women with any known high endometrial risk other than obesity were excluded from the studies, including history of endometrial cancer or hyperplasia, post-menopausal use of hormone replacement, use of tamoxifen, and history of gynecological surgery (including endometrial ablation)</w:t>
      </w:r>
      <w:r w:rsidR="004A73FE">
        <w:rPr>
          <w:color w:val="000000" w:themeColor="text1"/>
        </w:rPr>
        <w:t>.</w:t>
      </w:r>
    </w:p>
    <w:bookmarkEnd w:id="39"/>
    <w:bookmarkEnd w:id="40"/>
    <w:p w14:paraId="2FF74332" w14:textId="13AC5884" w:rsidR="004A73FE" w:rsidRDefault="00BB1B08" w:rsidP="004A73FE">
      <w:pPr>
        <w:autoSpaceDE w:val="0"/>
        <w:autoSpaceDN w:val="0"/>
        <w:adjustRightInd w:val="0"/>
        <w:rPr>
          <w:color w:val="000000" w:themeColor="text1"/>
        </w:rPr>
      </w:pPr>
      <w:r w:rsidRPr="00E4521F">
        <w:t xml:space="preserve">Endometrial tissue was obtained before or during the bariatric intervention using the </w:t>
      </w:r>
      <w:proofErr w:type="spellStart"/>
      <w:r w:rsidRPr="00E4521F">
        <w:t>Pipelle</w:t>
      </w:r>
      <w:proofErr w:type="spellEnd"/>
      <w:r w:rsidRPr="00E4521F">
        <w:t xml:space="preserve"> method.</w:t>
      </w:r>
      <w:r>
        <w:t xml:space="preserve"> </w:t>
      </w:r>
      <w:r w:rsidRPr="00E4521F">
        <w:t>Acquired specimens</w:t>
      </w:r>
      <w:r>
        <w:t xml:space="preserve"> </w:t>
      </w:r>
      <w:r w:rsidRPr="00E4521F">
        <w:t>were</w:t>
      </w:r>
      <w:r>
        <w:t xml:space="preserve"> </w:t>
      </w:r>
      <w:r w:rsidRPr="00E4521F">
        <w:t>formalin-fixed, embedded</w:t>
      </w:r>
      <w:r>
        <w:t xml:space="preserve"> </w:t>
      </w:r>
      <w:r w:rsidRPr="00E4521F">
        <w:t>in paraffin, sectioned,</w:t>
      </w:r>
      <w:r>
        <w:t xml:space="preserve"> </w:t>
      </w:r>
      <w:r w:rsidRPr="00E4521F">
        <w:t>and</w:t>
      </w:r>
      <w:r>
        <w:t xml:space="preserve"> </w:t>
      </w:r>
      <w:r w:rsidRPr="00E4521F">
        <w:t>stained</w:t>
      </w:r>
      <w:r>
        <w:t xml:space="preserve"> </w:t>
      </w:r>
      <w:r w:rsidRPr="00E4521F">
        <w:t>using</w:t>
      </w:r>
      <w:r>
        <w:t xml:space="preserve"> </w:t>
      </w:r>
      <w:r w:rsidRPr="00E4521F">
        <w:t>standard</w:t>
      </w:r>
      <w:r>
        <w:t xml:space="preserve"> </w:t>
      </w:r>
      <w:r w:rsidRPr="00E4521F">
        <w:t>hematoxylin and eosin</w:t>
      </w:r>
      <w:r>
        <w:t xml:space="preserve"> </w:t>
      </w:r>
      <w:r w:rsidRPr="00E4521F">
        <w:t>stain</w:t>
      </w:r>
      <w:r>
        <w:t xml:space="preserve"> </w:t>
      </w:r>
      <w:r w:rsidRPr="00E4521F">
        <w:t>preparation</w:t>
      </w:r>
      <w:r>
        <w:t>.</w:t>
      </w:r>
      <w:r w:rsidRPr="00E4521F">
        <w:rPr>
          <w:color w:val="000000"/>
        </w:rPr>
        <w:t xml:space="preserve"> Each specimen was reviewed by </w:t>
      </w:r>
      <w:r>
        <w:rPr>
          <w:color w:val="000000"/>
        </w:rPr>
        <w:t xml:space="preserve">the </w:t>
      </w:r>
      <w:r w:rsidRPr="00E4521F">
        <w:rPr>
          <w:color w:val="000000"/>
        </w:rPr>
        <w:t>pathologist(s) in</w:t>
      </w:r>
      <w:r>
        <w:rPr>
          <w:color w:val="000000"/>
        </w:rPr>
        <w:t xml:space="preserve"> their respective institutions</w:t>
      </w:r>
      <w:r w:rsidRPr="00BA0C7D">
        <w:rPr>
          <w:color w:val="000000"/>
        </w:rPr>
        <w:t xml:space="preserve">, who were blinded to the </w:t>
      </w:r>
      <w:r>
        <w:rPr>
          <w:color w:val="000000"/>
        </w:rPr>
        <w:t>participant</w:t>
      </w:r>
      <w:r w:rsidRPr="00BA0C7D">
        <w:rPr>
          <w:color w:val="000000"/>
        </w:rPr>
        <w:t xml:space="preserve">s’ health histories, age, </w:t>
      </w:r>
      <w:r>
        <w:rPr>
          <w:color w:val="000000"/>
        </w:rPr>
        <w:t xml:space="preserve">and </w:t>
      </w:r>
      <w:r w:rsidRPr="00BA0C7D">
        <w:rPr>
          <w:color w:val="000000"/>
        </w:rPr>
        <w:t>B</w:t>
      </w:r>
      <w:r>
        <w:rPr>
          <w:color w:val="000000"/>
        </w:rPr>
        <w:t>MI</w:t>
      </w:r>
      <w:r w:rsidRPr="00BA0C7D">
        <w:rPr>
          <w:color w:val="000000"/>
        </w:rPr>
        <w:t>.</w:t>
      </w:r>
      <w:r w:rsidRPr="00BA0C7D">
        <w:t xml:space="preserve"> </w:t>
      </w:r>
      <w:r>
        <w:t>Specimens were considered to be insufficient if there was not enough tissue for pathologists to render a diagnosis. All su</w:t>
      </w:r>
      <w:r>
        <w:rPr>
          <w:rFonts w:hint="eastAsia"/>
        </w:rPr>
        <w:t>ffi</w:t>
      </w:r>
      <w:r>
        <w:t>cient specimens</w:t>
      </w:r>
      <w:r w:rsidRPr="00BA0C7D">
        <w:t xml:space="preserve"> were divided into </w:t>
      </w:r>
      <w:r>
        <w:t>three</w:t>
      </w:r>
      <w:r w:rsidRPr="00BA0C7D">
        <w:t xml:space="preserve"> </w:t>
      </w:r>
      <w:r>
        <w:t>key categorie</w:t>
      </w:r>
      <w:r w:rsidRPr="00BA0C7D">
        <w:t>s as</w:t>
      </w:r>
      <w:r>
        <w:t xml:space="preserve"> </w:t>
      </w:r>
      <w:r w:rsidRPr="00BA0C7D">
        <w:t xml:space="preserve">follows: </w:t>
      </w:r>
      <w:r>
        <w:t xml:space="preserve">“anomalies”, “proliferative endometrium” </w:t>
      </w:r>
      <w:r w:rsidRPr="00BA0C7D">
        <w:t xml:space="preserve">and </w:t>
      </w:r>
      <w:r>
        <w:t>“other findings”</w:t>
      </w:r>
      <w:r w:rsidRPr="00BA0C7D">
        <w:t>.</w:t>
      </w:r>
      <w:r>
        <w:t xml:space="preserve"> The “anomalies”</w:t>
      </w:r>
      <w:r w:rsidRPr="00BA0C7D">
        <w:t xml:space="preserve"> </w:t>
      </w:r>
      <w:r>
        <w:t>group was primarily defined as</w:t>
      </w:r>
      <w:r w:rsidRPr="00BA0C7D">
        <w:t>:</w:t>
      </w:r>
      <w:r>
        <w:t xml:space="preserve"> endometrial hyperplasia (with and without atypia), endometrial metaplasia or </w:t>
      </w:r>
      <w:r w:rsidRPr="00BA0C7D">
        <w:t>endometrial</w:t>
      </w:r>
      <w:r>
        <w:t xml:space="preserve"> </w:t>
      </w:r>
      <w:r w:rsidRPr="00BA0C7D">
        <w:t>polyp</w:t>
      </w:r>
      <w:r>
        <w:t>. However, it was also defined excluding polyps for comparison with other studies</w:t>
      </w:r>
      <w:r w:rsidRPr="006300B6">
        <w:rPr>
          <w:color w:val="000000" w:themeColor="text1"/>
        </w:rPr>
        <w:t xml:space="preserve">. </w:t>
      </w:r>
      <w:r>
        <w:rPr>
          <w:color w:val="000000" w:themeColor="text1"/>
        </w:rPr>
        <w:t xml:space="preserve">The “proliferative endometrium” group had women with proliferative findings only. </w:t>
      </w:r>
      <w:r w:rsidRPr="006300B6">
        <w:rPr>
          <w:color w:val="000000" w:themeColor="text1"/>
        </w:rPr>
        <w:t xml:space="preserve">The </w:t>
      </w:r>
      <w:r>
        <w:rPr>
          <w:color w:val="000000" w:themeColor="text1"/>
        </w:rPr>
        <w:t xml:space="preserve">“other findings” group </w:t>
      </w:r>
      <w:r w:rsidRPr="006300B6">
        <w:rPr>
          <w:color w:val="000000" w:themeColor="text1"/>
        </w:rPr>
        <w:t>comprised the following</w:t>
      </w:r>
      <w:r>
        <w:rPr>
          <w:color w:val="000000" w:themeColor="text1"/>
        </w:rPr>
        <w:t>s</w:t>
      </w:r>
      <w:r w:rsidRPr="006300B6">
        <w:rPr>
          <w:color w:val="000000" w:themeColor="text1"/>
        </w:rPr>
        <w:t>: inactive endometrium and secretory endometrium</w:t>
      </w:r>
      <w:r>
        <w:t xml:space="preserve">. </w:t>
      </w:r>
      <w:r>
        <w:rPr>
          <w:color w:val="000000" w:themeColor="text1"/>
        </w:rPr>
        <w:t xml:space="preserve">In this study, </w:t>
      </w:r>
      <w:r>
        <w:t>regarding the logistic regression analysis,</w:t>
      </w:r>
      <w:r>
        <w:rPr>
          <w:color w:val="000000" w:themeColor="text1"/>
        </w:rPr>
        <w:t xml:space="preserve"> both the </w:t>
      </w:r>
      <w:r>
        <w:t xml:space="preserve">“anomalies” group and the “proliferative endometrium” group were results of interest. </w:t>
      </w:r>
      <w:r w:rsidRPr="00BA0C7D">
        <w:rPr>
          <w:color w:val="000000" w:themeColor="text1"/>
        </w:rPr>
        <w:t xml:space="preserve">Other details about study methods of each study have been described in previously published </w:t>
      </w:r>
      <w:r>
        <w:rPr>
          <w:color w:val="000000" w:themeColor="text1"/>
        </w:rPr>
        <w:t xml:space="preserve">manuscripts </w:t>
      </w:r>
      <w:r w:rsidRPr="00BA0C7D">
        <w:rPr>
          <w:color w:val="000000" w:themeColor="text1"/>
          <w:shd w:val="clear" w:color="auto" w:fill="FFFFFF"/>
        </w:rPr>
        <w:fldChar w:fldCharType="begin">
          <w:fldData xml:space="preserve">PEVuZE5vdGU+PENpdGU+PEF1dGhvcj5LYWl5cmx5a3l6eTwvQXV0aG9yPjxZZWFyPjIwMTU8L1ll
YXI+PFJlY051bT40PC9SZWNOdW0+PERpc3BsYXlUZXh0Pls0Ni00OV08L0Rpc3BsYXlUZXh0Pjxy
ZWNvcmQ+PHJlYy1udW1iZXI+NDwvcmVjLW51bWJlcj48Zm9yZWlnbi1rZXlzPjxrZXkgYXBwPSJF
TiIgZGItaWQ9ImR2cDB0d2V6NXgwMDU5ZWVzcHh2NWZ4bGR2emFhdnpycnoyZSIgdGltZXN0YW1w
PSIxNTI1MjI2NTgzIj40PC9rZXk+PC9mb3JlaWduLWtleXM+PHJlZi10eXBlIG5hbWU9IkpvdXJu
YWwgQXJ0aWNsZSI+MTc8L3JlZi10eXBlPjxjb250cmlidXRvcnM+PGF1dGhvcnM+PGF1dGhvcj5L
YWl5cmx5a3l6eSwgQS48L2F1dGhvcj48YXV0aG9yPkZyZWVzZSwgSy4gRS48L2F1dGhvcj48YXV0
aG9yPkVsaXNoYWV2LCBFLjwvYXV0aG9yPjxhdXRob3I+Qm92YmplcmcsIEQuIEguPC9hdXRob3I+
PGF1dGhvcj5SYW1hbmF0aGFuLCBSLjwvYXV0aG9yPjxhdXRob3I+SGFtYWQsIEcuIEcuPC9hdXRo
b3I+PGF1dGhvcj5NY0Nsb3NrZXksIEMuPC9hdXRob3I+PGF1dGhvcj5BbHRob3VzZSwgQS4gRC48
L2F1dGhvcj48YXV0aG9yPkh1YW5nLCBNLjwvYXV0aG9yPjxhdXRob3I+RWR3YXJkcywgUi4gUC48
L2F1dGhvcj48YXV0aG9yPkxpbmtvdiwgRi48L2F1dGhvcj48L2F1dGhvcnM+PC9jb250cmlidXRv
cnM+PGF1dGgtYWRkcmVzcz5DZW50ZXIgZm9yIExpZmUgU2NpZW5jZXMsIE5hemFyYmF5ZXYgVW5p
dmVyc2l0eSwgQXN0YW5hLCBLYXpha2hzdGFuLiYjeEQ7RGVwYXJ0bWVudCBvZiBFcGlkZW1pb2xv
Z3ksIFVuaXZlcnNpdHkgb2YgUGl0dHNidXJnaCBHcmFkdWF0ZSBTY2hvb2wgb2YgUHVibGljIEhl
YWx0aCwgUGl0dHNidXJnaCwgUEE7IERlcGFydG1lbnQgb2YgT2JzdGV0cmljcywgR3luZWNvbG9n
eSAmYW1wOyBSZXByb2R1Y3RpdmUgU2NpZW5jZXMsIE1hZ2VlLVdvbWVucyBSZXNlYXJjaCBJbnN0
aXR1dGUsIFBpdHRzYnVyZ2gsIFBBLiYjeEQ7RGVwYXJ0bWVudCBvZiBQYXRob2xvZ3ksIE1hZ2Vl
LVdvbWVucyBIb3NwaXRhbCwgUGl0dHNidXJnaCwgUEEuJiN4RDtVbml2ZXJzaXR5IG9mIFBpdHRz
YnVyZ2ggQ2FuY2VyIEluc3RpdHV0ZSwgUGl0dHNidXJnaCwgUEEuJiN4RDtEaXZpc2lvbiBvZiBH
ZW5lcmFsIFN1cmdlcnksIE1hZ2VlLVdvbWVucyBIb3NwaXRhbCBvZiBVbml2ZXJzaXR5IG9mIFBp
dHRzYnVyZ2ggTWVkaWNhbCBDZW50ZXIsIFBpdHRzYnVyZ2gsIFBBLiYjeEQ7RGVwYXJ0bWVudCBv
ZiBPYnN0ZXRyaWNzLCBHeW5lY29sb2d5ICZhbXA7IFJlcHJvZHVjdGl2ZSBTY2llbmNlcywgTWFn
ZWUtV29tZW5zIFJlc2VhcmNoIEluc3RpdHV0ZSwgUGl0dHNidXJnaCwgUEEuJiN4RDtEZXBhcnRt
ZW50IG9mIEVwaWRlbWlvbG9neSwgVW5pdmVyc2l0eSBvZiBQaXR0c2J1cmdoIEdyYWR1YXRlIFNj
aG9vbCBvZiBQdWJsaWMgSGVhbHRoLCBQaXR0c2J1cmdoLCBQQTsgRGVwYXJ0bWVudCBvZiBPYnN0
ZXRyaWNzLCBHeW5lY29sb2d5ICZhbXA7IFJlcHJvZHVjdGl2ZSBTY2llbmNlcywgTWFnZWUtV29t
ZW5zIFJlc2VhcmNoIEluc3RpdHV0ZSwgUGl0dHNidXJnaCwgUEEuIEVsZWN0cm9uaWMgYWRkcmVz
czogbGlua2Z5QG1haWwubWFnZWUuZWR1LjwvYXV0aC1hZGRyZXNzPjx0aXRsZXM+PHRpdGxlPkVu
ZG9tZXRyaWFsIGhpc3RvbG9neSBpbiBzZXZlcmVseSBvYmVzZSBiYXJpYXRyaWMgc3VyZ2VyeSBj
YW5kaWRhdGVzOiBhbiBleHBsb3JhdG9yeSBhbmFseXNpczwvdGl0bGU+PHNlY29uZGFyeS10aXRs
ZT5TdXJnIE9iZXMgUmVsYXQgRGlzPC9zZWNvbmRhcnktdGl0bGU+PC90aXRsZXM+PHBlcmlvZGlj
YWw+PGZ1bGwtdGl0bGU+U3VyZyBPYmVzIFJlbGF0IERpczwvZnVsbC10aXRsZT48L3BlcmlvZGlj
YWw+PHBhZ2VzPjY1My04PC9wYWdlcz48dm9sdW1lPjExPC92b2x1bWU+PG51bWJlcj4zPC9udW1i
ZXI+PGVkaXRpb24+MjAxNS8wMy8zMTwvZWRpdGlvbj48a2V5d29yZHM+PGtleXdvcmQ+QWR1bHQ8
L2tleXdvcmQ+PGtleXdvcmQ+KkJhcmlhdHJpYyBTdXJnZXJ5PC9rZXl3b3JkPjxrZXl3b3JkPkJp
b3BzeTwva2V5d29yZD48a2V5d29yZD5Cb2R5IE1hc3MgSW5kZXg8L2tleXdvcmQ+PGtleXdvcmQ+
RW5kb21ldHJpYWwgSHlwZXJwbGFzaWEvKmRpYWdub3Npcy9lcGlkZW1pb2xvZ3kvZXRpb2xvZ3k8
L2tleXdvcmQ+PGtleXdvcmQ+RW5kb21ldHJpdW0vKnBhdGhvbG9neTwva2V5d29yZD48a2V5d29y
ZD5GZW1hbGU8L2tleXdvcmQ+PGtleXdvcmQ+SHVtYW5zPC9rZXl3b3JkPjxrZXl3b3JkPk1pZGRs
ZSBBZ2VkPC9rZXl3b3JkPjxrZXl3b3JkPk9iZXNpdHksIE1vcmJpZC9jb21wbGljYXRpb25zLypz
dXJnZXJ5PC9rZXl3b3JkPjxrZXl3b3JkPlByZXZhbGVuY2U8L2tleXdvcmQ+PGtleXdvcmQ+Umlz
ayBGYWN0b3JzPC9rZXl3b3JkPjxrZXl3b3JkPlRhaXdhbi9lcGlkZW1pb2xvZ3k8L2tleXdvcmQ+
PGtleXdvcmQ+QmFyaWF0cmljIHN1cmdlcnk8L2tleXdvcmQ+PGtleXdvcmQ+RW5kb21ldHJpYWwg
Y2FuY2VyPC9rZXl3b3JkPjxrZXl3b3JkPkVuZG9tZXRyaWFsIGh5cGVycGxhc2lhPC9rZXl3b3Jk
PjxrZXl3b3JkPkVuZG9tZXRyaWFsIHBvbHlwczwva2V5d29yZD48a2V5d29yZD5PYmVzaXR5PC9r
ZXl3b3JkPjxrZXl3b3JkPlBpcGVsbGUgc2FtcGxpbmc8L2tleXdvcmQ+PC9rZXl3b3Jkcz48ZGF0
ZXM+PHllYXI+MjAxNTwveWVhcj48cHViLWRhdGVzPjxkYXRlPk1heS1KdW48L2RhdGU+PC9wdWIt
ZGF0ZXM+PC9kYXRlcz48aXNibj4xODc4LTc1MzMgKEVsZWN0cm9uaWMpJiN4RDsxNTUwLTcyODkg
KExpbmtpbmcpPC9pc2JuPjxhY2Nlc3Npb24tbnVtPjI1ODIwMDc5PC9hY2Nlc3Npb24tbnVtPjx1
cmxzPjxyZWxhdGVkLXVybHM+PHVybD5odHRwczovL3d3dy5uY2JpLm5sbS5uaWguZ292L3B1Ym1l
ZC8yNTgyMDA3OTwvdXJsPjx1cmw+aHR0cHM6Ly93d3cuc29hcmQub3JnL2FydGljbGUvUzE1NTAt
NzI4OSgxNCkwMDQ5Mi00L2Z1bGx0ZXh0PC91cmw+PC9yZWxhdGVkLXVybHM+PC91cmxzPjxlbGVj
dHJvbmljLXJlc291cmNlLW51bT4xMC4xMDE2L2ouc29hcmQuMjAxNC4xMi4wMTA8L2VsZWN0cm9u
aWMtcmVzb3VyY2UtbnVtPjwvcmVjb3JkPjwvQ2l0ZT48Q2l0ZT48QXV0aG9yPk1vZGVzaXR0PC9B
dXRob3I+PFllYXI+MjAxNTwvWWVhcj48UmVjTnVtPjY8L1JlY051bT48cmVjb3JkPjxyZWMtbnVt
YmVyPjY8L3JlYy1udW1iZXI+PGZvcmVpZ24ta2V5cz48a2V5IGFwcD0iRU4iIGRiLWlkPSJkdnAw
dHdlejV4MDA1OWVlc3B4djVmeGxkdnphYXZ6cnJ6MmUiIHRpbWVzdGFtcD0iMTUyNTIyNjU4MyI+
Njwva2V5PjwvZm9yZWlnbi1rZXlzPjxyZWYtdHlwZSBuYW1lPSJKb3VybmFsIEFydGljbGUiPjE3
PC9yZWYtdHlwZT48Y29udHJpYnV0b3JzPjxhdXRob3JzPjxhdXRob3I+TW9kZXNpdHQsIFMuIEMu
PC9hdXRob3I+PGF1dGhvcj5IYWxsb3dlbGwsIFAuIFQuPC9hdXRob3I+PGF1dGhvcj5TbGFjay1E
YXZpcywgSi4gSy48L2F1dGhvcj48YXV0aG9yPk1pY2hhbGVrLCBSLiBELjwvYXV0aG9yPjxhdXRo
b3I+QXRraW5zLCBLLiBBLjwvYXV0aG9yPjxhdXRob3I+S2VsbGV5LCBTLiBMLjwvYXV0aG9yPjxh
dXRob3I+QXJhcG92aWMsIFMuPC9hdXRob3I+PGF1dGhvcj5TaHVwbmlrLCBNLiBBLjwvYXV0aG9y
PjxhdXRob3I+SG9laG4sIEsuPC9hdXRob3I+PC9hdXRob3JzPjwvY29udHJpYnV0b3JzPjxhdXRo
LWFkZHJlc3M+R3luZWNvbG9naWMgT25jb2xvZ3kgRGl2aXNpb24sIFVuaXZlcnNpdHkgb2YgVmly
Z2luaWEgU2Nob29sIG9mIE1lZGljaW5lLCBDaGFybG90dGVzdmlsbGUsIFZBLCBVbml0ZWQgU3Rh
dGVzLiYjeEQ7RGVwYXJ0bWVudCBvZiBTdXJnZXJ5LCBVbml2ZXJzaXR5IG9mIFZpcmdpbmlhIFNj
aG9vbCBvZiBNZWRpY2luZSwgQ2hhcmxvdHRlc3ZpbGxlLCBWQSwgVW5pdGVkIFN0YXRlcy4mI3hE
O0RlcGFydG1lbnQgb2YgTWljcm9iaW9sb2d5LCBJbW11bm9sb2d5IGFuZCBDYW5jZXIgQmlvbG9n
eSwgVW5pdmVyc2l0eSBvZiBWaXJnaW5pYSBTY2hvb2wgb2YgTWVkaWNpbmUsIENoYXJsb3R0ZXN2
aWxsZSwgVkEsIFVuaXRlZCBTdGF0ZXMuJiN4RDtNZXRhYm9sb24sIEluYy4sIER1cmhhbSwgTkMs
IFVuaXRlZCBTdGF0ZXMuJiN4RDtEZXBhcnRtZW50IG9mIFBhdGhvbG9neSwgVW5pdmVyc2l0eSBv
ZiBWaXJnaW5pYSBTY2hvb2wgb2YgTWVkaWNpbmUsIENoYXJsb3R0ZXN2aWxsZSwgVkEsIFVuaXRl
ZCBTdGF0ZXMuJiN4RDtDb2xsZWdlIG9mIEFydHMgYW5kIFNjaWVuY2VzLCBVbml2ZXJzaXR5IG9m
IFZpcmdpbmlhLCBDaGFybG90dGVzdmlsbGUsIFZBLCBVbml0ZWQgU3RhdGVzLiYjeEQ7RW5kb2Ny
aW5vbG9neSBEaXZpc2lvbiwgVW5pdmVyc2l0eSBvZiBWaXJnaW5pYSBTY2hvb2wgb2YgTWVkaWNp
bmUsIENoYXJsb3R0ZXN2aWxsZSwgVkEsIFVuaXRlZCBTdGF0ZXMuJiN4RDtEZXBhcnRtZW50IG9m
IFBoYXJtYWNvbG9neSwgVW5pdmVyc2l0eSBvZiBWaXJnaW5pYSBTY2hvb2wgb2YgTWVkaWNpbmUs
IENoYXJsb3R0ZXN2aWxsZSwgVkEsIFVuaXRlZCBTdGF0ZXM7IFNjaG9vbCBvZiBCQUJTLCBVbml2
ZXJzaXR5IG9mIE5ldyBTb3V0aCBXYWxlcywgU3lkbmV5LCBBdXN0cmFsaWEuPC9hdXRoLWFkZHJl
c3M+PHRpdGxlcz48dGl0bGU+V29tZW4gYXQgZXh0cmVtZSByaXNrIGZvciBvYmVzaXR5LXJlbGF0
ZWQgY2FyY2lub2dlbmVzaXM6IEJhc2VsaW5lIGVuZG9tZXRyaWFsIHBhdGhvbG9neSBhbmQgaW1w
YWN0IG9mIGJhcmlhdHJpYyBzdXJnZXJ5IG9uIHdlaWdodCwgbWV0YWJvbGljIHByb2ZpbGVzIGFu
ZCBxdWFsaXR5IG9mIGxpZmU8L3RpdGxlPjxzZWNvbmRhcnktdGl0bGU+R3luZWNvbCBPbmNvbDwv
c2Vjb25kYXJ5LXRpdGxlPjwvdGl0bGVzPjxwZXJpb2RpY2FsPjxmdWxsLXRpdGxlPkd5bmVjb2wg
T25jb2w8L2Z1bGwtdGl0bGU+PC9wZXJpb2RpY2FsPjxwYWdlcz4yMzgtNDU8L3BhZ2VzPjx2b2x1
bWU+MTM4PC92b2x1bWU+PG51bWJlcj4yPC9udW1iZXI+PGVkaXRpb24+MjAxNS8wNS8yODwvZWRp
dGlvbj48a2V5d29yZHM+PGtleXdvcmQ+QWR1bHQ8L2tleXdvcmQ+PGtleXdvcmQ+QWdlZDwva2V5
d29yZD48a2V5d29yZD4qQmFyaWF0cmljIFN1cmdlcnk8L2tleXdvcmQ+PGtleXdvcmQ+Qm9keSBX
ZWlnaHQ8L2tleXdvcmQ+PGtleXdvcmQ+Q2FyY2lub2dlbmVzaXMvbWV0YWJvbGlzbS8qcGF0aG9s
b2d5PC9rZXl3b3JkPjxrZXl3b3JkPkVuZG9tZXRyaWFsIEh5cGVycGxhc2lhLypwYXRob2xvZ3k8
L2tleXdvcmQ+PGtleXdvcmQ+RW5kb21ldHJpYWwgTmVvcGxhc21zL21ldGFib2xpc20vcGF0aG9s
b2d5L3ByZXZlbnRpb24gJmFtcDsgY29udHJvbDwva2V5d29yZD48a2V5d29yZD5FbmRvbWV0cml1
bS9tZXRhYm9saXNtLypwYXRob2xvZ3k8L2tleXdvcmQ+PGtleXdvcmQ+RmVtYWxlPC9rZXl3b3Jk
PjxrZXl3b3JkPkdsdWNvc2UvbWV0YWJvbGlzbTwva2V5d29yZD48a2V5d29yZD5IdW1hbnM8L2tl
eXdvcmQ+PGtleXdvcmQ+TGlwaWQgTWV0YWJvbGlzbTwva2V5d29yZD48a2V5d29yZD5NaWRkbGUg
QWdlZDwva2V5d29yZD48a2V5d29yZD5PYmVzaXR5L21ldGFib2xpc20vKnBhdGhvbG9neS8qc3Vy
Z2VyeTwva2V5d29yZD48a2V5d29yZD5RdWFsaXR5IG9mIExpZmU8L2tleXdvcmQ+PGtleXdvcmQ+
WW91bmcgQWR1bHQ8L2tleXdvcmQ+PGtleXdvcmQ+QmFyaWF0cmljIHN1cmdlcnk8L2tleXdvcmQ+
PGtleXdvcmQ+RW5kb21ldHJpYWwgaHlwZXJwbGFzaWE8L2tleXdvcmQ+PGtleXdvcmQ+TWV0YWJv
bG9taWNzPC9rZXl3b3JkPjxrZXl3b3JkPk1vcmJpZCBvYmVzaXR5PC9rZXl3b3JkPjxrZXl3b3Jk
PlFvbDwva2V5d29yZD48L2tleXdvcmRzPjxkYXRlcz48eWVhcj4yMDE1PC95ZWFyPjxwdWItZGF0
ZXM+PGRhdGU+QXVnPC9kYXRlPjwvcHViLWRhdGVzPjwvZGF0ZXM+PGlzYm4+MTA5NS02ODU5IChF
bGVjdHJvbmljKSYjeEQ7MDA5MC04MjU4IChMaW5raW5nKTwvaXNibj48YWNjZXNzaW9uLW51bT4y
NjAxMzY5NjwvYWNjZXNzaW9uLW51bT48dXJscz48cmVsYXRlZC11cmxzPjx1cmw+aHR0cHM6Ly93
d3cubmNiaS5ubG0ubmloLmdvdi9wdWJtZWQvMjYwMTM2OTY8L3VybD48dXJsPmh0dHBzOi8vd3d3
Lmd5bmVjb2xvZ2ljb25jb2xvZ3ktb25saW5lLm5ldC9hcnRpY2xlL1MwMDkwLTgyNTgoMTUpMDA5
MzMtNi9mdWxsdGV4dDwvdXJsPjwvcmVsYXRlZC11cmxzPjwvdXJscz48ZWxlY3Ryb25pYy1yZXNv
dXJjZS1udW0+MTAuMTAxNi9qLnlneW5vLjIwMTUuMDUuMDE1PC9lbGVjdHJvbmljLXJlc291cmNl
LW51bT48L3JlY29yZD48L0NpdGU+PENpdGU+PEF1dGhvcj5BcmdlbnRhPC9BdXRob3I+PFllYXI+
MjAxMzwvWWVhcj48UmVjTnVtPjExODI5PC9SZWNOdW0+PHJlY29yZD48cmVjLW51bWJlcj4xMTgy
OTwvcmVjLW51bWJlcj48Zm9yZWlnbi1rZXlzPjxrZXkgYXBwPSJFTiIgZGItaWQ9InAyZHZhcnNz
djBzdjk1ZWE1YTN4cHc5dWZhd3hheGV6MHcyeiIgdGltZXN0YW1wPSIxMzg3MjUzMTQzIj4xMTgy
OTwva2V5PjwvZm9yZWlnbi1rZXlzPjxyZWYtdHlwZSBuYW1lPSJKb3VybmFsIEFydGljbGUiPjE3
PC9yZWYtdHlwZT48Y29udHJpYnV0b3JzPjxhdXRob3JzPjxhdXRob3I+QXJnZW50YSwgUC4gQS48
L2F1dGhvcj48YXV0aG9yPkthc3NpbmcsIE0uPC9hdXRob3I+PGF1dGhvcj5UcnVza2lub3Zza3ks
IEEuIE0uPC9hdXRob3I+PGF1dGhvcj5TdmVuZHNlbiwgQy4gQS48L2F1dGhvcj48L2F1dGhvcnM+
PC9jb250cmlidXRvcnM+PGF1dGgtYWRkcmVzcz5EZXBhcnRtZW50IG9mIE9ic3RldHJpY3MgYW5k
IEd5bmVjb2xvZ3ksIFRoZSBVbml2ZXJzaXR5IG9mIE1pbm5lc290YSwgNDIwIERlbGF3YXJlIFN0
cmVldCBTRSwgTWlubmVhcG9saXMsIE1OIDU1NDU1LCBVU0EuIGFyZ2VudGFAdW1uLmVkdTwvYXV0
aC1hZGRyZXNzPjx0aXRsZXM+PHRpdGxlPkJhcmlhdHJpYyBzdXJnZXJ5IGFuZCBlbmRvbWV0cmlh
bCBwYXRob2xvZ3kgaW4gYXN5bXB0b21hdGljIG1vcmJpZGx5IG9iZXNlIHdvbWVuOiBhIHByb3Nw
ZWN0aXZlLCBwaWxvdCBzdHVkeTwvdGl0bGU+PHNlY29uZGFyeS10aXRsZT5CSk9HPC9zZWNvbmRh
cnktdGl0bGU+PGFsdC10aXRsZT5CSk9HIDogYW4gaW50ZXJuYXRpb25hbCBqb3VybmFsIG9mIG9i
c3RldHJpY3MgYW5kIGd5bmFlY29sb2d5PC9hbHQtdGl0bGU+PC90aXRsZXM+PHBlcmlvZGljYWw+
PGZ1bGwtdGl0bGU+QkpPRzwvZnVsbC10aXRsZT48L3BlcmlvZGljYWw+PHBhZ2VzPjc5NS04MDA8
L3BhZ2VzPjx2b2x1bWU+MTIwPC92b2x1bWU+PG51bWJlcj43PC9udW1iZXI+PGtleXdvcmRzPjxr
ZXl3b3JkPkFkdWx0PC9rZXl3b3JkPjxrZXl3b3JkPipBc3ltcHRvbWF0aWMgRGlzZWFzZXMvZXBp
ZGVtaW9sb2d5PC9rZXl3b3JkPjxrZXl3b3JkPkJpb3BzeTwva2V5d29yZD48a2V5d29yZD5FbmRv
bWV0cmlhbCBIeXBlcnBsYXNpYS9lcGlkZW1pb2xvZ3kvKmV0aW9sb2d5L3BhdGhvbG9neS9waHlz
aW9wYXRob2xvZ3k8L2tleXdvcmQ+PGtleXdvcmQ+RW5kb21ldHJpdW0vcGF0aG9sb2d5PC9rZXl3
b3JkPjxrZXl3b3JkPkZlbWFsZTwva2V5d29yZD48a2V5d29yZD5Gb2xsb3ctVXAgU3R1ZGllczwv
a2V5d29yZD48a2V5d29yZD4qR2FzdHJpYyBCeXBhc3M8L2tleXdvcmQ+PGtleXdvcmQ+SHVtYW5z
PC9rZXl3b3JkPjxrZXl3b3JkPk1pZGRsZSBBZ2VkPC9rZXl3b3JkPjxrZXl3b3JkPk9iZXNpdHks
IE1vcmJpZC9jb21wbGljYXRpb25zL3BoeXNpb3BhdGhvbG9neS8qc3VyZ2VyeTwva2V5d29yZD48
a2V5d29yZD5QaWxvdCBQcm9qZWN0czwva2V5d29yZD48a2V5d29yZD5QcmV2YWxlbmNlPC9rZXl3
b3JkPjxrZXl3b3JkPlByb3NwZWN0aXZlIFN0dWRpZXM8L2tleXdvcmQ+PGtleXdvcmQ+U2luZ2xl
LUJsaW5kIE1ldGhvZDwva2V5d29yZD48a2V5d29yZD5UcmVhdG1lbnQgT3V0Y29tZTwva2V5d29y
ZD48a2V5d29yZD4qV2VpZ2h0IExvc3M8L2tleXdvcmQ+PC9rZXl3b3Jkcz48ZGF0ZXM+PHllYXI+
MjAxMzwveWVhcj48cHViLWRhdGVzPjxkYXRlPkp1bjwvZGF0ZT48L3B1Yi1kYXRlcz48L2RhdGVz
Pjxpc2JuPjE0NzEtMDUyOCAoRWxlY3Ryb25pYykmI3hEOzE0NzAtMDMyOCAoTGlua2luZyk8L2lz
Ym4+PGFjY2Vzc2lvbi1udW0+MjMyMzE2MzI8L2FjY2Vzc2lvbi1udW0+PHVybHM+PHJlbGF0ZWQt
dXJscz48dXJsPmh0dHA6Ly93d3cubmNiaS5ubG0ubmloLmdvdi9wdWJtZWQvMjMyMzE2MzI8L3Vy
bD48L3JlbGF0ZWQtdXJscz48L3VybHM+PGVsZWN0cm9uaWMtcmVzb3VyY2UtbnVtPjEwLjExMTEv
MTQ3MS0wNTI4LjEyMTAwPC9lbGVjdHJvbmljLXJlc291cmNlLW51bT48L3JlY29yZD48L0NpdGU+
PENpdGU+PEF1dGhvcj5MaW5rb3Y8L0F1dGhvcj48WWVhcj4yMDE0PC9ZZWFyPjxSZWNOdW0+Njcw
MTwvUmVjTnVtPjxyZWNvcmQ+PHJlYy1udW1iZXI+NjcwMTwvcmVjLW51bWJlcj48Zm9yZWlnbi1r
ZXlzPjxrZXkgYXBwPSJFTiIgZGItaWQ9ImR2cDB0d2V6NXgwMDU5ZWVzcHh2NWZ4bGR2emFhdnpy
cnoyZSIgdGltZXN0YW1wPSIxNTI3NzM5ODIzIj42NzAxPC9rZXk+PC9mb3JlaWduLWtleXM+PHJl
Zi10eXBlIG5hbWU9IkpvdXJuYWwgQXJ0aWNsZSI+MTc8L3JlZi10eXBlPjxjb250cmlidXRvcnM+
PGF1dGhvcnM+PGF1dGhvcj5MaW5rb3YsIEYuPC9hdXRob3I+PGF1dGhvcj5FbGlzaGFldiwgRS48
L2F1dGhvcj48YXV0aG9yPkdsb3llc2tlLCBOLjwvYXV0aG9yPjxhdXRob3I+RWR3YXJkcywgUi48
L2F1dGhvcj48YXV0aG9yPkFsdGhvdXNlLCBBLiBELjwvYXV0aG9yPjxhdXRob3I+R2VsbGVyLCBN
LiBBLjwvYXV0aG9yPjxhdXRob3I+U3ZlbmRzZW4sIEMuPC9hdXRob3I+PGF1dGhvcj5BcmdlbnRh
LCBQLiBBLjwvYXV0aG9yPjwvYXV0aG9ycz48L2NvbnRyaWJ1dG9ycz48YXV0aC1hZGRyZXNzPlVu
aXZlcnNpdHkgb2YgUGl0dHNidXJnaCBEZXBhcnRtZW50IG9mIE9ic3RldHJpY3MsIEd5bmVjb2xv
Z3ksIGFuZCBSZXByb2R1Y3RpdmUgU2NpZW5jZXMsIE1hZ2VlLVdvbWVucyBSZXNlYXJjaCBJbnN0
aXR1dGUsIFBpdHRzYnVyZ2gsIFBlbm5zeWx2YW5pYS4gRWxlY3Ryb25pYyBhZGRyZXNzOiBmYWlu
YS5saW5rb3ZAZ21haWwuY29tLiYjeEQ7VW5pdmVyc2l0eSBvZiBQaXR0c2J1cmdoIFNjaG9vbCBv
ZiBNZWRpY2luZSwgRGVwYXJ0bWVudCBvZiBQYXRob2xvZ3ksIFBpdHRzYnVyZ2gsIFBlbm5zeWx2
YW5pYS4mI3hEO1NVTlkgRG93bnN0YXRlLCBEZXBhcnRtZW50IG9mIFBhdGhvbG9neSwgQnJvb2ts
eW4sIE5ldyBZb3JrLiYjeEQ7VW5pdmVyc2l0eSBvZiBQaXR0c2J1cmdoIERlcGFydG1lbnQgb2Yg
T2JzdGV0cmljcywgR3luZWNvbG9neSwgYW5kIFJlcHJvZHVjdGl2ZSBTY2llbmNlcywgTWFnZWUt
V29tZW5zIFJlc2VhcmNoIEluc3RpdHV0ZSwgUGl0dHNidXJnaCwgUGVubnN5bHZhbmlhLiYjeEQ7
RGl2aXNpb24gb2YgR3luZWNvbG9naWMgT25jb2xvZ3ksIERlcGFydG1lbnQgb2YgT2JzdGV0cmlj
cyBhbmQgR3luZWNvbG9neSwgVW5pdmVyc2l0eSBvZiBNaW5uZXNvdGEsIE1pbm5lYXBvbGlzLCBN
aW5uZXNvdGEsIFVTQS48L2F1dGgtYWRkcmVzcz48dGl0bGVzPjx0aXRsZT5CYXJpYXRyaWMgc3Vy
Z2VyeS1pbmR1Y2VkIHdlaWdodCBsb3NzIGNoYW5nZXMgaW1tdW5lIG1hcmtlcnMgaW4gdGhlIGVu
ZG9tZXRyaXVtIG9mIG1vcmJpZGx5IG9iZXNlIHdvbWVuPC90aXRsZT48c2Vjb25kYXJ5LXRpdGxl
PlN1cmcgT2JlcyBSZWxhdCBEaXM8L3NlY29uZGFyeS10aXRsZT48L3RpdGxlcz48cGVyaW9kaWNh
bD48ZnVsbC10aXRsZT5TdXJnIE9iZXMgUmVsYXQgRGlzPC9mdWxsLXRpdGxlPjwvcGVyaW9kaWNh
bD48cGFnZXM+OTIxLTY8L3BhZ2VzPjx2b2x1bWU+MTA8L3ZvbHVtZT48bnVtYmVyPjU8L251bWJl
cj48ZWRpdGlvbj4yMDE0LzEyLzAzPC9lZGl0aW9uPjxrZXl3b3Jkcz48a2V5d29yZD5BZHVsdDwv
a2V5d29yZD48a2V5d29yZD5BbnRpZ2VucywgQ0QyMC9tZXRhYm9saXNtPC9rZXl3b3JkPjxrZXl3
b3JkPkJhcmlhdHJpYyBTdXJnZXJ5LyptZXRob2RzPC9rZXl3b3JkPjxrZXl3b3JkPkJpb21hcmtl
cnMvbWV0YWJvbGlzbTwva2V5d29yZD48a2V5d29yZD5DRDMgQ29tcGxleC9tZXRhYm9saXNtPC9r
ZXl3b3JkPjxrZXl3b3JkPkVuZG9tZXRyaWFsIEh5cGVycGxhc2lhL2RpYWdub3Npcy9pbW11bm9s
b2d5PC9rZXl3b3JkPjxrZXl3b3JkPkVuZG9tZXRyaXVtLyppbW11bm9sb2d5PC9rZXl3b3JkPjxr
ZXl3b3JkPkZlbWFsZTwva2V5d29yZD48a2V5d29yZD5IdW1hbnM8L2tleXdvcmQ+PGtleXdvcmQ+
SW5jaWRlbnRhbCBGaW5kaW5nczwva2V5d29yZD48a2V5d29yZD5NaWRkbGUgQWdlZDwva2V5d29y
ZD48a2V5d29yZD5PYmVzaXR5LCBNb3JiaWQvaW1tdW5vbG9neS8qc3VyZ2VyeTwva2V5d29yZD48
a2V5d29yZD5QVEVOIFBob3NwaG9oeWRyb2xhc2UvbWV0YWJvbGlzbTwva2V5d29yZD48a2V5d29y
ZD5Qb3N0b3BlcmF0aXZlIENhcmU8L2tleXdvcmQ+PGtleXdvcmQ+UHJlb3BlcmF0aXZlIENhcmU8
L2tleXdvcmQ+PGtleXdvcmQ+VGlzc3VlIEFycmF5IEFuYWx5c2lzPC9rZXl3b3JkPjxrZXl3b3Jk
PldlaWdodCBMb3NzLyppbW11bm9sb2d5PC9rZXl3b3JkPjxrZXl3b3JkPkNkMjA8L2tleXdvcmQ+
PGtleXdvcmQ+Q2QzPC9rZXl3b3JkPjxrZXl3b3JkPkVuZG9tZXRyaWFsIGNhbmNlciBwcmV2ZW50
aW9uPC9rZXl3b3JkPjxrZXl3b3JkPkVuZG9tZXRyaWFsIGh5cGVycGxhc2lhPC9rZXl3b3JkPjxr
ZXl3b3JkPkltbXVuaXR5PC9rZXl3b3JkPjxrZXl3b3JkPkluZmxhbW1hdGlvbjwva2V5d29yZD48
a2V5d29yZD5PYmVzaXR5PC9rZXl3b3JkPjxrZXl3b3JkPlB0ZW48L2tleXdvcmQ+PC9rZXl3b3Jk
cz48ZGF0ZXM+PHllYXI+MjAxNDwveWVhcj48cHViLWRhdGVzPjxkYXRlPlNlcC1PY3Q8L2RhdGU+
PC9wdWItZGF0ZXM+PC9kYXRlcz48aXNibj4xODc4LTc1MzMgKEVsZWN0cm9uaWMpJiN4RDsxNTUw
LTcyODkgKExpbmtpbmcpPC9pc2JuPjxhY2Nlc3Npb24tbnVtPjI1NDM5MDAzPC9hY2Nlc3Npb24t
bnVtPjx1cmxzPjxyZWxhdGVkLXVybHM+PHVybD5odHRwczovL3d3dy5uY2JpLm5sbS5uaWguZ292
L3B1Ym1lZC8yNTQzOTAwMzwvdXJsPjx1cmw+aHR0cHM6Ly93d3cuc29hcmQub3JnL2FydGljbGUv
UzE1NTAtNzI4OSgxNCkwMDE0Ni00L2Z1bGx0ZXh0PC91cmw+PC9yZWxhdGVkLXVybHM+PC91cmxz
PjxlbGVjdHJvbmljLXJlc291cmNlLW51bT4xMC4xMDE2L2ouc29hcmQuMjAxNC4wMy4wMjM8L2Vs
ZWN0cm9uaWMtcmVzb3VyY2UtbnVtPjwvcmVjb3JkPjwvQ2l0ZT48L0VuZE5vdGU+AG==
</w:fldData>
        </w:fldChar>
      </w:r>
      <w:r w:rsidR="006979FF">
        <w:rPr>
          <w:color w:val="000000" w:themeColor="text1"/>
          <w:shd w:val="clear" w:color="auto" w:fill="FFFFFF"/>
        </w:rPr>
        <w:instrText xml:space="preserve"> ADDIN EN.CITE </w:instrText>
      </w:r>
      <w:r w:rsidR="006979FF">
        <w:rPr>
          <w:color w:val="000000" w:themeColor="text1"/>
          <w:shd w:val="clear" w:color="auto" w:fill="FFFFFF"/>
        </w:rPr>
        <w:fldChar w:fldCharType="begin">
          <w:fldData xml:space="preserve">PEVuZE5vdGU+PENpdGU+PEF1dGhvcj5LYWl5cmx5a3l6eTwvQXV0aG9yPjxZZWFyPjIwMTU8L1ll
YXI+PFJlY051bT40PC9SZWNOdW0+PERpc3BsYXlUZXh0Pls0Ni00OV08L0Rpc3BsYXlUZXh0Pjxy
ZWNvcmQ+PHJlYy1udW1iZXI+NDwvcmVjLW51bWJlcj48Zm9yZWlnbi1rZXlzPjxrZXkgYXBwPSJF
TiIgZGItaWQ9ImR2cDB0d2V6NXgwMDU5ZWVzcHh2NWZ4bGR2emFhdnpycnoyZSIgdGltZXN0YW1w
PSIxNTI1MjI2NTgzIj40PC9rZXk+PC9mb3JlaWduLWtleXM+PHJlZi10eXBlIG5hbWU9IkpvdXJu
YWwgQXJ0aWNsZSI+MTc8L3JlZi10eXBlPjxjb250cmlidXRvcnM+PGF1dGhvcnM+PGF1dGhvcj5L
YWl5cmx5a3l6eSwgQS48L2F1dGhvcj48YXV0aG9yPkZyZWVzZSwgSy4gRS48L2F1dGhvcj48YXV0
aG9yPkVsaXNoYWV2LCBFLjwvYXV0aG9yPjxhdXRob3I+Qm92YmplcmcsIEQuIEguPC9hdXRob3I+
PGF1dGhvcj5SYW1hbmF0aGFuLCBSLjwvYXV0aG9yPjxhdXRob3I+SGFtYWQsIEcuIEcuPC9hdXRo
b3I+PGF1dGhvcj5NY0Nsb3NrZXksIEMuPC9hdXRob3I+PGF1dGhvcj5BbHRob3VzZSwgQS4gRC48
L2F1dGhvcj48YXV0aG9yPkh1YW5nLCBNLjwvYXV0aG9yPjxhdXRob3I+RWR3YXJkcywgUi4gUC48
L2F1dGhvcj48YXV0aG9yPkxpbmtvdiwgRi48L2F1dGhvcj48L2F1dGhvcnM+PC9jb250cmlidXRv
cnM+PGF1dGgtYWRkcmVzcz5DZW50ZXIgZm9yIExpZmUgU2NpZW5jZXMsIE5hemFyYmF5ZXYgVW5p
dmVyc2l0eSwgQXN0YW5hLCBLYXpha2hzdGFuLiYjeEQ7RGVwYXJ0bWVudCBvZiBFcGlkZW1pb2xv
Z3ksIFVuaXZlcnNpdHkgb2YgUGl0dHNidXJnaCBHcmFkdWF0ZSBTY2hvb2wgb2YgUHVibGljIEhl
YWx0aCwgUGl0dHNidXJnaCwgUEE7IERlcGFydG1lbnQgb2YgT2JzdGV0cmljcywgR3luZWNvbG9n
eSAmYW1wOyBSZXByb2R1Y3RpdmUgU2NpZW5jZXMsIE1hZ2VlLVdvbWVucyBSZXNlYXJjaCBJbnN0
aXR1dGUsIFBpdHRzYnVyZ2gsIFBBLiYjeEQ7RGVwYXJ0bWVudCBvZiBQYXRob2xvZ3ksIE1hZ2Vl
LVdvbWVucyBIb3NwaXRhbCwgUGl0dHNidXJnaCwgUEEuJiN4RDtVbml2ZXJzaXR5IG9mIFBpdHRz
YnVyZ2ggQ2FuY2VyIEluc3RpdHV0ZSwgUGl0dHNidXJnaCwgUEEuJiN4RDtEaXZpc2lvbiBvZiBH
ZW5lcmFsIFN1cmdlcnksIE1hZ2VlLVdvbWVucyBIb3NwaXRhbCBvZiBVbml2ZXJzaXR5IG9mIFBp
dHRzYnVyZ2ggTWVkaWNhbCBDZW50ZXIsIFBpdHRzYnVyZ2gsIFBBLiYjeEQ7RGVwYXJ0bWVudCBv
ZiBPYnN0ZXRyaWNzLCBHeW5lY29sb2d5ICZhbXA7IFJlcHJvZHVjdGl2ZSBTY2llbmNlcywgTWFn
ZWUtV29tZW5zIFJlc2VhcmNoIEluc3RpdHV0ZSwgUGl0dHNidXJnaCwgUEEuJiN4RDtEZXBhcnRt
ZW50IG9mIEVwaWRlbWlvbG9neSwgVW5pdmVyc2l0eSBvZiBQaXR0c2J1cmdoIEdyYWR1YXRlIFNj
aG9vbCBvZiBQdWJsaWMgSGVhbHRoLCBQaXR0c2J1cmdoLCBQQTsgRGVwYXJ0bWVudCBvZiBPYnN0
ZXRyaWNzLCBHeW5lY29sb2d5ICZhbXA7IFJlcHJvZHVjdGl2ZSBTY2llbmNlcywgTWFnZWUtV29t
ZW5zIFJlc2VhcmNoIEluc3RpdHV0ZSwgUGl0dHNidXJnaCwgUEEuIEVsZWN0cm9uaWMgYWRkcmVz
czogbGlua2Z5QG1haWwubWFnZWUuZWR1LjwvYXV0aC1hZGRyZXNzPjx0aXRsZXM+PHRpdGxlPkVu
ZG9tZXRyaWFsIGhpc3RvbG9neSBpbiBzZXZlcmVseSBvYmVzZSBiYXJpYXRyaWMgc3VyZ2VyeSBj
YW5kaWRhdGVzOiBhbiBleHBsb3JhdG9yeSBhbmFseXNpczwvdGl0bGU+PHNlY29uZGFyeS10aXRs
ZT5TdXJnIE9iZXMgUmVsYXQgRGlzPC9zZWNvbmRhcnktdGl0bGU+PC90aXRsZXM+PHBlcmlvZGlj
YWw+PGZ1bGwtdGl0bGU+U3VyZyBPYmVzIFJlbGF0IERpczwvZnVsbC10aXRsZT48L3BlcmlvZGlj
YWw+PHBhZ2VzPjY1My04PC9wYWdlcz48dm9sdW1lPjExPC92b2x1bWU+PG51bWJlcj4zPC9udW1i
ZXI+PGVkaXRpb24+MjAxNS8wMy8zMTwvZWRpdGlvbj48a2V5d29yZHM+PGtleXdvcmQ+QWR1bHQ8
L2tleXdvcmQ+PGtleXdvcmQ+KkJhcmlhdHJpYyBTdXJnZXJ5PC9rZXl3b3JkPjxrZXl3b3JkPkJp
b3BzeTwva2V5d29yZD48a2V5d29yZD5Cb2R5IE1hc3MgSW5kZXg8L2tleXdvcmQ+PGtleXdvcmQ+
RW5kb21ldHJpYWwgSHlwZXJwbGFzaWEvKmRpYWdub3Npcy9lcGlkZW1pb2xvZ3kvZXRpb2xvZ3k8
L2tleXdvcmQ+PGtleXdvcmQ+RW5kb21ldHJpdW0vKnBhdGhvbG9neTwva2V5d29yZD48a2V5d29y
ZD5GZW1hbGU8L2tleXdvcmQ+PGtleXdvcmQ+SHVtYW5zPC9rZXl3b3JkPjxrZXl3b3JkPk1pZGRs
ZSBBZ2VkPC9rZXl3b3JkPjxrZXl3b3JkPk9iZXNpdHksIE1vcmJpZC9jb21wbGljYXRpb25zLypz
dXJnZXJ5PC9rZXl3b3JkPjxrZXl3b3JkPlByZXZhbGVuY2U8L2tleXdvcmQ+PGtleXdvcmQ+Umlz
ayBGYWN0b3JzPC9rZXl3b3JkPjxrZXl3b3JkPlRhaXdhbi9lcGlkZW1pb2xvZ3k8L2tleXdvcmQ+
PGtleXdvcmQ+QmFyaWF0cmljIHN1cmdlcnk8L2tleXdvcmQ+PGtleXdvcmQ+RW5kb21ldHJpYWwg
Y2FuY2VyPC9rZXl3b3JkPjxrZXl3b3JkPkVuZG9tZXRyaWFsIGh5cGVycGxhc2lhPC9rZXl3b3Jk
PjxrZXl3b3JkPkVuZG9tZXRyaWFsIHBvbHlwczwva2V5d29yZD48a2V5d29yZD5PYmVzaXR5PC9r
ZXl3b3JkPjxrZXl3b3JkPlBpcGVsbGUgc2FtcGxpbmc8L2tleXdvcmQ+PC9rZXl3b3Jkcz48ZGF0
ZXM+PHllYXI+MjAxNTwveWVhcj48cHViLWRhdGVzPjxkYXRlPk1heS1KdW48L2RhdGU+PC9wdWIt
ZGF0ZXM+PC9kYXRlcz48aXNibj4xODc4LTc1MzMgKEVsZWN0cm9uaWMpJiN4RDsxNTUwLTcyODkg
KExpbmtpbmcpPC9pc2JuPjxhY2Nlc3Npb24tbnVtPjI1ODIwMDc5PC9hY2Nlc3Npb24tbnVtPjx1
cmxzPjxyZWxhdGVkLXVybHM+PHVybD5odHRwczovL3d3dy5uY2JpLm5sbS5uaWguZ292L3B1Ym1l
ZC8yNTgyMDA3OTwvdXJsPjx1cmw+aHR0cHM6Ly93d3cuc29hcmQub3JnL2FydGljbGUvUzE1NTAt
NzI4OSgxNCkwMDQ5Mi00L2Z1bGx0ZXh0PC91cmw+PC9yZWxhdGVkLXVybHM+PC91cmxzPjxlbGVj
dHJvbmljLXJlc291cmNlLW51bT4xMC4xMDE2L2ouc29hcmQuMjAxNC4xMi4wMTA8L2VsZWN0cm9u
aWMtcmVzb3VyY2UtbnVtPjwvcmVjb3JkPjwvQ2l0ZT48Q2l0ZT48QXV0aG9yPk1vZGVzaXR0PC9B
dXRob3I+PFllYXI+MjAxNTwvWWVhcj48UmVjTnVtPjY8L1JlY051bT48cmVjb3JkPjxyZWMtbnVt
YmVyPjY8L3JlYy1udW1iZXI+PGZvcmVpZ24ta2V5cz48a2V5IGFwcD0iRU4iIGRiLWlkPSJkdnAw
dHdlejV4MDA1OWVlc3B4djVmeGxkdnphYXZ6cnJ6MmUiIHRpbWVzdGFtcD0iMTUyNTIyNjU4MyI+
Njwva2V5PjwvZm9yZWlnbi1rZXlzPjxyZWYtdHlwZSBuYW1lPSJKb3VybmFsIEFydGljbGUiPjE3
PC9yZWYtdHlwZT48Y29udHJpYnV0b3JzPjxhdXRob3JzPjxhdXRob3I+TW9kZXNpdHQsIFMuIEMu
PC9hdXRob3I+PGF1dGhvcj5IYWxsb3dlbGwsIFAuIFQuPC9hdXRob3I+PGF1dGhvcj5TbGFjay1E
YXZpcywgSi4gSy48L2F1dGhvcj48YXV0aG9yPk1pY2hhbGVrLCBSLiBELjwvYXV0aG9yPjxhdXRo
b3I+QXRraW5zLCBLLiBBLjwvYXV0aG9yPjxhdXRob3I+S2VsbGV5LCBTLiBMLjwvYXV0aG9yPjxh
dXRob3I+QXJhcG92aWMsIFMuPC9hdXRob3I+PGF1dGhvcj5TaHVwbmlrLCBNLiBBLjwvYXV0aG9y
PjxhdXRob3I+SG9laG4sIEsuPC9hdXRob3I+PC9hdXRob3JzPjwvY29udHJpYnV0b3JzPjxhdXRo
LWFkZHJlc3M+R3luZWNvbG9naWMgT25jb2xvZ3kgRGl2aXNpb24sIFVuaXZlcnNpdHkgb2YgVmly
Z2luaWEgU2Nob29sIG9mIE1lZGljaW5lLCBDaGFybG90dGVzdmlsbGUsIFZBLCBVbml0ZWQgU3Rh
dGVzLiYjeEQ7RGVwYXJ0bWVudCBvZiBTdXJnZXJ5LCBVbml2ZXJzaXR5IG9mIFZpcmdpbmlhIFNj
aG9vbCBvZiBNZWRpY2luZSwgQ2hhcmxvdHRlc3ZpbGxlLCBWQSwgVW5pdGVkIFN0YXRlcy4mI3hE
O0RlcGFydG1lbnQgb2YgTWljcm9iaW9sb2d5LCBJbW11bm9sb2d5IGFuZCBDYW5jZXIgQmlvbG9n
eSwgVW5pdmVyc2l0eSBvZiBWaXJnaW5pYSBTY2hvb2wgb2YgTWVkaWNpbmUsIENoYXJsb3R0ZXN2
aWxsZSwgVkEsIFVuaXRlZCBTdGF0ZXMuJiN4RDtNZXRhYm9sb24sIEluYy4sIER1cmhhbSwgTkMs
IFVuaXRlZCBTdGF0ZXMuJiN4RDtEZXBhcnRtZW50IG9mIFBhdGhvbG9neSwgVW5pdmVyc2l0eSBv
ZiBWaXJnaW5pYSBTY2hvb2wgb2YgTWVkaWNpbmUsIENoYXJsb3R0ZXN2aWxsZSwgVkEsIFVuaXRl
ZCBTdGF0ZXMuJiN4RDtDb2xsZWdlIG9mIEFydHMgYW5kIFNjaWVuY2VzLCBVbml2ZXJzaXR5IG9m
IFZpcmdpbmlhLCBDaGFybG90dGVzdmlsbGUsIFZBLCBVbml0ZWQgU3RhdGVzLiYjeEQ7RW5kb2Ny
aW5vbG9neSBEaXZpc2lvbiwgVW5pdmVyc2l0eSBvZiBWaXJnaW5pYSBTY2hvb2wgb2YgTWVkaWNp
bmUsIENoYXJsb3R0ZXN2aWxsZSwgVkEsIFVuaXRlZCBTdGF0ZXMuJiN4RDtEZXBhcnRtZW50IG9m
IFBoYXJtYWNvbG9neSwgVW5pdmVyc2l0eSBvZiBWaXJnaW5pYSBTY2hvb2wgb2YgTWVkaWNpbmUs
IENoYXJsb3R0ZXN2aWxsZSwgVkEsIFVuaXRlZCBTdGF0ZXM7IFNjaG9vbCBvZiBCQUJTLCBVbml2
ZXJzaXR5IG9mIE5ldyBTb3V0aCBXYWxlcywgU3lkbmV5LCBBdXN0cmFsaWEuPC9hdXRoLWFkZHJl
c3M+PHRpdGxlcz48dGl0bGU+V29tZW4gYXQgZXh0cmVtZSByaXNrIGZvciBvYmVzaXR5LXJlbGF0
ZWQgY2FyY2lub2dlbmVzaXM6IEJhc2VsaW5lIGVuZG9tZXRyaWFsIHBhdGhvbG9neSBhbmQgaW1w
YWN0IG9mIGJhcmlhdHJpYyBzdXJnZXJ5IG9uIHdlaWdodCwgbWV0YWJvbGljIHByb2ZpbGVzIGFu
ZCBxdWFsaXR5IG9mIGxpZmU8L3RpdGxlPjxzZWNvbmRhcnktdGl0bGU+R3luZWNvbCBPbmNvbDwv
c2Vjb25kYXJ5LXRpdGxlPjwvdGl0bGVzPjxwZXJpb2RpY2FsPjxmdWxsLXRpdGxlPkd5bmVjb2wg
T25jb2w8L2Z1bGwtdGl0bGU+PC9wZXJpb2RpY2FsPjxwYWdlcz4yMzgtNDU8L3BhZ2VzPjx2b2x1
bWU+MTM4PC92b2x1bWU+PG51bWJlcj4yPC9udW1iZXI+PGVkaXRpb24+MjAxNS8wNS8yODwvZWRp
dGlvbj48a2V5d29yZHM+PGtleXdvcmQ+QWR1bHQ8L2tleXdvcmQ+PGtleXdvcmQ+QWdlZDwva2V5
d29yZD48a2V5d29yZD4qQmFyaWF0cmljIFN1cmdlcnk8L2tleXdvcmQ+PGtleXdvcmQ+Qm9keSBX
ZWlnaHQ8L2tleXdvcmQ+PGtleXdvcmQ+Q2FyY2lub2dlbmVzaXMvbWV0YWJvbGlzbS8qcGF0aG9s
b2d5PC9rZXl3b3JkPjxrZXl3b3JkPkVuZG9tZXRyaWFsIEh5cGVycGxhc2lhLypwYXRob2xvZ3k8
L2tleXdvcmQ+PGtleXdvcmQ+RW5kb21ldHJpYWwgTmVvcGxhc21zL21ldGFib2xpc20vcGF0aG9s
b2d5L3ByZXZlbnRpb24gJmFtcDsgY29udHJvbDwva2V5d29yZD48a2V5d29yZD5FbmRvbWV0cml1
bS9tZXRhYm9saXNtLypwYXRob2xvZ3k8L2tleXdvcmQ+PGtleXdvcmQ+RmVtYWxlPC9rZXl3b3Jk
PjxrZXl3b3JkPkdsdWNvc2UvbWV0YWJvbGlzbTwva2V5d29yZD48a2V5d29yZD5IdW1hbnM8L2tl
eXdvcmQ+PGtleXdvcmQ+TGlwaWQgTWV0YWJvbGlzbTwva2V5d29yZD48a2V5d29yZD5NaWRkbGUg
QWdlZDwva2V5d29yZD48a2V5d29yZD5PYmVzaXR5L21ldGFib2xpc20vKnBhdGhvbG9neS8qc3Vy
Z2VyeTwva2V5d29yZD48a2V5d29yZD5RdWFsaXR5IG9mIExpZmU8L2tleXdvcmQ+PGtleXdvcmQ+
WW91bmcgQWR1bHQ8L2tleXdvcmQ+PGtleXdvcmQ+QmFyaWF0cmljIHN1cmdlcnk8L2tleXdvcmQ+
PGtleXdvcmQ+RW5kb21ldHJpYWwgaHlwZXJwbGFzaWE8L2tleXdvcmQ+PGtleXdvcmQ+TWV0YWJv
bG9taWNzPC9rZXl3b3JkPjxrZXl3b3JkPk1vcmJpZCBvYmVzaXR5PC9rZXl3b3JkPjxrZXl3b3Jk
PlFvbDwva2V5d29yZD48L2tleXdvcmRzPjxkYXRlcz48eWVhcj4yMDE1PC95ZWFyPjxwdWItZGF0
ZXM+PGRhdGU+QXVnPC9kYXRlPjwvcHViLWRhdGVzPjwvZGF0ZXM+PGlzYm4+MTA5NS02ODU5IChF
bGVjdHJvbmljKSYjeEQ7MDA5MC04MjU4IChMaW5raW5nKTwvaXNibj48YWNjZXNzaW9uLW51bT4y
NjAxMzY5NjwvYWNjZXNzaW9uLW51bT48dXJscz48cmVsYXRlZC11cmxzPjx1cmw+aHR0cHM6Ly93
d3cubmNiaS5ubG0ubmloLmdvdi9wdWJtZWQvMjYwMTM2OTY8L3VybD48dXJsPmh0dHBzOi8vd3d3
Lmd5bmVjb2xvZ2ljb25jb2xvZ3ktb25saW5lLm5ldC9hcnRpY2xlL1MwMDkwLTgyNTgoMTUpMDA5
MzMtNi9mdWxsdGV4dDwvdXJsPjwvcmVsYXRlZC11cmxzPjwvdXJscz48ZWxlY3Ryb25pYy1yZXNv
dXJjZS1udW0+MTAuMTAxNi9qLnlneW5vLjIwMTUuMDUuMDE1PC9lbGVjdHJvbmljLXJlc291cmNl
LW51bT48L3JlY29yZD48L0NpdGU+PENpdGU+PEF1dGhvcj5BcmdlbnRhPC9BdXRob3I+PFllYXI+
MjAxMzwvWWVhcj48UmVjTnVtPjExODI5PC9SZWNOdW0+PHJlY29yZD48cmVjLW51bWJlcj4xMTgy
OTwvcmVjLW51bWJlcj48Zm9yZWlnbi1rZXlzPjxrZXkgYXBwPSJFTiIgZGItaWQ9InAyZHZhcnNz
djBzdjk1ZWE1YTN4cHc5dWZhd3hheGV6MHcyeiIgdGltZXN0YW1wPSIxMzg3MjUzMTQzIj4xMTgy
OTwva2V5PjwvZm9yZWlnbi1rZXlzPjxyZWYtdHlwZSBuYW1lPSJKb3VybmFsIEFydGljbGUiPjE3
PC9yZWYtdHlwZT48Y29udHJpYnV0b3JzPjxhdXRob3JzPjxhdXRob3I+QXJnZW50YSwgUC4gQS48
L2F1dGhvcj48YXV0aG9yPkthc3NpbmcsIE0uPC9hdXRob3I+PGF1dGhvcj5UcnVza2lub3Zza3ks
IEEuIE0uPC9hdXRob3I+PGF1dGhvcj5TdmVuZHNlbiwgQy4gQS48L2F1dGhvcj48L2F1dGhvcnM+
PC9jb250cmlidXRvcnM+PGF1dGgtYWRkcmVzcz5EZXBhcnRtZW50IG9mIE9ic3RldHJpY3MgYW5k
IEd5bmVjb2xvZ3ksIFRoZSBVbml2ZXJzaXR5IG9mIE1pbm5lc290YSwgNDIwIERlbGF3YXJlIFN0
cmVldCBTRSwgTWlubmVhcG9saXMsIE1OIDU1NDU1LCBVU0EuIGFyZ2VudGFAdW1uLmVkdTwvYXV0
aC1hZGRyZXNzPjx0aXRsZXM+PHRpdGxlPkJhcmlhdHJpYyBzdXJnZXJ5IGFuZCBlbmRvbWV0cmlh
bCBwYXRob2xvZ3kgaW4gYXN5bXB0b21hdGljIG1vcmJpZGx5IG9iZXNlIHdvbWVuOiBhIHByb3Nw
ZWN0aXZlLCBwaWxvdCBzdHVkeTwvdGl0bGU+PHNlY29uZGFyeS10aXRsZT5CSk9HPC9zZWNvbmRh
cnktdGl0bGU+PGFsdC10aXRsZT5CSk9HIDogYW4gaW50ZXJuYXRpb25hbCBqb3VybmFsIG9mIG9i
c3RldHJpY3MgYW5kIGd5bmFlY29sb2d5PC9hbHQtdGl0bGU+PC90aXRsZXM+PHBlcmlvZGljYWw+
PGZ1bGwtdGl0bGU+QkpPRzwvZnVsbC10aXRsZT48L3BlcmlvZGljYWw+PHBhZ2VzPjc5NS04MDA8
L3BhZ2VzPjx2b2x1bWU+MTIwPC92b2x1bWU+PG51bWJlcj43PC9udW1iZXI+PGtleXdvcmRzPjxr
ZXl3b3JkPkFkdWx0PC9rZXl3b3JkPjxrZXl3b3JkPipBc3ltcHRvbWF0aWMgRGlzZWFzZXMvZXBp
ZGVtaW9sb2d5PC9rZXl3b3JkPjxrZXl3b3JkPkJpb3BzeTwva2V5d29yZD48a2V5d29yZD5FbmRv
bWV0cmlhbCBIeXBlcnBsYXNpYS9lcGlkZW1pb2xvZ3kvKmV0aW9sb2d5L3BhdGhvbG9neS9waHlz
aW9wYXRob2xvZ3k8L2tleXdvcmQ+PGtleXdvcmQ+RW5kb21ldHJpdW0vcGF0aG9sb2d5PC9rZXl3
b3JkPjxrZXl3b3JkPkZlbWFsZTwva2V5d29yZD48a2V5d29yZD5Gb2xsb3ctVXAgU3R1ZGllczwv
a2V5d29yZD48a2V5d29yZD4qR2FzdHJpYyBCeXBhc3M8L2tleXdvcmQ+PGtleXdvcmQ+SHVtYW5z
PC9rZXl3b3JkPjxrZXl3b3JkPk1pZGRsZSBBZ2VkPC9rZXl3b3JkPjxrZXl3b3JkPk9iZXNpdHks
IE1vcmJpZC9jb21wbGljYXRpb25zL3BoeXNpb3BhdGhvbG9neS8qc3VyZ2VyeTwva2V5d29yZD48
a2V5d29yZD5QaWxvdCBQcm9qZWN0czwva2V5d29yZD48a2V5d29yZD5QcmV2YWxlbmNlPC9rZXl3
b3JkPjxrZXl3b3JkPlByb3NwZWN0aXZlIFN0dWRpZXM8L2tleXdvcmQ+PGtleXdvcmQ+U2luZ2xl
LUJsaW5kIE1ldGhvZDwva2V5d29yZD48a2V5d29yZD5UcmVhdG1lbnQgT3V0Y29tZTwva2V5d29y
ZD48a2V5d29yZD4qV2VpZ2h0IExvc3M8L2tleXdvcmQ+PC9rZXl3b3Jkcz48ZGF0ZXM+PHllYXI+
MjAxMzwveWVhcj48cHViLWRhdGVzPjxkYXRlPkp1bjwvZGF0ZT48L3B1Yi1kYXRlcz48L2RhdGVz
Pjxpc2JuPjE0NzEtMDUyOCAoRWxlY3Ryb25pYykmI3hEOzE0NzAtMDMyOCAoTGlua2luZyk8L2lz
Ym4+PGFjY2Vzc2lvbi1udW0+MjMyMzE2MzI8L2FjY2Vzc2lvbi1udW0+PHVybHM+PHJlbGF0ZWQt
dXJscz48dXJsPmh0dHA6Ly93d3cubmNiaS5ubG0ubmloLmdvdi9wdWJtZWQvMjMyMzE2MzI8L3Vy
bD48L3JlbGF0ZWQtdXJscz48L3VybHM+PGVsZWN0cm9uaWMtcmVzb3VyY2UtbnVtPjEwLjExMTEv
MTQ3MS0wNTI4LjEyMTAwPC9lbGVjdHJvbmljLXJlc291cmNlLW51bT48L3JlY29yZD48L0NpdGU+
PENpdGU+PEF1dGhvcj5MaW5rb3Y8L0F1dGhvcj48WWVhcj4yMDE0PC9ZZWFyPjxSZWNOdW0+Njcw
MTwvUmVjTnVtPjxyZWNvcmQ+PHJlYy1udW1iZXI+NjcwMTwvcmVjLW51bWJlcj48Zm9yZWlnbi1r
ZXlzPjxrZXkgYXBwPSJFTiIgZGItaWQ9ImR2cDB0d2V6NXgwMDU5ZWVzcHh2NWZ4bGR2emFhdnpy
cnoyZSIgdGltZXN0YW1wPSIxNTI3NzM5ODIzIj42NzAxPC9rZXk+PC9mb3JlaWduLWtleXM+PHJl
Zi10eXBlIG5hbWU9IkpvdXJuYWwgQXJ0aWNsZSI+MTc8L3JlZi10eXBlPjxjb250cmlidXRvcnM+
PGF1dGhvcnM+PGF1dGhvcj5MaW5rb3YsIEYuPC9hdXRob3I+PGF1dGhvcj5FbGlzaGFldiwgRS48
L2F1dGhvcj48YXV0aG9yPkdsb3llc2tlLCBOLjwvYXV0aG9yPjxhdXRob3I+RWR3YXJkcywgUi48
L2F1dGhvcj48YXV0aG9yPkFsdGhvdXNlLCBBLiBELjwvYXV0aG9yPjxhdXRob3I+R2VsbGVyLCBN
LiBBLjwvYXV0aG9yPjxhdXRob3I+U3ZlbmRzZW4sIEMuPC9hdXRob3I+PGF1dGhvcj5BcmdlbnRh
LCBQLiBBLjwvYXV0aG9yPjwvYXV0aG9ycz48L2NvbnRyaWJ1dG9ycz48YXV0aC1hZGRyZXNzPlVu
aXZlcnNpdHkgb2YgUGl0dHNidXJnaCBEZXBhcnRtZW50IG9mIE9ic3RldHJpY3MsIEd5bmVjb2xv
Z3ksIGFuZCBSZXByb2R1Y3RpdmUgU2NpZW5jZXMsIE1hZ2VlLVdvbWVucyBSZXNlYXJjaCBJbnN0
aXR1dGUsIFBpdHRzYnVyZ2gsIFBlbm5zeWx2YW5pYS4gRWxlY3Ryb25pYyBhZGRyZXNzOiBmYWlu
YS5saW5rb3ZAZ21haWwuY29tLiYjeEQ7VW5pdmVyc2l0eSBvZiBQaXR0c2J1cmdoIFNjaG9vbCBv
ZiBNZWRpY2luZSwgRGVwYXJ0bWVudCBvZiBQYXRob2xvZ3ksIFBpdHRzYnVyZ2gsIFBlbm5zeWx2
YW5pYS4mI3hEO1NVTlkgRG93bnN0YXRlLCBEZXBhcnRtZW50IG9mIFBhdGhvbG9neSwgQnJvb2ts
eW4sIE5ldyBZb3JrLiYjeEQ7VW5pdmVyc2l0eSBvZiBQaXR0c2J1cmdoIERlcGFydG1lbnQgb2Yg
T2JzdGV0cmljcywgR3luZWNvbG9neSwgYW5kIFJlcHJvZHVjdGl2ZSBTY2llbmNlcywgTWFnZWUt
V29tZW5zIFJlc2VhcmNoIEluc3RpdHV0ZSwgUGl0dHNidXJnaCwgUGVubnN5bHZhbmlhLiYjeEQ7
RGl2aXNpb24gb2YgR3luZWNvbG9naWMgT25jb2xvZ3ksIERlcGFydG1lbnQgb2YgT2JzdGV0cmlj
cyBhbmQgR3luZWNvbG9neSwgVW5pdmVyc2l0eSBvZiBNaW5uZXNvdGEsIE1pbm5lYXBvbGlzLCBN
aW5uZXNvdGEsIFVTQS48L2F1dGgtYWRkcmVzcz48dGl0bGVzPjx0aXRsZT5CYXJpYXRyaWMgc3Vy
Z2VyeS1pbmR1Y2VkIHdlaWdodCBsb3NzIGNoYW5nZXMgaW1tdW5lIG1hcmtlcnMgaW4gdGhlIGVu
ZG9tZXRyaXVtIG9mIG1vcmJpZGx5IG9iZXNlIHdvbWVuPC90aXRsZT48c2Vjb25kYXJ5LXRpdGxl
PlN1cmcgT2JlcyBSZWxhdCBEaXM8L3NlY29uZGFyeS10aXRsZT48L3RpdGxlcz48cGVyaW9kaWNh
bD48ZnVsbC10aXRsZT5TdXJnIE9iZXMgUmVsYXQgRGlzPC9mdWxsLXRpdGxlPjwvcGVyaW9kaWNh
bD48cGFnZXM+OTIxLTY8L3BhZ2VzPjx2b2x1bWU+MTA8L3ZvbHVtZT48bnVtYmVyPjU8L251bWJl
cj48ZWRpdGlvbj4yMDE0LzEyLzAzPC9lZGl0aW9uPjxrZXl3b3Jkcz48a2V5d29yZD5BZHVsdDwv
a2V5d29yZD48a2V5d29yZD5BbnRpZ2VucywgQ0QyMC9tZXRhYm9saXNtPC9rZXl3b3JkPjxrZXl3
b3JkPkJhcmlhdHJpYyBTdXJnZXJ5LyptZXRob2RzPC9rZXl3b3JkPjxrZXl3b3JkPkJpb21hcmtl
cnMvbWV0YWJvbGlzbTwva2V5d29yZD48a2V5d29yZD5DRDMgQ29tcGxleC9tZXRhYm9saXNtPC9r
ZXl3b3JkPjxrZXl3b3JkPkVuZG9tZXRyaWFsIEh5cGVycGxhc2lhL2RpYWdub3Npcy9pbW11bm9s
b2d5PC9rZXl3b3JkPjxrZXl3b3JkPkVuZG9tZXRyaXVtLyppbW11bm9sb2d5PC9rZXl3b3JkPjxr
ZXl3b3JkPkZlbWFsZTwva2V5d29yZD48a2V5d29yZD5IdW1hbnM8L2tleXdvcmQ+PGtleXdvcmQ+
SW5jaWRlbnRhbCBGaW5kaW5nczwva2V5d29yZD48a2V5d29yZD5NaWRkbGUgQWdlZDwva2V5d29y
ZD48a2V5d29yZD5PYmVzaXR5LCBNb3JiaWQvaW1tdW5vbG9neS8qc3VyZ2VyeTwva2V5d29yZD48
a2V5d29yZD5QVEVOIFBob3NwaG9oeWRyb2xhc2UvbWV0YWJvbGlzbTwva2V5d29yZD48a2V5d29y
ZD5Qb3N0b3BlcmF0aXZlIENhcmU8L2tleXdvcmQ+PGtleXdvcmQ+UHJlb3BlcmF0aXZlIENhcmU8
L2tleXdvcmQ+PGtleXdvcmQ+VGlzc3VlIEFycmF5IEFuYWx5c2lzPC9rZXl3b3JkPjxrZXl3b3Jk
PldlaWdodCBMb3NzLyppbW11bm9sb2d5PC9rZXl3b3JkPjxrZXl3b3JkPkNkMjA8L2tleXdvcmQ+
PGtleXdvcmQ+Q2QzPC9rZXl3b3JkPjxrZXl3b3JkPkVuZG9tZXRyaWFsIGNhbmNlciBwcmV2ZW50
aW9uPC9rZXl3b3JkPjxrZXl3b3JkPkVuZG9tZXRyaWFsIGh5cGVycGxhc2lhPC9rZXl3b3JkPjxr
ZXl3b3JkPkltbXVuaXR5PC9rZXl3b3JkPjxrZXl3b3JkPkluZmxhbW1hdGlvbjwva2V5d29yZD48
a2V5d29yZD5PYmVzaXR5PC9rZXl3b3JkPjxrZXl3b3JkPlB0ZW48L2tleXdvcmQ+PC9rZXl3b3Jk
cz48ZGF0ZXM+PHllYXI+MjAxNDwveWVhcj48cHViLWRhdGVzPjxkYXRlPlNlcC1PY3Q8L2RhdGU+
PC9wdWItZGF0ZXM+PC9kYXRlcz48aXNibj4xODc4LTc1MzMgKEVsZWN0cm9uaWMpJiN4RDsxNTUw
LTcyODkgKExpbmtpbmcpPC9pc2JuPjxhY2Nlc3Npb24tbnVtPjI1NDM5MDAzPC9hY2Nlc3Npb24t
bnVtPjx1cmxzPjxyZWxhdGVkLXVybHM+PHVybD5odHRwczovL3d3dy5uY2JpLm5sbS5uaWguZ292
L3B1Ym1lZC8yNTQzOTAwMzwvdXJsPjx1cmw+aHR0cHM6Ly93d3cuc29hcmQub3JnL2FydGljbGUv
UzE1NTAtNzI4OSgxNCkwMDE0Ni00L2Z1bGx0ZXh0PC91cmw+PC9yZWxhdGVkLXVybHM+PC91cmxz
PjxlbGVjdHJvbmljLXJlc291cmNlLW51bT4xMC4xMDE2L2ouc29hcmQuMjAxNC4wMy4wMjM8L2Vs
ZWN0cm9uaWMtcmVzb3VyY2UtbnVtPjwvcmVjb3JkPjwvQ2l0ZT48L0VuZE5vdGU+AG==
</w:fldData>
        </w:fldChar>
      </w:r>
      <w:r w:rsidR="006979FF">
        <w:rPr>
          <w:color w:val="000000" w:themeColor="text1"/>
          <w:shd w:val="clear" w:color="auto" w:fill="FFFFFF"/>
        </w:rPr>
        <w:instrText xml:space="preserve"> ADDIN EN.CITE.DATA </w:instrText>
      </w:r>
      <w:r w:rsidR="006979FF">
        <w:rPr>
          <w:color w:val="000000" w:themeColor="text1"/>
          <w:shd w:val="clear" w:color="auto" w:fill="FFFFFF"/>
        </w:rPr>
      </w:r>
      <w:r w:rsidR="006979FF">
        <w:rPr>
          <w:color w:val="000000" w:themeColor="text1"/>
          <w:shd w:val="clear" w:color="auto" w:fill="FFFFFF"/>
        </w:rPr>
        <w:fldChar w:fldCharType="end"/>
      </w:r>
      <w:r w:rsidRPr="00BA0C7D">
        <w:rPr>
          <w:color w:val="000000" w:themeColor="text1"/>
          <w:shd w:val="clear" w:color="auto" w:fill="FFFFFF"/>
        </w:rPr>
      </w:r>
      <w:r w:rsidRPr="00BA0C7D">
        <w:rPr>
          <w:color w:val="000000" w:themeColor="text1"/>
          <w:shd w:val="clear" w:color="auto" w:fill="FFFFFF"/>
        </w:rPr>
        <w:fldChar w:fldCharType="separate"/>
      </w:r>
      <w:r w:rsidR="006979FF">
        <w:rPr>
          <w:noProof/>
          <w:color w:val="000000" w:themeColor="text1"/>
          <w:shd w:val="clear" w:color="auto" w:fill="FFFFFF"/>
        </w:rPr>
        <w:t>[46-49]</w:t>
      </w:r>
      <w:r w:rsidRPr="00BA0C7D">
        <w:rPr>
          <w:color w:val="000000" w:themeColor="text1"/>
          <w:shd w:val="clear" w:color="auto" w:fill="FFFFFF"/>
        </w:rPr>
        <w:fldChar w:fldCharType="end"/>
      </w:r>
      <w:r w:rsidR="004A73FE" w:rsidRPr="00BA0C7D">
        <w:rPr>
          <w:color w:val="000000" w:themeColor="text1"/>
        </w:rPr>
        <w:t>.</w:t>
      </w:r>
    </w:p>
    <w:p w14:paraId="3BD9A1AB" w14:textId="77777777" w:rsidR="00985A02" w:rsidRPr="00D65322" w:rsidRDefault="00985A02" w:rsidP="004A73FE">
      <w:pPr>
        <w:autoSpaceDE w:val="0"/>
        <w:autoSpaceDN w:val="0"/>
        <w:adjustRightInd w:val="0"/>
        <w:rPr>
          <w:color w:val="000000" w:themeColor="text1"/>
        </w:rPr>
      </w:pPr>
    </w:p>
    <w:p w14:paraId="271BED8F" w14:textId="77777777" w:rsidR="004A73FE" w:rsidRDefault="004A73FE" w:rsidP="00DA453B">
      <w:pPr>
        <w:autoSpaceDE w:val="0"/>
        <w:autoSpaceDN w:val="0"/>
        <w:adjustRightInd w:val="0"/>
        <w:ind w:right="-720" w:hanging="90"/>
        <w:jc w:val="center"/>
      </w:pPr>
      <w:r>
        <w:rPr>
          <w:noProof/>
        </w:rPr>
        <w:drawing>
          <wp:inline distT="0" distB="0" distL="0" distR="0" wp14:anchorId="765544CF" wp14:editId="493AD059">
            <wp:extent cx="5473700" cy="401755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04-02 at 02.28.45.png"/>
                    <pic:cNvPicPr/>
                  </pic:nvPicPr>
                  <pic:blipFill>
                    <a:blip r:embed="rId12">
                      <a:extLst>
                        <a:ext uri="{28A0092B-C50C-407E-A947-70E740481C1C}">
                          <a14:useLocalDpi xmlns:a14="http://schemas.microsoft.com/office/drawing/2010/main" val="0"/>
                        </a:ext>
                      </a:extLst>
                    </a:blip>
                    <a:stretch>
                      <a:fillRect/>
                    </a:stretch>
                  </pic:blipFill>
                  <pic:spPr>
                    <a:xfrm>
                      <a:off x="0" y="0"/>
                      <a:ext cx="5505659" cy="4041013"/>
                    </a:xfrm>
                    <a:prstGeom prst="rect">
                      <a:avLst/>
                    </a:prstGeom>
                  </pic:spPr>
                </pic:pic>
              </a:graphicData>
            </a:graphic>
          </wp:inline>
        </w:drawing>
      </w:r>
    </w:p>
    <w:p w14:paraId="3020B8CF" w14:textId="7C13DAB9" w:rsidR="00985A02" w:rsidRDefault="00985A02" w:rsidP="00A27C9F">
      <w:pPr>
        <w:pStyle w:val="Caption"/>
      </w:pPr>
      <w:bookmarkStart w:id="41" w:name="_Toc5874894"/>
      <w:r>
        <w:t xml:space="preserve">Figure </w:t>
      </w:r>
      <w:r>
        <w:fldChar w:fldCharType="begin"/>
      </w:r>
      <w:r>
        <w:instrText xml:space="preserve"> SEQ Figure \* ARABIC </w:instrText>
      </w:r>
      <w:r>
        <w:fldChar w:fldCharType="separate"/>
      </w:r>
      <w:r w:rsidR="008363FE">
        <w:t>1</w:t>
      </w:r>
      <w:r>
        <w:fldChar w:fldCharType="end"/>
      </w:r>
      <w:r>
        <w:t xml:space="preserve"> Study participant selection</w:t>
      </w:r>
      <w:bookmarkEnd w:id="41"/>
    </w:p>
    <w:p w14:paraId="725EB816" w14:textId="7481ECE0" w:rsidR="004A73FE" w:rsidRPr="00C87865" w:rsidRDefault="00A27C9F" w:rsidP="00A27C9F">
      <w:pPr>
        <w:pStyle w:val="Heading2"/>
      </w:pPr>
      <w:bookmarkStart w:id="42" w:name="_Toc5874883"/>
      <w:r w:rsidRPr="00C173FA">
        <w:t>S</w:t>
      </w:r>
      <w:r>
        <w:t>tatistical Methods</w:t>
      </w:r>
      <w:bookmarkEnd w:id="42"/>
    </w:p>
    <w:p w14:paraId="6B4349C4" w14:textId="116600B3" w:rsidR="00A27C9F" w:rsidRDefault="00A27C9F" w:rsidP="00A27C9F">
      <w:pPr>
        <w:rPr>
          <w:color w:val="000000" w:themeColor="text1"/>
        </w:rPr>
      </w:pPr>
      <w:r w:rsidRPr="00606147">
        <w:rPr>
          <w:color w:val="000000" w:themeColor="text1"/>
        </w:rPr>
        <w:t>Descriptive statistics were reported as mean (range)</w:t>
      </w:r>
      <w:r>
        <w:rPr>
          <w:color w:val="000000" w:themeColor="text1"/>
        </w:rPr>
        <w:t xml:space="preserve"> or median </w:t>
      </w:r>
      <w:r w:rsidRPr="00606147">
        <w:rPr>
          <w:color w:val="000000" w:themeColor="text1"/>
        </w:rPr>
        <w:t>(range)</w:t>
      </w:r>
      <w:r w:rsidRPr="00606147">
        <w:rPr>
          <w:b/>
          <w:color w:val="000000" w:themeColor="text1"/>
        </w:rPr>
        <w:t xml:space="preserve"> </w:t>
      </w:r>
      <w:r w:rsidRPr="00606147">
        <w:rPr>
          <w:color w:val="000000" w:themeColor="text1"/>
        </w:rPr>
        <w:t>for continuous variables and n (%) for categorical variables</w:t>
      </w:r>
      <w:r>
        <w:rPr>
          <w:color w:val="000000" w:themeColor="text1"/>
        </w:rPr>
        <w:t xml:space="preserve">. The Chi-square test was used for detecting </w:t>
      </w:r>
      <w:r w:rsidRPr="005C5E13">
        <w:rPr>
          <w:color w:val="000000" w:themeColor="text1"/>
        </w:rPr>
        <w:t xml:space="preserve">differences in </w:t>
      </w:r>
      <w:r>
        <w:rPr>
          <w:color w:val="000000" w:themeColor="text1"/>
        </w:rPr>
        <w:t>biopsy sufficiency</w:t>
      </w:r>
      <w:r w:rsidRPr="005C5E13">
        <w:rPr>
          <w:color w:val="000000" w:themeColor="text1"/>
        </w:rPr>
        <w:t xml:space="preserve"> </w:t>
      </w:r>
      <w:r>
        <w:rPr>
          <w:color w:val="000000" w:themeColor="text1"/>
        </w:rPr>
        <w:t>across</w:t>
      </w:r>
      <w:r w:rsidRPr="005C5E13">
        <w:rPr>
          <w:color w:val="000000" w:themeColor="text1"/>
        </w:rPr>
        <w:t xml:space="preserve"> the three </w:t>
      </w:r>
      <w:r w:rsidRPr="00900653">
        <w:rPr>
          <w:color w:val="000000" w:themeColor="text1"/>
        </w:rPr>
        <w:t>in</w:t>
      </w:r>
      <w:r>
        <w:rPr>
          <w:color w:val="000000" w:themeColor="text1"/>
        </w:rPr>
        <w:t>s</w:t>
      </w:r>
      <w:r w:rsidRPr="00900653">
        <w:rPr>
          <w:color w:val="000000" w:themeColor="text1"/>
        </w:rPr>
        <w:t>titutions</w:t>
      </w:r>
      <w:r w:rsidRPr="007B3551">
        <w:rPr>
          <w:color w:val="000000" w:themeColor="text1"/>
        </w:rPr>
        <w:t xml:space="preserve">. </w:t>
      </w:r>
      <w:r>
        <w:rPr>
          <w:color w:val="000000" w:themeColor="text1"/>
        </w:rPr>
        <w:t>The Wilcoxon rank sum test</w:t>
      </w:r>
      <w:r w:rsidRPr="00F900C7">
        <w:rPr>
          <w:color w:val="000000" w:themeColor="text1"/>
        </w:rPr>
        <w:t xml:space="preserve"> </w:t>
      </w:r>
      <w:r>
        <w:rPr>
          <w:color w:val="000000" w:themeColor="text1"/>
        </w:rPr>
        <w:t>was</w:t>
      </w:r>
      <w:r w:rsidRPr="00F900C7">
        <w:rPr>
          <w:color w:val="000000" w:themeColor="text1"/>
        </w:rPr>
        <w:t xml:space="preserve"> used to </w:t>
      </w:r>
      <w:r>
        <w:rPr>
          <w:color w:val="000000" w:themeColor="text1"/>
        </w:rPr>
        <w:t xml:space="preserve">test for </w:t>
      </w:r>
      <w:r w:rsidRPr="00F900C7">
        <w:rPr>
          <w:color w:val="000000" w:themeColor="text1"/>
        </w:rPr>
        <w:t xml:space="preserve">differences </w:t>
      </w:r>
      <w:r>
        <w:rPr>
          <w:color w:val="000000" w:themeColor="text1"/>
        </w:rPr>
        <w:t xml:space="preserve">in </w:t>
      </w:r>
      <w:r>
        <w:rPr>
          <w:rFonts w:hint="eastAsia"/>
          <w:color w:val="000000" w:themeColor="text1"/>
        </w:rPr>
        <w:t>age</w:t>
      </w:r>
      <w:r>
        <w:rPr>
          <w:color w:val="000000" w:themeColor="text1"/>
        </w:rPr>
        <w:t xml:space="preserve"> and BMI </w:t>
      </w:r>
      <w:r w:rsidRPr="00F900C7">
        <w:rPr>
          <w:color w:val="000000" w:themeColor="text1"/>
        </w:rPr>
        <w:t xml:space="preserve">between </w:t>
      </w:r>
      <w:r>
        <w:rPr>
          <w:color w:val="000000" w:themeColor="text1"/>
        </w:rPr>
        <w:t>subject</w:t>
      </w:r>
      <w:r w:rsidRPr="00F900C7">
        <w:rPr>
          <w:color w:val="000000" w:themeColor="text1"/>
        </w:rPr>
        <w:t xml:space="preserve">s with </w:t>
      </w:r>
      <w:r>
        <w:rPr>
          <w:color w:val="000000" w:themeColor="text1"/>
        </w:rPr>
        <w:t>sufficient versus</w:t>
      </w:r>
      <w:r w:rsidRPr="00F900C7">
        <w:rPr>
          <w:color w:val="000000" w:themeColor="text1"/>
        </w:rPr>
        <w:t xml:space="preserve"> insufficient </w:t>
      </w:r>
      <w:r>
        <w:rPr>
          <w:color w:val="000000" w:themeColor="text1"/>
        </w:rPr>
        <w:t>biop</w:t>
      </w:r>
      <w:r w:rsidRPr="00F900C7">
        <w:rPr>
          <w:color w:val="000000" w:themeColor="text1"/>
        </w:rPr>
        <w:t>s</w:t>
      </w:r>
      <w:r>
        <w:rPr>
          <w:color w:val="000000" w:themeColor="text1"/>
        </w:rPr>
        <w:t>ies. Comparison of variables among the three studies</w:t>
      </w:r>
      <w:r w:rsidRPr="00900653">
        <w:rPr>
          <w:color w:val="000000" w:themeColor="text1"/>
        </w:rPr>
        <w:t xml:space="preserve"> were </w:t>
      </w:r>
      <w:r>
        <w:rPr>
          <w:color w:val="000000" w:themeColor="text1"/>
        </w:rPr>
        <w:t xml:space="preserve">made </w:t>
      </w:r>
      <w:r w:rsidRPr="00900653">
        <w:rPr>
          <w:color w:val="000000" w:themeColor="text1"/>
        </w:rPr>
        <w:t xml:space="preserve">using </w:t>
      </w:r>
      <w:bookmarkStart w:id="43" w:name="OLE_LINK10"/>
      <w:bookmarkStart w:id="44" w:name="OLE_LINK17"/>
      <w:proofErr w:type="spellStart"/>
      <w:r>
        <w:rPr>
          <w:color w:val="000000" w:themeColor="text1"/>
        </w:rPr>
        <w:t>Kruskal</w:t>
      </w:r>
      <w:proofErr w:type="spellEnd"/>
      <w:r>
        <w:rPr>
          <w:color w:val="000000" w:themeColor="text1"/>
        </w:rPr>
        <w:t xml:space="preserve">-Wallis tests </w:t>
      </w:r>
      <w:r w:rsidRPr="00900653">
        <w:rPr>
          <w:color w:val="000000" w:themeColor="text1"/>
        </w:rPr>
        <w:t>for continuous variables (age</w:t>
      </w:r>
      <w:r>
        <w:rPr>
          <w:color w:val="000000" w:themeColor="text1"/>
        </w:rPr>
        <w:t xml:space="preserve"> and</w:t>
      </w:r>
      <w:r w:rsidRPr="00900653">
        <w:rPr>
          <w:color w:val="000000" w:themeColor="text1"/>
        </w:rPr>
        <w:t xml:space="preserve"> BMI)</w:t>
      </w:r>
      <w:r>
        <w:rPr>
          <w:color w:val="000000" w:themeColor="text1"/>
        </w:rPr>
        <w:t>,</w:t>
      </w:r>
      <w:r w:rsidRPr="00900653">
        <w:rPr>
          <w:color w:val="000000" w:themeColor="text1"/>
        </w:rPr>
        <w:t xml:space="preserve"> and </w:t>
      </w:r>
      <w:r>
        <w:rPr>
          <w:color w:val="000000" w:themeColor="text1"/>
        </w:rPr>
        <w:t>Chi-square tests for categorical variable</w:t>
      </w:r>
      <w:r w:rsidRPr="00900653">
        <w:rPr>
          <w:color w:val="000000" w:themeColor="text1"/>
        </w:rPr>
        <w:t xml:space="preserve"> (race) to </w:t>
      </w:r>
      <w:r>
        <w:rPr>
          <w:color w:val="000000" w:themeColor="text1"/>
        </w:rPr>
        <w:t>assess</w:t>
      </w:r>
      <w:r w:rsidRPr="00900653">
        <w:rPr>
          <w:color w:val="000000" w:themeColor="text1"/>
        </w:rPr>
        <w:t xml:space="preserve"> </w:t>
      </w:r>
      <w:r>
        <w:rPr>
          <w:color w:val="000000" w:themeColor="text1"/>
        </w:rPr>
        <w:t>whether</w:t>
      </w:r>
      <w:r w:rsidRPr="00900653">
        <w:rPr>
          <w:color w:val="000000" w:themeColor="text1"/>
        </w:rPr>
        <w:t xml:space="preserve"> there w</w:t>
      </w:r>
      <w:r>
        <w:rPr>
          <w:color w:val="000000" w:themeColor="text1"/>
        </w:rPr>
        <w:t>ere</w:t>
      </w:r>
      <w:r w:rsidRPr="00900653">
        <w:rPr>
          <w:color w:val="000000" w:themeColor="text1"/>
        </w:rPr>
        <w:t xml:space="preserve"> </w:t>
      </w:r>
      <w:r>
        <w:rPr>
          <w:color w:val="000000" w:themeColor="text1"/>
        </w:rPr>
        <w:t xml:space="preserve">relevant </w:t>
      </w:r>
      <w:r w:rsidRPr="00900653">
        <w:rPr>
          <w:color w:val="000000" w:themeColor="text1"/>
        </w:rPr>
        <w:t>difference</w:t>
      </w:r>
      <w:r>
        <w:rPr>
          <w:color w:val="000000" w:themeColor="text1"/>
        </w:rPr>
        <w:t>s</w:t>
      </w:r>
      <w:r w:rsidRPr="00900653">
        <w:rPr>
          <w:color w:val="000000" w:themeColor="text1"/>
        </w:rPr>
        <w:t xml:space="preserve"> among participants </w:t>
      </w:r>
      <w:bookmarkEnd w:id="43"/>
      <w:bookmarkEnd w:id="44"/>
      <w:r w:rsidRPr="00900653">
        <w:rPr>
          <w:color w:val="000000" w:themeColor="text1"/>
        </w:rPr>
        <w:t>across the three in</w:t>
      </w:r>
      <w:r>
        <w:rPr>
          <w:color w:val="000000" w:themeColor="text1"/>
        </w:rPr>
        <w:t>s</w:t>
      </w:r>
      <w:r w:rsidRPr="00900653">
        <w:rPr>
          <w:color w:val="000000" w:themeColor="text1"/>
        </w:rPr>
        <w:t>titutions</w:t>
      </w:r>
      <w:r>
        <w:rPr>
          <w:color w:val="000000" w:themeColor="text1"/>
        </w:rPr>
        <w:t xml:space="preserve"> that would preclude combining results</w:t>
      </w:r>
      <w:r w:rsidRPr="00900653">
        <w:rPr>
          <w:color w:val="000000" w:themeColor="text1"/>
        </w:rPr>
        <w:t>.</w:t>
      </w:r>
    </w:p>
    <w:p w14:paraId="36C90A7F" w14:textId="64A3DABF" w:rsidR="004A73FE" w:rsidRDefault="00A27C9F" w:rsidP="00A27C9F">
      <w:pPr>
        <w:rPr>
          <w:color w:val="000000" w:themeColor="text1"/>
        </w:rPr>
      </w:pPr>
      <w:r>
        <w:rPr>
          <w:color w:val="000000" w:themeColor="text1"/>
        </w:rPr>
        <w:t>The Wilcoxon rank sum test</w:t>
      </w:r>
      <w:r w:rsidRPr="00F900C7">
        <w:rPr>
          <w:color w:val="000000" w:themeColor="text1"/>
        </w:rPr>
        <w:t xml:space="preserve"> </w:t>
      </w:r>
      <w:r>
        <w:rPr>
          <w:color w:val="000000" w:themeColor="text1"/>
        </w:rPr>
        <w:t>was</w:t>
      </w:r>
      <w:r w:rsidRPr="00F900C7">
        <w:rPr>
          <w:color w:val="000000" w:themeColor="text1"/>
        </w:rPr>
        <w:t xml:space="preserve"> used to </w:t>
      </w:r>
      <w:r>
        <w:rPr>
          <w:color w:val="000000" w:themeColor="text1"/>
        </w:rPr>
        <w:t xml:space="preserve">test for </w:t>
      </w:r>
      <w:r w:rsidRPr="00F900C7">
        <w:rPr>
          <w:color w:val="000000" w:themeColor="text1"/>
        </w:rPr>
        <w:t xml:space="preserve">differences </w:t>
      </w:r>
      <w:r>
        <w:rPr>
          <w:color w:val="000000" w:themeColor="text1"/>
        </w:rPr>
        <w:t xml:space="preserve">in </w:t>
      </w:r>
      <w:r>
        <w:rPr>
          <w:rFonts w:hint="eastAsia"/>
          <w:color w:val="000000" w:themeColor="text1"/>
        </w:rPr>
        <w:t>age</w:t>
      </w:r>
      <w:r>
        <w:rPr>
          <w:color w:val="000000" w:themeColor="text1"/>
        </w:rPr>
        <w:t xml:space="preserve"> and BMI between subject</w:t>
      </w:r>
      <w:r w:rsidRPr="00F900C7">
        <w:rPr>
          <w:color w:val="000000" w:themeColor="text1"/>
        </w:rPr>
        <w:t>s</w:t>
      </w:r>
      <w:r>
        <w:rPr>
          <w:color w:val="000000" w:themeColor="text1"/>
        </w:rPr>
        <w:t xml:space="preserve"> with biopsy results of interest (“anomalies” including polyps and “proliferative endometrium”) or not</w:t>
      </w:r>
      <w:r w:rsidRPr="00AC78BC">
        <w:rPr>
          <w:color w:val="000000" w:themeColor="text1"/>
        </w:rPr>
        <w:t>.</w:t>
      </w:r>
      <w:r w:rsidRPr="007B3551">
        <w:rPr>
          <w:color w:val="000000" w:themeColor="text1"/>
        </w:rPr>
        <w:t xml:space="preserve"> </w:t>
      </w:r>
      <w:bookmarkStart w:id="45" w:name="OLE_LINK205"/>
      <w:bookmarkStart w:id="46" w:name="OLE_LINK206"/>
      <w:r>
        <w:rPr>
          <w:color w:val="000000" w:themeColor="text1"/>
        </w:rPr>
        <w:t>The distribution of BMI was also evaluated by more fine-grained histology categories (endometrial hyperplasia, endometrial metaplasia or polyp, proliferative endometrium, secretory endometrium, and inactive endometrium). Multivariable l</w:t>
      </w:r>
      <w:r w:rsidRPr="007B3551">
        <w:rPr>
          <w:color w:val="000000" w:themeColor="text1"/>
        </w:rPr>
        <w:t xml:space="preserve">ogistic regression was used to assess the relationship between BMI and </w:t>
      </w:r>
      <w:r>
        <w:rPr>
          <w:color w:val="000000" w:themeColor="text1"/>
        </w:rPr>
        <w:t>the results of interest</w:t>
      </w:r>
      <w:r w:rsidRPr="007B3551">
        <w:rPr>
          <w:color w:val="000000" w:themeColor="text1"/>
        </w:rPr>
        <w:t xml:space="preserve"> </w:t>
      </w:r>
      <w:r w:rsidRPr="007B3551">
        <w:t>adjusting for age.</w:t>
      </w:r>
      <w:bookmarkEnd w:id="45"/>
      <w:bookmarkEnd w:id="46"/>
      <w:r w:rsidRPr="007B3551">
        <w:t xml:space="preserve"> </w:t>
      </w:r>
      <w:r>
        <w:t xml:space="preserve">The linearity assumption of the logistic regression model was checked using a partial residual plot. The quadratic relationship between BMI and log odds ratio of endometrial biopsy result of interest was evaluated by incorporating a quadratic effect of BMI in the logistic regression model. </w:t>
      </w:r>
      <w:r w:rsidRPr="007B3551">
        <w:rPr>
          <w:color w:val="000000" w:themeColor="text1"/>
        </w:rPr>
        <w:t>Data analyses w</w:t>
      </w:r>
      <w:r>
        <w:rPr>
          <w:color w:val="000000" w:themeColor="text1"/>
        </w:rPr>
        <w:t>ere</w:t>
      </w:r>
      <w:r w:rsidRPr="007B3551">
        <w:rPr>
          <w:color w:val="000000" w:themeColor="text1"/>
        </w:rPr>
        <w:t xml:space="preserve"> performed using Stata/SE 14.2</w:t>
      </w:r>
      <w:r>
        <w:rPr>
          <w:color w:val="000000" w:themeColor="text1"/>
        </w:rPr>
        <w:t>.</w:t>
      </w:r>
      <w:r w:rsidRPr="007B3551">
        <w:rPr>
          <w:color w:val="000000" w:themeColor="text1"/>
        </w:rPr>
        <w:t xml:space="preserve"> </w:t>
      </w:r>
      <w:r>
        <w:rPr>
          <w:color w:val="000000" w:themeColor="text1"/>
        </w:rPr>
        <w:t>A</w:t>
      </w:r>
      <w:r w:rsidRPr="007B3551">
        <w:rPr>
          <w:color w:val="000000" w:themeColor="text1"/>
        </w:rPr>
        <w:t xml:space="preserve"> two-tailed p-value </w:t>
      </w:r>
      <w:r>
        <w:rPr>
          <w:color w:val="000000" w:themeColor="text1"/>
        </w:rPr>
        <w:t xml:space="preserve">less than or equal to </w:t>
      </w:r>
      <w:r w:rsidRPr="007B3551">
        <w:rPr>
          <w:color w:val="000000" w:themeColor="text1"/>
        </w:rPr>
        <w:t>0.05 was considered statistically</w:t>
      </w:r>
      <w:r w:rsidRPr="00900653">
        <w:rPr>
          <w:color w:val="000000" w:themeColor="text1"/>
        </w:rPr>
        <w:t xml:space="preserve"> significant</w:t>
      </w:r>
      <w:r w:rsidR="004A73FE" w:rsidRPr="00900653">
        <w:rPr>
          <w:color w:val="000000" w:themeColor="text1"/>
        </w:rPr>
        <w:t>.</w:t>
      </w:r>
    </w:p>
    <w:p w14:paraId="59A47032" w14:textId="781F1811" w:rsidR="004A73FE" w:rsidRPr="00C173FA" w:rsidRDefault="00C372FB" w:rsidP="00C372FB">
      <w:pPr>
        <w:pStyle w:val="Heading2"/>
        <w:rPr>
          <w:b w:val="0"/>
        </w:rPr>
      </w:pPr>
      <w:bookmarkStart w:id="47" w:name="_Toc5874884"/>
      <w:r w:rsidRPr="00C173FA">
        <w:t>L</w:t>
      </w:r>
      <w:r>
        <w:t>iterature Search and Comparison with Published Paper</w:t>
      </w:r>
      <w:bookmarkEnd w:id="47"/>
    </w:p>
    <w:p w14:paraId="4E588B07" w14:textId="792B9A60" w:rsidR="004A73FE" w:rsidRPr="00FF7B3F" w:rsidRDefault="00FD059C" w:rsidP="00FF7B3F">
      <w:bookmarkStart w:id="48" w:name="OLE_LINK180"/>
      <w:bookmarkStart w:id="49" w:name="OLE_LINK181"/>
      <w:r w:rsidRPr="00180FF3">
        <w:rPr>
          <w:color w:val="000000" w:themeColor="text1"/>
        </w:rPr>
        <w:t xml:space="preserve">A systematic literature search </w:t>
      </w:r>
      <w:r>
        <w:rPr>
          <w:color w:val="000000" w:themeColor="text1"/>
        </w:rPr>
        <w:t>for</w:t>
      </w:r>
      <w:r w:rsidRPr="00180FF3">
        <w:rPr>
          <w:color w:val="000000" w:themeColor="text1"/>
        </w:rPr>
        <w:t xml:space="preserve"> publications on </w:t>
      </w:r>
      <w:r>
        <w:rPr>
          <w:color w:val="000000" w:themeColor="text1"/>
        </w:rPr>
        <w:t xml:space="preserve">the </w:t>
      </w:r>
      <w:r w:rsidRPr="00180FF3">
        <w:rPr>
          <w:color w:val="000000" w:themeColor="text1"/>
        </w:rPr>
        <w:t xml:space="preserve">prevalence of </w:t>
      </w:r>
      <w:bookmarkStart w:id="50" w:name="OLE_LINK83"/>
      <w:bookmarkStart w:id="51" w:name="OLE_LINK84"/>
      <w:r w:rsidRPr="00180FF3">
        <w:rPr>
          <w:color w:val="000000" w:themeColor="text1"/>
        </w:rPr>
        <w:t>endometrial patholog</w:t>
      </w:r>
      <w:bookmarkEnd w:id="50"/>
      <w:bookmarkEnd w:id="51"/>
      <w:r>
        <w:rPr>
          <w:color w:val="000000" w:themeColor="text1"/>
        </w:rPr>
        <w:t xml:space="preserve">y </w:t>
      </w:r>
      <w:r w:rsidRPr="00180FF3">
        <w:rPr>
          <w:color w:val="000000" w:themeColor="text1"/>
        </w:rPr>
        <w:t xml:space="preserve">in </w:t>
      </w:r>
      <w:r>
        <w:rPr>
          <w:color w:val="000000" w:themeColor="text1"/>
        </w:rPr>
        <w:t>the general population</w:t>
      </w:r>
      <w:r w:rsidRPr="00180FF3">
        <w:rPr>
          <w:color w:val="000000" w:themeColor="text1"/>
        </w:rPr>
        <w:t xml:space="preserve"> </w:t>
      </w:r>
      <w:r>
        <w:rPr>
          <w:color w:val="000000" w:themeColor="text1"/>
        </w:rPr>
        <w:t>was</w:t>
      </w:r>
      <w:r w:rsidRPr="00180FF3">
        <w:rPr>
          <w:color w:val="000000" w:themeColor="text1"/>
        </w:rPr>
        <w:t xml:space="preserve"> performed </w:t>
      </w:r>
      <w:r>
        <w:rPr>
          <w:color w:val="000000" w:themeColor="text1"/>
        </w:rPr>
        <w:t>i</w:t>
      </w:r>
      <w:r w:rsidRPr="006300B6">
        <w:rPr>
          <w:color w:val="000000" w:themeColor="text1"/>
        </w:rPr>
        <w:t>n Pub</w:t>
      </w:r>
      <w:r>
        <w:rPr>
          <w:color w:val="000000" w:themeColor="text1"/>
        </w:rPr>
        <w:t>M</w:t>
      </w:r>
      <w:r w:rsidRPr="006300B6">
        <w:rPr>
          <w:color w:val="000000" w:themeColor="text1"/>
        </w:rPr>
        <w:t xml:space="preserve">ed, </w:t>
      </w:r>
      <w:bookmarkEnd w:id="48"/>
      <w:bookmarkEnd w:id="49"/>
      <w:r w:rsidRPr="006300B6">
        <w:rPr>
          <w:color w:val="000000" w:themeColor="text1"/>
        </w:rPr>
        <w:t xml:space="preserve">by using the following </w:t>
      </w:r>
      <w:r>
        <w:rPr>
          <w:color w:val="000000" w:themeColor="text1"/>
        </w:rPr>
        <w:t>search strategy</w:t>
      </w:r>
      <w:r w:rsidRPr="006300B6">
        <w:rPr>
          <w:color w:val="000000" w:themeColor="text1"/>
        </w:rPr>
        <w:t xml:space="preserve">: </w:t>
      </w:r>
      <w:r w:rsidRPr="003D30FD">
        <w:rPr>
          <w:bCs/>
          <w:color w:val="000000"/>
        </w:rPr>
        <w:t>(((((endometrial pathology) OR endometrial histology) OR endometrial hyperplasia)) AND ((asymptomatic) OR no symptom)) AND prevalence</w:t>
      </w:r>
      <w:r w:rsidRPr="006300B6">
        <w:rPr>
          <w:color w:val="000000" w:themeColor="text1"/>
        </w:rPr>
        <w:t xml:space="preserve">. The criteria for inclusion in the review were as follows: observational studies </w:t>
      </w:r>
      <w:r w:rsidRPr="00180FF3">
        <w:rPr>
          <w:color w:val="000000" w:themeColor="text1"/>
        </w:rPr>
        <w:t xml:space="preserve">containing information on </w:t>
      </w:r>
      <w:r>
        <w:rPr>
          <w:color w:val="000000" w:themeColor="text1"/>
        </w:rPr>
        <w:t xml:space="preserve">the </w:t>
      </w:r>
      <w:r w:rsidRPr="00180FF3">
        <w:rPr>
          <w:color w:val="000000" w:themeColor="text1"/>
        </w:rPr>
        <w:t xml:space="preserve">prevalence of endometrial pathologies </w:t>
      </w:r>
      <w:r>
        <w:rPr>
          <w:color w:val="000000" w:themeColor="text1"/>
        </w:rPr>
        <w:t xml:space="preserve">in the general population </w:t>
      </w:r>
      <w:r w:rsidRPr="00180FF3">
        <w:rPr>
          <w:color w:val="000000" w:themeColor="text1"/>
        </w:rPr>
        <w:t>and published in English</w:t>
      </w:r>
      <w:r>
        <w:rPr>
          <w:color w:val="000000" w:themeColor="text1"/>
        </w:rPr>
        <w:t xml:space="preserve"> after January 1, 1990</w:t>
      </w:r>
      <w:r w:rsidRPr="00180FF3">
        <w:rPr>
          <w:color w:val="000000" w:themeColor="text1"/>
        </w:rPr>
        <w:t xml:space="preserve">. </w:t>
      </w:r>
      <w:r>
        <w:rPr>
          <w:color w:val="000000" w:themeColor="text1"/>
        </w:rPr>
        <w:t>We</w:t>
      </w:r>
      <w:r w:rsidRPr="00180FF3">
        <w:rPr>
          <w:color w:val="000000" w:themeColor="text1"/>
        </w:rPr>
        <w:t xml:space="preserve"> extracted and </w:t>
      </w:r>
      <w:r>
        <w:rPr>
          <w:color w:val="000000" w:themeColor="text1"/>
        </w:rPr>
        <w:t>compared</w:t>
      </w:r>
      <w:r w:rsidRPr="004E3F91">
        <w:rPr>
          <w:color w:val="000000" w:themeColor="text1"/>
          <w:shd w:val="clear" w:color="auto" w:fill="FFFFFF"/>
        </w:rPr>
        <w:t xml:space="preserve"> </w:t>
      </w:r>
      <w:r>
        <w:rPr>
          <w:color w:val="000000" w:themeColor="text1"/>
          <w:shd w:val="clear" w:color="auto" w:fill="FFFFFF"/>
        </w:rPr>
        <w:t xml:space="preserve">prevalence of </w:t>
      </w:r>
      <w:r>
        <w:rPr>
          <w:color w:val="000000" w:themeColor="text1"/>
        </w:rPr>
        <w:t xml:space="preserve">anomalies and </w:t>
      </w:r>
      <w:r>
        <w:rPr>
          <w:color w:val="000000" w:themeColor="text1"/>
          <w:shd w:val="clear" w:color="auto" w:fill="FFFFFF"/>
        </w:rPr>
        <w:t xml:space="preserve">proliferative endometrium in our sample and in the papers selected from the literature search. Random-effect models were used to calculate pooled estimates with 95% confidence intervals (CIs) for selected studies from the literature search. Two-sample tests of proportions were used to compare the prevalence of </w:t>
      </w:r>
      <w:r>
        <w:rPr>
          <w:color w:val="000000" w:themeColor="text1"/>
        </w:rPr>
        <w:t xml:space="preserve">endometrial hyperplasia and </w:t>
      </w:r>
      <w:r>
        <w:rPr>
          <w:color w:val="000000" w:themeColor="text1"/>
          <w:shd w:val="clear" w:color="auto" w:fill="FFFFFF"/>
        </w:rPr>
        <w:t>proliferative endometrium between our sample and the selected studies</w:t>
      </w:r>
      <w:r w:rsidR="004A73FE">
        <w:rPr>
          <w:color w:val="000000" w:themeColor="text1"/>
          <w:shd w:val="clear" w:color="auto" w:fill="FFFFFF"/>
        </w:rPr>
        <w:t>.</w:t>
      </w:r>
    </w:p>
    <w:p w14:paraId="35DA69F4" w14:textId="5C7C5045" w:rsidR="004A73FE" w:rsidRDefault="004A73FE" w:rsidP="00E45541">
      <w:pPr>
        <w:pStyle w:val="Heading1"/>
      </w:pPr>
      <w:r>
        <w:tab/>
      </w:r>
      <w:bookmarkStart w:id="52" w:name="_Toc5874885"/>
      <w:r w:rsidR="00E03A7B" w:rsidRPr="00C227CB">
        <w:t>R</w:t>
      </w:r>
      <w:r w:rsidR="00E03A7B">
        <w:t>esults</w:t>
      </w:r>
      <w:bookmarkEnd w:id="52"/>
    </w:p>
    <w:p w14:paraId="171F8A63" w14:textId="68D267EB" w:rsidR="004A73FE" w:rsidRPr="00C87865" w:rsidRDefault="00E03A7B" w:rsidP="00E03A7B">
      <w:pPr>
        <w:pStyle w:val="Heading2"/>
      </w:pPr>
      <w:bookmarkStart w:id="53" w:name="_Toc5874886"/>
      <w:r>
        <w:t xml:space="preserve">Comparison across </w:t>
      </w:r>
      <w:r w:rsidR="006F7C9B">
        <w:t>t</w:t>
      </w:r>
      <w:r>
        <w:t xml:space="preserve">he Three </w:t>
      </w:r>
      <w:r w:rsidRPr="00E03A7B">
        <w:t>Institutions and between Sufficient and Insufficient Biopsies</w:t>
      </w:r>
      <w:bookmarkEnd w:id="53"/>
    </w:p>
    <w:p w14:paraId="300CBC27" w14:textId="6F3313F8" w:rsidR="004A73FE" w:rsidRPr="00362355" w:rsidRDefault="00E03A7B" w:rsidP="004A73FE">
      <w:pPr>
        <w:jc w:val="left"/>
      </w:pPr>
      <w:r w:rsidRPr="00362355">
        <w:rPr>
          <w:color w:val="000000" w:themeColor="text1"/>
        </w:rPr>
        <w:t xml:space="preserve">Among 124 women undergoing bariatric surgery from three cohort studies, 104 (83.9%) had endometrial biopsies that were sufficient for diagnosis. </w:t>
      </w:r>
      <w:r w:rsidRPr="00CB21AB">
        <w:rPr>
          <w:color w:val="000000" w:themeColor="text1"/>
        </w:rPr>
        <w:t xml:space="preserve">There was not a </w:t>
      </w:r>
      <w:r>
        <w:rPr>
          <w:color w:val="000000" w:themeColor="text1"/>
        </w:rPr>
        <w:t xml:space="preserve">statistically </w:t>
      </w:r>
      <w:r w:rsidRPr="00CB21AB">
        <w:rPr>
          <w:color w:val="000000" w:themeColor="text1"/>
        </w:rPr>
        <w:t xml:space="preserve">significant </w:t>
      </w:r>
      <w:proofErr w:type="spellStart"/>
      <w:r w:rsidRPr="00CB21AB">
        <w:rPr>
          <w:color w:val="000000" w:themeColor="text1"/>
        </w:rPr>
        <w:t>interinstitutional</w:t>
      </w:r>
      <w:proofErr w:type="spellEnd"/>
      <w:r w:rsidRPr="00CB21AB">
        <w:rPr>
          <w:color w:val="000000" w:themeColor="text1"/>
        </w:rPr>
        <w:t xml:space="preserve"> difference in biopsy sufficiency (n=54; 91.5% at Minnesota; n=22; 73.3% at Virginia; and n=28; 80.0% at Pennsylvania; p=0.07). Wilcoxon rank sum test showed that the 20 (16.1%) participants with insufficient biopsies were significantly older than the 104 participants with sufficient biopsies (</w:t>
      </w:r>
      <w:r>
        <w:rPr>
          <w:color w:val="000000" w:themeColor="text1"/>
        </w:rPr>
        <w:t xml:space="preserve">median </w:t>
      </w:r>
      <w:r w:rsidRPr="00CB21AB">
        <w:rPr>
          <w:color w:val="000000" w:themeColor="text1"/>
        </w:rPr>
        <w:t xml:space="preserve">45.5 years versus 38.0 years, </w:t>
      </w:r>
      <w:r w:rsidRPr="00CB21AB">
        <w:rPr>
          <w:i/>
          <w:color w:val="000000" w:themeColor="text1"/>
        </w:rPr>
        <w:t>p</w:t>
      </w:r>
      <w:r w:rsidRPr="00CB21AB">
        <w:rPr>
          <w:color w:val="000000" w:themeColor="text1"/>
        </w:rPr>
        <w:t xml:space="preserve"> = 0.02), but BMI did not differ significantly by the sufficiency of the biopsy (</w:t>
      </w:r>
      <w:r>
        <w:rPr>
          <w:color w:val="000000" w:themeColor="text1"/>
        </w:rPr>
        <w:t xml:space="preserve">median </w:t>
      </w:r>
      <w:r w:rsidRPr="00CB21AB">
        <w:rPr>
          <w:color w:val="000000" w:themeColor="text1"/>
        </w:rPr>
        <w:t>43.9 kg/m</w:t>
      </w:r>
      <w:r w:rsidRPr="00CB21AB">
        <w:rPr>
          <w:color w:val="000000" w:themeColor="text1"/>
          <w:vertAlign w:val="superscript"/>
        </w:rPr>
        <w:t>2</w:t>
      </w:r>
      <w:r w:rsidRPr="00CB21AB">
        <w:rPr>
          <w:color w:val="000000" w:themeColor="text1"/>
        </w:rPr>
        <w:t xml:space="preserve"> versus 45.9 kg/m</w:t>
      </w:r>
      <w:r w:rsidRPr="00CB21AB">
        <w:rPr>
          <w:color w:val="000000" w:themeColor="text1"/>
          <w:vertAlign w:val="superscript"/>
        </w:rPr>
        <w:t>2</w:t>
      </w:r>
      <w:r w:rsidRPr="00CB21AB">
        <w:rPr>
          <w:color w:val="000000" w:themeColor="text1"/>
        </w:rPr>
        <w:t xml:space="preserve">, </w:t>
      </w:r>
      <w:r w:rsidRPr="00CB21AB">
        <w:rPr>
          <w:i/>
          <w:color w:val="000000" w:themeColor="text1"/>
        </w:rPr>
        <w:t>p</w:t>
      </w:r>
      <w:r w:rsidRPr="00CB21AB">
        <w:rPr>
          <w:color w:val="000000" w:themeColor="text1"/>
        </w:rPr>
        <w:t xml:space="preserve"> = 0.43)</w:t>
      </w:r>
      <w:r w:rsidR="004A73FE" w:rsidRPr="00CB21AB">
        <w:rPr>
          <w:color w:val="000000" w:themeColor="text1"/>
        </w:rPr>
        <w:t>.</w:t>
      </w:r>
    </w:p>
    <w:p w14:paraId="739AE2E1" w14:textId="4682EA0C" w:rsidR="004A73FE" w:rsidRDefault="00E03A7B" w:rsidP="004A73FE">
      <w:pPr>
        <w:pStyle w:val="NormalWeb"/>
        <w:shd w:val="clear" w:color="auto" w:fill="FFFFFF"/>
        <w:adjustRightInd w:val="0"/>
        <w:spacing w:before="75"/>
        <w:rPr>
          <w:color w:val="000000" w:themeColor="text1"/>
        </w:rPr>
      </w:pPr>
      <w:r w:rsidRPr="005221BF">
        <w:rPr>
          <w:color w:val="000000" w:themeColor="text1"/>
        </w:rPr>
        <w:t xml:space="preserve">The </w:t>
      </w:r>
      <w:r>
        <w:rPr>
          <w:color w:val="000000" w:themeColor="text1"/>
        </w:rPr>
        <w:t xml:space="preserve">remaining </w:t>
      </w:r>
      <w:r w:rsidRPr="005221BF">
        <w:rPr>
          <w:color w:val="000000" w:themeColor="text1"/>
        </w:rPr>
        <w:t xml:space="preserve">analysis </w:t>
      </w:r>
      <w:r>
        <w:rPr>
          <w:color w:val="000000" w:themeColor="text1"/>
        </w:rPr>
        <w:t>was conducted among the 104 women with sufficient samples</w:t>
      </w:r>
      <w:r w:rsidRPr="005221BF">
        <w:rPr>
          <w:color w:val="000000" w:themeColor="text1"/>
        </w:rPr>
        <w:t xml:space="preserve">. </w:t>
      </w:r>
      <w:r w:rsidRPr="00973F83">
        <w:rPr>
          <w:color w:val="000000" w:themeColor="text1"/>
        </w:rPr>
        <w:t>The median (range) of age and BMI were 38.0 years (20</w:t>
      </w:r>
      <w:r>
        <w:rPr>
          <w:color w:val="000000" w:themeColor="text1"/>
        </w:rPr>
        <w:t>.0</w:t>
      </w:r>
      <w:r w:rsidRPr="00973F83">
        <w:rPr>
          <w:color w:val="000000" w:themeColor="text1"/>
        </w:rPr>
        <w:t>–63</w:t>
      </w:r>
      <w:r>
        <w:rPr>
          <w:color w:val="000000" w:themeColor="text1"/>
        </w:rPr>
        <w:t>.0</w:t>
      </w:r>
      <w:r w:rsidRPr="00973F83">
        <w:rPr>
          <w:color w:val="000000" w:themeColor="text1"/>
        </w:rPr>
        <w:t xml:space="preserve"> years) and 45.9 kg/m</w:t>
      </w:r>
      <w:r w:rsidRPr="00973F83">
        <w:rPr>
          <w:color w:val="000000" w:themeColor="text1"/>
          <w:vertAlign w:val="superscript"/>
        </w:rPr>
        <w:t>2</w:t>
      </w:r>
      <w:r w:rsidRPr="00973F83">
        <w:rPr>
          <w:color w:val="000000" w:themeColor="text1"/>
        </w:rPr>
        <w:t xml:space="preserve"> (35.7–80.1 kg/m</w:t>
      </w:r>
      <w:r w:rsidRPr="00973F83">
        <w:rPr>
          <w:color w:val="000000" w:themeColor="text1"/>
          <w:vertAlign w:val="superscript"/>
        </w:rPr>
        <w:t>2</w:t>
      </w:r>
      <w:r w:rsidRPr="00973F83">
        <w:rPr>
          <w:color w:val="000000" w:themeColor="text1"/>
        </w:rPr>
        <w:t>), respectively. Patient demographics are shown in Table 1. There was no significant difference in age (</w:t>
      </w:r>
      <w:r w:rsidRPr="00973F83">
        <w:rPr>
          <w:i/>
          <w:color w:val="000000" w:themeColor="text1"/>
        </w:rPr>
        <w:t>p</w:t>
      </w:r>
      <w:r w:rsidRPr="00973F83">
        <w:rPr>
          <w:color w:val="000000" w:themeColor="text1"/>
        </w:rPr>
        <w:t xml:space="preserve"> = 0.52) or BMI (</w:t>
      </w:r>
      <w:r w:rsidRPr="00973F83">
        <w:rPr>
          <w:i/>
          <w:color w:val="000000" w:themeColor="text1"/>
        </w:rPr>
        <w:t>p</w:t>
      </w:r>
      <w:r w:rsidRPr="00973F83">
        <w:rPr>
          <w:color w:val="000000" w:themeColor="text1"/>
        </w:rPr>
        <w:t xml:space="preserve"> = 0.16), but there was a significant difference in race distribution (</w:t>
      </w:r>
      <w:r w:rsidRPr="00973F83">
        <w:rPr>
          <w:i/>
          <w:color w:val="000000" w:themeColor="text1"/>
        </w:rPr>
        <w:t>p</w:t>
      </w:r>
      <w:r w:rsidRPr="00973F83">
        <w:rPr>
          <w:color w:val="000000" w:themeColor="text1"/>
        </w:rPr>
        <w:t xml:space="preserve"> = 0.0</w:t>
      </w:r>
      <w:r>
        <w:rPr>
          <w:color w:val="000000" w:themeColor="text1"/>
        </w:rPr>
        <w:t>2</w:t>
      </w:r>
      <w:r w:rsidRPr="00973F83">
        <w:rPr>
          <w:color w:val="000000" w:themeColor="text1"/>
        </w:rPr>
        <w:t>) across the three cohorts</w:t>
      </w:r>
      <w:r w:rsidR="004A73FE" w:rsidRPr="00973F83">
        <w:rPr>
          <w:color w:val="000000" w:themeColor="text1"/>
        </w:rPr>
        <w:t>.</w:t>
      </w:r>
    </w:p>
    <w:p w14:paraId="17FED338" w14:textId="77777777" w:rsidR="004A73FE" w:rsidRDefault="004A73FE" w:rsidP="00E03A7B">
      <w:pPr>
        <w:autoSpaceDE w:val="0"/>
        <w:autoSpaceDN w:val="0"/>
        <w:adjustRightInd w:val="0"/>
        <w:ind w:firstLine="0"/>
        <w:rPr>
          <w:color w:val="000000" w:themeColor="text1"/>
        </w:rPr>
        <w:sectPr w:rsidR="004A73FE" w:rsidSect="00427585">
          <w:pgSz w:w="12240" w:h="15840"/>
          <w:pgMar w:top="1440" w:right="1440" w:bottom="1440" w:left="1440" w:header="720" w:footer="720" w:gutter="0"/>
          <w:pgNumType w:start="1"/>
          <w:cols w:space="720"/>
          <w:docGrid w:linePitch="360"/>
        </w:sectPr>
      </w:pPr>
    </w:p>
    <w:p w14:paraId="25F9BA07" w14:textId="7397D84F" w:rsidR="00CB700E" w:rsidRPr="00521867" w:rsidRDefault="00CB700E" w:rsidP="00CB700E">
      <w:pPr>
        <w:pStyle w:val="Caption"/>
        <w:rPr>
          <w:b w:val="0"/>
        </w:rPr>
      </w:pPr>
      <w:bookmarkStart w:id="54" w:name="_Toc5874891"/>
      <w:r>
        <w:t xml:space="preserve">Table </w:t>
      </w:r>
      <w:r>
        <w:fldChar w:fldCharType="begin"/>
      </w:r>
      <w:r>
        <w:instrText xml:space="preserve"> SEQ Table \* ARABIC </w:instrText>
      </w:r>
      <w:r>
        <w:fldChar w:fldCharType="separate"/>
      </w:r>
      <w:r w:rsidR="008363FE">
        <w:t>1</w:t>
      </w:r>
      <w:r>
        <w:fldChar w:fldCharType="end"/>
      </w:r>
      <w:r>
        <w:t xml:space="preserve"> Comparison of general characteristics of study participants (N=104) by institution</w:t>
      </w:r>
      <w:bookmarkEnd w:id="54"/>
    </w:p>
    <w:tbl>
      <w:tblPr>
        <w:tblStyle w:val="TableGrid"/>
        <w:tblW w:w="9583" w:type="dxa"/>
        <w:jc w:val="center"/>
        <w:tblLook w:val="04A0" w:firstRow="1" w:lastRow="0" w:firstColumn="1" w:lastColumn="0" w:noHBand="0" w:noVBand="1"/>
      </w:tblPr>
      <w:tblGrid>
        <w:gridCol w:w="2245"/>
        <w:gridCol w:w="1980"/>
        <w:gridCol w:w="1980"/>
        <w:gridCol w:w="1980"/>
        <w:gridCol w:w="1398"/>
      </w:tblGrid>
      <w:tr w:rsidR="004A73FE" w:rsidRPr="00900653" w14:paraId="680ECD16" w14:textId="77777777" w:rsidTr="00D344F7">
        <w:trPr>
          <w:jc w:val="center"/>
        </w:trPr>
        <w:tc>
          <w:tcPr>
            <w:tcW w:w="2245" w:type="dxa"/>
          </w:tcPr>
          <w:p w14:paraId="7862583C" w14:textId="77777777" w:rsidR="004A73FE" w:rsidRPr="00DA453B" w:rsidRDefault="004A73FE" w:rsidP="00DA453B">
            <w:pPr>
              <w:autoSpaceDE w:val="0"/>
              <w:autoSpaceDN w:val="0"/>
              <w:adjustRightInd w:val="0"/>
              <w:ind w:right="-720" w:firstLine="60"/>
              <w:jc w:val="left"/>
              <w:rPr>
                <w:sz w:val="20"/>
                <w:szCs w:val="20"/>
              </w:rPr>
            </w:pPr>
            <w:bookmarkStart w:id="55" w:name="_Hlk519353209"/>
          </w:p>
        </w:tc>
        <w:tc>
          <w:tcPr>
            <w:tcW w:w="1980" w:type="dxa"/>
          </w:tcPr>
          <w:p w14:paraId="6FDFF0C0" w14:textId="77777777" w:rsidR="004A73FE" w:rsidRPr="00DA453B" w:rsidRDefault="004A73FE" w:rsidP="00DA453B">
            <w:pPr>
              <w:autoSpaceDE w:val="0"/>
              <w:autoSpaceDN w:val="0"/>
              <w:adjustRightInd w:val="0"/>
              <w:ind w:right="-720" w:firstLine="60"/>
              <w:jc w:val="left"/>
              <w:rPr>
                <w:sz w:val="20"/>
                <w:szCs w:val="20"/>
              </w:rPr>
            </w:pPr>
            <w:bookmarkStart w:id="56" w:name="OLE_LINK86"/>
            <w:bookmarkStart w:id="57" w:name="OLE_LINK87"/>
            <w:r w:rsidRPr="00DA453B">
              <w:rPr>
                <w:b/>
                <w:sz w:val="20"/>
                <w:szCs w:val="20"/>
              </w:rPr>
              <w:t>Minnesota</w:t>
            </w:r>
            <w:bookmarkEnd w:id="56"/>
            <w:bookmarkEnd w:id="57"/>
            <w:r w:rsidRPr="00DA453B">
              <w:rPr>
                <w:sz w:val="20"/>
                <w:szCs w:val="20"/>
              </w:rPr>
              <w:t xml:space="preserve"> </w:t>
            </w:r>
          </w:p>
          <w:p w14:paraId="7D23F8CC" w14:textId="77777777" w:rsidR="004A73FE" w:rsidRPr="00DA453B" w:rsidRDefault="004A73FE" w:rsidP="00DA453B">
            <w:pPr>
              <w:autoSpaceDE w:val="0"/>
              <w:autoSpaceDN w:val="0"/>
              <w:adjustRightInd w:val="0"/>
              <w:ind w:right="-720" w:firstLine="60"/>
              <w:jc w:val="left"/>
              <w:rPr>
                <w:sz w:val="20"/>
                <w:szCs w:val="20"/>
              </w:rPr>
            </w:pPr>
            <w:r w:rsidRPr="00DA453B">
              <w:rPr>
                <w:sz w:val="20"/>
                <w:szCs w:val="20"/>
              </w:rPr>
              <w:t>(n=54)</w:t>
            </w:r>
          </w:p>
        </w:tc>
        <w:tc>
          <w:tcPr>
            <w:tcW w:w="1980" w:type="dxa"/>
          </w:tcPr>
          <w:p w14:paraId="680C9E79" w14:textId="77777777" w:rsidR="004A73FE" w:rsidRPr="00DA453B" w:rsidRDefault="004A73FE" w:rsidP="00DA453B">
            <w:pPr>
              <w:autoSpaceDE w:val="0"/>
              <w:autoSpaceDN w:val="0"/>
              <w:adjustRightInd w:val="0"/>
              <w:ind w:right="-720" w:firstLine="60"/>
              <w:jc w:val="left"/>
              <w:rPr>
                <w:b/>
                <w:sz w:val="20"/>
                <w:szCs w:val="20"/>
              </w:rPr>
            </w:pPr>
            <w:bookmarkStart w:id="58" w:name="OLE_LINK88"/>
            <w:bookmarkStart w:id="59" w:name="OLE_LINK91"/>
            <w:r w:rsidRPr="00DA453B">
              <w:rPr>
                <w:b/>
                <w:sz w:val="20"/>
                <w:szCs w:val="20"/>
              </w:rPr>
              <w:t>Virginia</w:t>
            </w:r>
            <w:bookmarkEnd w:id="58"/>
            <w:bookmarkEnd w:id="59"/>
            <w:r w:rsidRPr="00DA453B">
              <w:rPr>
                <w:b/>
                <w:sz w:val="20"/>
                <w:szCs w:val="20"/>
              </w:rPr>
              <w:t xml:space="preserve"> </w:t>
            </w:r>
          </w:p>
          <w:p w14:paraId="4728653E" w14:textId="77777777" w:rsidR="004A73FE" w:rsidRPr="00DA453B" w:rsidRDefault="004A73FE" w:rsidP="00DA453B">
            <w:pPr>
              <w:autoSpaceDE w:val="0"/>
              <w:autoSpaceDN w:val="0"/>
              <w:adjustRightInd w:val="0"/>
              <w:ind w:right="-720" w:firstLine="60"/>
              <w:jc w:val="left"/>
              <w:rPr>
                <w:sz w:val="20"/>
                <w:szCs w:val="20"/>
              </w:rPr>
            </w:pPr>
            <w:r w:rsidRPr="00DA453B">
              <w:rPr>
                <w:sz w:val="20"/>
                <w:szCs w:val="20"/>
              </w:rPr>
              <w:t>(n=22)</w:t>
            </w:r>
          </w:p>
        </w:tc>
        <w:tc>
          <w:tcPr>
            <w:tcW w:w="1980" w:type="dxa"/>
          </w:tcPr>
          <w:p w14:paraId="73C0DAD4" w14:textId="77777777" w:rsidR="004A73FE" w:rsidRPr="00DA453B" w:rsidRDefault="004A73FE" w:rsidP="00DA453B">
            <w:pPr>
              <w:autoSpaceDE w:val="0"/>
              <w:autoSpaceDN w:val="0"/>
              <w:adjustRightInd w:val="0"/>
              <w:ind w:right="-720" w:firstLine="60"/>
              <w:jc w:val="left"/>
              <w:rPr>
                <w:sz w:val="20"/>
                <w:szCs w:val="20"/>
              </w:rPr>
            </w:pPr>
            <w:r w:rsidRPr="00DA453B">
              <w:rPr>
                <w:b/>
                <w:color w:val="000000" w:themeColor="text1"/>
                <w:sz w:val="20"/>
                <w:szCs w:val="20"/>
              </w:rPr>
              <w:t>Pennsylvania</w:t>
            </w:r>
            <w:r w:rsidRPr="00DA453B">
              <w:rPr>
                <w:sz w:val="20"/>
                <w:szCs w:val="20"/>
              </w:rPr>
              <w:t xml:space="preserve"> </w:t>
            </w:r>
          </w:p>
          <w:p w14:paraId="4897F904" w14:textId="77777777" w:rsidR="004A73FE" w:rsidRPr="00DA453B" w:rsidRDefault="004A73FE" w:rsidP="00DA453B">
            <w:pPr>
              <w:autoSpaceDE w:val="0"/>
              <w:autoSpaceDN w:val="0"/>
              <w:adjustRightInd w:val="0"/>
              <w:ind w:right="-720" w:firstLine="60"/>
              <w:jc w:val="left"/>
              <w:rPr>
                <w:sz w:val="20"/>
                <w:szCs w:val="20"/>
              </w:rPr>
            </w:pPr>
            <w:r w:rsidRPr="00DA453B">
              <w:rPr>
                <w:sz w:val="20"/>
                <w:szCs w:val="20"/>
              </w:rPr>
              <w:t>(n=28)</w:t>
            </w:r>
          </w:p>
        </w:tc>
        <w:tc>
          <w:tcPr>
            <w:tcW w:w="1398" w:type="dxa"/>
          </w:tcPr>
          <w:p w14:paraId="0938EDFE" w14:textId="77777777" w:rsidR="004A73FE" w:rsidRPr="00DA453B" w:rsidRDefault="004A73FE" w:rsidP="00DA453B">
            <w:pPr>
              <w:autoSpaceDE w:val="0"/>
              <w:autoSpaceDN w:val="0"/>
              <w:adjustRightInd w:val="0"/>
              <w:ind w:right="-720" w:firstLine="60"/>
              <w:jc w:val="left"/>
              <w:rPr>
                <w:b/>
                <w:sz w:val="20"/>
                <w:szCs w:val="20"/>
              </w:rPr>
            </w:pPr>
            <w:r w:rsidRPr="00DA453B">
              <w:rPr>
                <w:b/>
                <w:sz w:val="20"/>
                <w:szCs w:val="20"/>
              </w:rPr>
              <w:t>p-value</w:t>
            </w:r>
          </w:p>
        </w:tc>
      </w:tr>
      <w:bookmarkEnd w:id="55"/>
      <w:tr w:rsidR="004A73FE" w:rsidRPr="00900653" w14:paraId="0AB8209C" w14:textId="77777777" w:rsidTr="00D344F7">
        <w:trPr>
          <w:jc w:val="center"/>
        </w:trPr>
        <w:tc>
          <w:tcPr>
            <w:tcW w:w="2245" w:type="dxa"/>
          </w:tcPr>
          <w:p w14:paraId="1ADEBE74" w14:textId="77777777" w:rsidR="004A73FE" w:rsidRPr="00DA453B" w:rsidRDefault="004A73FE" w:rsidP="00DA453B">
            <w:pPr>
              <w:autoSpaceDE w:val="0"/>
              <w:autoSpaceDN w:val="0"/>
              <w:adjustRightInd w:val="0"/>
              <w:ind w:right="-720" w:firstLine="60"/>
              <w:jc w:val="left"/>
              <w:rPr>
                <w:sz w:val="20"/>
                <w:szCs w:val="20"/>
              </w:rPr>
            </w:pPr>
            <w:r w:rsidRPr="00DA453B">
              <w:rPr>
                <w:sz w:val="20"/>
                <w:szCs w:val="20"/>
              </w:rPr>
              <w:t>Age (years)</w:t>
            </w:r>
          </w:p>
        </w:tc>
        <w:tc>
          <w:tcPr>
            <w:tcW w:w="1980" w:type="dxa"/>
          </w:tcPr>
          <w:p w14:paraId="6E3D2C79" w14:textId="41C3151A" w:rsidR="004A73FE" w:rsidRPr="00DA453B" w:rsidRDefault="004A73FE" w:rsidP="00DA453B">
            <w:pPr>
              <w:autoSpaceDE w:val="0"/>
              <w:autoSpaceDN w:val="0"/>
              <w:adjustRightInd w:val="0"/>
              <w:ind w:right="-720" w:firstLine="60"/>
              <w:jc w:val="left"/>
              <w:rPr>
                <w:sz w:val="20"/>
                <w:szCs w:val="20"/>
              </w:rPr>
            </w:pPr>
            <w:r w:rsidRPr="00DA453B">
              <w:rPr>
                <w:sz w:val="20"/>
                <w:szCs w:val="20"/>
              </w:rPr>
              <w:t xml:space="preserve">40.5 </w:t>
            </w:r>
            <w:r w:rsidR="0082176F" w:rsidRPr="00DA453B">
              <w:rPr>
                <w:sz w:val="20"/>
                <w:szCs w:val="20"/>
              </w:rPr>
              <w:t>(20.0-60.0)</w:t>
            </w:r>
          </w:p>
        </w:tc>
        <w:tc>
          <w:tcPr>
            <w:tcW w:w="1980" w:type="dxa"/>
          </w:tcPr>
          <w:p w14:paraId="3BE010F9" w14:textId="79759B91" w:rsidR="004A73FE" w:rsidRPr="00DA453B" w:rsidRDefault="004A73FE" w:rsidP="00DA453B">
            <w:pPr>
              <w:autoSpaceDE w:val="0"/>
              <w:autoSpaceDN w:val="0"/>
              <w:adjustRightInd w:val="0"/>
              <w:ind w:right="-720" w:firstLine="60"/>
              <w:jc w:val="left"/>
              <w:rPr>
                <w:sz w:val="20"/>
                <w:szCs w:val="20"/>
              </w:rPr>
            </w:pPr>
            <w:r w:rsidRPr="00DA453B">
              <w:rPr>
                <w:sz w:val="20"/>
                <w:szCs w:val="20"/>
              </w:rPr>
              <w:t xml:space="preserve">38.1 </w:t>
            </w:r>
            <w:r w:rsidR="0082176F" w:rsidRPr="00DA453B">
              <w:rPr>
                <w:sz w:val="20"/>
                <w:szCs w:val="20"/>
              </w:rPr>
              <w:t>(21.0-63.0</w:t>
            </w:r>
            <w:r w:rsidRPr="00DA453B">
              <w:rPr>
                <w:sz w:val="20"/>
                <w:szCs w:val="20"/>
              </w:rPr>
              <w:t>)</w:t>
            </w:r>
          </w:p>
        </w:tc>
        <w:tc>
          <w:tcPr>
            <w:tcW w:w="1980" w:type="dxa"/>
          </w:tcPr>
          <w:p w14:paraId="1DF7F368" w14:textId="5EAF0DDB" w:rsidR="004A73FE" w:rsidRPr="00DA453B" w:rsidRDefault="0082176F" w:rsidP="00DA453B">
            <w:pPr>
              <w:autoSpaceDE w:val="0"/>
              <w:autoSpaceDN w:val="0"/>
              <w:adjustRightInd w:val="0"/>
              <w:ind w:right="-720" w:firstLine="60"/>
              <w:jc w:val="left"/>
              <w:rPr>
                <w:sz w:val="20"/>
                <w:szCs w:val="20"/>
              </w:rPr>
            </w:pPr>
            <w:r w:rsidRPr="00DA453B">
              <w:rPr>
                <w:sz w:val="20"/>
                <w:szCs w:val="20"/>
              </w:rPr>
              <w:t>38.0 (30.0-62.0</w:t>
            </w:r>
            <w:r w:rsidR="004A73FE" w:rsidRPr="00DA453B">
              <w:rPr>
                <w:sz w:val="20"/>
                <w:szCs w:val="20"/>
              </w:rPr>
              <w:t>) *</w:t>
            </w:r>
          </w:p>
        </w:tc>
        <w:tc>
          <w:tcPr>
            <w:tcW w:w="1398" w:type="dxa"/>
          </w:tcPr>
          <w:p w14:paraId="4C41932E" w14:textId="77777777" w:rsidR="004A73FE" w:rsidRPr="00DA453B" w:rsidRDefault="004A73FE" w:rsidP="00DA453B">
            <w:pPr>
              <w:autoSpaceDE w:val="0"/>
              <w:autoSpaceDN w:val="0"/>
              <w:adjustRightInd w:val="0"/>
              <w:ind w:right="-720" w:firstLine="60"/>
              <w:jc w:val="left"/>
              <w:rPr>
                <w:sz w:val="20"/>
                <w:szCs w:val="20"/>
              </w:rPr>
            </w:pPr>
            <w:r w:rsidRPr="00DA453B">
              <w:rPr>
                <w:i/>
                <w:sz w:val="20"/>
                <w:szCs w:val="20"/>
              </w:rPr>
              <w:t>p</w:t>
            </w:r>
            <w:r w:rsidRPr="00DA453B">
              <w:rPr>
                <w:sz w:val="20"/>
                <w:szCs w:val="20"/>
              </w:rPr>
              <w:t xml:space="preserve"> = 0.52</w:t>
            </w:r>
            <w:r w:rsidRPr="00DA453B">
              <w:rPr>
                <w:b/>
                <w:sz w:val="20"/>
                <w:szCs w:val="20"/>
              </w:rPr>
              <w:t>**</w:t>
            </w:r>
          </w:p>
        </w:tc>
      </w:tr>
      <w:tr w:rsidR="004A73FE" w:rsidRPr="00900653" w14:paraId="7938B8D1" w14:textId="77777777" w:rsidTr="00D344F7">
        <w:trPr>
          <w:jc w:val="center"/>
        </w:trPr>
        <w:tc>
          <w:tcPr>
            <w:tcW w:w="2245" w:type="dxa"/>
          </w:tcPr>
          <w:p w14:paraId="54C7AC6E" w14:textId="77777777" w:rsidR="004A73FE" w:rsidRPr="00DA453B" w:rsidRDefault="004A73FE" w:rsidP="00DA453B">
            <w:pPr>
              <w:autoSpaceDE w:val="0"/>
              <w:autoSpaceDN w:val="0"/>
              <w:adjustRightInd w:val="0"/>
              <w:ind w:right="-720" w:firstLine="60"/>
              <w:jc w:val="left"/>
              <w:rPr>
                <w:sz w:val="20"/>
                <w:szCs w:val="20"/>
              </w:rPr>
            </w:pPr>
            <w:r w:rsidRPr="00DA453B">
              <w:rPr>
                <w:sz w:val="20"/>
                <w:szCs w:val="20"/>
              </w:rPr>
              <w:t>BMI (</w:t>
            </w:r>
            <w:r w:rsidRPr="00DA453B">
              <w:rPr>
                <w:color w:val="000000" w:themeColor="text1"/>
                <w:sz w:val="20"/>
                <w:szCs w:val="20"/>
              </w:rPr>
              <w:t>kg/m</w:t>
            </w:r>
            <w:r w:rsidRPr="00DA453B">
              <w:rPr>
                <w:color w:val="000000" w:themeColor="text1"/>
                <w:sz w:val="20"/>
                <w:szCs w:val="20"/>
                <w:vertAlign w:val="superscript"/>
              </w:rPr>
              <w:t>2</w:t>
            </w:r>
            <w:r w:rsidRPr="00DA453B">
              <w:rPr>
                <w:sz w:val="20"/>
                <w:szCs w:val="20"/>
              </w:rPr>
              <w:t>)</w:t>
            </w:r>
          </w:p>
        </w:tc>
        <w:tc>
          <w:tcPr>
            <w:tcW w:w="1980" w:type="dxa"/>
          </w:tcPr>
          <w:p w14:paraId="0B2ED4CD" w14:textId="66BC3A8E" w:rsidR="004A73FE" w:rsidRPr="00DA453B" w:rsidRDefault="004A73FE" w:rsidP="00DA453B">
            <w:pPr>
              <w:autoSpaceDE w:val="0"/>
              <w:autoSpaceDN w:val="0"/>
              <w:adjustRightInd w:val="0"/>
              <w:ind w:right="-720" w:firstLine="60"/>
              <w:jc w:val="left"/>
              <w:rPr>
                <w:sz w:val="20"/>
                <w:szCs w:val="20"/>
              </w:rPr>
            </w:pPr>
            <w:r w:rsidRPr="00DA453B">
              <w:rPr>
                <w:sz w:val="20"/>
                <w:szCs w:val="20"/>
              </w:rPr>
              <w:t xml:space="preserve">45.4 </w:t>
            </w:r>
            <w:r w:rsidR="0082176F" w:rsidRPr="00DA453B">
              <w:rPr>
                <w:sz w:val="20"/>
                <w:szCs w:val="20"/>
              </w:rPr>
              <w:t>(36.0-64.3</w:t>
            </w:r>
            <w:r w:rsidRPr="00DA453B">
              <w:rPr>
                <w:sz w:val="20"/>
                <w:szCs w:val="20"/>
              </w:rPr>
              <w:t>) *</w:t>
            </w:r>
          </w:p>
        </w:tc>
        <w:tc>
          <w:tcPr>
            <w:tcW w:w="1980" w:type="dxa"/>
          </w:tcPr>
          <w:p w14:paraId="1EA671F9" w14:textId="77777777" w:rsidR="004A73FE" w:rsidRPr="00DA453B" w:rsidRDefault="004A73FE" w:rsidP="00DA453B">
            <w:pPr>
              <w:autoSpaceDE w:val="0"/>
              <w:autoSpaceDN w:val="0"/>
              <w:adjustRightInd w:val="0"/>
              <w:ind w:right="-720" w:firstLine="60"/>
              <w:jc w:val="left"/>
              <w:rPr>
                <w:sz w:val="20"/>
                <w:szCs w:val="20"/>
              </w:rPr>
            </w:pPr>
            <w:r w:rsidRPr="00DA453B">
              <w:rPr>
                <w:sz w:val="20"/>
                <w:szCs w:val="20"/>
              </w:rPr>
              <w:t>46.3 (40.7-80.1) *</w:t>
            </w:r>
          </w:p>
        </w:tc>
        <w:tc>
          <w:tcPr>
            <w:tcW w:w="1980" w:type="dxa"/>
          </w:tcPr>
          <w:p w14:paraId="726F2B74" w14:textId="77777777" w:rsidR="004A73FE" w:rsidRPr="00DA453B" w:rsidRDefault="004A73FE" w:rsidP="00DA453B">
            <w:pPr>
              <w:autoSpaceDE w:val="0"/>
              <w:autoSpaceDN w:val="0"/>
              <w:adjustRightInd w:val="0"/>
              <w:ind w:right="-720" w:firstLine="60"/>
              <w:jc w:val="left"/>
              <w:rPr>
                <w:sz w:val="20"/>
                <w:szCs w:val="20"/>
              </w:rPr>
            </w:pPr>
            <w:r w:rsidRPr="00DA453B">
              <w:rPr>
                <w:sz w:val="20"/>
                <w:szCs w:val="20"/>
              </w:rPr>
              <w:t>46.1 (35.7-66.1) *</w:t>
            </w:r>
          </w:p>
        </w:tc>
        <w:tc>
          <w:tcPr>
            <w:tcW w:w="1398" w:type="dxa"/>
          </w:tcPr>
          <w:p w14:paraId="2DE304B7" w14:textId="77777777" w:rsidR="004A73FE" w:rsidRPr="00DA453B" w:rsidRDefault="004A73FE" w:rsidP="00DA453B">
            <w:pPr>
              <w:autoSpaceDE w:val="0"/>
              <w:autoSpaceDN w:val="0"/>
              <w:adjustRightInd w:val="0"/>
              <w:ind w:right="-720" w:firstLine="60"/>
              <w:jc w:val="left"/>
              <w:rPr>
                <w:sz w:val="20"/>
                <w:szCs w:val="20"/>
              </w:rPr>
            </w:pPr>
            <w:bookmarkStart w:id="60" w:name="OLE_LINK117"/>
            <w:bookmarkStart w:id="61" w:name="OLE_LINK118"/>
            <w:r w:rsidRPr="00DA453B">
              <w:rPr>
                <w:i/>
                <w:sz w:val="20"/>
                <w:szCs w:val="20"/>
              </w:rPr>
              <w:t>p</w:t>
            </w:r>
            <w:r w:rsidRPr="00DA453B">
              <w:rPr>
                <w:sz w:val="20"/>
                <w:szCs w:val="20"/>
              </w:rPr>
              <w:t xml:space="preserve"> = 0.</w:t>
            </w:r>
            <w:bookmarkEnd w:id="60"/>
            <w:bookmarkEnd w:id="61"/>
            <w:r w:rsidRPr="00DA453B">
              <w:rPr>
                <w:sz w:val="20"/>
                <w:szCs w:val="20"/>
              </w:rPr>
              <w:t>16</w:t>
            </w:r>
            <w:r w:rsidRPr="00DA453B">
              <w:rPr>
                <w:b/>
                <w:sz w:val="20"/>
                <w:szCs w:val="20"/>
              </w:rPr>
              <w:t>**</w:t>
            </w:r>
          </w:p>
        </w:tc>
      </w:tr>
      <w:tr w:rsidR="004A73FE" w:rsidRPr="00900653" w14:paraId="2DFC85E7" w14:textId="77777777" w:rsidTr="00D344F7">
        <w:trPr>
          <w:jc w:val="center"/>
        </w:trPr>
        <w:tc>
          <w:tcPr>
            <w:tcW w:w="2245" w:type="dxa"/>
          </w:tcPr>
          <w:p w14:paraId="1017300D" w14:textId="77777777" w:rsidR="004A73FE" w:rsidRPr="00DA453B" w:rsidRDefault="004A73FE" w:rsidP="00DA453B">
            <w:pPr>
              <w:autoSpaceDE w:val="0"/>
              <w:autoSpaceDN w:val="0"/>
              <w:adjustRightInd w:val="0"/>
              <w:ind w:right="-720" w:firstLine="60"/>
              <w:jc w:val="left"/>
              <w:rPr>
                <w:sz w:val="20"/>
                <w:szCs w:val="20"/>
              </w:rPr>
            </w:pPr>
            <w:r w:rsidRPr="00DA453B">
              <w:rPr>
                <w:sz w:val="20"/>
                <w:szCs w:val="20"/>
              </w:rPr>
              <w:t>Race</w:t>
            </w:r>
          </w:p>
        </w:tc>
        <w:tc>
          <w:tcPr>
            <w:tcW w:w="1980" w:type="dxa"/>
          </w:tcPr>
          <w:p w14:paraId="649B1B97" w14:textId="77777777" w:rsidR="004A73FE" w:rsidRPr="00DA453B" w:rsidRDefault="004A73FE" w:rsidP="00DA453B">
            <w:pPr>
              <w:autoSpaceDE w:val="0"/>
              <w:autoSpaceDN w:val="0"/>
              <w:adjustRightInd w:val="0"/>
              <w:ind w:right="-720" w:firstLine="60"/>
              <w:jc w:val="left"/>
              <w:rPr>
                <w:sz w:val="20"/>
                <w:szCs w:val="20"/>
              </w:rPr>
            </w:pPr>
          </w:p>
        </w:tc>
        <w:tc>
          <w:tcPr>
            <w:tcW w:w="1980" w:type="dxa"/>
          </w:tcPr>
          <w:p w14:paraId="2D7E6AE4" w14:textId="77777777" w:rsidR="004A73FE" w:rsidRPr="00DA453B" w:rsidRDefault="004A73FE" w:rsidP="00DA453B">
            <w:pPr>
              <w:autoSpaceDE w:val="0"/>
              <w:autoSpaceDN w:val="0"/>
              <w:adjustRightInd w:val="0"/>
              <w:ind w:right="-720" w:firstLine="60"/>
              <w:jc w:val="left"/>
              <w:rPr>
                <w:sz w:val="20"/>
                <w:szCs w:val="20"/>
              </w:rPr>
            </w:pPr>
          </w:p>
        </w:tc>
        <w:tc>
          <w:tcPr>
            <w:tcW w:w="1980" w:type="dxa"/>
          </w:tcPr>
          <w:p w14:paraId="65D76A0B" w14:textId="77777777" w:rsidR="004A73FE" w:rsidRPr="00DA453B" w:rsidRDefault="004A73FE" w:rsidP="00DA453B">
            <w:pPr>
              <w:autoSpaceDE w:val="0"/>
              <w:autoSpaceDN w:val="0"/>
              <w:adjustRightInd w:val="0"/>
              <w:ind w:right="-720" w:firstLine="60"/>
              <w:jc w:val="left"/>
              <w:rPr>
                <w:sz w:val="20"/>
                <w:szCs w:val="20"/>
              </w:rPr>
            </w:pPr>
          </w:p>
        </w:tc>
        <w:tc>
          <w:tcPr>
            <w:tcW w:w="1398" w:type="dxa"/>
          </w:tcPr>
          <w:p w14:paraId="140C1133" w14:textId="1EFF0A53" w:rsidR="004A73FE" w:rsidRPr="00DA453B" w:rsidRDefault="004A73FE" w:rsidP="00DA453B">
            <w:pPr>
              <w:autoSpaceDE w:val="0"/>
              <w:autoSpaceDN w:val="0"/>
              <w:adjustRightInd w:val="0"/>
              <w:ind w:right="-720" w:firstLine="60"/>
              <w:jc w:val="left"/>
              <w:rPr>
                <w:sz w:val="20"/>
                <w:szCs w:val="20"/>
              </w:rPr>
            </w:pPr>
            <w:bookmarkStart w:id="62" w:name="OLE_LINK194"/>
            <w:bookmarkStart w:id="63" w:name="OLE_LINK195"/>
            <w:r w:rsidRPr="00DA453B">
              <w:rPr>
                <w:i/>
                <w:sz w:val="20"/>
                <w:szCs w:val="20"/>
              </w:rPr>
              <w:t>p</w:t>
            </w:r>
            <w:r w:rsidRPr="00DA453B">
              <w:rPr>
                <w:sz w:val="20"/>
                <w:szCs w:val="20"/>
              </w:rPr>
              <w:t xml:space="preserve"> = </w:t>
            </w:r>
            <w:bookmarkEnd w:id="62"/>
            <w:bookmarkEnd w:id="63"/>
            <w:r w:rsidRPr="00DA453B">
              <w:rPr>
                <w:sz w:val="20"/>
                <w:szCs w:val="20"/>
              </w:rPr>
              <w:t>0.0</w:t>
            </w:r>
            <w:r w:rsidR="0082176F" w:rsidRPr="00DA453B">
              <w:rPr>
                <w:sz w:val="20"/>
                <w:szCs w:val="20"/>
              </w:rPr>
              <w:t>2</w:t>
            </w:r>
            <w:r w:rsidRPr="00DA453B">
              <w:rPr>
                <w:sz w:val="20"/>
                <w:szCs w:val="20"/>
              </w:rPr>
              <w:t>***</w:t>
            </w:r>
          </w:p>
        </w:tc>
      </w:tr>
      <w:tr w:rsidR="004A73FE" w:rsidRPr="00900653" w14:paraId="000AD733" w14:textId="77777777" w:rsidTr="00D344F7">
        <w:trPr>
          <w:jc w:val="center"/>
        </w:trPr>
        <w:tc>
          <w:tcPr>
            <w:tcW w:w="2245" w:type="dxa"/>
          </w:tcPr>
          <w:p w14:paraId="4BA9C77C" w14:textId="1AB144A7" w:rsidR="004A73FE" w:rsidRPr="00DA453B" w:rsidRDefault="004A73FE" w:rsidP="00DA453B">
            <w:pPr>
              <w:autoSpaceDE w:val="0"/>
              <w:autoSpaceDN w:val="0"/>
              <w:adjustRightInd w:val="0"/>
              <w:ind w:right="-720" w:firstLine="60"/>
              <w:jc w:val="left"/>
              <w:rPr>
                <w:sz w:val="20"/>
                <w:szCs w:val="20"/>
              </w:rPr>
            </w:pPr>
            <w:r w:rsidRPr="00DA453B">
              <w:rPr>
                <w:sz w:val="20"/>
                <w:szCs w:val="20"/>
              </w:rPr>
              <w:t>White</w:t>
            </w:r>
          </w:p>
        </w:tc>
        <w:tc>
          <w:tcPr>
            <w:tcW w:w="1980" w:type="dxa"/>
          </w:tcPr>
          <w:p w14:paraId="4B56AE59" w14:textId="77777777" w:rsidR="004A73FE" w:rsidRPr="00DA453B" w:rsidRDefault="004A73FE" w:rsidP="00DA453B">
            <w:pPr>
              <w:autoSpaceDE w:val="0"/>
              <w:autoSpaceDN w:val="0"/>
              <w:adjustRightInd w:val="0"/>
              <w:ind w:right="-720" w:firstLine="60"/>
              <w:jc w:val="left"/>
              <w:rPr>
                <w:sz w:val="20"/>
                <w:szCs w:val="20"/>
              </w:rPr>
            </w:pPr>
            <w:r w:rsidRPr="00DA453B">
              <w:rPr>
                <w:sz w:val="20"/>
                <w:szCs w:val="20"/>
              </w:rPr>
              <w:t>51 (94.4%)</w:t>
            </w:r>
          </w:p>
        </w:tc>
        <w:tc>
          <w:tcPr>
            <w:tcW w:w="1980" w:type="dxa"/>
          </w:tcPr>
          <w:p w14:paraId="576B5F0D" w14:textId="77777777" w:rsidR="004A73FE" w:rsidRPr="00DA453B" w:rsidRDefault="004A73FE" w:rsidP="00DA453B">
            <w:pPr>
              <w:autoSpaceDE w:val="0"/>
              <w:autoSpaceDN w:val="0"/>
              <w:adjustRightInd w:val="0"/>
              <w:ind w:right="-720" w:firstLine="60"/>
              <w:jc w:val="left"/>
              <w:rPr>
                <w:sz w:val="20"/>
                <w:szCs w:val="20"/>
              </w:rPr>
            </w:pPr>
            <w:r w:rsidRPr="00DA453B">
              <w:rPr>
                <w:sz w:val="20"/>
                <w:szCs w:val="20"/>
              </w:rPr>
              <w:t>17 (77.3%)</w:t>
            </w:r>
          </w:p>
        </w:tc>
        <w:tc>
          <w:tcPr>
            <w:tcW w:w="1980" w:type="dxa"/>
          </w:tcPr>
          <w:p w14:paraId="4D2A63F1" w14:textId="77777777" w:rsidR="004A73FE" w:rsidRPr="00DA453B" w:rsidRDefault="004A73FE" w:rsidP="00DA453B">
            <w:pPr>
              <w:autoSpaceDE w:val="0"/>
              <w:autoSpaceDN w:val="0"/>
              <w:adjustRightInd w:val="0"/>
              <w:ind w:right="-720" w:firstLine="60"/>
              <w:jc w:val="left"/>
              <w:rPr>
                <w:sz w:val="20"/>
                <w:szCs w:val="20"/>
              </w:rPr>
            </w:pPr>
            <w:r w:rsidRPr="00DA453B">
              <w:rPr>
                <w:sz w:val="20"/>
                <w:szCs w:val="20"/>
              </w:rPr>
              <w:t>20 (71.4%)</w:t>
            </w:r>
          </w:p>
        </w:tc>
        <w:tc>
          <w:tcPr>
            <w:tcW w:w="1398" w:type="dxa"/>
          </w:tcPr>
          <w:p w14:paraId="6E48F5CE" w14:textId="77777777" w:rsidR="004A73FE" w:rsidRPr="00DA453B" w:rsidRDefault="004A73FE" w:rsidP="00DA453B">
            <w:pPr>
              <w:autoSpaceDE w:val="0"/>
              <w:autoSpaceDN w:val="0"/>
              <w:adjustRightInd w:val="0"/>
              <w:ind w:right="-720" w:firstLine="60"/>
              <w:jc w:val="left"/>
              <w:rPr>
                <w:sz w:val="20"/>
                <w:szCs w:val="20"/>
              </w:rPr>
            </w:pPr>
          </w:p>
        </w:tc>
      </w:tr>
      <w:tr w:rsidR="004A73FE" w:rsidRPr="00900653" w14:paraId="337A28B3" w14:textId="77777777" w:rsidTr="00D344F7">
        <w:trPr>
          <w:jc w:val="center"/>
        </w:trPr>
        <w:tc>
          <w:tcPr>
            <w:tcW w:w="2245" w:type="dxa"/>
          </w:tcPr>
          <w:p w14:paraId="3AEE80A4" w14:textId="1DA384A0" w:rsidR="004A73FE" w:rsidRPr="00DA453B" w:rsidRDefault="004A73FE" w:rsidP="00DA453B">
            <w:pPr>
              <w:autoSpaceDE w:val="0"/>
              <w:autoSpaceDN w:val="0"/>
              <w:adjustRightInd w:val="0"/>
              <w:ind w:right="-720" w:firstLine="60"/>
              <w:jc w:val="left"/>
              <w:rPr>
                <w:sz w:val="20"/>
                <w:szCs w:val="20"/>
              </w:rPr>
            </w:pPr>
            <w:r w:rsidRPr="00DA453B">
              <w:rPr>
                <w:sz w:val="20"/>
                <w:szCs w:val="20"/>
              </w:rPr>
              <w:t>African American</w:t>
            </w:r>
          </w:p>
        </w:tc>
        <w:tc>
          <w:tcPr>
            <w:tcW w:w="1980" w:type="dxa"/>
          </w:tcPr>
          <w:p w14:paraId="6AC9E77F" w14:textId="77777777" w:rsidR="004A73FE" w:rsidRPr="00DA453B" w:rsidRDefault="004A73FE" w:rsidP="00DA453B">
            <w:pPr>
              <w:autoSpaceDE w:val="0"/>
              <w:autoSpaceDN w:val="0"/>
              <w:adjustRightInd w:val="0"/>
              <w:ind w:right="-720" w:firstLine="60"/>
              <w:jc w:val="left"/>
              <w:rPr>
                <w:sz w:val="20"/>
                <w:szCs w:val="20"/>
              </w:rPr>
            </w:pPr>
            <w:r w:rsidRPr="00DA453B">
              <w:rPr>
                <w:sz w:val="20"/>
                <w:szCs w:val="20"/>
              </w:rPr>
              <w:t>3 (5.6%)</w:t>
            </w:r>
          </w:p>
        </w:tc>
        <w:tc>
          <w:tcPr>
            <w:tcW w:w="1980" w:type="dxa"/>
          </w:tcPr>
          <w:p w14:paraId="5EC2EB65" w14:textId="77777777" w:rsidR="004A73FE" w:rsidRPr="00DA453B" w:rsidRDefault="004A73FE" w:rsidP="00DA453B">
            <w:pPr>
              <w:autoSpaceDE w:val="0"/>
              <w:autoSpaceDN w:val="0"/>
              <w:adjustRightInd w:val="0"/>
              <w:ind w:right="-720" w:firstLine="60"/>
              <w:jc w:val="left"/>
              <w:rPr>
                <w:sz w:val="20"/>
                <w:szCs w:val="20"/>
              </w:rPr>
            </w:pPr>
            <w:r w:rsidRPr="00DA453B">
              <w:rPr>
                <w:sz w:val="20"/>
                <w:szCs w:val="20"/>
              </w:rPr>
              <w:t>4 (18.2%)</w:t>
            </w:r>
          </w:p>
        </w:tc>
        <w:tc>
          <w:tcPr>
            <w:tcW w:w="1980" w:type="dxa"/>
          </w:tcPr>
          <w:p w14:paraId="76CD700F" w14:textId="77777777" w:rsidR="004A73FE" w:rsidRPr="00DA453B" w:rsidRDefault="004A73FE" w:rsidP="00DA453B">
            <w:pPr>
              <w:autoSpaceDE w:val="0"/>
              <w:autoSpaceDN w:val="0"/>
              <w:adjustRightInd w:val="0"/>
              <w:ind w:right="-720" w:firstLine="60"/>
              <w:jc w:val="left"/>
              <w:rPr>
                <w:sz w:val="20"/>
                <w:szCs w:val="20"/>
              </w:rPr>
            </w:pPr>
            <w:r w:rsidRPr="00DA453B">
              <w:rPr>
                <w:sz w:val="20"/>
                <w:szCs w:val="20"/>
              </w:rPr>
              <w:t>8 (28.6%)</w:t>
            </w:r>
          </w:p>
        </w:tc>
        <w:tc>
          <w:tcPr>
            <w:tcW w:w="1398" w:type="dxa"/>
          </w:tcPr>
          <w:p w14:paraId="4250DEA5" w14:textId="77777777" w:rsidR="004A73FE" w:rsidRPr="00DA453B" w:rsidRDefault="004A73FE" w:rsidP="00DA453B">
            <w:pPr>
              <w:autoSpaceDE w:val="0"/>
              <w:autoSpaceDN w:val="0"/>
              <w:adjustRightInd w:val="0"/>
              <w:ind w:right="-720" w:firstLine="60"/>
              <w:jc w:val="left"/>
              <w:rPr>
                <w:sz w:val="20"/>
                <w:szCs w:val="20"/>
              </w:rPr>
            </w:pPr>
          </w:p>
        </w:tc>
      </w:tr>
      <w:tr w:rsidR="004A73FE" w:rsidRPr="00900653" w14:paraId="4B6E59C3" w14:textId="77777777" w:rsidTr="00D344F7">
        <w:trPr>
          <w:jc w:val="center"/>
        </w:trPr>
        <w:tc>
          <w:tcPr>
            <w:tcW w:w="2245" w:type="dxa"/>
          </w:tcPr>
          <w:p w14:paraId="70781CD0" w14:textId="2523AC51" w:rsidR="004A73FE" w:rsidRPr="00DA453B" w:rsidRDefault="004A73FE" w:rsidP="00DA453B">
            <w:pPr>
              <w:autoSpaceDE w:val="0"/>
              <w:autoSpaceDN w:val="0"/>
              <w:adjustRightInd w:val="0"/>
              <w:ind w:right="-720" w:firstLine="60"/>
              <w:jc w:val="left"/>
              <w:rPr>
                <w:sz w:val="20"/>
                <w:szCs w:val="20"/>
              </w:rPr>
            </w:pPr>
            <w:r w:rsidRPr="00DA453B">
              <w:rPr>
                <w:sz w:val="20"/>
                <w:szCs w:val="20"/>
              </w:rPr>
              <w:t>Other</w:t>
            </w:r>
          </w:p>
        </w:tc>
        <w:tc>
          <w:tcPr>
            <w:tcW w:w="1980" w:type="dxa"/>
          </w:tcPr>
          <w:p w14:paraId="4AF643D5" w14:textId="21FE2BD5" w:rsidR="004A73FE" w:rsidRPr="00DA453B" w:rsidRDefault="00F201A8" w:rsidP="00DA453B">
            <w:pPr>
              <w:autoSpaceDE w:val="0"/>
              <w:autoSpaceDN w:val="0"/>
              <w:adjustRightInd w:val="0"/>
              <w:ind w:right="-720" w:firstLine="60"/>
              <w:jc w:val="left"/>
              <w:rPr>
                <w:sz w:val="20"/>
                <w:szCs w:val="20"/>
              </w:rPr>
            </w:pPr>
            <w:r w:rsidRPr="00DA453B">
              <w:rPr>
                <w:sz w:val="20"/>
                <w:szCs w:val="20"/>
              </w:rPr>
              <w:t>0 (0.0%)</w:t>
            </w:r>
          </w:p>
        </w:tc>
        <w:tc>
          <w:tcPr>
            <w:tcW w:w="1980" w:type="dxa"/>
          </w:tcPr>
          <w:p w14:paraId="64952E59" w14:textId="77777777" w:rsidR="004A73FE" w:rsidRPr="00DA453B" w:rsidRDefault="004A73FE" w:rsidP="00DA453B">
            <w:pPr>
              <w:autoSpaceDE w:val="0"/>
              <w:autoSpaceDN w:val="0"/>
              <w:adjustRightInd w:val="0"/>
              <w:ind w:right="-720" w:firstLine="60"/>
              <w:jc w:val="left"/>
              <w:rPr>
                <w:sz w:val="20"/>
                <w:szCs w:val="20"/>
              </w:rPr>
            </w:pPr>
            <w:r w:rsidRPr="00DA453B">
              <w:rPr>
                <w:sz w:val="20"/>
                <w:szCs w:val="20"/>
              </w:rPr>
              <w:t>1 (4.5%)</w:t>
            </w:r>
          </w:p>
        </w:tc>
        <w:tc>
          <w:tcPr>
            <w:tcW w:w="1980" w:type="dxa"/>
          </w:tcPr>
          <w:p w14:paraId="4A2002B8" w14:textId="06258A9D" w:rsidR="004A73FE" w:rsidRPr="00DA453B" w:rsidRDefault="00F201A8" w:rsidP="00DA453B">
            <w:pPr>
              <w:autoSpaceDE w:val="0"/>
              <w:autoSpaceDN w:val="0"/>
              <w:adjustRightInd w:val="0"/>
              <w:ind w:right="-720" w:firstLine="60"/>
              <w:jc w:val="left"/>
              <w:rPr>
                <w:sz w:val="20"/>
                <w:szCs w:val="20"/>
              </w:rPr>
            </w:pPr>
            <w:r w:rsidRPr="00DA453B">
              <w:rPr>
                <w:sz w:val="20"/>
                <w:szCs w:val="20"/>
              </w:rPr>
              <w:t>0 (0.0%)</w:t>
            </w:r>
          </w:p>
        </w:tc>
        <w:tc>
          <w:tcPr>
            <w:tcW w:w="1398" w:type="dxa"/>
          </w:tcPr>
          <w:p w14:paraId="49152662" w14:textId="77777777" w:rsidR="004A73FE" w:rsidRPr="00DA453B" w:rsidRDefault="004A73FE" w:rsidP="00DA453B">
            <w:pPr>
              <w:autoSpaceDE w:val="0"/>
              <w:autoSpaceDN w:val="0"/>
              <w:adjustRightInd w:val="0"/>
              <w:ind w:right="-720" w:firstLine="60"/>
              <w:jc w:val="left"/>
              <w:rPr>
                <w:sz w:val="20"/>
                <w:szCs w:val="20"/>
              </w:rPr>
            </w:pPr>
          </w:p>
        </w:tc>
      </w:tr>
    </w:tbl>
    <w:p w14:paraId="637677B6" w14:textId="77777777" w:rsidR="004A73FE" w:rsidRPr="00DA453B" w:rsidRDefault="004A73FE" w:rsidP="00CB700E">
      <w:pPr>
        <w:pStyle w:val="NormalWeb"/>
        <w:shd w:val="clear" w:color="auto" w:fill="FFFFFF"/>
        <w:adjustRightInd w:val="0"/>
        <w:ind w:hanging="90"/>
        <w:rPr>
          <w:color w:val="000000" w:themeColor="text1"/>
          <w:sz w:val="20"/>
          <w:szCs w:val="20"/>
        </w:rPr>
      </w:pPr>
      <w:r w:rsidRPr="00DA453B">
        <w:rPr>
          <w:color w:val="000000" w:themeColor="text1"/>
          <w:sz w:val="20"/>
          <w:szCs w:val="20"/>
        </w:rPr>
        <w:t xml:space="preserve">* Median (range). ** p-value is based on </w:t>
      </w:r>
      <w:proofErr w:type="spellStart"/>
      <w:r w:rsidRPr="00DA453B">
        <w:rPr>
          <w:color w:val="000000" w:themeColor="text1"/>
          <w:sz w:val="20"/>
          <w:szCs w:val="20"/>
        </w:rPr>
        <w:t>Kruskal</w:t>
      </w:r>
      <w:proofErr w:type="spellEnd"/>
      <w:r w:rsidRPr="00DA453B">
        <w:rPr>
          <w:color w:val="000000" w:themeColor="text1"/>
          <w:sz w:val="20"/>
          <w:szCs w:val="20"/>
        </w:rPr>
        <w:t>-Wallis test. *** p-value is based on Chi-square test.</w:t>
      </w:r>
    </w:p>
    <w:p w14:paraId="52DB7435" w14:textId="77777777" w:rsidR="004A73FE" w:rsidRDefault="004A73FE" w:rsidP="004A73FE">
      <w:pPr>
        <w:pStyle w:val="NormalWeb"/>
        <w:shd w:val="clear" w:color="auto" w:fill="FFFFFF"/>
        <w:adjustRightInd w:val="0"/>
        <w:rPr>
          <w:color w:val="000000" w:themeColor="text1"/>
        </w:rPr>
      </w:pPr>
    </w:p>
    <w:p w14:paraId="4805EF18" w14:textId="62F3ED42" w:rsidR="004A73FE" w:rsidRDefault="00A86D27" w:rsidP="004A73FE">
      <w:pPr>
        <w:pStyle w:val="NormalWeb"/>
        <w:shd w:val="clear" w:color="auto" w:fill="FFFFFF"/>
        <w:adjustRightInd w:val="0"/>
      </w:pPr>
      <w:r>
        <w:rPr>
          <w:color w:val="000000" w:themeColor="text1"/>
        </w:rPr>
        <w:t>The percentage of participants who were equal or greater than 52 years old and the d</w:t>
      </w:r>
      <w:r w:rsidRPr="005221BF">
        <w:rPr>
          <w:color w:val="000000" w:themeColor="text1"/>
        </w:rPr>
        <w:t xml:space="preserve">istribution of endometrial </w:t>
      </w:r>
      <w:proofErr w:type="spellStart"/>
      <w:r w:rsidRPr="005221BF">
        <w:rPr>
          <w:color w:val="000000" w:themeColor="text1"/>
        </w:rPr>
        <w:t>histologies</w:t>
      </w:r>
      <w:proofErr w:type="spellEnd"/>
      <w:r w:rsidRPr="005221BF">
        <w:rPr>
          <w:color w:val="000000" w:themeColor="text1"/>
        </w:rPr>
        <w:t xml:space="preserve"> </w:t>
      </w:r>
      <w:r>
        <w:rPr>
          <w:color w:val="000000" w:themeColor="text1"/>
        </w:rPr>
        <w:t xml:space="preserve">by institution </w:t>
      </w:r>
      <w:r w:rsidRPr="005221BF">
        <w:rPr>
          <w:color w:val="000000" w:themeColor="text1"/>
        </w:rPr>
        <w:t xml:space="preserve">is shown in </w:t>
      </w:r>
      <w:r>
        <w:rPr>
          <w:color w:val="000000" w:themeColor="text1"/>
        </w:rPr>
        <w:t>Table 2</w:t>
      </w:r>
      <w:r w:rsidRPr="005221BF">
        <w:rPr>
          <w:color w:val="000000" w:themeColor="text1"/>
        </w:rPr>
        <w:t xml:space="preserve">. </w:t>
      </w:r>
      <w:r>
        <w:rPr>
          <w:color w:val="000000" w:themeColor="text1"/>
        </w:rPr>
        <w:t xml:space="preserve">Overall, 25.0% of women were at least 52 years old, which is the average age of menopause for women in the US. </w:t>
      </w:r>
      <w:r w:rsidRPr="005221BF">
        <w:rPr>
          <w:color w:val="000000" w:themeColor="text1"/>
        </w:rPr>
        <w:t xml:space="preserve">Total </w:t>
      </w:r>
      <w:r>
        <w:rPr>
          <w:color w:val="000000" w:themeColor="text1"/>
        </w:rPr>
        <w:t>prevalence</w:t>
      </w:r>
      <w:r w:rsidRPr="005221BF">
        <w:rPr>
          <w:color w:val="000000" w:themeColor="text1"/>
        </w:rPr>
        <w:t xml:space="preserve"> of endometrial anomalies in our study was </w:t>
      </w:r>
      <w:r>
        <w:rPr>
          <w:color w:val="000000" w:themeColor="text1"/>
        </w:rPr>
        <w:t>14.4</w:t>
      </w:r>
      <w:r w:rsidRPr="005221BF">
        <w:rPr>
          <w:color w:val="000000" w:themeColor="text1"/>
        </w:rPr>
        <w:t>% (15/1</w:t>
      </w:r>
      <w:r>
        <w:rPr>
          <w:color w:val="000000" w:themeColor="text1"/>
        </w:rPr>
        <w:t>0</w:t>
      </w:r>
      <w:r w:rsidRPr="005221BF">
        <w:rPr>
          <w:color w:val="000000" w:themeColor="text1"/>
        </w:rPr>
        <w:t>4)</w:t>
      </w:r>
      <w:r>
        <w:rPr>
          <w:color w:val="000000" w:themeColor="text1"/>
        </w:rPr>
        <w:t xml:space="preserve"> or 10.6% (11/104) excluding endometrial polyps</w:t>
      </w:r>
      <w:r w:rsidRPr="005221BF">
        <w:rPr>
          <w:rFonts w:hint="eastAsia"/>
          <w:color w:val="000000" w:themeColor="text1"/>
        </w:rPr>
        <w:t>.</w:t>
      </w:r>
      <w:r w:rsidRPr="005221BF">
        <w:rPr>
          <w:color w:val="000000" w:themeColor="text1"/>
        </w:rPr>
        <w:t xml:space="preserve"> The prevalence of any hyperplasia was </w:t>
      </w:r>
      <w:r>
        <w:rPr>
          <w:color w:val="000000" w:themeColor="text1"/>
        </w:rPr>
        <w:t>8.7</w:t>
      </w:r>
      <w:r w:rsidRPr="005221BF">
        <w:rPr>
          <w:color w:val="000000" w:themeColor="text1"/>
        </w:rPr>
        <w:t>% (9/1</w:t>
      </w:r>
      <w:r>
        <w:rPr>
          <w:color w:val="000000" w:themeColor="text1"/>
        </w:rPr>
        <w:t>0</w:t>
      </w:r>
      <w:r w:rsidRPr="005221BF">
        <w:rPr>
          <w:color w:val="000000" w:themeColor="text1"/>
        </w:rPr>
        <w:t xml:space="preserve">4), including eight </w:t>
      </w:r>
      <w:r>
        <w:rPr>
          <w:color w:val="000000" w:themeColor="text1"/>
        </w:rPr>
        <w:t>subject</w:t>
      </w:r>
      <w:r w:rsidRPr="005221BF">
        <w:rPr>
          <w:color w:val="000000" w:themeColor="text1"/>
        </w:rPr>
        <w:t xml:space="preserve">s with hyperplasia without atypia and one </w:t>
      </w:r>
      <w:r>
        <w:rPr>
          <w:color w:val="000000" w:themeColor="text1"/>
        </w:rPr>
        <w:t>subject</w:t>
      </w:r>
      <w:r w:rsidRPr="005221BF">
        <w:rPr>
          <w:color w:val="000000" w:themeColor="text1"/>
        </w:rPr>
        <w:t xml:space="preserve"> with atypical hyperplasia. Six pa</w:t>
      </w:r>
      <w:r>
        <w:rPr>
          <w:color w:val="000000" w:themeColor="text1"/>
        </w:rPr>
        <w:t>rticipan</w:t>
      </w:r>
      <w:r w:rsidRPr="005221BF">
        <w:rPr>
          <w:color w:val="000000" w:themeColor="text1"/>
        </w:rPr>
        <w:t>ts (</w:t>
      </w:r>
      <w:r>
        <w:rPr>
          <w:color w:val="000000" w:themeColor="text1"/>
        </w:rPr>
        <w:t>5</w:t>
      </w:r>
      <w:r w:rsidRPr="005221BF">
        <w:rPr>
          <w:color w:val="000000" w:themeColor="text1"/>
        </w:rPr>
        <w:t>.8%) had evidence of other anomalies including: 2 pa</w:t>
      </w:r>
      <w:r>
        <w:rPr>
          <w:color w:val="000000" w:themeColor="text1"/>
        </w:rPr>
        <w:t>rticipan</w:t>
      </w:r>
      <w:r w:rsidRPr="005221BF">
        <w:rPr>
          <w:color w:val="000000" w:themeColor="text1"/>
        </w:rPr>
        <w:t xml:space="preserve">ts </w:t>
      </w:r>
      <w:r>
        <w:rPr>
          <w:color w:val="000000" w:themeColor="text1"/>
        </w:rPr>
        <w:t>with</w:t>
      </w:r>
      <w:r w:rsidRPr="005221BF">
        <w:rPr>
          <w:color w:val="000000" w:themeColor="text1"/>
        </w:rPr>
        <w:t> metaplasia</w:t>
      </w:r>
      <w:r>
        <w:rPr>
          <w:color w:val="000000" w:themeColor="text1"/>
        </w:rPr>
        <w:t xml:space="preserve"> and </w:t>
      </w:r>
      <w:r w:rsidRPr="005221BF">
        <w:rPr>
          <w:color w:val="000000" w:themeColor="text1"/>
        </w:rPr>
        <w:t>4 pa</w:t>
      </w:r>
      <w:r>
        <w:rPr>
          <w:color w:val="000000" w:themeColor="text1"/>
        </w:rPr>
        <w:t>rticipan</w:t>
      </w:r>
      <w:r w:rsidRPr="005221BF">
        <w:rPr>
          <w:color w:val="000000" w:themeColor="text1"/>
        </w:rPr>
        <w:t xml:space="preserve">ts </w:t>
      </w:r>
      <w:r>
        <w:rPr>
          <w:color w:val="000000" w:themeColor="text1"/>
        </w:rPr>
        <w:t>with</w:t>
      </w:r>
      <w:r w:rsidRPr="005221BF">
        <w:rPr>
          <w:color w:val="000000" w:themeColor="text1"/>
        </w:rPr>
        <w:t xml:space="preserve"> endometrial polyps. Forty-six pa</w:t>
      </w:r>
      <w:r>
        <w:rPr>
          <w:color w:val="000000" w:themeColor="text1"/>
        </w:rPr>
        <w:t>rticipan</w:t>
      </w:r>
      <w:r w:rsidRPr="005221BF">
        <w:rPr>
          <w:color w:val="000000" w:themeColor="text1"/>
        </w:rPr>
        <w:t>ts (</w:t>
      </w:r>
      <w:r>
        <w:rPr>
          <w:color w:val="000000" w:themeColor="text1"/>
        </w:rPr>
        <w:t>44.2</w:t>
      </w:r>
      <w:r w:rsidRPr="005221BF">
        <w:rPr>
          <w:color w:val="000000" w:themeColor="text1"/>
        </w:rPr>
        <w:t xml:space="preserve">%) showed evidence of proliferative endometrium, which was the most common histology. </w:t>
      </w:r>
      <w:r>
        <w:rPr>
          <w:color w:val="000000" w:themeColor="text1"/>
        </w:rPr>
        <w:t>F</w:t>
      </w:r>
      <w:r>
        <w:rPr>
          <w:rFonts w:hint="eastAsia"/>
          <w:color w:val="000000" w:themeColor="text1"/>
        </w:rPr>
        <w:t>orty</w:t>
      </w:r>
      <w:r>
        <w:rPr>
          <w:color w:val="000000" w:themeColor="text1"/>
        </w:rPr>
        <w:t>-three</w:t>
      </w:r>
      <w:r w:rsidRPr="005221BF">
        <w:rPr>
          <w:color w:val="000000" w:themeColor="text1"/>
        </w:rPr>
        <w:t xml:space="preserve"> </w:t>
      </w:r>
      <w:r>
        <w:rPr>
          <w:color w:val="000000" w:themeColor="text1"/>
        </w:rPr>
        <w:t>subject</w:t>
      </w:r>
      <w:r w:rsidRPr="005221BF">
        <w:rPr>
          <w:color w:val="000000" w:themeColor="text1"/>
        </w:rPr>
        <w:t>s did not have any anomalies or proliferative endometrium: secretory (25/1</w:t>
      </w:r>
      <w:r>
        <w:rPr>
          <w:color w:val="000000" w:themeColor="text1"/>
        </w:rPr>
        <w:t>0</w:t>
      </w:r>
      <w:r w:rsidRPr="005221BF">
        <w:rPr>
          <w:color w:val="000000" w:themeColor="text1"/>
        </w:rPr>
        <w:t xml:space="preserve">4; </w:t>
      </w:r>
      <w:r>
        <w:rPr>
          <w:color w:val="000000" w:themeColor="text1"/>
        </w:rPr>
        <w:t>24.0</w:t>
      </w:r>
      <w:r w:rsidRPr="005221BF">
        <w:rPr>
          <w:color w:val="000000" w:themeColor="text1"/>
        </w:rPr>
        <w:t>%) and inactive (18/1</w:t>
      </w:r>
      <w:r>
        <w:rPr>
          <w:color w:val="000000" w:themeColor="text1"/>
        </w:rPr>
        <w:t>0</w:t>
      </w:r>
      <w:r w:rsidRPr="005221BF">
        <w:rPr>
          <w:color w:val="000000" w:themeColor="text1"/>
        </w:rPr>
        <w:t xml:space="preserve">4; </w:t>
      </w:r>
      <w:r>
        <w:rPr>
          <w:color w:val="000000" w:themeColor="text1"/>
        </w:rPr>
        <w:t>17.3</w:t>
      </w:r>
      <w:r w:rsidRPr="005221BF">
        <w:rPr>
          <w:color w:val="000000" w:themeColor="text1"/>
        </w:rPr>
        <w:t>%). No participants presented with endometrial cancer</w:t>
      </w:r>
      <w:r w:rsidR="004A73FE" w:rsidRPr="005221BF">
        <w:rPr>
          <w:color w:val="000000" w:themeColor="text1"/>
        </w:rPr>
        <w:t>.</w:t>
      </w:r>
    </w:p>
    <w:p w14:paraId="11DDA712" w14:textId="77777777" w:rsidR="004A73FE" w:rsidRDefault="004A73FE" w:rsidP="00E03A7B">
      <w:pPr>
        <w:autoSpaceDE w:val="0"/>
        <w:autoSpaceDN w:val="0"/>
        <w:adjustRightInd w:val="0"/>
        <w:ind w:right="-720" w:firstLine="0"/>
        <w:rPr>
          <w:b/>
          <w:color w:val="000000" w:themeColor="text1"/>
        </w:rPr>
        <w:sectPr w:rsidR="004A73FE" w:rsidSect="004A73FE">
          <w:pgSz w:w="12240" w:h="15840"/>
          <w:pgMar w:top="1440" w:right="1440" w:bottom="1440" w:left="1440" w:header="720" w:footer="720" w:gutter="0"/>
          <w:cols w:space="720"/>
          <w:docGrid w:linePitch="360"/>
        </w:sectPr>
      </w:pPr>
    </w:p>
    <w:p w14:paraId="7F5F294A" w14:textId="0B410809" w:rsidR="00A42F9F" w:rsidRPr="006F78B6" w:rsidRDefault="00A42F9F" w:rsidP="00A42F9F">
      <w:pPr>
        <w:pStyle w:val="Caption"/>
        <w:rPr>
          <w:b w:val="0"/>
          <w:color w:val="000000" w:themeColor="text1"/>
        </w:rPr>
      </w:pPr>
      <w:bookmarkStart w:id="64" w:name="_Toc5874892"/>
      <w:r>
        <w:t xml:space="preserve">Table </w:t>
      </w:r>
      <w:r>
        <w:fldChar w:fldCharType="begin"/>
      </w:r>
      <w:r>
        <w:instrText xml:space="preserve"> SEQ Table \* ARABIC </w:instrText>
      </w:r>
      <w:r>
        <w:fldChar w:fldCharType="separate"/>
      </w:r>
      <w:r w:rsidR="008363FE">
        <w:t>2</w:t>
      </w:r>
      <w:r>
        <w:fldChar w:fldCharType="end"/>
      </w:r>
      <w:r>
        <w:t xml:space="preserve"> Comparison and combination of biopsy results of study participants by institution</w:t>
      </w:r>
      <w:bookmarkEnd w:id="64"/>
    </w:p>
    <w:tbl>
      <w:tblPr>
        <w:tblStyle w:val="TableGrid"/>
        <w:tblW w:w="9360" w:type="dxa"/>
        <w:jc w:val="center"/>
        <w:tblLook w:val="04A0" w:firstRow="1" w:lastRow="0" w:firstColumn="1" w:lastColumn="0" w:noHBand="0" w:noVBand="1"/>
      </w:tblPr>
      <w:tblGrid>
        <w:gridCol w:w="3933"/>
        <w:gridCol w:w="1386"/>
        <w:gridCol w:w="1192"/>
        <w:gridCol w:w="1643"/>
        <w:gridCol w:w="1206"/>
      </w:tblGrid>
      <w:tr w:rsidR="004A73FE" w:rsidRPr="00F41EBF" w14:paraId="3C11E095" w14:textId="77777777" w:rsidTr="00AC278D">
        <w:trPr>
          <w:jc w:val="center"/>
        </w:trPr>
        <w:tc>
          <w:tcPr>
            <w:tcW w:w="3933" w:type="dxa"/>
          </w:tcPr>
          <w:p w14:paraId="00BFEE3A" w14:textId="77777777" w:rsidR="004A73FE" w:rsidRPr="00DA453B" w:rsidRDefault="004A73FE" w:rsidP="00A42F9F">
            <w:pPr>
              <w:autoSpaceDE w:val="0"/>
              <w:autoSpaceDN w:val="0"/>
              <w:adjustRightInd w:val="0"/>
              <w:ind w:right="-720" w:firstLine="180"/>
              <w:rPr>
                <w:b/>
                <w:color w:val="000000" w:themeColor="text1"/>
                <w:sz w:val="20"/>
                <w:szCs w:val="20"/>
              </w:rPr>
            </w:pPr>
          </w:p>
        </w:tc>
        <w:tc>
          <w:tcPr>
            <w:tcW w:w="1386" w:type="dxa"/>
          </w:tcPr>
          <w:p w14:paraId="5E22E1BD" w14:textId="10DEE3DC" w:rsidR="004A73FE" w:rsidRPr="00DA453B" w:rsidRDefault="004A73FE" w:rsidP="00AC278D">
            <w:pPr>
              <w:autoSpaceDE w:val="0"/>
              <w:autoSpaceDN w:val="0"/>
              <w:adjustRightInd w:val="0"/>
              <w:ind w:right="-720" w:firstLine="0"/>
              <w:jc w:val="left"/>
              <w:rPr>
                <w:sz w:val="20"/>
                <w:szCs w:val="20"/>
              </w:rPr>
            </w:pPr>
            <w:r w:rsidRPr="00DA453B">
              <w:rPr>
                <w:b/>
                <w:sz w:val="20"/>
                <w:szCs w:val="20"/>
              </w:rPr>
              <w:t>Minnesota</w:t>
            </w:r>
          </w:p>
          <w:p w14:paraId="7B3AF21D" w14:textId="77777777" w:rsidR="004A73FE" w:rsidRPr="00DA453B" w:rsidRDefault="004A73FE" w:rsidP="00AC278D">
            <w:pPr>
              <w:autoSpaceDE w:val="0"/>
              <w:autoSpaceDN w:val="0"/>
              <w:adjustRightInd w:val="0"/>
              <w:ind w:right="-720" w:firstLine="0"/>
              <w:jc w:val="left"/>
              <w:rPr>
                <w:b/>
                <w:color w:val="000000" w:themeColor="text1"/>
                <w:sz w:val="20"/>
                <w:szCs w:val="20"/>
              </w:rPr>
            </w:pPr>
            <w:r w:rsidRPr="00DA453B">
              <w:rPr>
                <w:sz w:val="20"/>
                <w:szCs w:val="20"/>
              </w:rPr>
              <w:t>(n=54)</w:t>
            </w:r>
          </w:p>
        </w:tc>
        <w:tc>
          <w:tcPr>
            <w:tcW w:w="1192" w:type="dxa"/>
          </w:tcPr>
          <w:p w14:paraId="1F6741C4" w14:textId="51D831FB" w:rsidR="004A73FE" w:rsidRPr="00DA453B" w:rsidRDefault="004A73FE" w:rsidP="00AC278D">
            <w:pPr>
              <w:autoSpaceDE w:val="0"/>
              <w:autoSpaceDN w:val="0"/>
              <w:adjustRightInd w:val="0"/>
              <w:ind w:right="-720" w:firstLine="0"/>
              <w:jc w:val="left"/>
              <w:rPr>
                <w:sz w:val="20"/>
                <w:szCs w:val="20"/>
              </w:rPr>
            </w:pPr>
            <w:r w:rsidRPr="00DA453B">
              <w:rPr>
                <w:b/>
                <w:sz w:val="20"/>
                <w:szCs w:val="20"/>
              </w:rPr>
              <w:t>Virginia</w:t>
            </w:r>
          </w:p>
          <w:p w14:paraId="5752C029" w14:textId="77777777" w:rsidR="004A73FE" w:rsidRPr="00DA453B" w:rsidRDefault="004A73FE" w:rsidP="00AC278D">
            <w:pPr>
              <w:autoSpaceDE w:val="0"/>
              <w:autoSpaceDN w:val="0"/>
              <w:adjustRightInd w:val="0"/>
              <w:ind w:right="-720" w:firstLine="0"/>
              <w:jc w:val="left"/>
              <w:rPr>
                <w:b/>
                <w:color w:val="000000" w:themeColor="text1"/>
                <w:sz w:val="20"/>
                <w:szCs w:val="20"/>
              </w:rPr>
            </w:pPr>
            <w:r w:rsidRPr="00DA453B">
              <w:rPr>
                <w:sz w:val="20"/>
                <w:szCs w:val="20"/>
              </w:rPr>
              <w:t>(n=22)</w:t>
            </w:r>
          </w:p>
        </w:tc>
        <w:tc>
          <w:tcPr>
            <w:tcW w:w="1643" w:type="dxa"/>
          </w:tcPr>
          <w:p w14:paraId="1CA2DB6F" w14:textId="6E0259D3" w:rsidR="004A73FE" w:rsidRPr="00DA453B" w:rsidRDefault="004A73FE" w:rsidP="00AC278D">
            <w:pPr>
              <w:autoSpaceDE w:val="0"/>
              <w:autoSpaceDN w:val="0"/>
              <w:adjustRightInd w:val="0"/>
              <w:ind w:right="-720" w:firstLine="0"/>
              <w:jc w:val="left"/>
              <w:rPr>
                <w:color w:val="000000" w:themeColor="text1"/>
                <w:sz w:val="20"/>
                <w:szCs w:val="20"/>
              </w:rPr>
            </w:pPr>
            <w:r w:rsidRPr="00DA453B">
              <w:rPr>
                <w:b/>
                <w:color w:val="000000" w:themeColor="text1"/>
                <w:sz w:val="20"/>
                <w:szCs w:val="20"/>
              </w:rPr>
              <w:t>Pennsylvania</w:t>
            </w:r>
          </w:p>
          <w:p w14:paraId="2EC8F270" w14:textId="77777777" w:rsidR="004A73FE" w:rsidRPr="00DA453B" w:rsidRDefault="004A73FE" w:rsidP="00AC278D">
            <w:pPr>
              <w:autoSpaceDE w:val="0"/>
              <w:autoSpaceDN w:val="0"/>
              <w:adjustRightInd w:val="0"/>
              <w:ind w:right="-720" w:firstLine="0"/>
              <w:jc w:val="left"/>
              <w:rPr>
                <w:b/>
                <w:color w:val="000000" w:themeColor="text1"/>
                <w:sz w:val="20"/>
                <w:szCs w:val="20"/>
              </w:rPr>
            </w:pPr>
            <w:r w:rsidRPr="00DA453B">
              <w:rPr>
                <w:sz w:val="20"/>
                <w:szCs w:val="20"/>
              </w:rPr>
              <w:t>(n=28)</w:t>
            </w:r>
          </w:p>
        </w:tc>
        <w:tc>
          <w:tcPr>
            <w:tcW w:w="1206" w:type="dxa"/>
          </w:tcPr>
          <w:p w14:paraId="6E09869B" w14:textId="24DA464D" w:rsidR="004A73FE" w:rsidRPr="00DA453B" w:rsidRDefault="004A73FE" w:rsidP="00AC278D">
            <w:pPr>
              <w:autoSpaceDE w:val="0"/>
              <w:autoSpaceDN w:val="0"/>
              <w:adjustRightInd w:val="0"/>
              <w:ind w:right="-720" w:firstLine="0"/>
              <w:jc w:val="left"/>
              <w:rPr>
                <w:b/>
                <w:color w:val="000000" w:themeColor="text1"/>
                <w:sz w:val="20"/>
                <w:szCs w:val="20"/>
              </w:rPr>
            </w:pPr>
            <w:r w:rsidRPr="00DA453B">
              <w:rPr>
                <w:b/>
                <w:color w:val="000000" w:themeColor="text1"/>
                <w:sz w:val="20"/>
                <w:szCs w:val="20"/>
              </w:rPr>
              <w:t>Total</w:t>
            </w:r>
          </w:p>
          <w:p w14:paraId="7E7DD2EE" w14:textId="77777777" w:rsidR="004A73FE" w:rsidRPr="00DA453B" w:rsidRDefault="004A73FE" w:rsidP="00AC278D">
            <w:pPr>
              <w:autoSpaceDE w:val="0"/>
              <w:autoSpaceDN w:val="0"/>
              <w:adjustRightInd w:val="0"/>
              <w:ind w:right="-720" w:firstLine="0"/>
              <w:jc w:val="left"/>
              <w:rPr>
                <w:color w:val="000000" w:themeColor="text1"/>
                <w:sz w:val="20"/>
                <w:szCs w:val="20"/>
              </w:rPr>
            </w:pPr>
            <w:r w:rsidRPr="00DA453B">
              <w:rPr>
                <w:color w:val="000000" w:themeColor="text1"/>
                <w:sz w:val="20"/>
                <w:szCs w:val="20"/>
              </w:rPr>
              <w:t>(n=104)</w:t>
            </w:r>
          </w:p>
        </w:tc>
      </w:tr>
      <w:tr w:rsidR="004A73FE" w:rsidRPr="00F41EBF" w14:paraId="235D265C" w14:textId="77777777" w:rsidTr="00AC278D">
        <w:trPr>
          <w:trHeight w:val="296"/>
          <w:jc w:val="center"/>
        </w:trPr>
        <w:tc>
          <w:tcPr>
            <w:tcW w:w="3933" w:type="dxa"/>
          </w:tcPr>
          <w:p w14:paraId="14E1922B" w14:textId="77777777" w:rsidR="004A73FE" w:rsidRPr="00DA453B" w:rsidRDefault="004A73FE" w:rsidP="00AC278D">
            <w:pPr>
              <w:autoSpaceDE w:val="0"/>
              <w:autoSpaceDN w:val="0"/>
              <w:adjustRightInd w:val="0"/>
              <w:ind w:right="-720" w:firstLine="0"/>
              <w:rPr>
                <w:b/>
                <w:color w:val="000000" w:themeColor="text1"/>
                <w:sz w:val="20"/>
                <w:szCs w:val="20"/>
              </w:rPr>
            </w:pPr>
            <w:r w:rsidRPr="00DA453B">
              <w:rPr>
                <w:b/>
                <w:color w:val="000000" w:themeColor="text1"/>
                <w:sz w:val="20"/>
                <w:szCs w:val="20"/>
              </w:rPr>
              <w:t>Age ≥ 52</w:t>
            </w:r>
          </w:p>
        </w:tc>
        <w:tc>
          <w:tcPr>
            <w:tcW w:w="1386" w:type="dxa"/>
          </w:tcPr>
          <w:p w14:paraId="2CB12D86" w14:textId="77777777" w:rsidR="004A73FE" w:rsidRPr="00DA453B" w:rsidRDefault="004A73FE" w:rsidP="00AC278D">
            <w:pPr>
              <w:autoSpaceDE w:val="0"/>
              <w:autoSpaceDN w:val="0"/>
              <w:adjustRightInd w:val="0"/>
              <w:ind w:right="-720" w:firstLine="0"/>
              <w:rPr>
                <w:sz w:val="20"/>
                <w:szCs w:val="20"/>
              </w:rPr>
            </w:pPr>
            <w:r w:rsidRPr="00DA453B">
              <w:rPr>
                <w:sz w:val="20"/>
                <w:szCs w:val="20"/>
              </w:rPr>
              <w:t>13 (24.1%)</w:t>
            </w:r>
          </w:p>
        </w:tc>
        <w:tc>
          <w:tcPr>
            <w:tcW w:w="1192" w:type="dxa"/>
          </w:tcPr>
          <w:p w14:paraId="242C4679" w14:textId="77777777" w:rsidR="004A73FE" w:rsidRPr="00DA453B" w:rsidRDefault="004A73FE" w:rsidP="00AC278D">
            <w:pPr>
              <w:autoSpaceDE w:val="0"/>
              <w:autoSpaceDN w:val="0"/>
              <w:adjustRightInd w:val="0"/>
              <w:ind w:right="-720" w:firstLine="0"/>
              <w:rPr>
                <w:sz w:val="20"/>
                <w:szCs w:val="20"/>
              </w:rPr>
            </w:pPr>
            <w:r w:rsidRPr="00DA453B">
              <w:rPr>
                <w:sz w:val="20"/>
                <w:szCs w:val="20"/>
              </w:rPr>
              <w:t>6 (27.3%)</w:t>
            </w:r>
          </w:p>
        </w:tc>
        <w:tc>
          <w:tcPr>
            <w:tcW w:w="1643" w:type="dxa"/>
          </w:tcPr>
          <w:p w14:paraId="51984CCC" w14:textId="77777777" w:rsidR="004A73FE" w:rsidRPr="00DA453B" w:rsidRDefault="004A73FE" w:rsidP="00614FAB">
            <w:pPr>
              <w:autoSpaceDE w:val="0"/>
              <w:autoSpaceDN w:val="0"/>
              <w:adjustRightInd w:val="0"/>
              <w:ind w:right="-720" w:firstLine="0"/>
              <w:rPr>
                <w:sz w:val="20"/>
                <w:szCs w:val="20"/>
              </w:rPr>
            </w:pPr>
            <w:r w:rsidRPr="00DA453B">
              <w:rPr>
                <w:sz w:val="20"/>
                <w:szCs w:val="20"/>
              </w:rPr>
              <w:t>7 (25.0%)</w:t>
            </w:r>
          </w:p>
        </w:tc>
        <w:tc>
          <w:tcPr>
            <w:tcW w:w="1206" w:type="dxa"/>
          </w:tcPr>
          <w:p w14:paraId="5AC71AD4" w14:textId="77777777" w:rsidR="004A73FE" w:rsidRPr="00DA453B" w:rsidRDefault="004A73FE" w:rsidP="00614FAB">
            <w:pPr>
              <w:autoSpaceDE w:val="0"/>
              <w:autoSpaceDN w:val="0"/>
              <w:adjustRightInd w:val="0"/>
              <w:ind w:right="-720" w:firstLine="0"/>
              <w:rPr>
                <w:sz w:val="20"/>
                <w:szCs w:val="20"/>
              </w:rPr>
            </w:pPr>
            <w:r w:rsidRPr="00DA453B">
              <w:rPr>
                <w:sz w:val="20"/>
                <w:szCs w:val="20"/>
              </w:rPr>
              <w:t>26 (25.0%)</w:t>
            </w:r>
          </w:p>
        </w:tc>
      </w:tr>
      <w:tr w:rsidR="004A73FE" w:rsidRPr="00F41EBF" w14:paraId="17389213" w14:textId="77777777" w:rsidTr="00AC278D">
        <w:trPr>
          <w:jc w:val="center"/>
        </w:trPr>
        <w:tc>
          <w:tcPr>
            <w:tcW w:w="8154" w:type="dxa"/>
            <w:gridSpan w:val="4"/>
          </w:tcPr>
          <w:p w14:paraId="47956E1D" w14:textId="77777777" w:rsidR="004A73FE" w:rsidRPr="00DA453B" w:rsidRDefault="004A73FE" w:rsidP="00AC278D">
            <w:pPr>
              <w:autoSpaceDE w:val="0"/>
              <w:autoSpaceDN w:val="0"/>
              <w:adjustRightInd w:val="0"/>
              <w:ind w:right="-720" w:firstLine="0"/>
              <w:rPr>
                <w:b/>
                <w:color w:val="000000" w:themeColor="text1"/>
                <w:sz w:val="20"/>
                <w:szCs w:val="20"/>
              </w:rPr>
            </w:pPr>
            <w:r w:rsidRPr="00DA453B">
              <w:rPr>
                <w:b/>
                <w:color w:val="000000" w:themeColor="text1"/>
                <w:sz w:val="20"/>
                <w:szCs w:val="20"/>
              </w:rPr>
              <w:t>Biopsy results</w:t>
            </w:r>
          </w:p>
        </w:tc>
        <w:tc>
          <w:tcPr>
            <w:tcW w:w="1206" w:type="dxa"/>
          </w:tcPr>
          <w:p w14:paraId="4AAE2E71" w14:textId="77777777" w:rsidR="004A73FE" w:rsidRPr="00DA453B" w:rsidRDefault="004A73FE" w:rsidP="00A42F9F">
            <w:pPr>
              <w:autoSpaceDE w:val="0"/>
              <w:autoSpaceDN w:val="0"/>
              <w:adjustRightInd w:val="0"/>
              <w:ind w:right="-720" w:firstLine="180"/>
              <w:rPr>
                <w:b/>
                <w:color w:val="000000" w:themeColor="text1"/>
                <w:sz w:val="20"/>
                <w:szCs w:val="20"/>
              </w:rPr>
            </w:pPr>
          </w:p>
        </w:tc>
      </w:tr>
      <w:tr w:rsidR="00AC278D" w:rsidRPr="00F41EBF" w14:paraId="3E9F25EC" w14:textId="77777777" w:rsidTr="00AC278D">
        <w:trPr>
          <w:trHeight w:val="440"/>
          <w:jc w:val="center"/>
        </w:trPr>
        <w:tc>
          <w:tcPr>
            <w:tcW w:w="3933" w:type="dxa"/>
          </w:tcPr>
          <w:p w14:paraId="2DDE8286" w14:textId="77777777" w:rsidR="00AC278D" w:rsidRPr="00DA453B" w:rsidRDefault="00AC278D" w:rsidP="00AC278D">
            <w:pPr>
              <w:autoSpaceDE w:val="0"/>
              <w:autoSpaceDN w:val="0"/>
              <w:adjustRightInd w:val="0"/>
              <w:ind w:right="-720" w:firstLine="0"/>
              <w:rPr>
                <w:b/>
                <w:color w:val="000000" w:themeColor="text1"/>
                <w:sz w:val="20"/>
                <w:szCs w:val="20"/>
              </w:rPr>
            </w:pPr>
            <w:r w:rsidRPr="00DA453B">
              <w:rPr>
                <w:b/>
                <w:color w:val="000000" w:themeColor="text1"/>
                <w:sz w:val="20"/>
                <w:szCs w:val="20"/>
              </w:rPr>
              <w:t>Anomalies excluding polyps</w:t>
            </w:r>
          </w:p>
          <w:p w14:paraId="4C4214BD" w14:textId="77777777" w:rsidR="00AC278D" w:rsidRPr="00DA453B" w:rsidRDefault="00AC278D" w:rsidP="00AC278D">
            <w:pPr>
              <w:autoSpaceDE w:val="0"/>
              <w:autoSpaceDN w:val="0"/>
              <w:adjustRightInd w:val="0"/>
              <w:ind w:right="-720" w:firstLine="0"/>
              <w:rPr>
                <w:b/>
                <w:color w:val="000000" w:themeColor="text1"/>
                <w:sz w:val="20"/>
                <w:szCs w:val="20"/>
              </w:rPr>
            </w:pPr>
            <w:r w:rsidRPr="00DA453B">
              <w:rPr>
                <w:color w:val="000000" w:themeColor="text1"/>
                <w:sz w:val="20"/>
                <w:szCs w:val="20"/>
              </w:rPr>
              <w:t>Endometrial hyperplasia</w:t>
            </w:r>
          </w:p>
          <w:p w14:paraId="1E226A22" w14:textId="77777777" w:rsidR="00AC278D" w:rsidRPr="00DA453B" w:rsidRDefault="00AC278D" w:rsidP="00AC278D">
            <w:pPr>
              <w:autoSpaceDE w:val="0"/>
              <w:autoSpaceDN w:val="0"/>
              <w:adjustRightInd w:val="0"/>
              <w:ind w:right="-720" w:firstLine="0"/>
              <w:rPr>
                <w:color w:val="000000" w:themeColor="text1"/>
                <w:sz w:val="20"/>
                <w:szCs w:val="20"/>
              </w:rPr>
            </w:pPr>
            <w:r w:rsidRPr="00DA453B">
              <w:rPr>
                <w:color w:val="000000" w:themeColor="text1"/>
                <w:sz w:val="20"/>
                <w:szCs w:val="20"/>
              </w:rPr>
              <w:t xml:space="preserve">Endometrial metaplasia </w:t>
            </w:r>
          </w:p>
          <w:p w14:paraId="294E5B2B" w14:textId="77777777" w:rsidR="00AC278D" w:rsidRPr="00DA453B" w:rsidRDefault="00AC278D" w:rsidP="00AC278D">
            <w:pPr>
              <w:autoSpaceDE w:val="0"/>
              <w:autoSpaceDN w:val="0"/>
              <w:adjustRightInd w:val="0"/>
              <w:ind w:right="-720" w:firstLine="0"/>
              <w:rPr>
                <w:b/>
                <w:color w:val="000000" w:themeColor="text1"/>
                <w:sz w:val="20"/>
                <w:szCs w:val="20"/>
              </w:rPr>
            </w:pPr>
            <w:r w:rsidRPr="00DA453B">
              <w:rPr>
                <w:b/>
                <w:color w:val="000000" w:themeColor="text1"/>
                <w:sz w:val="20"/>
                <w:szCs w:val="20"/>
              </w:rPr>
              <w:t>Anomalies including polyps</w:t>
            </w:r>
          </w:p>
          <w:p w14:paraId="7FA60A08" w14:textId="0B03738E" w:rsidR="00AC278D" w:rsidRPr="00DA453B" w:rsidRDefault="00AC278D" w:rsidP="00AC278D">
            <w:pPr>
              <w:autoSpaceDE w:val="0"/>
              <w:autoSpaceDN w:val="0"/>
              <w:adjustRightInd w:val="0"/>
              <w:ind w:right="-720" w:firstLine="0"/>
              <w:rPr>
                <w:color w:val="000000" w:themeColor="text1"/>
                <w:sz w:val="20"/>
                <w:szCs w:val="20"/>
              </w:rPr>
            </w:pPr>
            <w:r w:rsidRPr="00DA453B">
              <w:rPr>
                <w:color w:val="000000" w:themeColor="text1"/>
                <w:sz w:val="20"/>
                <w:szCs w:val="20"/>
              </w:rPr>
              <w:t>Endometrial polyp</w:t>
            </w:r>
          </w:p>
        </w:tc>
        <w:tc>
          <w:tcPr>
            <w:tcW w:w="1386" w:type="dxa"/>
          </w:tcPr>
          <w:p w14:paraId="7AE7E49B" w14:textId="77777777" w:rsidR="00AC278D" w:rsidRPr="00DA453B" w:rsidRDefault="00AC278D" w:rsidP="00AC278D">
            <w:pPr>
              <w:autoSpaceDE w:val="0"/>
              <w:autoSpaceDN w:val="0"/>
              <w:adjustRightInd w:val="0"/>
              <w:ind w:right="-720" w:firstLine="0"/>
              <w:rPr>
                <w:b/>
                <w:sz w:val="20"/>
                <w:szCs w:val="20"/>
              </w:rPr>
            </w:pPr>
            <w:r w:rsidRPr="00DA453B">
              <w:rPr>
                <w:b/>
                <w:sz w:val="20"/>
                <w:szCs w:val="20"/>
              </w:rPr>
              <w:t>4 (7.4%)</w:t>
            </w:r>
          </w:p>
          <w:p w14:paraId="2D39F75C" w14:textId="77777777" w:rsidR="00AC278D" w:rsidRPr="00DA453B" w:rsidRDefault="00AC278D" w:rsidP="00AC278D">
            <w:pPr>
              <w:autoSpaceDE w:val="0"/>
              <w:autoSpaceDN w:val="0"/>
              <w:adjustRightInd w:val="0"/>
              <w:ind w:right="-720" w:firstLine="0"/>
              <w:rPr>
                <w:sz w:val="20"/>
                <w:szCs w:val="20"/>
              </w:rPr>
            </w:pPr>
            <w:r w:rsidRPr="00DA453B">
              <w:rPr>
                <w:sz w:val="20"/>
                <w:szCs w:val="20"/>
              </w:rPr>
              <w:t>4 (7.4%)</w:t>
            </w:r>
          </w:p>
          <w:p w14:paraId="23D35160" w14:textId="1E74C5F6" w:rsidR="00AC278D" w:rsidRPr="00DA453B" w:rsidRDefault="00AC278D" w:rsidP="00AC278D">
            <w:pPr>
              <w:autoSpaceDE w:val="0"/>
              <w:autoSpaceDN w:val="0"/>
              <w:adjustRightInd w:val="0"/>
              <w:ind w:right="-720" w:firstLine="0"/>
              <w:rPr>
                <w:sz w:val="20"/>
                <w:szCs w:val="20"/>
              </w:rPr>
            </w:pPr>
            <w:r w:rsidRPr="00DA453B">
              <w:rPr>
                <w:sz w:val="20"/>
                <w:szCs w:val="20"/>
              </w:rPr>
              <w:t>NR</w:t>
            </w:r>
          </w:p>
          <w:p w14:paraId="7CE59841" w14:textId="77777777" w:rsidR="00AC278D" w:rsidRPr="00DA453B" w:rsidRDefault="00AC278D" w:rsidP="00AC278D">
            <w:pPr>
              <w:autoSpaceDE w:val="0"/>
              <w:autoSpaceDN w:val="0"/>
              <w:adjustRightInd w:val="0"/>
              <w:ind w:right="-720" w:firstLine="0"/>
              <w:rPr>
                <w:b/>
                <w:sz w:val="20"/>
                <w:szCs w:val="20"/>
              </w:rPr>
            </w:pPr>
            <w:r w:rsidRPr="00DA453B">
              <w:rPr>
                <w:b/>
                <w:sz w:val="20"/>
                <w:szCs w:val="20"/>
              </w:rPr>
              <w:t>4 (7.4%)</w:t>
            </w:r>
          </w:p>
          <w:p w14:paraId="0BF12442" w14:textId="00DB2AC3" w:rsidR="00AC278D" w:rsidRPr="00DA453B" w:rsidRDefault="00AC278D" w:rsidP="00AC278D">
            <w:pPr>
              <w:autoSpaceDE w:val="0"/>
              <w:autoSpaceDN w:val="0"/>
              <w:adjustRightInd w:val="0"/>
              <w:ind w:right="-720" w:firstLine="0"/>
              <w:rPr>
                <w:b/>
                <w:sz w:val="20"/>
                <w:szCs w:val="20"/>
              </w:rPr>
            </w:pPr>
            <w:r w:rsidRPr="00DA453B">
              <w:rPr>
                <w:sz w:val="20"/>
                <w:szCs w:val="20"/>
              </w:rPr>
              <w:t>NR</w:t>
            </w:r>
          </w:p>
        </w:tc>
        <w:tc>
          <w:tcPr>
            <w:tcW w:w="1192" w:type="dxa"/>
          </w:tcPr>
          <w:p w14:paraId="28A364CD" w14:textId="77777777" w:rsidR="00AC278D" w:rsidRPr="00DA453B" w:rsidRDefault="00AC278D" w:rsidP="00AC278D">
            <w:pPr>
              <w:autoSpaceDE w:val="0"/>
              <w:autoSpaceDN w:val="0"/>
              <w:adjustRightInd w:val="0"/>
              <w:ind w:right="-720" w:firstLine="0"/>
              <w:rPr>
                <w:b/>
                <w:sz w:val="20"/>
                <w:szCs w:val="20"/>
              </w:rPr>
            </w:pPr>
            <w:r w:rsidRPr="00DA453B">
              <w:rPr>
                <w:b/>
                <w:sz w:val="20"/>
                <w:szCs w:val="20"/>
              </w:rPr>
              <w:t>3 (13.6%)</w:t>
            </w:r>
          </w:p>
          <w:p w14:paraId="1F5EE304" w14:textId="77777777" w:rsidR="00AC278D" w:rsidRPr="00DA453B" w:rsidRDefault="00AC278D" w:rsidP="00AC278D">
            <w:pPr>
              <w:autoSpaceDE w:val="0"/>
              <w:autoSpaceDN w:val="0"/>
              <w:adjustRightInd w:val="0"/>
              <w:ind w:right="-720" w:firstLine="0"/>
              <w:rPr>
                <w:sz w:val="20"/>
                <w:szCs w:val="20"/>
              </w:rPr>
            </w:pPr>
            <w:r w:rsidRPr="00DA453B">
              <w:rPr>
                <w:sz w:val="20"/>
                <w:szCs w:val="20"/>
              </w:rPr>
              <w:t>3 (13.6%)</w:t>
            </w:r>
          </w:p>
          <w:p w14:paraId="1637E26D" w14:textId="73043DBF" w:rsidR="00AC278D" w:rsidRPr="00DA453B" w:rsidRDefault="00AC278D" w:rsidP="00AC278D">
            <w:pPr>
              <w:autoSpaceDE w:val="0"/>
              <w:autoSpaceDN w:val="0"/>
              <w:adjustRightInd w:val="0"/>
              <w:ind w:right="-720" w:firstLine="0"/>
              <w:rPr>
                <w:sz w:val="20"/>
                <w:szCs w:val="20"/>
              </w:rPr>
            </w:pPr>
            <w:r w:rsidRPr="00DA453B">
              <w:rPr>
                <w:sz w:val="20"/>
                <w:szCs w:val="20"/>
              </w:rPr>
              <w:t>NR</w:t>
            </w:r>
          </w:p>
          <w:p w14:paraId="78F63E7E" w14:textId="77777777" w:rsidR="00AC278D" w:rsidRPr="00DA453B" w:rsidRDefault="00AC278D" w:rsidP="00AC278D">
            <w:pPr>
              <w:autoSpaceDE w:val="0"/>
              <w:autoSpaceDN w:val="0"/>
              <w:adjustRightInd w:val="0"/>
              <w:ind w:right="-720" w:firstLine="0"/>
              <w:rPr>
                <w:b/>
                <w:sz w:val="20"/>
                <w:szCs w:val="20"/>
              </w:rPr>
            </w:pPr>
            <w:r w:rsidRPr="00DA453B">
              <w:rPr>
                <w:b/>
                <w:sz w:val="20"/>
                <w:szCs w:val="20"/>
              </w:rPr>
              <w:t>3 (13.6%)</w:t>
            </w:r>
          </w:p>
          <w:p w14:paraId="49B8E3DD" w14:textId="04C1D076" w:rsidR="00AC278D" w:rsidRPr="00DA453B" w:rsidRDefault="00AC278D" w:rsidP="00AC278D">
            <w:pPr>
              <w:autoSpaceDE w:val="0"/>
              <w:autoSpaceDN w:val="0"/>
              <w:adjustRightInd w:val="0"/>
              <w:ind w:right="-720" w:firstLine="0"/>
              <w:rPr>
                <w:b/>
                <w:sz w:val="20"/>
                <w:szCs w:val="20"/>
              </w:rPr>
            </w:pPr>
            <w:r w:rsidRPr="00DA453B">
              <w:rPr>
                <w:sz w:val="20"/>
                <w:szCs w:val="20"/>
              </w:rPr>
              <w:t>NR</w:t>
            </w:r>
          </w:p>
        </w:tc>
        <w:tc>
          <w:tcPr>
            <w:tcW w:w="1643" w:type="dxa"/>
          </w:tcPr>
          <w:p w14:paraId="02266D30" w14:textId="2C8E8534" w:rsidR="00AC278D" w:rsidRPr="00DA453B" w:rsidRDefault="008A0426" w:rsidP="00AC278D">
            <w:pPr>
              <w:autoSpaceDE w:val="0"/>
              <w:autoSpaceDN w:val="0"/>
              <w:adjustRightInd w:val="0"/>
              <w:ind w:right="-720" w:firstLine="0"/>
              <w:rPr>
                <w:b/>
                <w:sz w:val="20"/>
                <w:szCs w:val="20"/>
              </w:rPr>
            </w:pPr>
            <w:r w:rsidRPr="00DA453B">
              <w:rPr>
                <w:b/>
                <w:sz w:val="20"/>
                <w:szCs w:val="20"/>
              </w:rPr>
              <w:t>4</w:t>
            </w:r>
            <w:r w:rsidR="00AC278D" w:rsidRPr="00DA453B">
              <w:rPr>
                <w:b/>
                <w:sz w:val="20"/>
                <w:szCs w:val="20"/>
              </w:rPr>
              <w:t xml:space="preserve"> (</w:t>
            </w:r>
            <w:r w:rsidRPr="00DA453B">
              <w:rPr>
                <w:b/>
                <w:sz w:val="20"/>
                <w:szCs w:val="20"/>
              </w:rPr>
              <w:t>14.3</w:t>
            </w:r>
            <w:r w:rsidR="00AC278D" w:rsidRPr="00DA453B">
              <w:rPr>
                <w:b/>
                <w:sz w:val="20"/>
                <w:szCs w:val="20"/>
              </w:rPr>
              <w:t>%)</w:t>
            </w:r>
          </w:p>
          <w:p w14:paraId="17377F44" w14:textId="77777777" w:rsidR="00AC278D" w:rsidRPr="00DA453B" w:rsidRDefault="00AC278D" w:rsidP="00AC278D">
            <w:pPr>
              <w:autoSpaceDE w:val="0"/>
              <w:autoSpaceDN w:val="0"/>
              <w:adjustRightInd w:val="0"/>
              <w:ind w:right="-720" w:firstLine="0"/>
              <w:rPr>
                <w:sz w:val="20"/>
                <w:szCs w:val="20"/>
              </w:rPr>
            </w:pPr>
            <w:r w:rsidRPr="00DA453B">
              <w:rPr>
                <w:sz w:val="20"/>
                <w:szCs w:val="20"/>
              </w:rPr>
              <w:t>2 (7.1%)</w:t>
            </w:r>
          </w:p>
          <w:p w14:paraId="471A095B" w14:textId="7B57A108" w:rsidR="00AC278D" w:rsidRPr="00DA453B" w:rsidRDefault="00AC278D" w:rsidP="00AC278D">
            <w:pPr>
              <w:autoSpaceDE w:val="0"/>
              <w:autoSpaceDN w:val="0"/>
              <w:adjustRightInd w:val="0"/>
              <w:ind w:right="-720" w:firstLine="0"/>
              <w:rPr>
                <w:sz w:val="20"/>
                <w:szCs w:val="20"/>
              </w:rPr>
            </w:pPr>
            <w:r w:rsidRPr="00DA453B">
              <w:rPr>
                <w:sz w:val="20"/>
                <w:szCs w:val="20"/>
              </w:rPr>
              <w:t>2 (7.1%)</w:t>
            </w:r>
          </w:p>
          <w:p w14:paraId="4CE5B4A3" w14:textId="77777777" w:rsidR="00AC278D" w:rsidRPr="00DA453B" w:rsidRDefault="00AC278D" w:rsidP="00AC278D">
            <w:pPr>
              <w:autoSpaceDE w:val="0"/>
              <w:autoSpaceDN w:val="0"/>
              <w:adjustRightInd w:val="0"/>
              <w:ind w:right="-720" w:firstLine="0"/>
              <w:rPr>
                <w:b/>
                <w:sz w:val="20"/>
                <w:szCs w:val="20"/>
              </w:rPr>
            </w:pPr>
            <w:r w:rsidRPr="00DA453B">
              <w:rPr>
                <w:b/>
                <w:sz w:val="20"/>
                <w:szCs w:val="20"/>
              </w:rPr>
              <w:t>8 (28.6%)</w:t>
            </w:r>
          </w:p>
          <w:p w14:paraId="4043F07C" w14:textId="234F9D1F" w:rsidR="00AC278D" w:rsidRPr="00DA453B" w:rsidRDefault="00AC278D" w:rsidP="00AC278D">
            <w:pPr>
              <w:autoSpaceDE w:val="0"/>
              <w:autoSpaceDN w:val="0"/>
              <w:adjustRightInd w:val="0"/>
              <w:ind w:right="-720" w:firstLine="0"/>
              <w:rPr>
                <w:b/>
                <w:sz w:val="20"/>
                <w:szCs w:val="20"/>
              </w:rPr>
            </w:pPr>
            <w:r w:rsidRPr="00DA453B">
              <w:rPr>
                <w:sz w:val="20"/>
                <w:szCs w:val="20"/>
              </w:rPr>
              <w:t>4 (14.3%)</w:t>
            </w:r>
          </w:p>
        </w:tc>
        <w:tc>
          <w:tcPr>
            <w:tcW w:w="1206" w:type="dxa"/>
          </w:tcPr>
          <w:p w14:paraId="26F44134" w14:textId="347E6806" w:rsidR="00AC278D" w:rsidRPr="00DA453B" w:rsidRDefault="00AC278D" w:rsidP="00AC278D">
            <w:pPr>
              <w:autoSpaceDE w:val="0"/>
              <w:autoSpaceDN w:val="0"/>
              <w:adjustRightInd w:val="0"/>
              <w:ind w:right="-720" w:firstLine="0"/>
              <w:rPr>
                <w:b/>
                <w:sz w:val="20"/>
                <w:szCs w:val="20"/>
              </w:rPr>
            </w:pPr>
            <w:r w:rsidRPr="00DA453B">
              <w:rPr>
                <w:b/>
                <w:sz w:val="20"/>
                <w:szCs w:val="20"/>
              </w:rPr>
              <w:t>11 (10.6%)</w:t>
            </w:r>
          </w:p>
          <w:p w14:paraId="03763D2A" w14:textId="77777777" w:rsidR="00AC278D" w:rsidRPr="00DA453B" w:rsidRDefault="00AC278D" w:rsidP="00AC278D">
            <w:pPr>
              <w:autoSpaceDE w:val="0"/>
              <w:autoSpaceDN w:val="0"/>
              <w:adjustRightInd w:val="0"/>
              <w:ind w:right="-720" w:firstLine="0"/>
              <w:rPr>
                <w:sz w:val="20"/>
                <w:szCs w:val="20"/>
              </w:rPr>
            </w:pPr>
            <w:r w:rsidRPr="00DA453B">
              <w:rPr>
                <w:sz w:val="20"/>
                <w:szCs w:val="20"/>
              </w:rPr>
              <w:t>9 (8.7%)</w:t>
            </w:r>
          </w:p>
          <w:p w14:paraId="6A151C7E" w14:textId="177DA891" w:rsidR="00AC278D" w:rsidRPr="00DA453B" w:rsidRDefault="00AC278D" w:rsidP="00AC278D">
            <w:pPr>
              <w:autoSpaceDE w:val="0"/>
              <w:autoSpaceDN w:val="0"/>
              <w:adjustRightInd w:val="0"/>
              <w:ind w:right="-720" w:firstLine="0"/>
              <w:rPr>
                <w:sz w:val="20"/>
                <w:szCs w:val="20"/>
              </w:rPr>
            </w:pPr>
            <w:r w:rsidRPr="00DA453B">
              <w:rPr>
                <w:sz w:val="20"/>
                <w:szCs w:val="20"/>
              </w:rPr>
              <w:t>2 (1.9%)</w:t>
            </w:r>
          </w:p>
          <w:p w14:paraId="46F2FC5E" w14:textId="77777777" w:rsidR="00AC278D" w:rsidRPr="00DA453B" w:rsidRDefault="00AC278D" w:rsidP="00AC278D">
            <w:pPr>
              <w:autoSpaceDE w:val="0"/>
              <w:autoSpaceDN w:val="0"/>
              <w:adjustRightInd w:val="0"/>
              <w:ind w:right="-720" w:firstLine="0"/>
              <w:rPr>
                <w:b/>
                <w:sz w:val="20"/>
                <w:szCs w:val="20"/>
              </w:rPr>
            </w:pPr>
            <w:r w:rsidRPr="00DA453B">
              <w:rPr>
                <w:b/>
                <w:sz w:val="20"/>
                <w:szCs w:val="20"/>
              </w:rPr>
              <w:t>15 (14.4%)</w:t>
            </w:r>
          </w:p>
          <w:p w14:paraId="6A90587A" w14:textId="72C87FE2" w:rsidR="00AC278D" w:rsidRPr="00DA453B" w:rsidRDefault="00AC278D" w:rsidP="00AC278D">
            <w:pPr>
              <w:autoSpaceDE w:val="0"/>
              <w:autoSpaceDN w:val="0"/>
              <w:adjustRightInd w:val="0"/>
              <w:ind w:right="-720" w:firstLine="0"/>
              <w:rPr>
                <w:sz w:val="20"/>
                <w:szCs w:val="20"/>
              </w:rPr>
            </w:pPr>
            <w:r w:rsidRPr="00DA453B">
              <w:rPr>
                <w:sz w:val="20"/>
                <w:szCs w:val="20"/>
              </w:rPr>
              <w:t>4 (3.8%)</w:t>
            </w:r>
          </w:p>
        </w:tc>
      </w:tr>
      <w:tr w:rsidR="004A73FE" w:rsidRPr="00F41EBF" w14:paraId="543D5EE7" w14:textId="77777777" w:rsidTr="00AC278D">
        <w:trPr>
          <w:trHeight w:val="404"/>
          <w:jc w:val="center"/>
        </w:trPr>
        <w:tc>
          <w:tcPr>
            <w:tcW w:w="3933" w:type="dxa"/>
          </w:tcPr>
          <w:p w14:paraId="7A7EB442" w14:textId="77777777" w:rsidR="004A73FE" w:rsidRPr="00DA453B" w:rsidRDefault="004A73FE" w:rsidP="00AC278D">
            <w:pPr>
              <w:autoSpaceDE w:val="0"/>
              <w:autoSpaceDN w:val="0"/>
              <w:adjustRightInd w:val="0"/>
              <w:ind w:right="-720" w:firstLine="0"/>
              <w:rPr>
                <w:b/>
                <w:color w:val="000000" w:themeColor="text1"/>
                <w:sz w:val="20"/>
                <w:szCs w:val="20"/>
              </w:rPr>
            </w:pPr>
            <w:r w:rsidRPr="00DA453B">
              <w:rPr>
                <w:b/>
                <w:color w:val="000000" w:themeColor="text1"/>
                <w:sz w:val="20"/>
                <w:szCs w:val="20"/>
              </w:rPr>
              <w:t>Proliferative endometrium</w:t>
            </w:r>
          </w:p>
        </w:tc>
        <w:tc>
          <w:tcPr>
            <w:tcW w:w="1386" w:type="dxa"/>
          </w:tcPr>
          <w:p w14:paraId="69D64CE6" w14:textId="77777777" w:rsidR="004A73FE" w:rsidRPr="00DA453B" w:rsidRDefault="004A73FE" w:rsidP="00AC278D">
            <w:pPr>
              <w:autoSpaceDE w:val="0"/>
              <w:autoSpaceDN w:val="0"/>
              <w:adjustRightInd w:val="0"/>
              <w:ind w:right="-720" w:firstLine="0"/>
              <w:rPr>
                <w:sz w:val="20"/>
                <w:szCs w:val="20"/>
              </w:rPr>
            </w:pPr>
            <w:r w:rsidRPr="00DA453B">
              <w:rPr>
                <w:b/>
                <w:sz w:val="20"/>
                <w:szCs w:val="20"/>
              </w:rPr>
              <w:t>24 (44.4%)</w:t>
            </w:r>
          </w:p>
        </w:tc>
        <w:tc>
          <w:tcPr>
            <w:tcW w:w="1192" w:type="dxa"/>
          </w:tcPr>
          <w:p w14:paraId="5D50F662" w14:textId="77777777" w:rsidR="004A73FE" w:rsidRPr="00DA453B" w:rsidRDefault="004A73FE" w:rsidP="00614FAB">
            <w:pPr>
              <w:autoSpaceDE w:val="0"/>
              <w:autoSpaceDN w:val="0"/>
              <w:adjustRightInd w:val="0"/>
              <w:ind w:right="-720" w:firstLine="0"/>
              <w:rPr>
                <w:sz w:val="20"/>
                <w:szCs w:val="20"/>
              </w:rPr>
            </w:pPr>
            <w:r w:rsidRPr="00DA453B">
              <w:rPr>
                <w:b/>
                <w:sz w:val="20"/>
                <w:szCs w:val="20"/>
              </w:rPr>
              <w:t>13 (59.1%)</w:t>
            </w:r>
          </w:p>
        </w:tc>
        <w:tc>
          <w:tcPr>
            <w:tcW w:w="1643" w:type="dxa"/>
          </w:tcPr>
          <w:p w14:paraId="0608FDD9" w14:textId="77777777" w:rsidR="004A73FE" w:rsidRPr="00DA453B" w:rsidRDefault="004A73FE" w:rsidP="00614FAB">
            <w:pPr>
              <w:autoSpaceDE w:val="0"/>
              <w:autoSpaceDN w:val="0"/>
              <w:adjustRightInd w:val="0"/>
              <w:ind w:right="-720" w:firstLine="0"/>
              <w:rPr>
                <w:sz w:val="20"/>
                <w:szCs w:val="20"/>
              </w:rPr>
            </w:pPr>
            <w:r w:rsidRPr="00DA453B">
              <w:rPr>
                <w:b/>
                <w:sz w:val="20"/>
                <w:szCs w:val="20"/>
              </w:rPr>
              <w:t>9 (32.1%)</w:t>
            </w:r>
          </w:p>
        </w:tc>
        <w:tc>
          <w:tcPr>
            <w:tcW w:w="1206" w:type="dxa"/>
          </w:tcPr>
          <w:p w14:paraId="21FF250E" w14:textId="77777777" w:rsidR="004A73FE" w:rsidRPr="00DA453B" w:rsidRDefault="004A73FE" w:rsidP="00614FAB">
            <w:pPr>
              <w:autoSpaceDE w:val="0"/>
              <w:autoSpaceDN w:val="0"/>
              <w:adjustRightInd w:val="0"/>
              <w:ind w:right="-720" w:firstLine="0"/>
              <w:rPr>
                <w:b/>
                <w:sz w:val="20"/>
                <w:szCs w:val="20"/>
              </w:rPr>
            </w:pPr>
            <w:r w:rsidRPr="00DA453B">
              <w:rPr>
                <w:b/>
                <w:sz w:val="20"/>
                <w:szCs w:val="20"/>
              </w:rPr>
              <w:t>46 (44.2%)</w:t>
            </w:r>
          </w:p>
        </w:tc>
      </w:tr>
      <w:tr w:rsidR="004A73FE" w:rsidRPr="00F41EBF" w14:paraId="373F3A0A" w14:textId="77777777" w:rsidTr="00AC278D">
        <w:trPr>
          <w:trHeight w:val="350"/>
          <w:jc w:val="center"/>
        </w:trPr>
        <w:tc>
          <w:tcPr>
            <w:tcW w:w="3933" w:type="dxa"/>
          </w:tcPr>
          <w:p w14:paraId="516EB56F" w14:textId="77777777" w:rsidR="004A73FE" w:rsidRPr="00DA453B" w:rsidRDefault="004A73FE" w:rsidP="00AC278D">
            <w:pPr>
              <w:autoSpaceDE w:val="0"/>
              <w:autoSpaceDN w:val="0"/>
              <w:adjustRightInd w:val="0"/>
              <w:ind w:right="-720" w:firstLine="0"/>
              <w:rPr>
                <w:color w:val="000000" w:themeColor="text1"/>
                <w:sz w:val="20"/>
                <w:szCs w:val="20"/>
              </w:rPr>
            </w:pPr>
            <w:r w:rsidRPr="00DA453B">
              <w:rPr>
                <w:b/>
                <w:color w:val="000000" w:themeColor="text1"/>
                <w:sz w:val="20"/>
                <w:szCs w:val="20"/>
              </w:rPr>
              <w:t>Other findings</w:t>
            </w:r>
          </w:p>
          <w:p w14:paraId="1F334449" w14:textId="77777777" w:rsidR="004A73FE" w:rsidRPr="00DA453B" w:rsidRDefault="004A73FE" w:rsidP="00AC278D">
            <w:pPr>
              <w:autoSpaceDE w:val="0"/>
              <w:autoSpaceDN w:val="0"/>
              <w:adjustRightInd w:val="0"/>
              <w:ind w:right="-720" w:firstLine="0"/>
              <w:rPr>
                <w:color w:val="000000" w:themeColor="text1"/>
                <w:sz w:val="20"/>
                <w:szCs w:val="20"/>
              </w:rPr>
            </w:pPr>
            <w:r w:rsidRPr="00DA453B">
              <w:rPr>
                <w:color w:val="000000" w:themeColor="text1"/>
                <w:sz w:val="20"/>
                <w:szCs w:val="20"/>
              </w:rPr>
              <w:t>Secretory endometrium</w:t>
            </w:r>
          </w:p>
          <w:p w14:paraId="0CCF59A6" w14:textId="77777777" w:rsidR="004A73FE" w:rsidRPr="00DA453B" w:rsidRDefault="004A73FE" w:rsidP="00AC278D">
            <w:pPr>
              <w:autoSpaceDE w:val="0"/>
              <w:autoSpaceDN w:val="0"/>
              <w:adjustRightInd w:val="0"/>
              <w:ind w:right="-720" w:firstLine="0"/>
              <w:rPr>
                <w:b/>
                <w:color w:val="000000" w:themeColor="text1"/>
                <w:sz w:val="20"/>
                <w:szCs w:val="20"/>
              </w:rPr>
            </w:pPr>
            <w:r w:rsidRPr="00DA453B">
              <w:rPr>
                <w:color w:val="000000" w:themeColor="text1"/>
                <w:sz w:val="20"/>
                <w:szCs w:val="20"/>
              </w:rPr>
              <w:t>Inactive endometrium</w:t>
            </w:r>
          </w:p>
        </w:tc>
        <w:tc>
          <w:tcPr>
            <w:tcW w:w="1386" w:type="dxa"/>
          </w:tcPr>
          <w:p w14:paraId="09AEE078" w14:textId="77777777" w:rsidR="004A73FE" w:rsidRPr="00DA453B" w:rsidRDefault="004A73FE" w:rsidP="00614FAB">
            <w:pPr>
              <w:autoSpaceDE w:val="0"/>
              <w:autoSpaceDN w:val="0"/>
              <w:adjustRightInd w:val="0"/>
              <w:ind w:right="-720" w:firstLine="0"/>
              <w:rPr>
                <w:b/>
                <w:sz w:val="20"/>
                <w:szCs w:val="20"/>
              </w:rPr>
            </w:pPr>
            <w:r w:rsidRPr="00DA453B">
              <w:rPr>
                <w:b/>
                <w:sz w:val="20"/>
                <w:szCs w:val="20"/>
              </w:rPr>
              <w:t>26 (48.1%)</w:t>
            </w:r>
          </w:p>
          <w:p w14:paraId="14E600B0" w14:textId="77777777" w:rsidR="004A73FE" w:rsidRPr="00DA453B" w:rsidRDefault="004A73FE" w:rsidP="00614FAB">
            <w:pPr>
              <w:autoSpaceDE w:val="0"/>
              <w:autoSpaceDN w:val="0"/>
              <w:adjustRightInd w:val="0"/>
              <w:ind w:right="-720" w:firstLine="0"/>
              <w:rPr>
                <w:sz w:val="20"/>
                <w:szCs w:val="20"/>
              </w:rPr>
            </w:pPr>
            <w:r w:rsidRPr="00DA453B">
              <w:rPr>
                <w:sz w:val="20"/>
                <w:szCs w:val="20"/>
              </w:rPr>
              <w:t>14 (25.9%)</w:t>
            </w:r>
          </w:p>
          <w:p w14:paraId="56B5100A" w14:textId="77777777" w:rsidR="004A73FE" w:rsidRPr="00DA453B" w:rsidRDefault="004A73FE" w:rsidP="00614FAB">
            <w:pPr>
              <w:autoSpaceDE w:val="0"/>
              <w:autoSpaceDN w:val="0"/>
              <w:adjustRightInd w:val="0"/>
              <w:ind w:right="-720" w:firstLine="0"/>
              <w:rPr>
                <w:b/>
                <w:color w:val="000000" w:themeColor="text1"/>
                <w:sz w:val="20"/>
                <w:szCs w:val="20"/>
              </w:rPr>
            </w:pPr>
            <w:r w:rsidRPr="00DA453B">
              <w:rPr>
                <w:sz w:val="20"/>
                <w:szCs w:val="20"/>
              </w:rPr>
              <w:t>12 (22.2%)</w:t>
            </w:r>
          </w:p>
        </w:tc>
        <w:tc>
          <w:tcPr>
            <w:tcW w:w="1192" w:type="dxa"/>
          </w:tcPr>
          <w:p w14:paraId="7B3540FF" w14:textId="77777777" w:rsidR="004A73FE" w:rsidRPr="00DA453B" w:rsidRDefault="004A73FE" w:rsidP="00614FAB">
            <w:pPr>
              <w:autoSpaceDE w:val="0"/>
              <w:autoSpaceDN w:val="0"/>
              <w:adjustRightInd w:val="0"/>
              <w:ind w:right="-720" w:firstLine="0"/>
              <w:rPr>
                <w:b/>
                <w:sz w:val="20"/>
                <w:szCs w:val="20"/>
              </w:rPr>
            </w:pPr>
            <w:r w:rsidRPr="00DA453B">
              <w:rPr>
                <w:b/>
                <w:sz w:val="20"/>
                <w:szCs w:val="20"/>
              </w:rPr>
              <w:t>6 (27.3%)</w:t>
            </w:r>
          </w:p>
          <w:p w14:paraId="450B7005" w14:textId="77777777" w:rsidR="004A73FE" w:rsidRPr="00DA453B" w:rsidRDefault="004A73FE" w:rsidP="00614FAB">
            <w:pPr>
              <w:autoSpaceDE w:val="0"/>
              <w:autoSpaceDN w:val="0"/>
              <w:adjustRightInd w:val="0"/>
              <w:ind w:right="-720" w:firstLine="0"/>
              <w:rPr>
                <w:sz w:val="20"/>
                <w:szCs w:val="20"/>
              </w:rPr>
            </w:pPr>
            <w:r w:rsidRPr="00DA453B">
              <w:rPr>
                <w:sz w:val="20"/>
                <w:szCs w:val="20"/>
              </w:rPr>
              <w:t>6 (27.3%)</w:t>
            </w:r>
          </w:p>
          <w:p w14:paraId="62D5538B" w14:textId="7BB5DD9B" w:rsidR="004A73FE" w:rsidRPr="00DA453B" w:rsidRDefault="00614FAB" w:rsidP="00614FAB">
            <w:pPr>
              <w:autoSpaceDE w:val="0"/>
              <w:autoSpaceDN w:val="0"/>
              <w:adjustRightInd w:val="0"/>
              <w:ind w:right="-720" w:firstLine="0"/>
              <w:rPr>
                <w:color w:val="000000" w:themeColor="text1"/>
                <w:sz w:val="20"/>
                <w:szCs w:val="20"/>
              </w:rPr>
            </w:pPr>
            <w:r w:rsidRPr="00DA453B">
              <w:rPr>
                <w:color w:val="000000" w:themeColor="text1"/>
                <w:sz w:val="20"/>
                <w:szCs w:val="20"/>
              </w:rPr>
              <w:t>NR</w:t>
            </w:r>
          </w:p>
        </w:tc>
        <w:tc>
          <w:tcPr>
            <w:tcW w:w="1643" w:type="dxa"/>
          </w:tcPr>
          <w:p w14:paraId="2CF2F2A2" w14:textId="77777777" w:rsidR="004A73FE" w:rsidRPr="00DA453B" w:rsidRDefault="004A73FE" w:rsidP="00614FAB">
            <w:pPr>
              <w:autoSpaceDE w:val="0"/>
              <w:autoSpaceDN w:val="0"/>
              <w:adjustRightInd w:val="0"/>
              <w:ind w:right="-720" w:firstLine="0"/>
              <w:rPr>
                <w:b/>
                <w:sz w:val="20"/>
                <w:szCs w:val="20"/>
              </w:rPr>
            </w:pPr>
            <w:r w:rsidRPr="00DA453B">
              <w:rPr>
                <w:b/>
                <w:sz w:val="20"/>
                <w:szCs w:val="20"/>
              </w:rPr>
              <w:t>11 (39.3%)</w:t>
            </w:r>
          </w:p>
          <w:p w14:paraId="7F530358" w14:textId="77777777" w:rsidR="004A73FE" w:rsidRPr="00DA453B" w:rsidRDefault="004A73FE" w:rsidP="00614FAB">
            <w:pPr>
              <w:autoSpaceDE w:val="0"/>
              <w:autoSpaceDN w:val="0"/>
              <w:adjustRightInd w:val="0"/>
              <w:ind w:right="-720" w:firstLine="0"/>
              <w:rPr>
                <w:sz w:val="20"/>
                <w:szCs w:val="20"/>
              </w:rPr>
            </w:pPr>
            <w:r w:rsidRPr="00DA453B">
              <w:rPr>
                <w:sz w:val="20"/>
                <w:szCs w:val="20"/>
              </w:rPr>
              <w:t>5 (17.9%)</w:t>
            </w:r>
          </w:p>
          <w:p w14:paraId="2EB446A6" w14:textId="77777777" w:rsidR="004A73FE" w:rsidRPr="00DA453B" w:rsidRDefault="004A73FE" w:rsidP="00614FAB">
            <w:pPr>
              <w:autoSpaceDE w:val="0"/>
              <w:autoSpaceDN w:val="0"/>
              <w:adjustRightInd w:val="0"/>
              <w:ind w:right="-720" w:firstLine="0"/>
              <w:rPr>
                <w:b/>
                <w:color w:val="000000" w:themeColor="text1"/>
                <w:sz w:val="20"/>
                <w:szCs w:val="20"/>
              </w:rPr>
            </w:pPr>
            <w:r w:rsidRPr="00DA453B">
              <w:rPr>
                <w:sz w:val="20"/>
                <w:szCs w:val="20"/>
              </w:rPr>
              <w:t>6 (21.4%)</w:t>
            </w:r>
          </w:p>
        </w:tc>
        <w:tc>
          <w:tcPr>
            <w:tcW w:w="1206" w:type="dxa"/>
          </w:tcPr>
          <w:p w14:paraId="5507158F" w14:textId="77777777" w:rsidR="004A73FE" w:rsidRPr="00DA453B" w:rsidRDefault="004A73FE" w:rsidP="00614FAB">
            <w:pPr>
              <w:autoSpaceDE w:val="0"/>
              <w:autoSpaceDN w:val="0"/>
              <w:adjustRightInd w:val="0"/>
              <w:ind w:right="-720" w:firstLine="0"/>
              <w:rPr>
                <w:b/>
                <w:sz w:val="20"/>
                <w:szCs w:val="20"/>
              </w:rPr>
            </w:pPr>
            <w:r w:rsidRPr="00DA453B">
              <w:rPr>
                <w:b/>
                <w:sz w:val="20"/>
                <w:szCs w:val="20"/>
              </w:rPr>
              <w:t>43 (41.3%)</w:t>
            </w:r>
          </w:p>
          <w:p w14:paraId="0BD30531" w14:textId="77777777" w:rsidR="004A73FE" w:rsidRPr="00DA453B" w:rsidRDefault="004A73FE" w:rsidP="00614FAB">
            <w:pPr>
              <w:autoSpaceDE w:val="0"/>
              <w:autoSpaceDN w:val="0"/>
              <w:adjustRightInd w:val="0"/>
              <w:ind w:right="-720" w:firstLine="0"/>
              <w:rPr>
                <w:sz w:val="20"/>
                <w:szCs w:val="20"/>
              </w:rPr>
            </w:pPr>
            <w:r w:rsidRPr="00DA453B">
              <w:rPr>
                <w:sz w:val="20"/>
                <w:szCs w:val="20"/>
              </w:rPr>
              <w:t>25 (24.0%)</w:t>
            </w:r>
          </w:p>
          <w:p w14:paraId="397ACE0A" w14:textId="77777777" w:rsidR="004A73FE" w:rsidRPr="00DA453B" w:rsidRDefault="004A73FE" w:rsidP="00614FAB">
            <w:pPr>
              <w:autoSpaceDE w:val="0"/>
              <w:autoSpaceDN w:val="0"/>
              <w:adjustRightInd w:val="0"/>
              <w:ind w:right="-720" w:firstLine="0"/>
              <w:rPr>
                <w:sz w:val="20"/>
                <w:szCs w:val="20"/>
              </w:rPr>
            </w:pPr>
            <w:r w:rsidRPr="00DA453B">
              <w:rPr>
                <w:sz w:val="20"/>
                <w:szCs w:val="20"/>
              </w:rPr>
              <w:t>18 (17.3%)</w:t>
            </w:r>
          </w:p>
        </w:tc>
      </w:tr>
    </w:tbl>
    <w:p w14:paraId="0FA25466" w14:textId="16FED741" w:rsidR="004A73FE" w:rsidRDefault="00AC278D" w:rsidP="00AC278D">
      <w:pPr>
        <w:pStyle w:val="Noindent0"/>
        <w:adjustRightInd w:val="0"/>
        <w:rPr>
          <w:sz w:val="22"/>
          <w:szCs w:val="22"/>
        </w:rPr>
      </w:pPr>
      <w:r w:rsidRPr="00AC278D">
        <w:rPr>
          <w:sz w:val="22"/>
          <w:szCs w:val="22"/>
        </w:rPr>
        <w:t>NR, not reported.</w:t>
      </w:r>
    </w:p>
    <w:p w14:paraId="6DB8113F" w14:textId="07EFCBC0" w:rsidR="00614FAB" w:rsidRDefault="00614FAB" w:rsidP="00614FAB">
      <w:pPr>
        <w:pStyle w:val="Heading2"/>
        <w:rPr>
          <w:color w:val="000000" w:themeColor="text1"/>
        </w:rPr>
      </w:pPr>
      <w:bookmarkStart w:id="65" w:name="_Toc5874887"/>
      <w:r>
        <w:t xml:space="preserve">Factors Related </w:t>
      </w:r>
      <w:r w:rsidR="00FE0D75">
        <w:t>t</w:t>
      </w:r>
      <w:r>
        <w:t>o Endometrial Histology</w:t>
      </w:r>
      <w:bookmarkEnd w:id="65"/>
    </w:p>
    <w:p w14:paraId="497A848A" w14:textId="2B1AFBCE" w:rsidR="00614FAB" w:rsidRDefault="00280B7A" w:rsidP="00614FAB">
      <w:pPr>
        <w:pStyle w:val="Noindent0"/>
        <w:adjustRightInd w:val="0"/>
        <w:ind w:firstLine="720"/>
        <w:rPr>
          <w:color w:val="000000" w:themeColor="text1"/>
        </w:rPr>
      </w:pPr>
      <w:r w:rsidRPr="005221BF">
        <w:rPr>
          <w:color w:val="000000" w:themeColor="text1"/>
        </w:rPr>
        <w:t xml:space="preserve">Age </w:t>
      </w:r>
      <w:r>
        <w:rPr>
          <w:color w:val="000000" w:themeColor="text1"/>
        </w:rPr>
        <w:t>distribution did not significantly differ</w:t>
      </w:r>
      <w:r w:rsidRPr="005221BF">
        <w:rPr>
          <w:color w:val="000000" w:themeColor="text1"/>
        </w:rPr>
        <w:t xml:space="preserve"> </w:t>
      </w:r>
      <w:r>
        <w:rPr>
          <w:color w:val="000000" w:themeColor="text1"/>
        </w:rPr>
        <w:t>by</w:t>
      </w:r>
      <w:r w:rsidRPr="005221BF">
        <w:rPr>
          <w:color w:val="000000" w:themeColor="text1"/>
        </w:rPr>
        <w:t xml:space="preserve"> the presence of</w:t>
      </w:r>
      <w:bookmarkStart w:id="66" w:name="OLE_LINK71"/>
      <w:bookmarkStart w:id="67" w:name="OLE_LINK72"/>
      <w:r>
        <w:rPr>
          <w:color w:val="000000" w:themeColor="text1"/>
        </w:rPr>
        <w:t xml:space="preserve"> the groups of interest</w:t>
      </w:r>
      <w:r w:rsidRPr="005221BF">
        <w:rPr>
          <w:color w:val="000000" w:themeColor="text1"/>
        </w:rPr>
        <w:t xml:space="preserve"> </w:t>
      </w:r>
      <w:r>
        <w:rPr>
          <w:color w:val="000000" w:themeColor="text1"/>
        </w:rPr>
        <w:t>(</w:t>
      </w:r>
      <w:r>
        <w:t>“anomalies” group and “proliferative endometrium” group</w:t>
      </w:r>
      <w:r>
        <w:rPr>
          <w:color w:val="000000" w:themeColor="text1"/>
        </w:rPr>
        <w:t>)</w:t>
      </w:r>
      <w:bookmarkEnd w:id="66"/>
      <w:bookmarkEnd w:id="67"/>
      <w:r>
        <w:rPr>
          <w:color w:val="000000" w:themeColor="text1"/>
        </w:rPr>
        <w:t xml:space="preserve">, as a comparison to the </w:t>
      </w:r>
      <w:r w:rsidRPr="005221BF">
        <w:rPr>
          <w:color w:val="000000" w:themeColor="text1"/>
        </w:rPr>
        <w:t xml:space="preserve">“other findings” </w:t>
      </w:r>
      <w:r>
        <w:rPr>
          <w:color w:val="000000" w:themeColor="text1"/>
        </w:rPr>
        <w:t xml:space="preserve">group </w:t>
      </w:r>
      <w:r w:rsidRPr="005221BF">
        <w:rPr>
          <w:color w:val="000000" w:themeColor="text1"/>
        </w:rPr>
        <w:t>(</w:t>
      </w:r>
      <w:r>
        <w:rPr>
          <w:color w:val="000000" w:themeColor="text1"/>
        </w:rPr>
        <w:t>39.0</w:t>
      </w:r>
      <w:r w:rsidRPr="005221BF">
        <w:rPr>
          <w:color w:val="000000" w:themeColor="text1"/>
        </w:rPr>
        <w:t xml:space="preserve"> </w:t>
      </w:r>
      <w:r>
        <w:rPr>
          <w:color w:val="000000" w:themeColor="text1"/>
        </w:rPr>
        <w:t xml:space="preserve">years </w:t>
      </w:r>
      <w:r w:rsidRPr="005221BF">
        <w:rPr>
          <w:color w:val="000000" w:themeColor="text1"/>
        </w:rPr>
        <w:t xml:space="preserve">versus </w:t>
      </w:r>
      <w:r>
        <w:rPr>
          <w:color w:val="000000" w:themeColor="text1"/>
        </w:rPr>
        <w:t>38.0 years</w:t>
      </w:r>
      <w:r w:rsidRPr="005221BF">
        <w:rPr>
          <w:color w:val="000000" w:themeColor="text1"/>
        </w:rPr>
        <w:t xml:space="preserve">, </w:t>
      </w:r>
      <w:r w:rsidRPr="005221BF">
        <w:rPr>
          <w:i/>
          <w:color w:val="000000" w:themeColor="text1"/>
        </w:rPr>
        <w:t xml:space="preserve">p </w:t>
      </w:r>
      <w:r w:rsidRPr="005221BF">
        <w:rPr>
          <w:color w:val="000000" w:themeColor="text1"/>
        </w:rPr>
        <w:t>= 0.9</w:t>
      </w:r>
      <w:r>
        <w:rPr>
          <w:color w:val="000000" w:themeColor="text1"/>
        </w:rPr>
        <w:t>7</w:t>
      </w:r>
      <w:r w:rsidRPr="005221BF">
        <w:rPr>
          <w:color w:val="000000" w:themeColor="text1"/>
        </w:rPr>
        <w:t>)</w:t>
      </w:r>
      <w:r>
        <w:rPr>
          <w:color w:val="000000" w:themeColor="text1"/>
        </w:rPr>
        <w:t xml:space="preserve">, based on the result of Wilcoxon rank sum test. </w:t>
      </w:r>
      <w:r w:rsidRPr="005221BF">
        <w:rPr>
          <w:color w:val="000000" w:themeColor="text1"/>
        </w:rPr>
        <w:t xml:space="preserve">BMI </w:t>
      </w:r>
      <w:r>
        <w:rPr>
          <w:color w:val="000000" w:themeColor="text1"/>
        </w:rPr>
        <w:t xml:space="preserve">distribution </w:t>
      </w:r>
      <w:r w:rsidRPr="005221BF">
        <w:rPr>
          <w:color w:val="000000" w:themeColor="text1"/>
        </w:rPr>
        <w:t>was</w:t>
      </w:r>
      <w:r>
        <w:rPr>
          <w:color w:val="000000" w:themeColor="text1"/>
        </w:rPr>
        <w:t xml:space="preserve"> significantly different,</w:t>
      </w:r>
      <w:r w:rsidRPr="005221BF">
        <w:rPr>
          <w:color w:val="000000" w:themeColor="text1"/>
        </w:rPr>
        <w:t xml:space="preserve"> with </w:t>
      </w:r>
      <w:r>
        <w:rPr>
          <w:color w:val="000000" w:themeColor="text1"/>
        </w:rPr>
        <w:t xml:space="preserve">subjects with </w:t>
      </w:r>
      <w:r w:rsidRPr="005221BF">
        <w:rPr>
          <w:color w:val="000000" w:themeColor="text1"/>
        </w:rPr>
        <w:t xml:space="preserve">endometrial anomalies </w:t>
      </w:r>
      <w:r>
        <w:rPr>
          <w:color w:val="000000" w:themeColor="text1"/>
        </w:rPr>
        <w:t>or</w:t>
      </w:r>
      <w:r w:rsidRPr="005221BF">
        <w:rPr>
          <w:color w:val="000000" w:themeColor="text1"/>
        </w:rPr>
        <w:t xml:space="preserve"> proliferative endometrium having higher degree of obesity than their counterparts with “other findings” (</w:t>
      </w:r>
      <w:r>
        <w:rPr>
          <w:color w:val="000000" w:themeColor="text1"/>
        </w:rPr>
        <w:t>median 46.4 kg/m</w:t>
      </w:r>
      <w:r w:rsidRPr="004B323D">
        <w:rPr>
          <w:color w:val="000000" w:themeColor="text1"/>
          <w:vertAlign w:val="superscript"/>
        </w:rPr>
        <w:t>2</w:t>
      </w:r>
      <w:r w:rsidRPr="005221BF">
        <w:rPr>
          <w:color w:val="000000" w:themeColor="text1"/>
        </w:rPr>
        <w:t xml:space="preserve"> versus 4</w:t>
      </w:r>
      <w:r>
        <w:rPr>
          <w:color w:val="000000" w:themeColor="text1"/>
        </w:rPr>
        <w:t>4</w:t>
      </w:r>
      <w:r w:rsidRPr="005221BF">
        <w:rPr>
          <w:color w:val="000000" w:themeColor="text1"/>
        </w:rPr>
        <w:t>.5</w:t>
      </w:r>
      <w:r>
        <w:rPr>
          <w:color w:val="000000" w:themeColor="text1"/>
        </w:rPr>
        <w:t xml:space="preserve"> kg/m</w:t>
      </w:r>
      <w:r w:rsidRPr="004B323D">
        <w:rPr>
          <w:color w:val="000000" w:themeColor="text1"/>
          <w:vertAlign w:val="superscript"/>
        </w:rPr>
        <w:t>2</w:t>
      </w:r>
      <w:r w:rsidRPr="005221BF">
        <w:rPr>
          <w:color w:val="000000" w:themeColor="text1"/>
        </w:rPr>
        <w:t xml:space="preserve">, </w:t>
      </w:r>
      <w:r w:rsidRPr="005221BF">
        <w:rPr>
          <w:i/>
          <w:color w:val="000000" w:themeColor="text1"/>
        </w:rPr>
        <w:t xml:space="preserve">p </w:t>
      </w:r>
      <w:r w:rsidRPr="005221BF">
        <w:rPr>
          <w:color w:val="000000" w:themeColor="text1"/>
        </w:rPr>
        <w:t>= 0.00</w:t>
      </w:r>
      <w:r>
        <w:rPr>
          <w:color w:val="000000" w:themeColor="text1"/>
        </w:rPr>
        <w:t>6</w:t>
      </w:r>
      <w:r w:rsidRPr="005221BF">
        <w:rPr>
          <w:color w:val="000000" w:themeColor="text1"/>
        </w:rPr>
        <w:t>).</w:t>
      </w:r>
      <w:bookmarkStart w:id="68" w:name="OLE_LINK142"/>
      <w:bookmarkStart w:id="69" w:name="OLE_LINK143"/>
      <w:r w:rsidRPr="005221BF">
        <w:rPr>
          <w:color w:val="000000" w:themeColor="text1"/>
        </w:rPr>
        <w:t xml:space="preserve"> </w:t>
      </w:r>
      <w:bookmarkStart w:id="70" w:name="OLE_LINK6"/>
      <w:bookmarkStart w:id="71" w:name="OLE_LINK7"/>
      <w:r>
        <w:rPr>
          <w:color w:val="000000" w:themeColor="text1"/>
        </w:rPr>
        <w:t>D</w:t>
      </w:r>
      <w:r w:rsidRPr="005221BF">
        <w:rPr>
          <w:color w:val="000000" w:themeColor="text1"/>
        </w:rPr>
        <w:t xml:space="preserve">istribution </w:t>
      </w:r>
      <w:r>
        <w:rPr>
          <w:color w:val="000000" w:themeColor="text1"/>
        </w:rPr>
        <w:t xml:space="preserve">of BMI by the more fine-grained </w:t>
      </w:r>
      <w:r w:rsidRPr="005221BF">
        <w:rPr>
          <w:color w:val="000000" w:themeColor="text1"/>
        </w:rPr>
        <w:t>endometrial histolog</w:t>
      </w:r>
      <w:r>
        <w:rPr>
          <w:color w:val="000000" w:themeColor="text1"/>
        </w:rPr>
        <w:t xml:space="preserve">y categories is shown in Figure </w:t>
      </w:r>
      <w:r w:rsidR="00A15D9D">
        <w:rPr>
          <w:color w:val="000000" w:themeColor="text1"/>
        </w:rPr>
        <w:t>2</w:t>
      </w:r>
      <w:r>
        <w:rPr>
          <w:color w:val="000000" w:themeColor="text1"/>
        </w:rPr>
        <w:t xml:space="preserve">. Participants with hyperplasia had the highest BMI compared to any other histology categories and the group with inactive endometria had the lowest BMI. With </w:t>
      </w:r>
      <w:r w:rsidRPr="005221BF">
        <w:rPr>
          <w:color w:val="000000" w:themeColor="text1"/>
        </w:rPr>
        <w:t>adjust</w:t>
      </w:r>
      <w:r>
        <w:rPr>
          <w:color w:val="000000" w:themeColor="text1"/>
        </w:rPr>
        <w:t>ment</w:t>
      </w:r>
      <w:r w:rsidRPr="005221BF">
        <w:rPr>
          <w:color w:val="000000" w:themeColor="text1"/>
        </w:rPr>
        <w:t xml:space="preserve"> </w:t>
      </w:r>
      <w:r>
        <w:rPr>
          <w:color w:val="000000" w:themeColor="text1"/>
        </w:rPr>
        <w:t xml:space="preserve">for age and race, higher </w:t>
      </w:r>
      <w:r w:rsidRPr="005221BF">
        <w:rPr>
          <w:color w:val="000000" w:themeColor="text1"/>
        </w:rPr>
        <w:t xml:space="preserve">BMI </w:t>
      </w:r>
      <w:r>
        <w:rPr>
          <w:color w:val="000000" w:themeColor="text1"/>
        </w:rPr>
        <w:t xml:space="preserve">was associated with higher odds </w:t>
      </w:r>
      <w:r w:rsidRPr="005221BF">
        <w:rPr>
          <w:color w:val="000000" w:themeColor="text1"/>
        </w:rPr>
        <w:t>of anomalies and/or proliferative endometrium (adjusted OR = 1.</w:t>
      </w:r>
      <w:r>
        <w:rPr>
          <w:color w:val="000000" w:themeColor="text1"/>
        </w:rPr>
        <w:t>11</w:t>
      </w:r>
      <w:r w:rsidRPr="005221BF">
        <w:rPr>
          <w:color w:val="000000" w:themeColor="text1"/>
        </w:rPr>
        <w:t>, 95% CI [1.03, 1.19], </w:t>
      </w:r>
      <w:r>
        <w:rPr>
          <w:color w:val="000000" w:themeColor="text1"/>
        </w:rPr>
        <w:t>per 1 kg/m</w:t>
      </w:r>
      <w:r w:rsidRPr="005221BF">
        <w:rPr>
          <w:color w:val="000000" w:themeColor="text1"/>
          <w:vertAlign w:val="superscript"/>
        </w:rPr>
        <w:t>2</w:t>
      </w:r>
      <w:r>
        <w:rPr>
          <w:color w:val="000000" w:themeColor="text1"/>
        </w:rPr>
        <w:t xml:space="preserve">; </w:t>
      </w:r>
      <w:r w:rsidRPr="005221BF">
        <w:rPr>
          <w:rStyle w:val="Emphasis"/>
          <w:color w:val="000000" w:themeColor="text1"/>
        </w:rPr>
        <w:t>p</w:t>
      </w:r>
      <w:r w:rsidRPr="005221BF">
        <w:rPr>
          <w:color w:val="000000" w:themeColor="text1"/>
        </w:rPr>
        <w:t> = 0.00</w:t>
      </w:r>
      <w:r>
        <w:rPr>
          <w:color w:val="000000" w:themeColor="text1"/>
        </w:rPr>
        <w:t>7</w:t>
      </w:r>
      <w:r w:rsidRPr="005221BF">
        <w:rPr>
          <w:color w:val="000000" w:themeColor="text1"/>
        </w:rPr>
        <w:t>).</w:t>
      </w:r>
      <w:bookmarkEnd w:id="68"/>
      <w:bookmarkEnd w:id="69"/>
      <w:bookmarkEnd w:id="70"/>
      <w:bookmarkEnd w:id="71"/>
      <w:r w:rsidRPr="005221BF">
        <w:rPr>
          <w:color w:val="000000" w:themeColor="text1"/>
        </w:rPr>
        <w:t xml:space="preserve"> </w:t>
      </w:r>
      <w:r>
        <w:rPr>
          <w:color w:val="000000" w:themeColor="text1"/>
        </w:rPr>
        <w:t xml:space="preserve">A linear association between BMI and log odds ratio of endometrial biopsy of interest was confirmed by graphing a partial residual plot. A quadratic association with BMI was not detected. </w:t>
      </w:r>
      <w:r w:rsidRPr="005221BF">
        <w:rPr>
          <w:color w:val="000000" w:themeColor="text1"/>
        </w:rPr>
        <w:t>These data suggest that for every 1 kg/m</w:t>
      </w:r>
      <w:r w:rsidRPr="005221BF">
        <w:rPr>
          <w:color w:val="000000" w:themeColor="text1"/>
          <w:vertAlign w:val="superscript"/>
        </w:rPr>
        <w:t>2</w:t>
      </w:r>
      <w:r w:rsidRPr="005221BF">
        <w:rPr>
          <w:color w:val="000000" w:themeColor="text1"/>
        </w:rPr>
        <w:t xml:space="preserve"> increase in BMI, there </w:t>
      </w:r>
      <w:r>
        <w:rPr>
          <w:color w:val="000000" w:themeColor="text1"/>
        </w:rPr>
        <w:t>was</w:t>
      </w:r>
      <w:r w:rsidRPr="005221BF">
        <w:rPr>
          <w:color w:val="000000" w:themeColor="text1"/>
        </w:rPr>
        <w:t xml:space="preserve"> a corresponding and compounding 11% increase risk of having anomalies and/or proliferative endometrium</w:t>
      </w:r>
      <w:r w:rsidR="00614FAB" w:rsidRPr="005221BF">
        <w:rPr>
          <w:color w:val="000000" w:themeColor="text1"/>
        </w:rPr>
        <w:t>.</w:t>
      </w:r>
    </w:p>
    <w:p w14:paraId="4994869E" w14:textId="77777777" w:rsidR="00614FAB" w:rsidRPr="00614FAB" w:rsidRDefault="00614FAB" w:rsidP="00614FAB"/>
    <w:p w14:paraId="618C7A76" w14:textId="77777777" w:rsidR="004A73FE" w:rsidRDefault="004A73FE" w:rsidP="00BE5D4F">
      <w:pPr>
        <w:ind w:firstLine="0"/>
        <w:jc w:val="center"/>
      </w:pPr>
      <w:r>
        <w:rPr>
          <w:noProof/>
        </w:rPr>
        <w:drawing>
          <wp:inline distT="0" distB="0" distL="0" distR="0" wp14:anchorId="1763D6AF" wp14:editId="1D55CBC0">
            <wp:extent cx="4243556" cy="30861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iopsy result sorted by BMI.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79763" cy="3112431"/>
                    </a:xfrm>
                    <a:prstGeom prst="rect">
                      <a:avLst/>
                    </a:prstGeom>
                  </pic:spPr>
                </pic:pic>
              </a:graphicData>
            </a:graphic>
          </wp:inline>
        </w:drawing>
      </w:r>
    </w:p>
    <w:p w14:paraId="6542DD8D" w14:textId="77777777" w:rsidR="00A42F9F" w:rsidRPr="00DA453B" w:rsidRDefault="00A42F9F" w:rsidP="00BE5D4F">
      <w:pPr>
        <w:ind w:firstLine="180"/>
        <w:jc w:val="center"/>
        <w:rPr>
          <w:color w:val="000000" w:themeColor="text1"/>
          <w:sz w:val="20"/>
          <w:szCs w:val="20"/>
        </w:rPr>
      </w:pPr>
      <w:r w:rsidRPr="00DA453B">
        <w:rPr>
          <w:color w:val="000000" w:themeColor="text1"/>
          <w:sz w:val="20"/>
          <w:szCs w:val="20"/>
        </w:rPr>
        <w:t>Others: endometrial metaplasia or endometrial polyp</w:t>
      </w:r>
    </w:p>
    <w:p w14:paraId="513A5E83" w14:textId="771830C4" w:rsidR="00A42F9F" w:rsidRPr="00CB3122" w:rsidRDefault="00A42F9F" w:rsidP="00A42F9F">
      <w:pPr>
        <w:pStyle w:val="Caption"/>
      </w:pPr>
      <w:bookmarkStart w:id="72" w:name="_Toc5874895"/>
      <w:r>
        <w:t xml:space="preserve">Figure </w:t>
      </w:r>
      <w:r>
        <w:fldChar w:fldCharType="begin"/>
      </w:r>
      <w:r>
        <w:instrText xml:space="preserve"> SEQ Figure \* ARABIC </w:instrText>
      </w:r>
      <w:r>
        <w:fldChar w:fldCharType="separate"/>
      </w:r>
      <w:r w:rsidR="008363FE">
        <w:t>2</w:t>
      </w:r>
      <w:r>
        <w:fldChar w:fldCharType="end"/>
      </w:r>
      <w:r>
        <w:t xml:space="preserve"> Distribution of biopsy results sorted by BMI</w:t>
      </w:r>
      <w:bookmarkEnd w:id="72"/>
    </w:p>
    <w:p w14:paraId="47489DD5" w14:textId="77777777" w:rsidR="00A42F9F" w:rsidRDefault="00A42F9F" w:rsidP="00A42F9F"/>
    <w:p w14:paraId="022AF9CB" w14:textId="55F6F8FB" w:rsidR="004A73FE" w:rsidRPr="00DF13BB" w:rsidRDefault="00ED3FB3" w:rsidP="00ED3FB3">
      <w:pPr>
        <w:pStyle w:val="Heading2"/>
      </w:pPr>
      <w:bookmarkStart w:id="73" w:name="_Toc5874888"/>
      <w:r w:rsidRPr="00C173FA">
        <w:t>L</w:t>
      </w:r>
      <w:r>
        <w:t>iterature Search and Comparison Our Data with Published Work</w:t>
      </w:r>
      <w:bookmarkEnd w:id="73"/>
    </w:p>
    <w:p w14:paraId="45BDA455" w14:textId="2DB76EDA" w:rsidR="004A73FE" w:rsidRDefault="00C64C25" w:rsidP="004A73FE">
      <w:pPr>
        <w:pStyle w:val="NormalWeb"/>
        <w:rPr>
          <w:color w:val="000000" w:themeColor="text1"/>
        </w:rPr>
      </w:pPr>
      <w:bookmarkStart w:id="74" w:name="OLE_LINK39"/>
      <w:bookmarkStart w:id="75" w:name="OLE_LINK40"/>
      <w:r w:rsidRPr="005221BF">
        <w:rPr>
          <w:color w:val="000000" w:themeColor="text1"/>
        </w:rPr>
        <w:t xml:space="preserve">We identified 183 articles in the initial </w:t>
      </w:r>
      <w:r>
        <w:rPr>
          <w:color w:val="000000" w:themeColor="text1"/>
        </w:rPr>
        <w:t xml:space="preserve">literature </w:t>
      </w:r>
      <w:r w:rsidRPr="005221BF">
        <w:rPr>
          <w:color w:val="000000" w:themeColor="text1"/>
        </w:rPr>
        <w:t xml:space="preserve">search; of these </w:t>
      </w:r>
      <w:r>
        <w:rPr>
          <w:color w:val="000000" w:themeColor="text1"/>
        </w:rPr>
        <w:t>five</w:t>
      </w:r>
      <w:r w:rsidRPr="005221BF">
        <w:rPr>
          <w:color w:val="000000" w:themeColor="text1"/>
        </w:rPr>
        <w:t xml:space="preserve"> met criteria for inclusion </w:t>
      </w:r>
      <w:r>
        <w:rPr>
          <w:color w:val="000000" w:themeColor="text1"/>
        </w:rPr>
        <w:t>(</w:t>
      </w:r>
      <w:r w:rsidRPr="005221BF">
        <w:rPr>
          <w:color w:val="000000" w:themeColor="text1"/>
        </w:rPr>
        <w:t xml:space="preserve">Figure </w:t>
      </w:r>
      <w:r w:rsidR="00A15D9D">
        <w:rPr>
          <w:color w:val="000000" w:themeColor="text1"/>
        </w:rPr>
        <w:t>3</w:t>
      </w:r>
      <w:r>
        <w:rPr>
          <w:color w:val="000000" w:themeColor="text1"/>
        </w:rPr>
        <w:t>)</w:t>
      </w:r>
      <w:r w:rsidRPr="005221BF">
        <w:rPr>
          <w:color w:val="000000" w:themeColor="text1"/>
        </w:rPr>
        <w:t>.</w:t>
      </w:r>
      <w:r>
        <w:rPr>
          <w:color w:val="000000" w:themeColor="text1"/>
        </w:rPr>
        <w:t xml:space="preserve"> Selected studies were from different countries, including United States </w:t>
      </w:r>
      <w:r>
        <w:rPr>
          <w:color w:val="000000" w:themeColor="text1"/>
        </w:rPr>
        <w:fldChar w:fldCharType="begin">
          <w:fldData xml:space="preserve">PEVuZE5vdGU+PENpdGU+PEF1dGhvcj5BcmNoZXI8L0F1dGhvcj48WWVhcj4xOTkxPC9ZZWFyPjxS
ZWNOdW0+Njc3MjwvUmVjTnVtPjxEaXNwbGF5VGV4dD5bNTIsIDUzXTwvRGlzcGxheVRleHQ+PHJl
Y29yZD48cmVjLW51bWJlcj42NzcyPC9yZWMtbnVtYmVyPjxmb3JlaWduLWtleXM+PGtleSBhcHA9
IkVOIiBkYi1pZD0iZHZwMHR3ZXo1eDAwNTllZXNweHY1ZnhsZHZ6YWF2enJyejJlIiB0aW1lc3Rh
bXA9IjE1MjkxNjc5NzMiPjY3NzI8L2tleT48L2ZvcmVpZ24ta2V5cz48cmVmLXR5cGUgbmFtZT0i
Sm91cm5hbCBBcnRpY2xlIj4xNzwvcmVmLXR5cGU+PGNvbnRyaWJ1dG9ycz48YXV0aG9ycz48YXV0
aG9yPkFyY2hlciwgRC4gRi48L2F1dGhvcj48YXV0aG9yPk1jSW50eXJlLVNlbHRtYW4sIEsuPC9h
dXRob3I+PGF1dGhvcj5XaWxib3JuLCBXLiBXLiwgSnIuPC9hdXRob3I+PGF1dGhvcj5Eb3dsaW5n
LCBFLiBBLjwvYXV0aG9yPjxhdXRob3I+Q29uZSwgRi48L2F1dGhvcj48YXV0aG9yPkNyZWFzeSwg
Ry4gVy48L2F1dGhvcj48YXV0aG9yPkthZnJpc3NlbiwgTS4gRS48L2F1dGhvcj48L2F1dGhvcnM+
PC9jb250cmlidXRvcnM+PGF1dGgtYWRkcmVzcz5EZXBhcnRtZW50IG9mIE9ic3RldHJpY3MgYW5k
IEd5bmVjb2xvZ3ksIFVuaXZlcnNpdHkgb2YgUGl0dHNidXJnaCwgTWFnZWUgV29tZW4mYXBvcztz
IEhvc3BpdGFsLCBQZW5uc3lsdmFuaWEuPC9hdXRoLWFkZHJlc3M+PHRpdGxlcz48dGl0bGU+RW5k
b21ldHJpYWwgbW9ycGhvbG9neSBpbiBhc3ltcHRvbWF0aWMgcG9zdG1lbm9wYXVzYWwgd29tZW48
L3RpdGxlPjxzZWNvbmRhcnktdGl0bGU+QW0gSiBPYnN0ZXQgR3luZWNvbDwvc2Vjb25kYXJ5LXRp
dGxlPjwvdGl0bGVzPjxwZXJpb2RpY2FsPjxmdWxsLXRpdGxlPkFtIEogT2JzdGV0IEd5bmVjb2w8
L2Z1bGwtdGl0bGU+PC9wZXJpb2RpY2FsPjxwYWdlcz4zMTctMjA7IGRpc2N1c3Npb24gMzIwLTI8
L3BhZ2VzPjx2b2x1bWU+MTY1PC92b2x1bWU+PG51bWJlcj4yPC9udW1iZXI+PGVkaXRpb24+MTk5
MS8wOC8xMTwvZWRpdGlvbj48a2V5d29yZHM+PGtleXdvcmQ+QWR1bHQ8L2tleXdvcmQ+PGtleXdv
cmQ+QWdlZDwva2V5d29yZD48a2V5d29yZD5CaW9wc3k8L2tleXdvcmQ+PGtleXdvcmQ+RW5kb21l
dHJpYWwgSHlwZXJwbGFzaWEvZGlhZ25vc2lzPC9rZXl3b3JkPjxrZXl3b3JkPkVuZG9tZXRyaXVt
L2RpYWdub3N0aWMgaW1hZ2luZy8qcGF0aG9sb2d5PC9rZXl3b3JkPjxrZXl3b3JkPkZlbWFsZTwv
a2V5d29yZD48a2V5d29yZD5IdW1hbnM8L2tleXdvcmQ+PGtleXdvcmQ+TWVub3BhdXNlPC9rZXl3
b3JkPjxrZXl3b3JkPk1pZGRsZSBBZ2VkPC9rZXl3b3JkPjxrZXl3b3JkPlByb3NwZWN0aXZlIFN0
dWRpZXM8L2tleXdvcmQ+PGtleXdvcmQ+VWx0cmFzb25vZ3JhcGh5PC9rZXl3b3JkPjxrZXl3b3Jk
PlV0ZXJpbmUgRGlzZWFzZXMvKmRpYWdub3Npczwva2V5d29yZD48a2V5d29yZD5VdGVyaW5lIE5l
b3BsYXNtcy9kaWFnbm9zaXM8L2tleXdvcmQ+PC9rZXl3b3Jkcz48ZGF0ZXM+PHllYXI+MTk5MTwv
eWVhcj48cHViLWRhdGVzPjxkYXRlPkF1ZzwvZGF0ZT48L3B1Yi1kYXRlcz48L2RhdGVzPjxpc2Ju
PjAwMDItOTM3OCAoUHJpbnQpJiN4RDswMDAyLTkzNzggKExpbmtpbmcpPC9pc2JuPjxhY2Nlc3Np
b24tbnVtPjE4NzIzMzI8L2FjY2Vzc2lvbi1udW0+PHVybHM+PHJlbGF0ZWQtdXJscz48dXJsPmh0
dHBzOi8vd3d3Lm5jYmkubmxtLm5paC5nb3YvcHVibWVkLzE4NzIzMzI8L3VybD48dXJsPmh0dHBz
Oi8vd3d3LmFqb2cub3JnL2FydGljbGUvMDAwMi05Mzc4KDkxKTkwMDg0LTUvcGRmPC91cmw+PC9y
ZWxhdGVkLXVybHM+PC91cmxzPjwvcmVjb3JkPjwvQ2l0ZT48Q2l0ZT48QXV0aG9yPktvcmhvbmVu
PC9BdXRob3I+PFllYXI+MTk5NzwvWWVhcj48UmVjTnVtPjY3MDM8L1JlY051bT48cmVjb3JkPjxy
ZWMtbnVtYmVyPjY3MDM8L3JlYy1udW1iZXI+PGZvcmVpZ24ta2V5cz48a2V5IGFwcD0iRU4iIGRi
LWlkPSJkdnAwdHdlejV4MDA1OWVlc3B4djVmeGxkdnphYXZ6cnJ6MmUiIHRpbWVzdGFtcD0iMTUy
ODY1MTY2NCI+NjcwMzwva2V5PjwvZm9yZWlnbi1rZXlzPjxyZWYtdHlwZSBuYW1lPSJKb3VybmFs
IEFydGljbGUiPjE3PC9yZWYtdHlwZT48Y29udHJpYnV0b3JzPjxhdXRob3JzPjxhdXRob3I+S29y
aG9uZW4sIE0uIE8uPC9hdXRob3I+PGF1dGhvcj5TeW1vbnMsIEouIFAuPC9hdXRob3I+PGF1dGhv
cj5IeWRlLCBCLiBNLjwvYXV0aG9yPjxhdXRob3I+Um93YW4sIEouIFAuPC9hdXRob3I+PGF1dGhv
cj5XaWxib3JuLCBXLiBILjwvYXV0aG9yPjwvYXV0aG9ycz48L2NvbnRyaWJ1dG9ycz48YXV0aC1h
ZGRyZXNzPkRlcGFydG1lbnQgb2YgT2JzdGV0cmljcyBhbmQgR3luZWNvbG9neSwgVW5pdmVyc2l0
eSBvZiBTb3V0aCBBbGFiYW1hLCBNb2JpbGUsIFVTQS48L2F1dGgtYWRkcmVzcz48dGl0bGVzPjx0
aXRsZT5IaXN0b2xvZ2ljIGNsYXNzaWZpY2F0aW9uIGFuZCBwYXRob2xvZ2ljIGZpbmRpbmdzIGZv
ciBlbmRvbWV0cmlhbCBiaW9wc3kgc3BlY2ltZW5zIG9idGFpbmVkIGZyb20gMjk2NCBwZXJpbWVu
b3BhdXNhbCBhbmQgcG9zdG1lbm9wYXVzYWwgd29tZW4gdW5kZXJnb2luZyBzY3JlZW5pbmcgZm9y
IGNvbnRpbnVvdXMgaG9ybW9uZXMgYXMgcmVwbGFjZW1lbnQgdGhlcmFweSAoQ0hBUlQgMiBTdHVk
eSk8L3RpdGxlPjxzZWNvbmRhcnktdGl0bGU+QW0gSiBPYnN0ZXQgR3luZWNvbDwvc2Vjb25kYXJ5
LXRpdGxlPjxhbHQtdGl0bGU+QW1lcmljYW4gam91cm5hbCBvZiBvYnN0ZXRyaWNzIGFuZCBneW5l
Y29sb2d5PC9hbHQtdGl0bGU+PC90aXRsZXM+PHBlcmlvZGljYWw+PGZ1bGwtdGl0bGU+QW0gSiBP
YnN0ZXQgR3luZWNvbDwvZnVsbC10aXRsZT48L3BlcmlvZGljYWw+PHBhZ2VzPjM3Ny04MDwvcGFn
ZXM+PHZvbHVtZT4xNzY8L3ZvbHVtZT48bnVtYmVyPjI8L251bWJlcj48ZWRpdGlvbj4xOTk3LzAy
LzAxPC9lZGl0aW9uPjxrZXl3b3Jkcz48a2V5d29yZD5BZHVsdDwva2V5d29yZD48a2V5d29yZD5B
Z2VkPC9rZXl3b3JkPjxrZXl3b3JkPkJpb3BzeTwva2V5d29yZD48a2V5d29yZD5Eb3VibGUtQmxp
bmQgTWV0aG9kPC9rZXl3b3JkPjxrZXl3b3JkPkVuZG9tZXRyaWFsIE5lb3BsYXNtcy8qcGF0aG9s
b2d5PC9rZXl3b3JkPjxrZXl3b3JkPkVuZG9tZXRyaXVtLypwYXRob2xvZ3k8L2tleXdvcmQ+PGtl
eXdvcmQ+KkVzdHJvZ2VuIFJlcGxhY2VtZW50IFRoZXJhcHk8L2tleXdvcmQ+PGtleXdvcmQ+RmVt
YWxlPC9rZXl3b3JkPjxrZXl3b3JkPkh1bWFuczwva2V5d29yZD48a2V5d29yZD5NYXNzIFNjcmVl
bmluZzwva2V5d29yZD48a2V5d29yZD5NZW5vcGF1c2U8L2tleXdvcmQ+PGtleXdvcmQ+TWlkZGxl
IEFnZWQ8L2tleXdvcmQ+PGtleXdvcmQ+UG9zdG1lbm9wYXVzZTwva2V5d29yZD48L2tleXdvcmRz
PjxkYXRlcz48eWVhcj4xOTk3PC95ZWFyPjxwdWItZGF0ZXM+PGRhdGU+RmViPC9kYXRlPjwvcHVi
LWRhdGVzPjwvZGF0ZXM+PGlzYm4+MDAwMi05Mzc4IChQcmludCkmI3hEOzAwMDItOTM3ODwvaXNi
bj48YWNjZXNzaW9uLW51bT45MDY1MTg1PC9hY2Nlc3Npb24tbnVtPjx1cmxzPjxyZWxhdGVkLXVy
bHM+PHVybD5odHRwczovL3d3dy5ham9nLm9yZy9hcnRpY2xlL1MwMDAyLTkzNzgoOTcpNzA1MDIt
Ny9mdWxsdGV4dDwvdXJsPjwvcmVsYXRlZC11cmxzPjwvdXJscz48cmVtb3RlLWRhdGFiYXNlLXBy
b3ZpZGVyPk5MTTwvcmVtb3RlLWRhdGFiYXNlLXByb3ZpZGVyPjxsYW5ndWFnZT5lbmc8L2xhbmd1
YWdlPjwvcmVjb3JkPjwvQ2l0ZT48L0VuZE5vdGU+
</w:fldData>
        </w:fldChar>
      </w:r>
      <w:r w:rsidR="006979FF">
        <w:rPr>
          <w:color w:val="000000" w:themeColor="text1"/>
        </w:rPr>
        <w:instrText xml:space="preserve"> ADDIN EN.CITE </w:instrText>
      </w:r>
      <w:r w:rsidR="006979FF">
        <w:rPr>
          <w:color w:val="000000" w:themeColor="text1"/>
        </w:rPr>
        <w:fldChar w:fldCharType="begin">
          <w:fldData xml:space="preserve">PEVuZE5vdGU+PENpdGU+PEF1dGhvcj5BcmNoZXI8L0F1dGhvcj48WWVhcj4xOTkxPC9ZZWFyPjxS
ZWNOdW0+Njc3MjwvUmVjTnVtPjxEaXNwbGF5VGV4dD5bNTIsIDUzXTwvRGlzcGxheVRleHQ+PHJl
Y29yZD48cmVjLW51bWJlcj42NzcyPC9yZWMtbnVtYmVyPjxmb3JlaWduLWtleXM+PGtleSBhcHA9
IkVOIiBkYi1pZD0iZHZwMHR3ZXo1eDAwNTllZXNweHY1ZnhsZHZ6YWF2enJyejJlIiB0aW1lc3Rh
bXA9IjE1MjkxNjc5NzMiPjY3NzI8L2tleT48L2ZvcmVpZ24ta2V5cz48cmVmLXR5cGUgbmFtZT0i
Sm91cm5hbCBBcnRpY2xlIj4xNzwvcmVmLXR5cGU+PGNvbnRyaWJ1dG9ycz48YXV0aG9ycz48YXV0
aG9yPkFyY2hlciwgRC4gRi48L2F1dGhvcj48YXV0aG9yPk1jSW50eXJlLVNlbHRtYW4sIEsuPC9h
dXRob3I+PGF1dGhvcj5XaWxib3JuLCBXLiBXLiwgSnIuPC9hdXRob3I+PGF1dGhvcj5Eb3dsaW5n
LCBFLiBBLjwvYXV0aG9yPjxhdXRob3I+Q29uZSwgRi48L2F1dGhvcj48YXV0aG9yPkNyZWFzeSwg
Ry4gVy48L2F1dGhvcj48YXV0aG9yPkthZnJpc3NlbiwgTS4gRS48L2F1dGhvcj48L2F1dGhvcnM+
PC9jb250cmlidXRvcnM+PGF1dGgtYWRkcmVzcz5EZXBhcnRtZW50IG9mIE9ic3RldHJpY3MgYW5k
IEd5bmVjb2xvZ3ksIFVuaXZlcnNpdHkgb2YgUGl0dHNidXJnaCwgTWFnZWUgV29tZW4mYXBvcztz
IEhvc3BpdGFsLCBQZW5uc3lsdmFuaWEuPC9hdXRoLWFkZHJlc3M+PHRpdGxlcz48dGl0bGU+RW5k
b21ldHJpYWwgbW9ycGhvbG9neSBpbiBhc3ltcHRvbWF0aWMgcG9zdG1lbm9wYXVzYWwgd29tZW48
L3RpdGxlPjxzZWNvbmRhcnktdGl0bGU+QW0gSiBPYnN0ZXQgR3luZWNvbDwvc2Vjb25kYXJ5LXRp
dGxlPjwvdGl0bGVzPjxwZXJpb2RpY2FsPjxmdWxsLXRpdGxlPkFtIEogT2JzdGV0IEd5bmVjb2w8
L2Z1bGwtdGl0bGU+PC9wZXJpb2RpY2FsPjxwYWdlcz4zMTctMjA7IGRpc2N1c3Npb24gMzIwLTI8
L3BhZ2VzPjx2b2x1bWU+MTY1PC92b2x1bWU+PG51bWJlcj4yPC9udW1iZXI+PGVkaXRpb24+MTk5
MS8wOC8xMTwvZWRpdGlvbj48a2V5d29yZHM+PGtleXdvcmQ+QWR1bHQ8L2tleXdvcmQ+PGtleXdv
cmQ+QWdlZDwva2V5d29yZD48a2V5d29yZD5CaW9wc3k8L2tleXdvcmQ+PGtleXdvcmQ+RW5kb21l
dHJpYWwgSHlwZXJwbGFzaWEvZGlhZ25vc2lzPC9rZXl3b3JkPjxrZXl3b3JkPkVuZG9tZXRyaXVt
L2RpYWdub3N0aWMgaW1hZ2luZy8qcGF0aG9sb2d5PC9rZXl3b3JkPjxrZXl3b3JkPkZlbWFsZTwv
a2V5d29yZD48a2V5d29yZD5IdW1hbnM8L2tleXdvcmQ+PGtleXdvcmQ+TWVub3BhdXNlPC9rZXl3
b3JkPjxrZXl3b3JkPk1pZGRsZSBBZ2VkPC9rZXl3b3JkPjxrZXl3b3JkPlByb3NwZWN0aXZlIFN0
dWRpZXM8L2tleXdvcmQ+PGtleXdvcmQ+VWx0cmFzb25vZ3JhcGh5PC9rZXl3b3JkPjxrZXl3b3Jk
PlV0ZXJpbmUgRGlzZWFzZXMvKmRpYWdub3Npczwva2V5d29yZD48a2V5d29yZD5VdGVyaW5lIE5l
b3BsYXNtcy9kaWFnbm9zaXM8L2tleXdvcmQ+PC9rZXl3b3Jkcz48ZGF0ZXM+PHllYXI+MTk5MTwv
eWVhcj48cHViLWRhdGVzPjxkYXRlPkF1ZzwvZGF0ZT48L3B1Yi1kYXRlcz48L2RhdGVzPjxpc2Ju
PjAwMDItOTM3OCAoUHJpbnQpJiN4RDswMDAyLTkzNzggKExpbmtpbmcpPC9pc2JuPjxhY2Nlc3Np
b24tbnVtPjE4NzIzMzI8L2FjY2Vzc2lvbi1udW0+PHVybHM+PHJlbGF0ZWQtdXJscz48dXJsPmh0
dHBzOi8vd3d3Lm5jYmkubmxtLm5paC5nb3YvcHVibWVkLzE4NzIzMzI8L3VybD48dXJsPmh0dHBz
Oi8vd3d3LmFqb2cub3JnL2FydGljbGUvMDAwMi05Mzc4KDkxKTkwMDg0LTUvcGRmPC91cmw+PC9y
ZWxhdGVkLXVybHM+PC91cmxzPjwvcmVjb3JkPjwvQ2l0ZT48Q2l0ZT48QXV0aG9yPktvcmhvbmVu
PC9BdXRob3I+PFllYXI+MTk5NzwvWWVhcj48UmVjTnVtPjY3MDM8L1JlY051bT48cmVjb3JkPjxy
ZWMtbnVtYmVyPjY3MDM8L3JlYy1udW1iZXI+PGZvcmVpZ24ta2V5cz48a2V5IGFwcD0iRU4iIGRi
LWlkPSJkdnAwdHdlejV4MDA1OWVlc3B4djVmeGxkdnphYXZ6cnJ6MmUiIHRpbWVzdGFtcD0iMTUy
ODY1MTY2NCI+NjcwMzwva2V5PjwvZm9yZWlnbi1rZXlzPjxyZWYtdHlwZSBuYW1lPSJKb3VybmFs
IEFydGljbGUiPjE3PC9yZWYtdHlwZT48Y29udHJpYnV0b3JzPjxhdXRob3JzPjxhdXRob3I+S29y
aG9uZW4sIE0uIE8uPC9hdXRob3I+PGF1dGhvcj5TeW1vbnMsIEouIFAuPC9hdXRob3I+PGF1dGhv
cj5IeWRlLCBCLiBNLjwvYXV0aG9yPjxhdXRob3I+Um93YW4sIEouIFAuPC9hdXRob3I+PGF1dGhv
cj5XaWxib3JuLCBXLiBILjwvYXV0aG9yPjwvYXV0aG9ycz48L2NvbnRyaWJ1dG9ycz48YXV0aC1h
ZGRyZXNzPkRlcGFydG1lbnQgb2YgT2JzdGV0cmljcyBhbmQgR3luZWNvbG9neSwgVW5pdmVyc2l0
eSBvZiBTb3V0aCBBbGFiYW1hLCBNb2JpbGUsIFVTQS48L2F1dGgtYWRkcmVzcz48dGl0bGVzPjx0
aXRsZT5IaXN0b2xvZ2ljIGNsYXNzaWZpY2F0aW9uIGFuZCBwYXRob2xvZ2ljIGZpbmRpbmdzIGZv
ciBlbmRvbWV0cmlhbCBiaW9wc3kgc3BlY2ltZW5zIG9idGFpbmVkIGZyb20gMjk2NCBwZXJpbWVu
b3BhdXNhbCBhbmQgcG9zdG1lbm9wYXVzYWwgd29tZW4gdW5kZXJnb2luZyBzY3JlZW5pbmcgZm9y
IGNvbnRpbnVvdXMgaG9ybW9uZXMgYXMgcmVwbGFjZW1lbnQgdGhlcmFweSAoQ0hBUlQgMiBTdHVk
eSk8L3RpdGxlPjxzZWNvbmRhcnktdGl0bGU+QW0gSiBPYnN0ZXQgR3luZWNvbDwvc2Vjb25kYXJ5
LXRpdGxlPjxhbHQtdGl0bGU+QW1lcmljYW4gam91cm5hbCBvZiBvYnN0ZXRyaWNzIGFuZCBneW5l
Y29sb2d5PC9hbHQtdGl0bGU+PC90aXRsZXM+PHBlcmlvZGljYWw+PGZ1bGwtdGl0bGU+QW0gSiBP
YnN0ZXQgR3luZWNvbDwvZnVsbC10aXRsZT48L3BlcmlvZGljYWw+PHBhZ2VzPjM3Ny04MDwvcGFn
ZXM+PHZvbHVtZT4xNzY8L3ZvbHVtZT48bnVtYmVyPjI8L251bWJlcj48ZWRpdGlvbj4xOTk3LzAy
LzAxPC9lZGl0aW9uPjxrZXl3b3Jkcz48a2V5d29yZD5BZHVsdDwva2V5d29yZD48a2V5d29yZD5B
Z2VkPC9rZXl3b3JkPjxrZXl3b3JkPkJpb3BzeTwva2V5d29yZD48a2V5d29yZD5Eb3VibGUtQmxp
bmQgTWV0aG9kPC9rZXl3b3JkPjxrZXl3b3JkPkVuZG9tZXRyaWFsIE5lb3BsYXNtcy8qcGF0aG9s
b2d5PC9rZXl3b3JkPjxrZXl3b3JkPkVuZG9tZXRyaXVtLypwYXRob2xvZ3k8L2tleXdvcmQ+PGtl
eXdvcmQ+KkVzdHJvZ2VuIFJlcGxhY2VtZW50IFRoZXJhcHk8L2tleXdvcmQ+PGtleXdvcmQ+RmVt
YWxlPC9rZXl3b3JkPjxrZXl3b3JkPkh1bWFuczwva2V5d29yZD48a2V5d29yZD5NYXNzIFNjcmVl
bmluZzwva2V5d29yZD48a2V5d29yZD5NZW5vcGF1c2U8L2tleXdvcmQ+PGtleXdvcmQ+TWlkZGxl
IEFnZWQ8L2tleXdvcmQ+PGtleXdvcmQ+UG9zdG1lbm9wYXVzZTwva2V5d29yZD48L2tleXdvcmRz
PjxkYXRlcz48eWVhcj4xOTk3PC95ZWFyPjxwdWItZGF0ZXM+PGRhdGU+RmViPC9kYXRlPjwvcHVi
LWRhdGVzPjwvZGF0ZXM+PGlzYm4+MDAwMi05Mzc4IChQcmludCkmI3hEOzAwMDItOTM3ODwvaXNi
bj48YWNjZXNzaW9uLW51bT45MDY1MTg1PC9hY2Nlc3Npb24tbnVtPjx1cmxzPjxyZWxhdGVkLXVy
bHM+PHVybD5odHRwczovL3d3dy5ham9nLm9yZy9hcnRpY2xlL1MwMDAyLTkzNzgoOTcpNzA1MDIt
Ny9mdWxsdGV4dDwvdXJsPjwvcmVsYXRlZC11cmxzPjwvdXJscz48cmVtb3RlLWRhdGFiYXNlLXBy
b3ZpZGVyPk5MTTwvcmVtb3RlLWRhdGFiYXNlLXByb3ZpZGVyPjxsYW5ndWFnZT5lbmc8L2xhbmd1
YWdlPjwvcmVjb3JkPjwvQ2l0ZT48L0VuZE5vdGU+
</w:fldData>
        </w:fldChar>
      </w:r>
      <w:r w:rsidR="006979FF">
        <w:rPr>
          <w:color w:val="000000" w:themeColor="text1"/>
        </w:rPr>
        <w:instrText xml:space="preserve"> ADDIN EN.CITE.DATA </w:instrText>
      </w:r>
      <w:r w:rsidR="006979FF">
        <w:rPr>
          <w:color w:val="000000" w:themeColor="text1"/>
        </w:rPr>
      </w:r>
      <w:r w:rsidR="006979FF">
        <w:rPr>
          <w:color w:val="000000" w:themeColor="text1"/>
        </w:rPr>
        <w:fldChar w:fldCharType="end"/>
      </w:r>
      <w:r>
        <w:rPr>
          <w:color w:val="000000" w:themeColor="text1"/>
        </w:rPr>
      </w:r>
      <w:r>
        <w:rPr>
          <w:color w:val="000000" w:themeColor="text1"/>
        </w:rPr>
        <w:fldChar w:fldCharType="separate"/>
      </w:r>
      <w:r w:rsidR="006979FF">
        <w:rPr>
          <w:noProof/>
          <w:color w:val="000000" w:themeColor="text1"/>
        </w:rPr>
        <w:t>[52, 53]</w:t>
      </w:r>
      <w:r>
        <w:rPr>
          <w:color w:val="000000" w:themeColor="text1"/>
        </w:rPr>
        <w:fldChar w:fldCharType="end"/>
      </w:r>
      <w:r>
        <w:rPr>
          <w:color w:val="000000" w:themeColor="text1"/>
        </w:rPr>
        <w:t xml:space="preserve">, Turkey </w:t>
      </w:r>
      <w:r>
        <w:rPr>
          <w:color w:val="000000" w:themeColor="text1"/>
        </w:rPr>
        <w:fldChar w:fldCharType="begin"/>
      </w:r>
      <w:r w:rsidR="006979FF">
        <w:rPr>
          <w:color w:val="000000" w:themeColor="text1"/>
        </w:rPr>
        <w:instrText xml:space="preserve"> ADDIN EN.CITE &lt;EndNote&gt;&lt;Cite&gt;&lt;Author&gt;Gol&lt;/Author&gt;&lt;Year&gt;2001&lt;/Year&gt;&lt;RecNum&gt;6707&lt;/RecNum&gt;&lt;DisplayText&gt;[54]&lt;/DisplayText&gt;&lt;record&gt;&lt;rec-number&gt;6707&lt;/rec-number&gt;&lt;foreign-keys&gt;&lt;key app="EN" db-id="dvp0twez5x0059eespxv5fxldvzaavzrrz2e" timestamp="1528928215"&gt;6707&lt;/key&gt;&lt;/foreign-keys&gt;&lt;ref-type name="Journal Article"&gt;17&lt;/ref-type&gt;&lt;contributors&gt;&lt;authors&gt;&lt;author&gt;Gol, K.&lt;/author&gt;&lt;author&gt;Saracoglu, F.&lt;/author&gt;&lt;author&gt;Ekici, A.&lt;/author&gt;&lt;author&gt;Sahin, I.&lt;/author&gt;&lt;/authors&gt;&lt;/contributors&gt;&lt;auth-address&gt;Department of Obstetrics and Gynecology, Numune Education and Research Hospital, Ankara, Turkey.&lt;/auth-address&gt;&lt;titles&gt;&lt;title&gt;Endometrial patterns and endocrinologic characteristics of asymptomatic menopausal women&lt;/title&gt;&lt;secondary-title&gt;Gynecol Endocrinol&lt;/secondary-title&gt;&lt;/titles&gt;&lt;periodical&gt;&lt;full-title&gt;Gynecol Endocrinol&lt;/full-title&gt;&lt;/periodical&gt;&lt;pages&gt;63-7&lt;/pages&gt;&lt;volume&gt;15&lt;/volume&gt;&lt;number&gt;1&lt;/number&gt;&lt;edition&gt;2001/04/11&lt;/edition&gt;&lt;keywords&gt;&lt;keyword&gt;Adenocarcinoma/etiology/pathology/*prevention &amp;amp; control&lt;/keyword&gt;&lt;keyword&gt;Endometrial Neoplasms/etiology/pathology/*prevention &amp;amp; control&lt;/keyword&gt;&lt;keyword&gt;Endometrium/*anatomy &amp;amp; histology/*pathology&lt;/keyword&gt;&lt;keyword&gt;Estradiol/blood&lt;/keyword&gt;&lt;keyword&gt;Female&lt;/keyword&gt;&lt;keyword&gt;Follicle Stimulating Hormone/blood&lt;/keyword&gt;&lt;keyword&gt;*Hormone Replacement Therapy&lt;/keyword&gt;&lt;keyword&gt;Hormones/*blood&lt;/keyword&gt;&lt;keyword&gt;Humans&lt;/keyword&gt;&lt;keyword&gt;Luteinizing Hormone/blood&lt;/keyword&gt;&lt;keyword&gt;Middle Aged&lt;/keyword&gt;&lt;keyword&gt;Postmenopause&lt;/keyword&gt;&lt;keyword&gt;Risk Factors&lt;/keyword&gt;&lt;/keywords&gt;&lt;dates&gt;&lt;year&gt;2001&lt;/year&gt;&lt;pub-dates&gt;&lt;date&gt;Feb&lt;/date&gt;&lt;/pub-dates&gt;&lt;/dates&gt;&lt;isbn&gt;0951-3590 (Print)&amp;#xD;0951-3590 (Linking)&lt;/isbn&gt;&lt;accession-num&gt;11293927&lt;/accession-num&gt;&lt;urls&gt;&lt;related-urls&gt;&lt;url&gt;https://www.ncbi.nlm.nih.gov/pubmed/11293927&lt;/url&gt;&lt;/related-urls&gt;&lt;/urls&gt;&lt;/record&gt;&lt;/Cite&gt;&lt;/EndNote&gt;</w:instrText>
      </w:r>
      <w:r>
        <w:rPr>
          <w:color w:val="000000" w:themeColor="text1"/>
        </w:rPr>
        <w:fldChar w:fldCharType="separate"/>
      </w:r>
      <w:r w:rsidR="006979FF">
        <w:rPr>
          <w:noProof/>
          <w:color w:val="000000" w:themeColor="text1"/>
        </w:rPr>
        <w:t>[54]</w:t>
      </w:r>
      <w:r>
        <w:rPr>
          <w:color w:val="000000" w:themeColor="text1"/>
        </w:rPr>
        <w:fldChar w:fldCharType="end"/>
      </w:r>
      <w:r>
        <w:rPr>
          <w:color w:val="000000" w:themeColor="text1"/>
        </w:rPr>
        <w:t xml:space="preserve">, </w:t>
      </w:r>
      <w:r w:rsidRPr="00010027">
        <w:t xml:space="preserve">Greece </w:t>
      </w:r>
      <w:r w:rsidRPr="00010027">
        <w:fldChar w:fldCharType="begin">
          <w:fldData xml:space="preserve">PEVuZE5vdGU+PENpdGU+PEF1dGhvcj5Hcmlnb3JpYWRpczwvQXV0aG9yPjxZZWFyPjIwMTU8L1ll
YXI+PFJlY051bT43NTQyPC9SZWNOdW0+PERpc3BsYXlUZXh0Pls1NV08L0Rpc3BsYXlUZXh0Pjxy
ZWNvcmQ+PHJlYy1udW1iZXI+NzU0MjwvcmVjLW51bWJlcj48Zm9yZWlnbi1rZXlzPjxrZXkgYXBw
PSJFTiIgZGItaWQ9ImR2cDB0d2V6NXgwMDU5ZWVzcHh2NWZ4bGR2emFhdnpycnoyZSIgdGltZXN0
YW1wPSIxNTMxODQwMjgyIj43NTQyPC9rZXk+PC9mb3JlaWduLWtleXM+PHJlZi10eXBlIG5hbWU9
IkpvdXJuYWwgQXJ0aWNsZSI+MTc8L3JlZi10eXBlPjxjb250cmlidXRvcnM+PGF1dGhvcnM+PGF1
dGhvcj5Hcmlnb3JpYWRpcywgVC48L2F1dGhvcj48YXV0aG9yPlZhbGxhLCBBLjwvYXV0aG9yPjxh
dXRob3I+WmFjaGFyYWtpcywgRC48L2F1dGhvcj48YXV0aG9yPlByb3RvcGFwYXMsIEEuPC9hdXRo
b3I+PGF1dGhvcj5BdGhhbmFzaW91LCBTLjwvYXV0aG9yPjwvYXV0aG9ycz48L2NvbnRyaWJ1dG9y
cz48YXV0aC1hZGRyZXNzPkZpcnN0IERlcGFydG1lbnQgb2YgT2JzdGV0cmljcyBhbmQgR3luZWNv
bG9neSwgTmF0aW9uYWwgYW5kIEthcG9kaXN0cmlhbiBVbml2ZXJzaXR5IG9mIEF0aGVucywgJnF1
b3Q7QWxleGFuZHJhJnF1b3Q7IEhvc3BpdGFsLCA4MCBWYXMuU29maWFzIEF2ZW51ZSwgMTE1Mjgs
IEF0aGVucywgR3JlZWNlLCB0Z3JlZ29zQHlhaG9vLmNvbS48L2F1dGgtYWRkcmVzcz48dGl0bGVz
Pjx0aXRsZT5WYWdpbmFsIGh5c3RlcmVjdG9teSBmb3IgdXRlcm92YWdpbmFsIHByb2xhcHNlOiB3
aGF0IGlzIHRoZSBpbmNpZGVuY2Ugb2YgY29uY3VycmVudCBneW5lY29sb2dpY2FsIG1hbGlnbmFu
Y3k/PC90aXRsZT48c2Vjb25kYXJ5LXRpdGxlPkludCBVcm9neW5lY29sIEo8L3NlY29uZGFyeS10
aXRsZT48YWx0LXRpdGxlPkludGVybmF0aW9uYWwgdXJvZ3luZWNvbG9neSBqb3VybmFsPC9hbHQt
dGl0bGU+PC90aXRsZXM+PHBlcmlvZGljYWw+PGZ1bGwtdGl0bGU+SW50IFVyb2d5bmVjb2wgSjwv
ZnVsbC10aXRsZT48L3BlcmlvZGljYWw+PHBhZ2VzPjQyMS01PC9wYWdlcz48dm9sdW1lPjI2PC92
b2x1bWU+PG51bWJlcj4zPC9udW1iZXI+PGVkaXRpb24+MjAxNC8xMC8wOTwvZWRpdGlvbj48a2V5
d29yZHM+PGtleXdvcmQ+QWR1bHQ8L2tleXdvcmQ+PGtleXdvcmQ+QWdlZDwva2V5d29yZD48a2V5
d29yZD5BZ2VkLCA4MCBhbmQgb3Zlcjwva2V5d29yZD48a2V5d29yZD5Bc3ltcHRvbWF0aWMgRGlz
ZWFzZXMvZXBpZGVtaW9sb2d5PC9rZXl3b3JkPjxrZXl3b3JkPkNlcnZpY2FsIEludHJhZXBpdGhl
bGlhbCBOZW9wbGFzaWEvY29tcGxpY2F0aW9ucy8qZXBpZGVtaW9sb2d5L3BhdGhvbG9neTwva2V5
d29yZD48a2V5d29yZD5FbmRvbWV0cmlhbCBIeXBlcnBsYXNpYS9jb21wbGljYXRpb25zLyplcGlk
ZW1pb2xvZ3kvcGF0aG9sb2d5PC9rZXl3b3JkPjxrZXl3b3JkPkZlbWFsZTwva2V5d29yZD48a2V5
d29yZD5IdW1hbnM8L2tleXdvcmQ+PGtleXdvcmQ+SHlzdGVyZWN0b215LCBWYWdpbmFsPC9rZXl3
b3JkPjxrZXl3b3JkPkluY2lkZW5jZTwva2V5d29yZD48a2V5d29yZD5NaWRkbGUgQWdlZDwva2V5
d29yZD48a2V5d29yZD5PdmFyaWFuIEN5c3RzL2NvbXBsaWNhdGlvbnMvKmVwaWRlbWlvbG9neS9w
YXRob2xvZ3k8L2tleXdvcmQ+PGtleXdvcmQ+T3ZhcmllY3RvbXk8L2tleXdvcmQ+PGtleXdvcmQ+
UmV0cm9zcGVjdGl2ZSBTdHVkaWVzPC9rZXl3b3JkPjxrZXl3b3JkPlNhbHBpbmdlY3RvbXk8L2tl
eXdvcmQ+PGtleXdvcmQ+VXRlcmluZSBDZXJ2aWNhbCBOZW9wbGFzbXMvY29tcGxpY2F0aW9ucy8q
ZXBpZGVtaW9sb2d5L3BhdGhvbG9neTwva2V5d29yZD48a2V5d29yZD5VdGVyaW5lIFByb2xhcHNl
Lypjb21wbGljYXRpb25zL3N1cmdlcnk8L2tleXdvcmQ+PC9rZXl3b3Jkcz48ZGF0ZXM+PHllYXI+
MjAxNTwveWVhcj48cHViLWRhdGVzPjxkYXRlPk1hcjwvZGF0ZT48L3B1Yi1kYXRlcz48L2RhdGVz
Pjxpc2JuPjA5MzctMzQ2MjwvaXNibj48YWNjZXNzaW9uLW51bT4yNTI5MzgxMjwvYWNjZXNzaW9u
LW51bT48dXJscz48L3VybHM+PGVsZWN0cm9uaWMtcmVzb3VyY2UtbnVtPjEwLjEwMDcvczAwMTky
LTAxNC0yNTE2LTU8L2VsZWN0cm9uaWMtcmVzb3VyY2UtbnVtPjxyZW1vdGUtZGF0YWJhc2UtcHJv
dmlkZXI+TkxNPC9yZW1vdGUtZGF0YWJhc2UtcHJvdmlkZXI+PGxhbmd1YWdlPmVuZzwvbGFuZ3Vh
Z2U+PC9yZWNvcmQ+PC9DaXRlPjwvRW5kTm90ZT5=
</w:fldData>
        </w:fldChar>
      </w:r>
      <w:r w:rsidR="006979FF">
        <w:instrText xml:space="preserve"> ADDIN EN.CITE </w:instrText>
      </w:r>
      <w:r w:rsidR="006979FF">
        <w:fldChar w:fldCharType="begin">
          <w:fldData xml:space="preserve">PEVuZE5vdGU+PENpdGU+PEF1dGhvcj5Hcmlnb3JpYWRpczwvQXV0aG9yPjxZZWFyPjIwMTU8L1ll
YXI+PFJlY051bT43NTQyPC9SZWNOdW0+PERpc3BsYXlUZXh0Pls1NV08L0Rpc3BsYXlUZXh0Pjxy
ZWNvcmQ+PHJlYy1udW1iZXI+NzU0MjwvcmVjLW51bWJlcj48Zm9yZWlnbi1rZXlzPjxrZXkgYXBw
PSJFTiIgZGItaWQ9ImR2cDB0d2V6NXgwMDU5ZWVzcHh2NWZ4bGR2emFhdnpycnoyZSIgdGltZXN0
YW1wPSIxNTMxODQwMjgyIj43NTQyPC9rZXk+PC9mb3JlaWduLWtleXM+PHJlZi10eXBlIG5hbWU9
IkpvdXJuYWwgQXJ0aWNsZSI+MTc8L3JlZi10eXBlPjxjb250cmlidXRvcnM+PGF1dGhvcnM+PGF1
dGhvcj5Hcmlnb3JpYWRpcywgVC48L2F1dGhvcj48YXV0aG9yPlZhbGxhLCBBLjwvYXV0aG9yPjxh
dXRob3I+WmFjaGFyYWtpcywgRC48L2F1dGhvcj48YXV0aG9yPlByb3RvcGFwYXMsIEEuPC9hdXRo
b3I+PGF1dGhvcj5BdGhhbmFzaW91LCBTLjwvYXV0aG9yPjwvYXV0aG9ycz48L2NvbnRyaWJ1dG9y
cz48YXV0aC1hZGRyZXNzPkZpcnN0IERlcGFydG1lbnQgb2YgT2JzdGV0cmljcyBhbmQgR3luZWNv
bG9neSwgTmF0aW9uYWwgYW5kIEthcG9kaXN0cmlhbiBVbml2ZXJzaXR5IG9mIEF0aGVucywgJnF1
b3Q7QWxleGFuZHJhJnF1b3Q7IEhvc3BpdGFsLCA4MCBWYXMuU29maWFzIEF2ZW51ZSwgMTE1Mjgs
IEF0aGVucywgR3JlZWNlLCB0Z3JlZ29zQHlhaG9vLmNvbS48L2F1dGgtYWRkcmVzcz48dGl0bGVz
Pjx0aXRsZT5WYWdpbmFsIGh5c3RlcmVjdG9teSBmb3IgdXRlcm92YWdpbmFsIHByb2xhcHNlOiB3
aGF0IGlzIHRoZSBpbmNpZGVuY2Ugb2YgY29uY3VycmVudCBneW5lY29sb2dpY2FsIG1hbGlnbmFu
Y3k/PC90aXRsZT48c2Vjb25kYXJ5LXRpdGxlPkludCBVcm9neW5lY29sIEo8L3NlY29uZGFyeS10
aXRsZT48YWx0LXRpdGxlPkludGVybmF0aW9uYWwgdXJvZ3luZWNvbG9neSBqb3VybmFsPC9hbHQt
dGl0bGU+PC90aXRsZXM+PHBlcmlvZGljYWw+PGZ1bGwtdGl0bGU+SW50IFVyb2d5bmVjb2wgSjwv
ZnVsbC10aXRsZT48L3BlcmlvZGljYWw+PHBhZ2VzPjQyMS01PC9wYWdlcz48dm9sdW1lPjI2PC92
b2x1bWU+PG51bWJlcj4zPC9udW1iZXI+PGVkaXRpb24+MjAxNC8xMC8wOTwvZWRpdGlvbj48a2V5
d29yZHM+PGtleXdvcmQ+QWR1bHQ8L2tleXdvcmQ+PGtleXdvcmQ+QWdlZDwva2V5d29yZD48a2V5
d29yZD5BZ2VkLCA4MCBhbmQgb3Zlcjwva2V5d29yZD48a2V5d29yZD5Bc3ltcHRvbWF0aWMgRGlz
ZWFzZXMvZXBpZGVtaW9sb2d5PC9rZXl3b3JkPjxrZXl3b3JkPkNlcnZpY2FsIEludHJhZXBpdGhl
bGlhbCBOZW9wbGFzaWEvY29tcGxpY2F0aW9ucy8qZXBpZGVtaW9sb2d5L3BhdGhvbG9neTwva2V5
d29yZD48a2V5d29yZD5FbmRvbWV0cmlhbCBIeXBlcnBsYXNpYS9jb21wbGljYXRpb25zLyplcGlk
ZW1pb2xvZ3kvcGF0aG9sb2d5PC9rZXl3b3JkPjxrZXl3b3JkPkZlbWFsZTwva2V5d29yZD48a2V5
d29yZD5IdW1hbnM8L2tleXdvcmQ+PGtleXdvcmQ+SHlzdGVyZWN0b215LCBWYWdpbmFsPC9rZXl3
b3JkPjxrZXl3b3JkPkluY2lkZW5jZTwva2V5d29yZD48a2V5d29yZD5NaWRkbGUgQWdlZDwva2V5
d29yZD48a2V5d29yZD5PdmFyaWFuIEN5c3RzL2NvbXBsaWNhdGlvbnMvKmVwaWRlbWlvbG9neS9w
YXRob2xvZ3k8L2tleXdvcmQ+PGtleXdvcmQ+T3ZhcmllY3RvbXk8L2tleXdvcmQ+PGtleXdvcmQ+
UmV0cm9zcGVjdGl2ZSBTdHVkaWVzPC9rZXl3b3JkPjxrZXl3b3JkPlNhbHBpbmdlY3RvbXk8L2tl
eXdvcmQ+PGtleXdvcmQ+VXRlcmluZSBDZXJ2aWNhbCBOZW9wbGFzbXMvY29tcGxpY2F0aW9ucy8q
ZXBpZGVtaW9sb2d5L3BhdGhvbG9neTwva2V5d29yZD48a2V5d29yZD5VdGVyaW5lIFByb2xhcHNl
Lypjb21wbGljYXRpb25zL3N1cmdlcnk8L2tleXdvcmQ+PC9rZXl3b3Jkcz48ZGF0ZXM+PHllYXI+
MjAxNTwveWVhcj48cHViLWRhdGVzPjxkYXRlPk1hcjwvZGF0ZT48L3B1Yi1kYXRlcz48L2RhdGVz
Pjxpc2JuPjA5MzctMzQ2MjwvaXNibj48YWNjZXNzaW9uLW51bT4yNTI5MzgxMjwvYWNjZXNzaW9u
LW51bT48dXJscz48L3VybHM+PGVsZWN0cm9uaWMtcmVzb3VyY2UtbnVtPjEwLjEwMDcvczAwMTky
LTAxNC0yNTE2LTU8L2VsZWN0cm9uaWMtcmVzb3VyY2UtbnVtPjxyZW1vdGUtZGF0YWJhc2UtcHJv
dmlkZXI+TkxNPC9yZW1vdGUtZGF0YWJhc2UtcHJvdmlkZXI+PGxhbmd1YWdlPmVuZzwvbGFuZ3Vh
Z2U+PC9yZWNvcmQ+PC9DaXRlPjwvRW5kTm90ZT5=
</w:fldData>
        </w:fldChar>
      </w:r>
      <w:r w:rsidR="006979FF">
        <w:instrText xml:space="preserve"> ADDIN EN.CITE.DATA </w:instrText>
      </w:r>
      <w:r w:rsidR="006979FF">
        <w:fldChar w:fldCharType="end"/>
      </w:r>
      <w:r w:rsidRPr="00010027">
        <w:fldChar w:fldCharType="separate"/>
      </w:r>
      <w:r w:rsidR="006979FF">
        <w:rPr>
          <w:noProof/>
        </w:rPr>
        <w:t>[55]</w:t>
      </w:r>
      <w:r w:rsidRPr="00010027">
        <w:fldChar w:fldCharType="end"/>
      </w:r>
      <w:r w:rsidRPr="00010027">
        <w:t xml:space="preserve">, and India </w:t>
      </w:r>
      <w:r w:rsidRPr="00010027">
        <w:fldChar w:fldCharType="begin"/>
      </w:r>
      <w:r w:rsidR="006979FF">
        <w:instrText xml:space="preserve"> ADDIN EN.CITE &lt;EndNote&gt;&lt;Cite&gt;&lt;Author&gt;Awale&lt;/Author&gt;&lt;Year&gt;2017&lt;/Year&gt;&lt;RecNum&gt;6919&lt;/RecNum&gt;&lt;DisplayText&gt;[56]&lt;/DisplayText&gt;&lt;record&gt;&lt;rec-number&gt;6919&lt;/rec-number&gt;&lt;foreign-keys&gt;&lt;key app="EN" db-id="dvp0twez5x0059eespxv5fxldvzaavzrrz2e" timestamp="1529770929"&gt;6919&lt;/key&gt;&lt;/foreign-keys&gt;&lt;ref-type name="Journal Article"&gt;17&lt;/ref-type&gt;&lt;contributors&gt;&lt;authors&gt;&lt;author&gt;Awale, R.&lt;/author&gt;&lt;author&gt;Isaacs, R.&lt;/author&gt;&lt;author&gt;Singh, S.&lt;/author&gt;&lt;author&gt;Mandrelle, K.&lt;/author&gt;&lt;/authors&gt;&lt;/contributors&gt;&lt;auth-address&gt;Department of Laboratory Medicine, AIIMS, New Delhi, India.&amp;#xD;Department of Pathology, Christian Medical College, Ludhiana, Punjab, India.&amp;#xD;Department of Preventive and Social Medicine, Christian Medical College, Ludhiana, Punjab, India.&amp;#xD;Department of Obstetrics and Gynaecology, Christian Medical College, Ludhiana, Punjab, India.&lt;/auth-address&gt;&lt;titles&gt;&lt;title&gt;Uterine Prolapse: Should Hysterectomy Specimens be Subjected for Histopathological Examination?&lt;/title&gt;&lt;secondary-title&gt;J Midlife Health&lt;/secondary-title&gt;&lt;/titles&gt;&lt;periodical&gt;&lt;full-title&gt;J Midlife Health&lt;/full-title&gt;&lt;/periodical&gt;&lt;pages&gt;179-182&lt;/pages&gt;&lt;volume&gt;8&lt;/volume&gt;&lt;number&gt;4&lt;/number&gt;&lt;edition&gt;2018/01/09&lt;/edition&gt;&lt;keywords&gt;&lt;keyword&gt;Histopathological examination&lt;/keyword&gt;&lt;keyword&gt;hysterectomy&lt;/keyword&gt;&lt;keyword&gt;unsuspected lesion&lt;/keyword&gt;&lt;keyword&gt;uterine prolapse&lt;/keyword&gt;&lt;/keywords&gt;&lt;dates&gt;&lt;year&gt;2017&lt;/year&gt;&lt;pub-dates&gt;&lt;date&gt;Oct-Dec&lt;/date&gt;&lt;/pub-dates&gt;&lt;/dates&gt;&lt;isbn&gt;0976-7800 (Print)&lt;/isbn&gt;&lt;accession-num&gt;29307980&lt;/accession-num&gt;&lt;urls&gt;&lt;related-urls&gt;&lt;url&gt;https://www.ncbi.nlm.nih.gov/pubmed/29307980&lt;/url&gt;&lt;url&gt;http://www.jmidlifehealth.org/article.asp?issn=0976-7800;year=2017;volume=8;issue=4;spage=179;epage=182;aulast=Awale&lt;/url&gt;&lt;/related-urls&gt;&lt;/urls&gt;&lt;custom2&gt;PMC5753499&lt;/custom2&gt;&lt;electronic-resource-num&gt;10.4103/jmh.JMH_80_17&lt;/electronic-resource-num&gt;&lt;/record&gt;&lt;/Cite&gt;&lt;/EndNote&gt;</w:instrText>
      </w:r>
      <w:r w:rsidRPr="00010027">
        <w:fldChar w:fldCharType="separate"/>
      </w:r>
      <w:r w:rsidR="006979FF">
        <w:rPr>
          <w:noProof/>
        </w:rPr>
        <w:t>[56]</w:t>
      </w:r>
      <w:r w:rsidRPr="00010027">
        <w:fldChar w:fldCharType="end"/>
      </w:r>
      <w:r w:rsidRPr="00010027">
        <w:t xml:space="preserve">. Although the included subjects from the literature search did not have irregular vaginal bleeding and history of endometrial malignancy or pathology, they were at least 10-year older than our participants on average and many of them were </w:t>
      </w:r>
      <w:proofErr w:type="spellStart"/>
      <w:r w:rsidRPr="00010027">
        <w:t>perimenopausal</w:t>
      </w:r>
      <w:proofErr w:type="spellEnd"/>
      <w:r w:rsidRPr="00010027">
        <w:t xml:space="preserve"> or postmenopausal at the time of recruitment. </w:t>
      </w:r>
      <w:r>
        <w:t>In contrast</w:t>
      </w:r>
      <w:r w:rsidRPr="00010027">
        <w:t xml:space="preserve"> to the women with severe obesity in our sample, participants included from the 5 articles were in normal weight or overweight. </w:t>
      </w:r>
      <w:bookmarkStart w:id="76" w:name="OLE_LINK85"/>
      <w:bookmarkStart w:id="77" w:name="OLE_LINK89"/>
      <w:r w:rsidRPr="00010027">
        <w:t>The</w:t>
      </w:r>
      <w:r w:rsidRPr="005221BF">
        <w:rPr>
          <w:color w:val="000000" w:themeColor="text1"/>
        </w:rPr>
        <w:t xml:space="preserve"> </w:t>
      </w:r>
      <w:r>
        <w:rPr>
          <w:color w:val="000000" w:themeColor="text1"/>
        </w:rPr>
        <w:t>prevalence</w:t>
      </w:r>
      <w:r w:rsidRPr="005221BF">
        <w:rPr>
          <w:color w:val="000000" w:themeColor="text1"/>
        </w:rPr>
        <w:t xml:space="preserve"> of</w:t>
      </w:r>
      <w:bookmarkEnd w:id="76"/>
      <w:bookmarkEnd w:id="77"/>
      <w:r w:rsidRPr="005221BF">
        <w:rPr>
          <w:color w:val="000000" w:themeColor="text1"/>
        </w:rPr>
        <w:t xml:space="preserve"> anomalies (endometrial cancer, hyperplasia, endometrial polyp, and metaplasia)</w:t>
      </w:r>
      <w:r>
        <w:rPr>
          <w:color w:val="000000" w:themeColor="text1"/>
        </w:rPr>
        <w:t xml:space="preserve"> </w:t>
      </w:r>
      <w:r w:rsidRPr="005221BF">
        <w:rPr>
          <w:color w:val="000000" w:themeColor="text1"/>
        </w:rPr>
        <w:t xml:space="preserve">in the </w:t>
      </w:r>
      <w:r>
        <w:rPr>
          <w:color w:val="000000" w:themeColor="text1"/>
        </w:rPr>
        <w:t>5</w:t>
      </w:r>
      <w:r w:rsidRPr="005221BF">
        <w:rPr>
          <w:color w:val="000000" w:themeColor="text1"/>
        </w:rPr>
        <w:t xml:space="preserve"> articles ranged from </w:t>
      </w:r>
      <w:r>
        <w:rPr>
          <w:color w:val="000000" w:themeColor="text1"/>
        </w:rPr>
        <w:t>2.4</w:t>
      </w:r>
      <w:r w:rsidRPr="005221BF">
        <w:rPr>
          <w:color w:val="000000" w:themeColor="text1"/>
        </w:rPr>
        <w:t>% to 7.</w:t>
      </w:r>
      <w:r>
        <w:rPr>
          <w:color w:val="000000" w:themeColor="text1"/>
        </w:rPr>
        <w:t>3</w:t>
      </w:r>
      <w:r w:rsidRPr="005221BF">
        <w:rPr>
          <w:color w:val="000000" w:themeColor="text1"/>
        </w:rPr>
        <w:t>%</w:t>
      </w:r>
      <w:r>
        <w:rPr>
          <w:color w:val="000000" w:themeColor="text1"/>
        </w:rPr>
        <w:t xml:space="preserve"> </w:t>
      </w:r>
      <w:r w:rsidRPr="005221BF">
        <w:rPr>
          <w:color w:val="000000" w:themeColor="text1"/>
        </w:rPr>
        <w:fldChar w:fldCharType="begin">
          <w:fldData xml:space="preserve">PEVuZE5vdGU+PENpdGU+PEF1dGhvcj5BcmNoZXI8L0F1dGhvcj48WWVhcj4xOTkxPC9ZZWFyPjxS
ZWNOdW0+Njc3MjwvUmVjTnVtPjxEaXNwbGF5VGV4dD5bNTItNTZdPC9EaXNwbGF5VGV4dD48cmVj
b3JkPjxyZWMtbnVtYmVyPjY3NzI8L3JlYy1udW1iZXI+PGZvcmVpZ24ta2V5cz48a2V5IGFwcD0i
RU4iIGRiLWlkPSJkdnAwdHdlejV4MDA1OWVlc3B4djVmeGxkdnphYXZ6cnJ6MmUiIHRpbWVzdGFt
cD0iMTUyOTE2Nzk3MyI+Njc3Mjwva2V5PjwvZm9yZWlnbi1rZXlzPjxyZWYtdHlwZSBuYW1lPSJK
b3VybmFsIEFydGljbGUiPjE3PC9yZWYtdHlwZT48Y29udHJpYnV0b3JzPjxhdXRob3JzPjxhdXRo
b3I+QXJjaGVyLCBELiBGLjwvYXV0aG9yPjxhdXRob3I+TWNJbnR5cmUtU2VsdG1hbiwgSy48L2F1
dGhvcj48YXV0aG9yPldpbGJvcm4sIFcuIFcuLCBKci48L2F1dGhvcj48YXV0aG9yPkRvd2xpbmcs
IEUuIEEuPC9hdXRob3I+PGF1dGhvcj5Db25lLCBGLjwvYXV0aG9yPjxhdXRob3I+Q3JlYXN5LCBH
LiBXLjwvYXV0aG9yPjxhdXRob3I+S2Fmcmlzc2VuLCBNLiBFLjwvYXV0aG9yPjwvYXV0aG9ycz48
L2NvbnRyaWJ1dG9ycz48YXV0aC1hZGRyZXNzPkRlcGFydG1lbnQgb2YgT2JzdGV0cmljcyBhbmQg
R3luZWNvbG9neSwgVW5pdmVyc2l0eSBvZiBQaXR0c2J1cmdoLCBNYWdlZSBXb21lbiZhcG9zO3Mg
SG9zcGl0YWwsIFBlbm5zeWx2YW5pYS48L2F1dGgtYWRkcmVzcz48dGl0bGVzPjx0aXRsZT5FbmRv
bWV0cmlhbCBtb3JwaG9sb2d5IGluIGFzeW1wdG9tYXRpYyBwb3N0bWVub3BhdXNhbCB3b21lbjwv
dGl0bGU+PHNlY29uZGFyeS10aXRsZT5BbSBKIE9ic3RldCBHeW5lY29sPC9zZWNvbmRhcnktdGl0
bGU+PC90aXRsZXM+PHBlcmlvZGljYWw+PGZ1bGwtdGl0bGU+QW0gSiBPYnN0ZXQgR3luZWNvbDwv
ZnVsbC10aXRsZT48L3BlcmlvZGljYWw+PHBhZ2VzPjMxNy0yMDsgZGlzY3Vzc2lvbiAzMjAtMjwv
cGFnZXM+PHZvbHVtZT4xNjU8L3ZvbHVtZT48bnVtYmVyPjI8L251bWJlcj48ZWRpdGlvbj4xOTkx
LzA4LzExPC9lZGl0aW9uPjxrZXl3b3Jkcz48a2V5d29yZD5BZHVsdDwva2V5d29yZD48a2V5d29y
ZD5BZ2VkPC9rZXl3b3JkPjxrZXl3b3JkPkJpb3BzeTwva2V5d29yZD48a2V5d29yZD5FbmRvbWV0
cmlhbCBIeXBlcnBsYXNpYS9kaWFnbm9zaXM8L2tleXdvcmQ+PGtleXdvcmQ+RW5kb21ldHJpdW0v
ZGlhZ25vc3RpYyBpbWFnaW5nLypwYXRob2xvZ3k8L2tleXdvcmQ+PGtleXdvcmQ+RmVtYWxlPC9r
ZXl3b3JkPjxrZXl3b3JkPkh1bWFuczwva2V5d29yZD48a2V5d29yZD5NZW5vcGF1c2U8L2tleXdv
cmQ+PGtleXdvcmQ+TWlkZGxlIEFnZWQ8L2tleXdvcmQ+PGtleXdvcmQ+UHJvc3BlY3RpdmUgU3R1
ZGllczwva2V5d29yZD48a2V5d29yZD5VbHRyYXNvbm9ncmFwaHk8L2tleXdvcmQ+PGtleXdvcmQ+
VXRlcmluZSBEaXNlYXNlcy8qZGlhZ25vc2lzPC9rZXl3b3JkPjxrZXl3b3JkPlV0ZXJpbmUgTmVv
cGxhc21zL2RpYWdub3Npczwva2V5d29yZD48L2tleXdvcmRzPjxkYXRlcz48eWVhcj4xOTkxPC95
ZWFyPjxwdWItZGF0ZXM+PGRhdGU+QXVnPC9kYXRlPjwvcHViLWRhdGVzPjwvZGF0ZXM+PGlzYm4+
MDAwMi05Mzc4IChQcmludCkmI3hEOzAwMDItOTM3OCAoTGlua2luZyk8L2lzYm4+PGFjY2Vzc2lv
bi1udW0+MTg3MjMzMjwvYWNjZXNzaW9uLW51bT48dXJscz48cmVsYXRlZC11cmxzPjx1cmw+aHR0
cHM6Ly93d3cubmNiaS5ubG0ubmloLmdvdi9wdWJtZWQvMTg3MjMzMjwvdXJsPjx1cmw+aHR0cHM6
Ly93d3cuYWpvZy5vcmcvYXJ0aWNsZS8wMDAyLTkzNzgoOTEpOTAwODQtNS9wZGY8L3VybD48L3Jl
bGF0ZWQtdXJscz48L3VybHM+PC9yZWNvcmQ+PC9DaXRlPjxDaXRlPjxBdXRob3I+S29yaG9uZW48
L0F1dGhvcj48WWVhcj4xOTk3PC9ZZWFyPjxSZWNOdW0+NjcwMzwvUmVjTnVtPjxyZWNvcmQ+PHJl
Yy1udW1iZXI+NjcwMzwvcmVjLW51bWJlcj48Zm9yZWlnbi1rZXlzPjxrZXkgYXBwPSJFTiIgZGIt
aWQ9ImR2cDB0d2V6NXgwMDU5ZWVzcHh2NWZ4bGR2emFhdnpycnoyZSIgdGltZXN0YW1wPSIxNTI4
NjUxNjY0Ij42NzAzPC9rZXk+PC9mb3JlaWduLWtleXM+PHJlZi10eXBlIG5hbWU9IkpvdXJuYWwg
QXJ0aWNsZSI+MTc8L3JlZi10eXBlPjxjb250cmlidXRvcnM+PGF1dGhvcnM+PGF1dGhvcj5Lb3Jo
b25lbiwgTS4gTy48L2F1dGhvcj48YXV0aG9yPlN5bW9ucywgSi4gUC48L2F1dGhvcj48YXV0aG9y
Pkh5ZGUsIEIuIE0uPC9hdXRob3I+PGF1dGhvcj5Sb3dhbiwgSi4gUC48L2F1dGhvcj48YXV0aG9y
PldpbGJvcm4sIFcuIEguPC9hdXRob3I+PC9hdXRob3JzPjwvY29udHJpYnV0b3JzPjxhdXRoLWFk
ZHJlc3M+RGVwYXJ0bWVudCBvZiBPYnN0ZXRyaWNzIGFuZCBHeW5lY29sb2d5LCBVbml2ZXJzaXR5
IG9mIFNvdXRoIEFsYWJhbWEsIE1vYmlsZSwgVVNBLjwvYXV0aC1hZGRyZXNzPjx0aXRsZXM+PHRp
dGxlPkhpc3RvbG9naWMgY2xhc3NpZmljYXRpb24gYW5kIHBhdGhvbG9naWMgZmluZGluZ3MgZm9y
IGVuZG9tZXRyaWFsIGJpb3BzeSBzcGVjaW1lbnMgb2J0YWluZWQgZnJvbSAyOTY0IHBlcmltZW5v
cGF1c2FsIGFuZCBwb3N0bWVub3BhdXNhbCB3b21lbiB1bmRlcmdvaW5nIHNjcmVlbmluZyBmb3Ig
Y29udGludW91cyBob3Jtb25lcyBhcyByZXBsYWNlbWVudCB0aGVyYXB5IChDSEFSVCAyIFN0dWR5
KTwvdGl0bGU+PHNlY29uZGFyeS10aXRsZT5BbSBKIE9ic3RldCBHeW5lY29sPC9zZWNvbmRhcnkt
dGl0bGU+PGFsdC10aXRsZT5BbWVyaWNhbiBqb3VybmFsIG9mIG9ic3RldHJpY3MgYW5kIGd5bmVj
b2xvZ3k8L2FsdC10aXRsZT48L3RpdGxlcz48cGVyaW9kaWNhbD48ZnVsbC10aXRsZT5BbSBKIE9i
c3RldCBHeW5lY29sPC9mdWxsLXRpdGxlPjwvcGVyaW9kaWNhbD48cGFnZXM+Mzc3LTgwPC9wYWdl
cz48dm9sdW1lPjE3Njwvdm9sdW1lPjxudW1iZXI+MjwvbnVtYmVyPjxlZGl0aW9uPjE5OTcvMDIv
MDE8L2VkaXRpb24+PGtleXdvcmRzPjxrZXl3b3JkPkFkdWx0PC9rZXl3b3JkPjxrZXl3b3JkPkFn
ZWQ8L2tleXdvcmQ+PGtleXdvcmQ+QmlvcHN5PC9rZXl3b3JkPjxrZXl3b3JkPkRvdWJsZS1CbGlu
ZCBNZXRob2Q8L2tleXdvcmQ+PGtleXdvcmQ+RW5kb21ldHJpYWwgTmVvcGxhc21zLypwYXRob2xv
Z3k8L2tleXdvcmQ+PGtleXdvcmQ+RW5kb21ldHJpdW0vKnBhdGhvbG9neTwva2V5d29yZD48a2V5
d29yZD4qRXN0cm9nZW4gUmVwbGFjZW1lbnQgVGhlcmFweTwva2V5d29yZD48a2V5d29yZD5GZW1h
bGU8L2tleXdvcmQ+PGtleXdvcmQ+SHVtYW5zPC9rZXl3b3JkPjxrZXl3b3JkPk1hc3MgU2NyZWVu
aW5nPC9rZXl3b3JkPjxrZXl3b3JkPk1lbm9wYXVzZTwva2V5d29yZD48a2V5d29yZD5NaWRkbGUg
QWdlZDwva2V5d29yZD48a2V5d29yZD5Qb3N0bWVub3BhdXNlPC9rZXl3b3JkPjwva2V5d29yZHM+
PGRhdGVzPjx5ZWFyPjE5OTc8L3llYXI+PHB1Yi1kYXRlcz48ZGF0ZT5GZWI8L2RhdGU+PC9wdWIt
ZGF0ZXM+PC9kYXRlcz48aXNibj4wMDAyLTkzNzggKFByaW50KSYjeEQ7MDAwMi05Mzc4PC9pc2Ju
PjxhY2Nlc3Npb24tbnVtPjkwNjUxODU8L2FjY2Vzc2lvbi1udW0+PHVybHM+PHJlbGF0ZWQtdXJs
cz48dXJsPmh0dHBzOi8vd3d3LmFqb2cub3JnL2FydGljbGUvUzAwMDItOTM3OCg5Nyk3MDUwMi03
L2Z1bGx0ZXh0PC91cmw+PC9yZWxhdGVkLXVybHM+PC91cmxzPjxyZW1vdGUtZGF0YWJhc2UtcHJv
dmlkZXI+TkxNPC9yZW1vdGUtZGF0YWJhc2UtcHJvdmlkZXI+PGxhbmd1YWdlPmVuZzwvbGFuZ3Vh
Z2U+PC9yZWNvcmQ+PC9DaXRlPjxDaXRlPjxBdXRob3I+R29sPC9BdXRob3I+PFllYXI+MjAwMTwv
WWVhcj48UmVjTnVtPjY3MDc8L1JlY051bT48cmVjb3JkPjxyZWMtbnVtYmVyPjY3MDc8L3JlYy1u
dW1iZXI+PGZvcmVpZ24ta2V5cz48a2V5IGFwcD0iRU4iIGRiLWlkPSJkdnAwdHdlejV4MDA1OWVl
c3B4djVmeGxkdnphYXZ6cnJ6MmUiIHRpbWVzdGFtcD0iMTUyODkyODIxNSI+NjcwNzwva2V5Pjwv
Zm9yZWlnbi1rZXlzPjxyZWYtdHlwZSBuYW1lPSJKb3VybmFsIEFydGljbGUiPjE3PC9yZWYtdHlw
ZT48Y29udHJpYnV0b3JzPjxhdXRob3JzPjxhdXRob3I+R29sLCBLLjwvYXV0aG9yPjxhdXRob3I+
U2FyYWNvZ2x1LCBGLjwvYXV0aG9yPjxhdXRob3I+RWtpY2ksIEEuPC9hdXRob3I+PGF1dGhvcj5T
YWhpbiwgSS48L2F1dGhvcj48L2F1dGhvcnM+PC9jb250cmlidXRvcnM+PGF1dGgtYWRkcmVzcz5E
ZXBhcnRtZW50IG9mIE9ic3RldHJpY3MgYW5kIEd5bmVjb2xvZ3ksIE51bXVuZSBFZHVjYXRpb24g
YW5kIFJlc2VhcmNoIEhvc3BpdGFsLCBBbmthcmEsIFR1cmtleS48L2F1dGgtYWRkcmVzcz48dGl0
bGVzPjx0aXRsZT5FbmRvbWV0cmlhbCBwYXR0ZXJucyBhbmQgZW5kb2NyaW5vbG9naWMgY2hhcmFj
dGVyaXN0aWNzIG9mIGFzeW1wdG9tYXRpYyBtZW5vcGF1c2FsIHdvbWVuPC90aXRsZT48c2Vjb25k
YXJ5LXRpdGxlPkd5bmVjb2wgRW5kb2NyaW5vbDwvc2Vjb25kYXJ5LXRpdGxlPjwvdGl0bGVzPjxw
ZXJpb2RpY2FsPjxmdWxsLXRpdGxlPkd5bmVjb2wgRW5kb2NyaW5vbDwvZnVsbC10aXRsZT48L3Bl
cmlvZGljYWw+PHBhZ2VzPjYzLTc8L3BhZ2VzPjx2b2x1bWU+MTU8L3ZvbHVtZT48bnVtYmVyPjE8
L251bWJlcj48ZWRpdGlvbj4yMDAxLzA0LzExPC9lZGl0aW9uPjxrZXl3b3Jkcz48a2V5d29yZD5B
ZGVub2NhcmNpbm9tYS9ldGlvbG9neS9wYXRob2xvZ3kvKnByZXZlbnRpb24gJmFtcDsgY29udHJv
bDwva2V5d29yZD48a2V5d29yZD5FbmRvbWV0cmlhbCBOZW9wbGFzbXMvZXRpb2xvZ3kvcGF0aG9s
b2d5LypwcmV2ZW50aW9uICZhbXA7IGNvbnRyb2w8L2tleXdvcmQ+PGtleXdvcmQ+RW5kb21ldHJp
dW0vKmFuYXRvbXkgJmFtcDsgaGlzdG9sb2d5LypwYXRob2xvZ3k8L2tleXdvcmQ+PGtleXdvcmQ+
RXN0cmFkaW9sL2Jsb29kPC9rZXl3b3JkPjxrZXl3b3JkPkZlbWFsZTwva2V5d29yZD48a2V5d29y
ZD5Gb2xsaWNsZSBTdGltdWxhdGluZyBIb3Jtb25lL2Jsb29kPC9rZXl3b3JkPjxrZXl3b3JkPipI
b3Jtb25lIFJlcGxhY2VtZW50IFRoZXJhcHk8L2tleXdvcmQ+PGtleXdvcmQ+SG9ybW9uZXMvKmJs
b29kPC9rZXl3b3JkPjxrZXl3b3JkPkh1bWFuczwva2V5d29yZD48a2V5d29yZD5MdXRlaW5pemlu
ZyBIb3Jtb25lL2Jsb29kPC9rZXl3b3JkPjxrZXl3b3JkPk1pZGRsZSBBZ2VkPC9rZXl3b3JkPjxr
ZXl3b3JkPlBvc3RtZW5vcGF1c2U8L2tleXdvcmQ+PGtleXdvcmQ+UmlzayBGYWN0b3JzPC9rZXl3
b3JkPjwva2V5d29yZHM+PGRhdGVzPjx5ZWFyPjIwMDE8L3llYXI+PHB1Yi1kYXRlcz48ZGF0ZT5G
ZWI8L2RhdGU+PC9wdWItZGF0ZXM+PC9kYXRlcz48aXNibj4wOTUxLTM1OTAgKFByaW50KSYjeEQ7
MDk1MS0zNTkwIChMaW5raW5nKTwvaXNibj48YWNjZXNzaW9uLW51bT4xMTI5MzkyNzwvYWNjZXNz
aW9uLW51bT48dXJscz48cmVsYXRlZC11cmxzPjx1cmw+aHR0cHM6Ly93d3cubmNiaS5ubG0ubmlo
Lmdvdi9wdWJtZWQvMTEyOTM5Mjc8L3VybD48L3JlbGF0ZWQtdXJscz48L3VybHM+PC9yZWNvcmQ+
PC9DaXRlPjxDaXRlPjxBdXRob3I+R3JpZ29yaWFkaXM8L0F1dGhvcj48WWVhcj4yMDE1PC9ZZWFy
PjxSZWNOdW0+NzU0MjwvUmVjTnVtPjxyZWNvcmQ+PHJlYy1udW1iZXI+NzU0MjwvcmVjLW51bWJl
cj48Zm9yZWlnbi1rZXlzPjxrZXkgYXBwPSJFTiIgZGItaWQ9ImR2cDB0d2V6NXgwMDU5ZWVzcHh2
NWZ4bGR2emFhdnpycnoyZSIgdGltZXN0YW1wPSIxNTMxODQwMjgyIj43NTQyPC9rZXk+PC9mb3Jl
aWduLWtleXM+PHJlZi10eXBlIG5hbWU9IkpvdXJuYWwgQXJ0aWNsZSI+MTc8L3JlZi10eXBlPjxj
b250cmlidXRvcnM+PGF1dGhvcnM+PGF1dGhvcj5Hcmlnb3JpYWRpcywgVC48L2F1dGhvcj48YXV0
aG9yPlZhbGxhLCBBLjwvYXV0aG9yPjxhdXRob3I+WmFjaGFyYWtpcywgRC48L2F1dGhvcj48YXV0
aG9yPlByb3RvcGFwYXMsIEEuPC9hdXRob3I+PGF1dGhvcj5BdGhhbmFzaW91LCBTLjwvYXV0aG9y
PjwvYXV0aG9ycz48L2NvbnRyaWJ1dG9ycz48YXV0aC1hZGRyZXNzPkZpcnN0IERlcGFydG1lbnQg
b2YgT2JzdGV0cmljcyBhbmQgR3luZWNvbG9neSwgTmF0aW9uYWwgYW5kIEthcG9kaXN0cmlhbiBV
bml2ZXJzaXR5IG9mIEF0aGVucywgJnF1b3Q7QWxleGFuZHJhJnF1b3Q7IEhvc3BpdGFsLCA4MCBW
YXMuU29maWFzIEF2ZW51ZSwgMTE1MjgsIEF0aGVucywgR3JlZWNlLCB0Z3JlZ29zQHlhaG9vLmNv
bS48L2F1dGgtYWRkcmVzcz48dGl0bGVzPjx0aXRsZT5WYWdpbmFsIGh5c3RlcmVjdG9teSBmb3Ig
dXRlcm92YWdpbmFsIHByb2xhcHNlOiB3aGF0IGlzIHRoZSBpbmNpZGVuY2Ugb2YgY29uY3VycmVu
dCBneW5lY29sb2dpY2FsIG1hbGlnbmFuY3k/PC90aXRsZT48c2Vjb25kYXJ5LXRpdGxlPkludCBV
cm9neW5lY29sIEo8L3NlY29uZGFyeS10aXRsZT48YWx0LXRpdGxlPkludGVybmF0aW9uYWwgdXJv
Z3luZWNvbG9neSBqb3VybmFsPC9hbHQtdGl0bGU+PC90aXRsZXM+PHBlcmlvZGljYWw+PGZ1bGwt
dGl0bGU+SW50IFVyb2d5bmVjb2wgSjwvZnVsbC10aXRsZT48L3BlcmlvZGljYWw+PHBhZ2VzPjQy
MS01PC9wYWdlcz48dm9sdW1lPjI2PC92b2x1bWU+PG51bWJlcj4zPC9udW1iZXI+PGVkaXRpb24+
MjAxNC8xMC8wOTwvZWRpdGlvbj48a2V5d29yZHM+PGtleXdvcmQ+QWR1bHQ8L2tleXdvcmQ+PGtl
eXdvcmQ+QWdlZDwva2V5d29yZD48a2V5d29yZD5BZ2VkLCA4MCBhbmQgb3Zlcjwva2V5d29yZD48
a2V5d29yZD5Bc3ltcHRvbWF0aWMgRGlzZWFzZXMvZXBpZGVtaW9sb2d5PC9rZXl3b3JkPjxrZXl3
b3JkPkNlcnZpY2FsIEludHJhZXBpdGhlbGlhbCBOZW9wbGFzaWEvY29tcGxpY2F0aW9ucy8qZXBp
ZGVtaW9sb2d5L3BhdGhvbG9neTwva2V5d29yZD48a2V5d29yZD5FbmRvbWV0cmlhbCBIeXBlcnBs
YXNpYS9jb21wbGljYXRpb25zLyplcGlkZW1pb2xvZ3kvcGF0aG9sb2d5PC9rZXl3b3JkPjxrZXl3
b3JkPkZlbWFsZTwva2V5d29yZD48a2V5d29yZD5IdW1hbnM8L2tleXdvcmQ+PGtleXdvcmQ+SHlz
dGVyZWN0b215LCBWYWdpbmFsPC9rZXl3b3JkPjxrZXl3b3JkPkluY2lkZW5jZTwva2V5d29yZD48
a2V5d29yZD5NaWRkbGUgQWdlZDwva2V5d29yZD48a2V5d29yZD5PdmFyaWFuIEN5c3RzL2NvbXBs
aWNhdGlvbnMvKmVwaWRlbWlvbG9neS9wYXRob2xvZ3k8L2tleXdvcmQ+PGtleXdvcmQ+T3Zhcmll
Y3RvbXk8L2tleXdvcmQ+PGtleXdvcmQ+UmV0cm9zcGVjdGl2ZSBTdHVkaWVzPC9rZXl3b3JkPjxr
ZXl3b3JkPlNhbHBpbmdlY3RvbXk8L2tleXdvcmQ+PGtleXdvcmQ+VXRlcmluZSBDZXJ2aWNhbCBO
ZW9wbGFzbXMvY29tcGxpY2F0aW9ucy8qZXBpZGVtaW9sb2d5L3BhdGhvbG9neTwva2V5d29yZD48
a2V5d29yZD5VdGVyaW5lIFByb2xhcHNlLypjb21wbGljYXRpb25zL3N1cmdlcnk8L2tleXdvcmQ+
PC9rZXl3b3Jkcz48ZGF0ZXM+PHllYXI+MjAxNTwveWVhcj48cHViLWRhdGVzPjxkYXRlPk1hcjwv
ZGF0ZT48L3B1Yi1kYXRlcz48L2RhdGVzPjxpc2JuPjA5MzctMzQ2MjwvaXNibj48YWNjZXNzaW9u
LW51bT4yNTI5MzgxMjwvYWNjZXNzaW9uLW51bT48dXJscz48L3VybHM+PGVsZWN0cm9uaWMtcmVz
b3VyY2UtbnVtPjEwLjEwMDcvczAwMTkyLTAxNC0yNTE2LTU8L2VsZWN0cm9uaWMtcmVzb3VyY2Ut
bnVtPjxyZW1vdGUtZGF0YWJhc2UtcHJvdmlkZXI+TkxNPC9yZW1vdGUtZGF0YWJhc2UtcHJvdmlk
ZXI+PGxhbmd1YWdlPmVuZzwvbGFuZ3VhZ2U+PC9yZWNvcmQ+PC9DaXRlPjxDaXRlPjxBdXRob3I+
QXdhbGU8L0F1dGhvcj48WWVhcj4yMDE3PC9ZZWFyPjxSZWNOdW0+NjkxOTwvUmVjTnVtPjxyZWNv
cmQ+PHJlYy1udW1iZXI+NjkxOTwvcmVjLW51bWJlcj48Zm9yZWlnbi1rZXlzPjxrZXkgYXBwPSJF
TiIgZGItaWQ9ImR2cDB0d2V6NXgwMDU5ZWVzcHh2NWZ4bGR2emFhdnpycnoyZSIgdGltZXN0YW1w
PSIxNTI5NzcwOTI5Ij42OTE5PC9rZXk+PC9mb3JlaWduLWtleXM+PHJlZi10eXBlIG5hbWU9Ikpv
dXJuYWwgQXJ0aWNsZSI+MTc8L3JlZi10eXBlPjxjb250cmlidXRvcnM+PGF1dGhvcnM+PGF1dGhv
cj5Bd2FsZSwgUi48L2F1dGhvcj48YXV0aG9yPklzYWFjcywgUi48L2F1dGhvcj48YXV0aG9yPlNp
bmdoLCBTLjwvYXV0aG9yPjxhdXRob3I+TWFuZHJlbGxlLCBLLjwvYXV0aG9yPjwvYXV0aG9ycz48
L2NvbnRyaWJ1dG9ycz48YXV0aC1hZGRyZXNzPkRlcGFydG1lbnQgb2YgTGFib3JhdG9yeSBNZWRp
Y2luZSwgQUlJTVMsIE5ldyBEZWxoaSwgSW5kaWEuJiN4RDtEZXBhcnRtZW50IG9mIFBhdGhvbG9n
eSwgQ2hyaXN0aWFuIE1lZGljYWwgQ29sbGVnZSwgTHVkaGlhbmEsIFB1bmphYiwgSW5kaWEuJiN4
RDtEZXBhcnRtZW50IG9mIFByZXZlbnRpdmUgYW5kIFNvY2lhbCBNZWRpY2luZSwgQ2hyaXN0aWFu
IE1lZGljYWwgQ29sbGVnZSwgTHVkaGlhbmEsIFB1bmphYiwgSW5kaWEuJiN4RDtEZXBhcnRtZW50
IG9mIE9ic3RldHJpY3MgYW5kIEd5bmFlY29sb2d5LCBDaHJpc3RpYW4gTWVkaWNhbCBDb2xsZWdl
LCBMdWRoaWFuYSwgUHVuamFiLCBJbmRpYS48L2F1dGgtYWRkcmVzcz48dGl0bGVzPjx0aXRsZT5V
dGVyaW5lIFByb2xhcHNlOiBTaG91bGQgSHlzdGVyZWN0b215IFNwZWNpbWVucyBiZSBTdWJqZWN0
ZWQgZm9yIEhpc3RvcGF0aG9sb2dpY2FsIEV4YW1pbmF0aW9uPzwvdGl0bGU+PHNlY29uZGFyeS10
aXRsZT5KIE1pZGxpZmUgSGVhbHRoPC9zZWNvbmRhcnktdGl0bGU+PC90aXRsZXM+PHBlcmlvZGlj
YWw+PGZ1bGwtdGl0bGU+SiBNaWRsaWZlIEhlYWx0aDwvZnVsbC10aXRsZT48L3BlcmlvZGljYWw+
PHBhZ2VzPjE3OS0xODI8L3BhZ2VzPjx2b2x1bWU+ODwvdm9sdW1lPjxudW1iZXI+NDwvbnVtYmVy
PjxlZGl0aW9uPjIwMTgvMDEvMDk8L2VkaXRpb24+PGtleXdvcmRzPjxrZXl3b3JkPkhpc3RvcGF0
aG9sb2dpY2FsIGV4YW1pbmF0aW9uPC9rZXl3b3JkPjxrZXl3b3JkPmh5c3RlcmVjdG9teTwva2V5
d29yZD48a2V5d29yZD51bnN1c3BlY3RlZCBsZXNpb248L2tleXdvcmQ+PGtleXdvcmQ+dXRlcmlu
ZSBwcm9sYXBzZTwva2V5d29yZD48L2tleXdvcmRzPjxkYXRlcz48eWVhcj4yMDE3PC95ZWFyPjxw
dWItZGF0ZXM+PGRhdGU+T2N0LURlYzwvZGF0ZT48L3B1Yi1kYXRlcz48L2RhdGVzPjxpc2JuPjA5
NzYtNzgwMCAoUHJpbnQpPC9pc2JuPjxhY2Nlc3Npb24tbnVtPjI5MzA3OTgwPC9hY2Nlc3Npb24t
bnVtPjx1cmxzPjxyZWxhdGVkLXVybHM+PHVybD5odHRwczovL3d3dy5uY2JpLm5sbS5uaWguZ292
L3B1Ym1lZC8yOTMwNzk4MDwvdXJsPjx1cmw+aHR0cDovL3d3dy5qbWlkbGlmZWhlYWx0aC5vcmcv
YXJ0aWNsZS5hc3A/aXNzbj0wOTc2LTc4MDA7eWVhcj0yMDE3O3ZvbHVtZT04O2lzc3VlPTQ7c3Bh
Z2U9MTc5O2VwYWdlPTE4MjthdWxhc3Q9QXdhbGU8L3VybD48L3JlbGF0ZWQtdXJscz48L3VybHM+
PGN1c3RvbTI+UE1DNTc1MzQ5OTwvY3VzdG9tMj48ZWxlY3Ryb25pYy1yZXNvdXJjZS1udW0+MTAu
NDEwMy9qbWguSk1IXzgwXzE3PC9lbGVjdHJvbmljLXJlc291cmNlLW51bT48L3JlY29yZD48L0Np
dGU+PC9FbmROb3RlPn==
</w:fldData>
        </w:fldChar>
      </w:r>
      <w:r w:rsidR="006979FF">
        <w:rPr>
          <w:color w:val="000000" w:themeColor="text1"/>
        </w:rPr>
        <w:instrText xml:space="preserve"> ADDIN EN.CITE </w:instrText>
      </w:r>
      <w:r w:rsidR="006979FF">
        <w:rPr>
          <w:color w:val="000000" w:themeColor="text1"/>
        </w:rPr>
        <w:fldChar w:fldCharType="begin">
          <w:fldData xml:space="preserve">PEVuZE5vdGU+PENpdGU+PEF1dGhvcj5BcmNoZXI8L0F1dGhvcj48WWVhcj4xOTkxPC9ZZWFyPjxS
ZWNOdW0+Njc3MjwvUmVjTnVtPjxEaXNwbGF5VGV4dD5bNTItNTZdPC9EaXNwbGF5VGV4dD48cmVj
b3JkPjxyZWMtbnVtYmVyPjY3NzI8L3JlYy1udW1iZXI+PGZvcmVpZ24ta2V5cz48a2V5IGFwcD0i
RU4iIGRiLWlkPSJkdnAwdHdlejV4MDA1OWVlc3B4djVmeGxkdnphYXZ6cnJ6MmUiIHRpbWVzdGFt
cD0iMTUyOTE2Nzk3MyI+Njc3Mjwva2V5PjwvZm9yZWlnbi1rZXlzPjxyZWYtdHlwZSBuYW1lPSJK
b3VybmFsIEFydGljbGUiPjE3PC9yZWYtdHlwZT48Y29udHJpYnV0b3JzPjxhdXRob3JzPjxhdXRo
b3I+QXJjaGVyLCBELiBGLjwvYXV0aG9yPjxhdXRob3I+TWNJbnR5cmUtU2VsdG1hbiwgSy48L2F1
dGhvcj48YXV0aG9yPldpbGJvcm4sIFcuIFcuLCBKci48L2F1dGhvcj48YXV0aG9yPkRvd2xpbmcs
IEUuIEEuPC9hdXRob3I+PGF1dGhvcj5Db25lLCBGLjwvYXV0aG9yPjxhdXRob3I+Q3JlYXN5LCBH
LiBXLjwvYXV0aG9yPjxhdXRob3I+S2Fmcmlzc2VuLCBNLiBFLjwvYXV0aG9yPjwvYXV0aG9ycz48
L2NvbnRyaWJ1dG9ycz48YXV0aC1hZGRyZXNzPkRlcGFydG1lbnQgb2YgT2JzdGV0cmljcyBhbmQg
R3luZWNvbG9neSwgVW5pdmVyc2l0eSBvZiBQaXR0c2J1cmdoLCBNYWdlZSBXb21lbiZhcG9zO3Mg
SG9zcGl0YWwsIFBlbm5zeWx2YW5pYS48L2F1dGgtYWRkcmVzcz48dGl0bGVzPjx0aXRsZT5FbmRv
bWV0cmlhbCBtb3JwaG9sb2d5IGluIGFzeW1wdG9tYXRpYyBwb3N0bWVub3BhdXNhbCB3b21lbjwv
dGl0bGU+PHNlY29uZGFyeS10aXRsZT5BbSBKIE9ic3RldCBHeW5lY29sPC9zZWNvbmRhcnktdGl0
bGU+PC90aXRsZXM+PHBlcmlvZGljYWw+PGZ1bGwtdGl0bGU+QW0gSiBPYnN0ZXQgR3luZWNvbDwv
ZnVsbC10aXRsZT48L3BlcmlvZGljYWw+PHBhZ2VzPjMxNy0yMDsgZGlzY3Vzc2lvbiAzMjAtMjwv
cGFnZXM+PHZvbHVtZT4xNjU8L3ZvbHVtZT48bnVtYmVyPjI8L251bWJlcj48ZWRpdGlvbj4xOTkx
LzA4LzExPC9lZGl0aW9uPjxrZXl3b3Jkcz48a2V5d29yZD5BZHVsdDwva2V5d29yZD48a2V5d29y
ZD5BZ2VkPC9rZXl3b3JkPjxrZXl3b3JkPkJpb3BzeTwva2V5d29yZD48a2V5d29yZD5FbmRvbWV0
cmlhbCBIeXBlcnBsYXNpYS9kaWFnbm9zaXM8L2tleXdvcmQ+PGtleXdvcmQ+RW5kb21ldHJpdW0v
ZGlhZ25vc3RpYyBpbWFnaW5nLypwYXRob2xvZ3k8L2tleXdvcmQ+PGtleXdvcmQ+RmVtYWxlPC9r
ZXl3b3JkPjxrZXl3b3JkPkh1bWFuczwva2V5d29yZD48a2V5d29yZD5NZW5vcGF1c2U8L2tleXdv
cmQ+PGtleXdvcmQ+TWlkZGxlIEFnZWQ8L2tleXdvcmQ+PGtleXdvcmQ+UHJvc3BlY3RpdmUgU3R1
ZGllczwva2V5d29yZD48a2V5d29yZD5VbHRyYXNvbm9ncmFwaHk8L2tleXdvcmQ+PGtleXdvcmQ+
VXRlcmluZSBEaXNlYXNlcy8qZGlhZ25vc2lzPC9rZXl3b3JkPjxrZXl3b3JkPlV0ZXJpbmUgTmVv
cGxhc21zL2RpYWdub3Npczwva2V5d29yZD48L2tleXdvcmRzPjxkYXRlcz48eWVhcj4xOTkxPC95
ZWFyPjxwdWItZGF0ZXM+PGRhdGU+QXVnPC9kYXRlPjwvcHViLWRhdGVzPjwvZGF0ZXM+PGlzYm4+
MDAwMi05Mzc4IChQcmludCkmI3hEOzAwMDItOTM3OCAoTGlua2luZyk8L2lzYm4+PGFjY2Vzc2lv
bi1udW0+MTg3MjMzMjwvYWNjZXNzaW9uLW51bT48dXJscz48cmVsYXRlZC11cmxzPjx1cmw+aHR0
cHM6Ly93d3cubmNiaS5ubG0ubmloLmdvdi9wdWJtZWQvMTg3MjMzMjwvdXJsPjx1cmw+aHR0cHM6
Ly93d3cuYWpvZy5vcmcvYXJ0aWNsZS8wMDAyLTkzNzgoOTEpOTAwODQtNS9wZGY8L3VybD48L3Jl
bGF0ZWQtdXJscz48L3VybHM+PC9yZWNvcmQ+PC9DaXRlPjxDaXRlPjxBdXRob3I+S29yaG9uZW48
L0F1dGhvcj48WWVhcj4xOTk3PC9ZZWFyPjxSZWNOdW0+NjcwMzwvUmVjTnVtPjxyZWNvcmQ+PHJl
Yy1udW1iZXI+NjcwMzwvcmVjLW51bWJlcj48Zm9yZWlnbi1rZXlzPjxrZXkgYXBwPSJFTiIgZGIt
aWQ9ImR2cDB0d2V6NXgwMDU5ZWVzcHh2NWZ4bGR2emFhdnpycnoyZSIgdGltZXN0YW1wPSIxNTI4
NjUxNjY0Ij42NzAzPC9rZXk+PC9mb3JlaWduLWtleXM+PHJlZi10eXBlIG5hbWU9IkpvdXJuYWwg
QXJ0aWNsZSI+MTc8L3JlZi10eXBlPjxjb250cmlidXRvcnM+PGF1dGhvcnM+PGF1dGhvcj5Lb3Jo
b25lbiwgTS4gTy48L2F1dGhvcj48YXV0aG9yPlN5bW9ucywgSi4gUC48L2F1dGhvcj48YXV0aG9y
Pkh5ZGUsIEIuIE0uPC9hdXRob3I+PGF1dGhvcj5Sb3dhbiwgSi4gUC48L2F1dGhvcj48YXV0aG9y
PldpbGJvcm4sIFcuIEguPC9hdXRob3I+PC9hdXRob3JzPjwvY29udHJpYnV0b3JzPjxhdXRoLWFk
ZHJlc3M+RGVwYXJ0bWVudCBvZiBPYnN0ZXRyaWNzIGFuZCBHeW5lY29sb2d5LCBVbml2ZXJzaXR5
IG9mIFNvdXRoIEFsYWJhbWEsIE1vYmlsZSwgVVNBLjwvYXV0aC1hZGRyZXNzPjx0aXRsZXM+PHRp
dGxlPkhpc3RvbG9naWMgY2xhc3NpZmljYXRpb24gYW5kIHBhdGhvbG9naWMgZmluZGluZ3MgZm9y
IGVuZG9tZXRyaWFsIGJpb3BzeSBzcGVjaW1lbnMgb2J0YWluZWQgZnJvbSAyOTY0IHBlcmltZW5v
cGF1c2FsIGFuZCBwb3N0bWVub3BhdXNhbCB3b21lbiB1bmRlcmdvaW5nIHNjcmVlbmluZyBmb3Ig
Y29udGludW91cyBob3Jtb25lcyBhcyByZXBsYWNlbWVudCB0aGVyYXB5IChDSEFSVCAyIFN0dWR5
KTwvdGl0bGU+PHNlY29uZGFyeS10aXRsZT5BbSBKIE9ic3RldCBHeW5lY29sPC9zZWNvbmRhcnkt
dGl0bGU+PGFsdC10aXRsZT5BbWVyaWNhbiBqb3VybmFsIG9mIG9ic3RldHJpY3MgYW5kIGd5bmVj
b2xvZ3k8L2FsdC10aXRsZT48L3RpdGxlcz48cGVyaW9kaWNhbD48ZnVsbC10aXRsZT5BbSBKIE9i
c3RldCBHeW5lY29sPC9mdWxsLXRpdGxlPjwvcGVyaW9kaWNhbD48cGFnZXM+Mzc3LTgwPC9wYWdl
cz48dm9sdW1lPjE3Njwvdm9sdW1lPjxudW1iZXI+MjwvbnVtYmVyPjxlZGl0aW9uPjE5OTcvMDIv
MDE8L2VkaXRpb24+PGtleXdvcmRzPjxrZXl3b3JkPkFkdWx0PC9rZXl3b3JkPjxrZXl3b3JkPkFn
ZWQ8L2tleXdvcmQ+PGtleXdvcmQ+QmlvcHN5PC9rZXl3b3JkPjxrZXl3b3JkPkRvdWJsZS1CbGlu
ZCBNZXRob2Q8L2tleXdvcmQ+PGtleXdvcmQ+RW5kb21ldHJpYWwgTmVvcGxhc21zLypwYXRob2xv
Z3k8L2tleXdvcmQ+PGtleXdvcmQ+RW5kb21ldHJpdW0vKnBhdGhvbG9neTwva2V5d29yZD48a2V5
d29yZD4qRXN0cm9nZW4gUmVwbGFjZW1lbnQgVGhlcmFweTwva2V5d29yZD48a2V5d29yZD5GZW1h
bGU8L2tleXdvcmQ+PGtleXdvcmQ+SHVtYW5zPC9rZXl3b3JkPjxrZXl3b3JkPk1hc3MgU2NyZWVu
aW5nPC9rZXl3b3JkPjxrZXl3b3JkPk1lbm9wYXVzZTwva2V5d29yZD48a2V5d29yZD5NaWRkbGUg
QWdlZDwva2V5d29yZD48a2V5d29yZD5Qb3N0bWVub3BhdXNlPC9rZXl3b3JkPjwva2V5d29yZHM+
PGRhdGVzPjx5ZWFyPjE5OTc8L3llYXI+PHB1Yi1kYXRlcz48ZGF0ZT5GZWI8L2RhdGU+PC9wdWIt
ZGF0ZXM+PC9kYXRlcz48aXNibj4wMDAyLTkzNzggKFByaW50KSYjeEQ7MDAwMi05Mzc4PC9pc2Ju
PjxhY2Nlc3Npb24tbnVtPjkwNjUxODU8L2FjY2Vzc2lvbi1udW0+PHVybHM+PHJlbGF0ZWQtdXJs
cz48dXJsPmh0dHBzOi8vd3d3LmFqb2cub3JnL2FydGljbGUvUzAwMDItOTM3OCg5Nyk3MDUwMi03
L2Z1bGx0ZXh0PC91cmw+PC9yZWxhdGVkLXVybHM+PC91cmxzPjxyZW1vdGUtZGF0YWJhc2UtcHJv
dmlkZXI+TkxNPC9yZW1vdGUtZGF0YWJhc2UtcHJvdmlkZXI+PGxhbmd1YWdlPmVuZzwvbGFuZ3Vh
Z2U+PC9yZWNvcmQ+PC9DaXRlPjxDaXRlPjxBdXRob3I+R29sPC9BdXRob3I+PFllYXI+MjAwMTwv
WWVhcj48UmVjTnVtPjY3MDc8L1JlY051bT48cmVjb3JkPjxyZWMtbnVtYmVyPjY3MDc8L3JlYy1u
dW1iZXI+PGZvcmVpZ24ta2V5cz48a2V5IGFwcD0iRU4iIGRiLWlkPSJkdnAwdHdlejV4MDA1OWVl
c3B4djVmeGxkdnphYXZ6cnJ6MmUiIHRpbWVzdGFtcD0iMTUyODkyODIxNSI+NjcwNzwva2V5Pjwv
Zm9yZWlnbi1rZXlzPjxyZWYtdHlwZSBuYW1lPSJKb3VybmFsIEFydGljbGUiPjE3PC9yZWYtdHlw
ZT48Y29udHJpYnV0b3JzPjxhdXRob3JzPjxhdXRob3I+R29sLCBLLjwvYXV0aG9yPjxhdXRob3I+
U2FyYWNvZ2x1LCBGLjwvYXV0aG9yPjxhdXRob3I+RWtpY2ksIEEuPC9hdXRob3I+PGF1dGhvcj5T
YWhpbiwgSS48L2F1dGhvcj48L2F1dGhvcnM+PC9jb250cmlidXRvcnM+PGF1dGgtYWRkcmVzcz5E
ZXBhcnRtZW50IG9mIE9ic3RldHJpY3MgYW5kIEd5bmVjb2xvZ3ksIE51bXVuZSBFZHVjYXRpb24g
YW5kIFJlc2VhcmNoIEhvc3BpdGFsLCBBbmthcmEsIFR1cmtleS48L2F1dGgtYWRkcmVzcz48dGl0
bGVzPjx0aXRsZT5FbmRvbWV0cmlhbCBwYXR0ZXJucyBhbmQgZW5kb2NyaW5vbG9naWMgY2hhcmFj
dGVyaXN0aWNzIG9mIGFzeW1wdG9tYXRpYyBtZW5vcGF1c2FsIHdvbWVuPC90aXRsZT48c2Vjb25k
YXJ5LXRpdGxlPkd5bmVjb2wgRW5kb2NyaW5vbDwvc2Vjb25kYXJ5LXRpdGxlPjwvdGl0bGVzPjxw
ZXJpb2RpY2FsPjxmdWxsLXRpdGxlPkd5bmVjb2wgRW5kb2NyaW5vbDwvZnVsbC10aXRsZT48L3Bl
cmlvZGljYWw+PHBhZ2VzPjYzLTc8L3BhZ2VzPjx2b2x1bWU+MTU8L3ZvbHVtZT48bnVtYmVyPjE8
L251bWJlcj48ZWRpdGlvbj4yMDAxLzA0LzExPC9lZGl0aW9uPjxrZXl3b3Jkcz48a2V5d29yZD5B
ZGVub2NhcmNpbm9tYS9ldGlvbG9neS9wYXRob2xvZ3kvKnByZXZlbnRpb24gJmFtcDsgY29udHJv
bDwva2V5d29yZD48a2V5d29yZD5FbmRvbWV0cmlhbCBOZW9wbGFzbXMvZXRpb2xvZ3kvcGF0aG9s
b2d5LypwcmV2ZW50aW9uICZhbXA7IGNvbnRyb2w8L2tleXdvcmQ+PGtleXdvcmQ+RW5kb21ldHJp
dW0vKmFuYXRvbXkgJmFtcDsgaGlzdG9sb2d5LypwYXRob2xvZ3k8L2tleXdvcmQ+PGtleXdvcmQ+
RXN0cmFkaW9sL2Jsb29kPC9rZXl3b3JkPjxrZXl3b3JkPkZlbWFsZTwva2V5d29yZD48a2V5d29y
ZD5Gb2xsaWNsZSBTdGltdWxhdGluZyBIb3Jtb25lL2Jsb29kPC9rZXl3b3JkPjxrZXl3b3JkPipI
b3Jtb25lIFJlcGxhY2VtZW50IFRoZXJhcHk8L2tleXdvcmQ+PGtleXdvcmQ+SG9ybW9uZXMvKmJs
b29kPC9rZXl3b3JkPjxrZXl3b3JkPkh1bWFuczwva2V5d29yZD48a2V5d29yZD5MdXRlaW5pemlu
ZyBIb3Jtb25lL2Jsb29kPC9rZXl3b3JkPjxrZXl3b3JkPk1pZGRsZSBBZ2VkPC9rZXl3b3JkPjxr
ZXl3b3JkPlBvc3RtZW5vcGF1c2U8L2tleXdvcmQ+PGtleXdvcmQ+UmlzayBGYWN0b3JzPC9rZXl3
b3JkPjwva2V5d29yZHM+PGRhdGVzPjx5ZWFyPjIwMDE8L3llYXI+PHB1Yi1kYXRlcz48ZGF0ZT5G
ZWI8L2RhdGU+PC9wdWItZGF0ZXM+PC9kYXRlcz48aXNibj4wOTUxLTM1OTAgKFByaW50KSYjeEQ7
MDk1MS0zNTkwIChMaW5raW5nKTwvaXNibj48YWNjZXNzaW9uLW51bT4xMTI5MzkyNzwvYWNjZXNz
aW9uLW51bT48dXJscz48cmVsYXRlZC11cmxzPjx1cmw+aHR0cHM6Ly93d3cubmNiaS5ubG0ubmlo
Lmdvdi9wdWJtZWQvMTEyOTM5Mjc8L3VybD48L3JlbGF0ZWQtdXJscz48L3VybHM+PC9yZWNvcmQ+
PC9DaXRlPjxDaXRlPjxBdXRob3I+R3JpZ29yaWFkaXM8L0F1dGhvcj48WWVhcj4yMDE1PC9ZZWFy
PjxSZWNOdW0+NzU0MjwvUmVjTnVtPjxyZWNvcmQ+PHJlYy1udW1iZXI+NzU0MjwvcmVjLW51bWJl
cj48Zm9yZWlnbi1rZXlzPjxrZXkgYXBwPSJFTiIgZGItaWQ9ImR2cDB0d2V6NXgwMDU5ZWVzcHh2
NWZ4bGR2emFhdnpycnoyZSIgdGltZXN0YW1wPSIxNTMxODQwMjgyIj43NTQyPC9rZXk+PC9mb3Jl
aWduLWtleXM+PHJlZi10eXBlIG5hbWU9IkpvdXJuYWwgQXJ0aWNsZSI+MTc8L3JlZi10eXBlPjxj
b250cmlidXRvcnM+PGF1dGhvcnM+PGF1dGhvcj5Hcmlnb3JpYWRpcywgVC48L2F1dGhvcj48YXV0
aG9yPlZhbGxhLCBBLjwvYXV0aG9yPjxhdXRob3I+WmFjaGFyYWtpcywgRC48L2F1dGhvcj48YXV0
aG9yPlByb3RvcGFwYXMsIEEuPC9hdXRob3I+PGF1dGhvcj5BdGhhbmFzaW91LCBTLjwvYXV0aG9y
PjwvYXV0aG9ycz48L2NvbnRyaWJ1dG9ycz48YXV0aC1hZGRyZXNzPkZpcnN0IERlcGFydG1lbnQg
b2YgT2JzdGV0cmljcyBhbmQgR3luZWNvbG9neSwgTmF0aW9uYWwgYW5kIEthcG9kaXN0cmlhbiBV
bml2ZXJzaXR5IG9mIEF0aGVucywgJnF1b3Q7QWxleGFuZHJhJnF1b3Q7IEhvc3BpdGFsLCA4MCBW
YXMuU29maWFzIEF2ZW51ZSwgMTE1MjgsIEF0aGVucywgR3JlZWNlLCB0Z3JlZ29zQHlhaG9vLmNv
bS48L2F1dGgtYWRkcmVzcz48dGl0bGVzPjx0aXRsZT5WYWdpbmFsIGh5c3RlcmVjdG9teSBmb3Ig
dXRlcm92YWdpbmFsIHByb2xhcHNlOiB3aGF0IGlzIHRoZSBpbmNpZGVuY2Ugb2YgY29uY3VycmVu
dCBneW5lY29sb2dpY2FsIG1hbGlnbmFuY3k/PC90aXRsZT48c2Vjb25kYXJ5LXRpdGxlPkludCBV
cm9neW5lY29sIEo8L3NlY29uZGFyeS10aXRsZT48YWx0LXRpdGxlPkludGVybmF0aW9uYWwgdXJv
Z3luZWNvbG9neSBqb3VybmFsPC9hbHQtdGl0bGU+PC90aXRsZXM+PHBlcmlvZGljYWw+PGZ1bGwt
dGl0bGU+SW50IFVyb2d5bmVjb2wgSjwvZnVsbC10aXRsZT48L3BlcmlvZGljYWw+PHBhZ2VzPjQy
MS01PC9wYWdlcz48dm9sdW1lPjI2PC92b2x1bWU+PG51bWJlcj4zPC9udW1iZXI+PGVkaXRpb24+
MjAxNC8xMC8wOTwvZWRpdGlvbj48a2V5d29yZHM+PGtleXdvcmQ+QWR1bHQ8L2tleXdvcmQ+PGtl
eXdvcmQ+QWdlZDwva2V5d29yZD48a2V5d29yZD5BZ2VkLCA4MCBhbmQgb3Zlcjwva2V5d29yZD48
a2V5d29yZD5Bc3ltcHRvbWF0aWMgRGlzZWFzZXMvZXBpZGVtaW9sb2d5PC9rZXl3b3JkPjxrZXl3
b3JkPkNlcnZpY2FsIEludHJhZXBpdGhlbGlhbCBOZW9wbGFzaWEvY29tcGxpY2F0aW9ucy8qZXBp
ZGVtaW9sb2d5L3BhdGhvbG9neTwva2V5d29yZD48a2V5d29yZD5FbmRvbWV0cmlhbCBIeXBlcnBs
YXNpYS9jb21wbGljYXRpb25zLyplcGlkZW1pb2xvZ3kvcGF0aG9sb2d5PC9rZXl3b3JkPjxrZXl3
b3JkPkZlbWFsZTwva2V5d29yZD48a2V5d29yZD5IdW1hbnM8L2tleXdvcmQ+PGtleXdvcmQ+SHlz
dGVyZWN0b215LCBWYWdpbmFsPC9rZXl3b3JkPjxrZXl3b3JkPkluY2lkZW5jZTwva2V5d29yZD48
a2V5d29yZD5NaWRkbGUgQWdlZDwva2V5d29yZD48a2V5d29yZD5PdmFyaWFuIEN5c3RzL2NvbXBs
aWNhdGlvbnMvKmVwaWRlbWlvbG9neS9wYXRob2xvZ3k8L2tleXdvcmQ+PGtleXdvcmQ+T3Zhcmll
Y3RvbXk8L2tleXdvcmQ+PGtleXdvcmQ+UmV0cm9zcGVjdGl2ZSBTdHVkaWVzPC9rZXl3b3JkPjxr
ZXl3b3JkPlNhbHBpbmdlY3RvbXk8L2tleXdvcmQ+PGtleXdvcmQ+VXRlcmluZSBDZXJ2aWNhbCBO
ZW9wbGFzbXMvY29tcGxpY2F0aW9ucy8qZXBpZGVtaW9sb2d5L3BhdGhvbG9neTwva2V5d29yZD48
a2V5d29yZD5VdGVyaW5lIFByb2xhcHNlLypjb21wbGljYXRpb25zL3N1cmdlcnk8L2tleXdvcmQ+
PC9rZXl3b3Jkcz48ZGF0ZXM+PHllYXI+MjAxNTwveWVhcj48cHViLWRhdGVzPjxkYXRlPk1hcjwv
ZGF0ZT48L3B1Yi1kYXRlcz48L2RhdGVzPjxpc2JuPjA5MzctMzQ2MjwvaXNibj48YWNjZXNzaW9u
LW51bT4yNTI5MzgxMjwvYWNjZXNzaW9uLW51bT48dXJscz48L3VybHM+PGVsZWN0cm9uaWMtcmVz
b3VyY2UtbnVtPjEwLjEwMDcvczAwMTkyLTAxNC0yNTE2LTU8L2VsZWN0cm9uaWMtcmVzb3VyY2Ut
bnVtPjxyZW1vdGUtZGF0YWJhc2UtcHJvdmlkZXI+TkxNPC9yZW1vdGUtZGF0YWJhc2UtcHJvdmlk
ZXI+PGxhbmd1YWdlPmVuZzwvbGFuZ3VhZ2U+PC9yZWNvcmQ+PC9DaXRlPjxDaXRlPjxBdXRob3I+
QXdhbGU8L0F1dGhvcj48WWVhcj4yMDE3PC9ZZWFyPjxSZWNOdW0+NjkxOTwvUmVjTnVtPjxyZWNv
cmQ+PHJlYy1udW1iZXI+NjkxOTwvcmVjLW51bWJlcj48Zm9yZWlnbi1rZXlzPjxrZXkgYXBwPSJF
TiIgZGItaWQ9ImR2cDB0d2V6NXgwMDU5ZWVzcHh2NWZ4bGR2emFhdnpycnoyZSIgdGltZXN0YW1w
PSIxNTI5NzcwOTI5Ij42OTE5PC9rZXk+PC9mb3JlaWduLWtleXM+PHJlZi10eXBlIG5hbWU9Ikpv
dXJuYWwgQXJ0aWNsZSI+MTc8L3JlZi10eXBlPjxjb250cmlidXRvcnM+PGF1dGhvcnM+PGF1dGhv
cj5Bd2FsZSwgUi48L2F1dGhvcj48YXV0aG9yPklzYWFjcywgUi48L2F1dGhvcj48YXV0aG9yPlNp
bmdoLCBTLjwvYXV0aG9yPjxhdXRob3I+TWFuZHJlbGxlLCBLLjwvYXV0aG9yPjwvYXV0aG9ycz48
L2NvbnRyaWJ1dG9ycz48YXV0aC1hZGRyZXNzPkRlcGFydG1lbnQgb2YgTGFib3JhdG9yeSBNZWRp
Y2luZSwgQUlJTVMsIE5ldyBEZWxoaSwgSW5kaWEuJiN4RDtEZXBhcnRtZW50IG9mIFBhdGhvbG9n
eSwgQ2hyaXN0aWFuIE1lZGljYWwgQ29sbGVnZSwgTHVkaGlhbmEsIFB1bmphYiwgSW5kaWEuJiN4
RDtEZXBhcnRtZW50IG9mIFByZXZlbnRpdmUgYW5kIFNvY2lhbCBNZWRpY2luZSwgQ2hyaXN0aWFu
IE1lZGljYWwgQ29sbGVnZSwgTHVkaGlhbmEsIFB1bmphYiwgSW5kaWEuJiN4RDtEZXBhcnRtZW50
IG9mIE9ic3RldHJpY3MgYW5kIEd5bmFlY29sb2d5LCBDaHJpc3RpYW4gTWVkaWNhbCBDb2xsZWdl
LCBMdWRoaWFuYSwgUHVuamFiLCBJbmRpYS48L2F1dGgtYWRkcmVzcz48dGl0bGVzPjx0aXRsZT5V
dGVyaW5lIFByb2xhcHNlOiBTaG91bGQgSHlzdGVyZWN0b215IFNwZWNpbWVucyBiZSBTdWJqZWN0
ZWQgZm9yIEhpc3RvcGF0aG9sb2dpY2FsIEV4YW1pbmF0aW9uPzwvdGl0bGU+PHNlY29uZGFyeS10
aXRsZT5KIE1pZGxpZmUgSGVhbHRoPC9zZWNvbmRhcnktdGl0bGU+PC90aXRsZXM+PHBlcmlvZGlj
YWw+PGZ1bGwtdGl0bGU+SiBNaWRsaWZlIEhlYWx0aDwvZnVsbC10aXRsZT48L3BlcmlvZGljYWw+
PHBhZ2VzPjE3OS0xODI8L3BhZ2VzPjx2b2x1bWU+ODwvdm9sdW1lPjxudW1iZXI+NDwvbnVtYmVy
PjxlZGl0aW9uPjIwMTgvMDEvMDk8L2VkaXRpb24+PGtleXdvcmRzPjxrZXl3b3JkPkhpc3RvcGF0
aG9sb2dpY2FsIGV4YW1pbmF0aW9uPC9rZXl3b3JkPjxrZXl3b3JkPmh5c3RlcmVjdG9teTwva2V5
d29yZD48a2V5d29yZD51bnN1c3BlY3RlZCBsZXNpb248L2tleXdvcmQ+PGtleXdvcmQ+dXRlcmlu
ZSBwcm9sYXBzZTwva2V5d29yZD48L2tleXdvcmRzPjxkYXRlcz48eWVhcj4yMDE3PC95ZWFyPjxw
dWItZGF0ZXM+PGRhdGU+T2N0LURlYzwvZGF0ZT48L3B1Yi1kYXRlcz48L2RhdGVzPjxpc2JuPjA5
NzYtNzgwMCAoUHJpbnQpPC9pc2JuPjxhY2Nlc3Npb24tbnVtPjI5MzA3OTgwPC9hY2Nlc3Npb24t
bnVtPjx1cmxzPjxyZWxhdGVkLXVybHM+PHVybD5odHRwczovL3d3dy5uY2JpLm5sbS5uaWguZ292
L3B1Ym1lZC8yOTMwNzk4MDwvdXJsPjx1cmw+aHR0cDovL3d3dy5qbWlkbGlmZWhlYWx0aC5vcmcv
YXJ0aWNsZS5hc3A/aXNzbj0wOTc2LTc4MDA7eWVhcj0yMDE3O3ZvbHVtZT04O2lzc3VlPTQ7c3Bh
Z2U9MTc5O2VwYWdlPTE4MjthdWxhc3Q9QXdhbGU8L3VybD48L3JlbGF0ZWQtdXJscz48L3VybHM+
PGN1c3RvbTI+UE1DNTc1MzQ5OTwvY3VzdG9tMj48ZWxlY3Ryb25pYy1yZXNvdXJjZS1udW0+MTAu
NDEwMy9qbWguSk1IXzgwXzE3PC9lbGVjdHJvbmljLXJlc291cmNlLW51bT48L3JlY29yZD48L0Np
dGU+PC9FbmROb3RlPn==
</w:fldData>
        </w:fldChar>
      </w:r>
      <w:r w:rsidR="006979FF">
        <w:rPr>
          <w:color w:val="000000" w:themeColor="text1"/>
        </w:rPr>
        <w:instrText xml:space="preserve"> ADDIN EN.CITE.DATA </w:instrText>
      </w:r>
      <w:r w:rsidR="006979FF">
        <w:rPr>
          <w:color w:val="000000" w:themeColor="text1"/>
        </w:rPr>
      </w:r>
      <w:r w:rsidR="006979FF">
        <w:rPr>
          <w:color w:val="000000" w:themeColor="text1"/>
        </w:rPr>
        <w:fldChar w:fldCharType="end"/>
      </w:r>
      <w:r w:rsidRPr="005221BF">
        <w:rPr>
          <w:color w:val="000000" w:themeColor="text1"/>
        </w:rPr>
      </w:r>
      <w:r w:rsidRPr="005221BF">
        <w:rPr>
          <w:color w:val="000000" w:themeColor="text1"/>
        </w:rPr>
        <w:fldChar w:fldCharType="separate"/>
      </w:r>
      <w:r w:rsidR="006979FF">
        <w:rPr>
          <w:noProof/>
          <w:color w:val="000000" w:themeColor="text1"/>
        </w:rPr>
        <w:t>[52-56]</w:t>
      </w:r>
      <w:r w:rsidRPr="005221BF">
        <w:rPr>
          <w:color w:val="000000" w:themeColor="text1"/>
        </w:rPr>
        <w:fldChar w:fldCharType="end"/>
      </w:r>
      <w:r>
        <w:rPr>
          <w:color w:val="000000" w:themeColor="text1"/>
        </w:rPr>
        <w:t xml:space="preserve"> (Table 3)</w:t>
      </w:r>
      <w:r w:rsidRPr="005221BF">
        <w:rPr>
          <w:color w:val="000000" w:themeColor="text1"/>
        </w:rPr>
        <w:t xml:space="preserve">, which </w:t>
      </w:r>
      <w:r>
        <w:rPr>
          <w:color w:val="000000" w:themeColor="text1"/>
        </w:rPr>
        <w:t xml:space="preserve">appear </w:t>
      </w:r>
      <w:r w:rsidRPr="005221BF">
        <w:rPr>
          <w:color w:val="000000" w:themeColor="text1"/>
        </w:rPr>
        <w:t>lower than ours (</w:t>
      </w:r>
      <w:r>
        <w:rPr>
          <w:color w:val="000000" w:themeColor="text1"/>
        </w:rPr>
        <w:t>14.4</w:t>
      </w:r>
      <w:r w:rsidRPr="005221BF">
        <w:rPr>
          <w:color w:val="000000" w:themeColor="text1"/>
        </w:rPr>
        <w:t>%</w:t>
      </w:r>
      <w:r>
        <w:rPr>
          <w:color w:val="000000" w:themeColor="text1"/>
        </w:rPr>
        <w:t>; 95% CI: 8.3%, 22.7%</w:t>
      </w:r>
      <w:r w:rsidRPr="005221BF">
        <w:rPr>
          <w:color w:val="000000" w:themeColor="text1"/>
        </w:rPr>
        <w:t xml:space="preserve">). </w:t>
      </w:r>
      <w:r>
        <w:rPr>
          <w:color w:val="000000" w:themeColor="text1"/>
        </w:rPr>
        <w:t xml:space="preserve">Since only one of the five articles reported endometrial polyp finding, to avoid the impact of polyps on our sample, comparison of anomalies excluding endometrial polyp was also performed. Excluding endometrial polyps, the prevalence of anomalies </w:t>
      </w:r>
      <w:r w:rsidRPr="005221BF">
        <w:rPr>
          <w:color w:val="000000" w:themeColor="text1"/>
        </w:rPr>
        <w:t>(endometrial cancer, hyperplasia, and metaplasia)</w:t>
      </w:r>
      <w:r>
        <w:rPr>
          <w:color w:val="000000" w:themeColor="text1"/>
        </w:rPr>
        <w:t xml:space="preserve"> in the 5 articles ranged from 0.8% to </w:t>
      </w:r>
      <w:r w:rsidRPr="005221BF">
        <w:rPr>
          <w:color w:val="000000" w:themeColor="text1"/>
        </w:rPr>
        <w:t>7.</w:t>
      </w:r>
      <w:r>
        <w:rPr>
          <w:color w:val="000000" w:themeColor="text1"/>
        </w:rPr>
        <w:t>3</w:t>
      </w:r>
      <w:r w:rsidRPr="005221BF">
        <w:rPr>
          <w:color w:val="000000" w:themeColor="text1"/>
        </w:rPr>
        <w:t>%</w:t>
      </w:r>
      <w:r>
        <w:rPr>
          <w:color w:val="000000" w:themeColor="text1"/>
        </w:rPr>
        <w:t xml:space="preserve"> </w:t>
      </w:r>
      <w:r w:rsidRPr="005221BF">
        <w:rPr>
          <w:color w:val="000000" w:themeColor="text1"/>
        </w:rPr>
        <w:fldChar w:fldCharType="begin">
          <w:fldData xml:space="preserve">PEVuZE5vdGU+PENpdGU+PEF1dGhvcj5BcmNoZXI8L0F1dGhvcj48WWVhcj4xOTkxPC9ZZWFyPjxS
ZWNOdW0+Njc3MjwvUmVjTnVtPjxEaXNwbGF5VGV4dD5bNTItNTZdPC9EaXNwbGF5VGV4dD48cmVj
b3JkPjxyZWMtbnVtYmVyPjY3NzI8L3JlYy1udW1iZXI+PGZvcmVpZ24ta2V5cz48a2V5IGFwcD0i
RU4iIGRiLWlkPSJkdnAwdHdlejV4MDA1OWVlc3B4djVmeGxkdnphYXZ6cnJ6MmUiIHRpbWVzdGFt
cD0iMTUyOTE2Nzk3MyI+Njc3Mjwva2V5PjwvZm9yZWlnbi1rZXlzPjxyZWYtdHlwZSBuYW1lPSJK
b3VybmFsIEFydGljbGUiPjE3PC9yZWYtdHlwZT48Y29udHJpYnV0b3JzPjxhdXRob3JzPjxhdXRo
b3I+QXJjaGVyLCBELiBGLjwvYXV0aG9yPjxhdXRob3I+TWNJbnR5cmUtU2VsdG1hbiwgSy48L2F1
dGhvcj48YXV0aG9yPldpbGJvcm4sIFcuIFcuLCBKci48L2F1dGhvcj48YXV0aG9yPkRvd2xpbmcs
IEUuIEEuPC9hdXRob3I+PGF1dGhvcj5Db25lLCBGLjwvYXV0aG9yPjxhdXRob3I+Q3JlYXN5LCBH
LiBXLjwvYXV0aG9yPjxhdXRob3I+S2Fmcmlzc2VuLCBNLiBFLjwvYXV0aG9yPjwvYXV0aG9ycz48
L2NvbnRyaWJ1dG9ycz48YXV0aC1hZGRyZXNzPkRlcGFydG1lbnQgb2YgT2JzdGV0cmljcyBhbmQg
R3luZWNvbG9neSwgVW5pdmVyc2l0eSBvZiBQaXR0c2J1cmdoLCBNYWdlZSBXb21lbiZhcG9zO3Mg
SG9zcGl0YWwsIFBlbm5zeWx2YW5pYS48L2F1dGgtYWRkcmVzcz48dGl0bGVzPjx0aXRsZT5FbmRv
bWV0cmlhbCBtb3JwaG9sb2d5IGluIGFzeW1wdG9tYXRpYyBwb3N0bWVub3BhdXNhbCB3b21lbjwv
dGl0bGU+PHNlY29uZGFyeS10aXRsZT5BbSBKIE9ic3RldCBHeW5lY29sPC9zZWNvbmRhcnktdGl0
bGU+PC90aXRsZXM+PHBlcmlvZGljYWw+PGZ1bGwtdGl0bGU+QW0gSiBPYnN0ZXQgR3luZWNvbDwv
ZnVsbC10aXRsZT48L3BlcmlvZGljYWw+PHBhZ2VzPjMxNy0yMDsgZGlzY3Vzc2lvbiAzMjAtMjwv
cGFnZXM+PHZvbHVtZT4xNjU8L3ZvbHVtZT48bnVtYmVyPjI8L251bWJlcj48ZWRpdGlvbj4xOTkx
LzA4LzExPC9lZGl0aW9uPjxrZXl3b3Jkcz48a2V5d29yZD5BZHVsdDwva2V5d29yZD48a2V5d29y
ZD5BZ2VkPC9rZXl3b3JkPjxrZXl3b3JkPkJpb3BzeTwva2V5d29yZD48a2V5d29yZD5FbmRvbWV0
cmlhbCBIeXBlcnBsYXNpYS9kaWFnbm9zaXM8L2tleXdvcmQ+PGtleXdvcmQ+RW5kb21ldHJpdW0v
ZGlhZ25vc3RpYyBpbWFnaW5nLypwYXRob2xvZ3k8L2tleXdvcmQ+PGtleXdvcmQ+RmVtYWxlPC9r
ZXl3b3JkPjxrZXl3b3JkPkh1bWFuczwva2V5d29yZD48a2V5d29yZD5NZW5vcGF1c2U8L2tleXdv
cmQ+PGtleXdvcmQ+TWlkZGxlIEFnZWQ8L2tleXdvcmQ+PGtleXdvcmQ+UHJvc3BlY3RpdmUgU3R1
ZGllczwva2V5d29yZD48a2V5d29yZD5VbHRyYXNvbm9ncmFwaHk8L2tleXdvcmQ+PGtleXdvcmQ+
VXRlcmluZSBEaXNlYXNlcy8qZGlhZ25vc2lzPC9rZXl3b3JkPjxrZXl3b3JkPlV0ZXJpbmUgTmVv
cGxhc21zL2RpYWdub3Npczwva2V5d29yZD48L2tleXdvcmRzPjxkYXRlcz48eWVhcj4xOTkxPC95
ZWFyPjxwdWItZGF0ZXM+PGRhdGU+QXVnPC9kYXRlPjwvcHViLWRhdGVzPjwvZGF0ZXM+PGlzYm4+
MDAwMi05Mzc4IChQcmludCkmI3hEOzAwMDItOTM3OCAoTGlua2luZyk8L2lzYm4+PGFjY2Vzc2lv
bi1udW0+MTg3MjMzMjwvYWNjZXNzaW9uLW51bT48dXJscz48cmVsYXRlZC11cmxzPjx1cmw+aHR0
cHM6Ly93d3cubmNiaS5ubG0ubmloLmdvdi9wdWJtZWQvMTg3MjMzMjwvdXJsPjx1cmw+aHR0cHM6
Ly93d3cuYWpvZy5vcmcvYXJ0aWNsZS8wMDAyLTkzNzgoOTEpOTAwODQtNS9wZGY8L3VybD48L3Jl
bGF0ZWQtdXJscz48L3VybHM+PC9yZWNvcmQ+PC9DaXRlPjxDaXRlPjxBdXRob3I+S29yaG9uZW48
L0F1dGhvcj48WWVhcj4xOTk3PC9ZZWFyPjxSZWNOdW0+NjcwMzwvUmVjTnVtPjxyZWNvcmQ+PHJl
Yy1udW1iZXI+NjcwMzwvcmVjLW51bWJlcj48Zm9yZWlnbi1rZXlzPjxrZXkgYXBwPSJFTiIgZGIt
aWQ9ImR2cDB0d2V6NXgwMDU5ZWVzcHh2NWZ4bGR2emFhdnpycnoyZSIgdGltZXN0YW1wPSIxNTI4
NjUxNjY0Ij42NzAzPC9rZXk+PC9mb3JlaWduLWtleXM+PHJlZi10eXBlIG5hbWU9IkpvdXJuYWwg
QXJ0aWNsZSI+MTc8L3JlZi10eXBlPjxjb250cmlidXRvcnM+PGF1dGhvcnM+PGF1dGhvcj5Lb3Jo
b25lbiwgTS4gTy48L2F1dGhvcj48YXV0aG9yPlN5bW9ucywgSi4gUC48L2F1dGhvcj48YXV0aG9y
Pkh5ZGUsIEIuIE0uPC9hdXRob3I+PGF1dGhvcj5Sb3dhbiwgSi4gUC48L2F1dGhvcj48YXV0aG9y
PldpbGJvcm4sIFcuIEguPC9hdXRob3I+PC9hdXRob3JzPjwvY29udHJpYnV0b3JzPjxhdXRoLWFk
ZHJlc3M+RGVwYXJ0bWVudCBvZiBPYnN0ZXRyaWNzIGFuZCBHeW5lY29sb2d5LCBVbml2ZXJzaXR5
IG9mIFNvdXRoIEFsYWJhbWEsIE1vYmlsZSwgVVNBLjwvYXV0aC1hZGRyZXNzPjx0aXRsZXM+PHRp
dGxlPkhpc3RvbG9naWMgY2xhc3NpZmljYXRpb24gYW5kIHBhdGhvbG9naWMgZmluZGluZ3MgZm9y
IGVuZG9tZXRyaWFsIGJpb3BzeSBzcGVjaW1lbnMgb2J0YWluZWQgZnJvbSAyOTY0IHBlcmltZW5v
cGF1c2FsIGFuZCBwb3N0bWVub3BhdXNhbCB3b21lbiB1bmRlcmdvaW5nIHNjcmVlbmluZyBmb3Ig
Y29udGludW91cyBob3Jtb25lcyBhcyByZXBsYWNlbWVudCB0aGVyYXB5IChDSEFSVCAyIFN0dWR5
KTwvdGl0bGU+PHNlY29uZGFyeS10aXRsZT5BbSBKIE9ic3RldCBHeW5lY29sPC9zZWNvbmRhcnkt
dGl0bGU+PGFsdC10aXRsZT5BbWVyaWNhbiBqb3VybmFsIG9mIG9ic3RldHJpY3MgYW5kIGd5bmVj
b2xvZ3k8L2FsdC10aXRsZT48L3RpdGxlcz48cGVyaW9kaWNhbD48ZnVsbC10aXRsZT5BbSBKIE9i
c3RldCBHeW5lY29sPC9mdWxsLXRpdGxlPjwvcGVyaW9kaWNhbD48cGFnZXM+Mzc3LTgwPC9wYWdl
cz48dm9sdW1lPjE3Njwvdm9sdW1lPjxudW1iZXI+MjwvbnVtYmVyPjxlZGl0aW9uPjE5OTcvMDIv
MDE8L2VkaXRpb24+PGtleXdvcmRzPjxrZXl3b3JkPkFkdWx0PC9rZXl3b3JkPjxrZXl3b3JkPkFn
ZWQ8L2tleXdvcmQ+PGtleXdvcmQ+QmlvcHN5PC9rZXl3b3JkPjxrZXl3b3JkPkRvdWJsZS1CbGlu
ZCBNZXRob2Q8L2tleXdvcmQ+PGtleXdvcmQ+RW5kb21ldHJpYWwgTmVvcGxhc21zLypwYXRob2xv
Z3k8L2tleXdvcmQ+PGtleXdvcmQ+RW5kb21ldHJpdW0vKnBhdGhvbG9neTwva2V5d29yZD48a2V5
d29yZD4qRXN0cm9nZW4gUmVwbGFjZW1lbnQgVGhlcmFweTwva2V5d29yZD48a2V5d29yZD5GZW1h
bGU8L2tleXdvcmQ+PGtleXdvcmQ+SHVtYW5zPC9rZXl3b3JkPjxrZXl3b3JkPk1hc3MgU2NyZWVu
aW5nPC9rZXl3b3JkPjxrZXl3b3JkPk1lbm9wYXVzZTwva2V5d29yZD48a2V5d29yZD5NaWRkbGUg
QWdlZDwva2V5d29yZD48a2V5d29yZD5Qb3N0bWVub3BhdXNlPC9rZXl3b3JkPjwva2V5d29yZHM+
PGRhdGVzPjx5ZWFyPjE5OTc8L3llYXI+PHB1Yi1kYXRlcz48ZGF0ZT5GZWI8L2RhdGU+PC9wdWIt
ZGF0ZXM+PC9kYXRlcz48aXNibj4wMDAyLTkzNzggKFByaW50KSYjeEQ7MDAwMi05Mzc4PC9pc2Ju
PjxhY2Nlc3Npb24tbnVtPjkwNjUxODU8L2FjY2Vzc2lvbi1udW0+PHVybHM+PHJlbGF0ZWQtdXJs
cz48dXJsPmh0dHBzOi8vd3d3LmFqb2cub3JnL2FydGljbGUvUzAwMDItOTM3OCg5Nyk3MDUwMi03
L2Z1bGx0ZXh0PC91cmw+PC9yZWxhdGVkLXVybHM+PC91cmxzPjxyZW1vdGUtZGF0YWJhc2UtcHJv
dmlkZXI+TkxNPC9yZW1vdGUtZGF0YWJhc2UtcHJvdmlkZXI+PGxhbmd1YWdlPmVuZzwvbGFuZ3Vh
Z2U+PC9yZWNvcmQ+PC9DaXRlPjxDaXRlPjxBdXRob3I+R29sPC9BdXRob3I+PFllYXI+MjAwMTwv
WWVhcj48UmVjTnVtPjY3MDc8L1JlY051bT48cmVjb3JkPjxyZWMtbnVtYmVyPjY3MDc8L3JlYy1u
dW1iZXI+PGZvcmVpZ24ta2V5cz48a2V5IGFwcD0iRU4iIGRiLWlkPSJkdnAwdHdlejV4MDA1OWVl
c3B4djVmeGxkdnphYXZ6cnJ6MmUiIHRpbWVzdGFtcD0iMTUyODkyODIxNSI+NjcwNzwva2V5Pjwv
Zm9yZWlnbi1rZXlzPjxyZWYtdHlwZSBuYW1lPSJKb3VybmFsIEFydGljbGUiPjE3PC9yZWYtdHlw
ZT48Y29udHJpYnV0b3JzPjxhdXRob3JzPjxhdXRob3I+R29sLCBLLjwvYXV0aG9yPjxhdXRob3I+
U2FyYWNvZ2x1LCBGLjwvYXV0aG9yPjxhdXRob3I+RWtpY2ksIEEuPC9hdXRob3I+PGF1dGhvcj5T
YWhpbiwgSS48L2F1dGhvcj48L2F1dGhvcnM+PC9jb250cmlidXRvcnM+PGF1dGgtYWRkcmVzcz5E
ZXBhcnRtZW50IG9mIE9ic3RldHJpY3MgYW5kIEd5bmVjb2xvZ3ksIE51bXVuZSBFZHVjYXRpb24g
YW5kIFJlc2VhcmNoIEhvc3BpdGFsLCBBbmthcmEsIFR1cmtleS48L2F1dGgtYWRkcmVzcz48dGl0
bGVzPjx0aXRsZT5FbmRvbWV0cmlhbCBwYXR0ZXJucyBhbmQgZW5kb2NyaW5vbG9naWMgY2hhcmFj
dGVyaXN0aWNzIG9mIGFzeW1wdG9tYXRpYyBtZW5vcGF1c2FsIHdvbWVuPC90aXRsZT48c2Vjb25k
YXJ5LXRpdGxlPkd5bmVjb2wgRW5kb2NyaW5vbDwvc2Vjb25kYXJ5LXRpdGxlPjwvdGl0bGVzPjxw
ZXJpb2RpY2FsPjxmdWxsLXRpdGxlPkd5bmVjb2wgRW5kb2NyaW5vbDwvZnVsbC10aXRsZT48L3Bl
cmlvZGljYWw+PHBhZ2VzPjYzLTc8L3BhZ2VzPjx2b2x1bWU+MTU8L3ZvbHVtZT48bnVtYmVyPjE8
L251bWJlcj48ZWRpdGlvbj4yMDAxLzA0LzExPC9lZGl0aW9uPjxrZXl3b3Jkcz48a2V5d29yZD5B
ZGVub2NhcmNpbm9tYS9ldGlvbG9neS9wYXRob2xvZ3kvKnByZXZlbnRpb24gJmFtcDsgY29udHJv
bDwva2V5d29yZD48a2V5d29yZD5FbmRvbWV0cmlhbCBOZW9wbGFzbXMvZXRpb2xvZ3kvcGF0aG9s
b2d5LypwcmV2ZW50aW9uICZhbXA7IGNvbnRyb2w8L2tleXdvcmQ+PGtleXdvcmQ+RW5kb21ldHJp
dW0vKmFuYXRvbXkgJmFtcDsgaGlzdG9sb2d5LypwYXRob2xvZ3k8L2tleXdvcmQ+PGtleXdvcmQ+
RXN0cmFkaW9sL2Jsb29kPC9rZXl3b3JkPjxrZXl3b3JkPkZlbWFsZTwva2V5d29yZD48a2V5d29y
ZD5Gb2xsaWNsZSBTdGltdWxhdGluZyBIb3Jtb25lL2Jsb29kPC9rZXl3b3JkPjxrZXl3b3JkPipI
b3Jtb25lIFJlcGxhY2VtZW50IFRoZXJhcHk8L2tleXdvcmQ+PGtleXdvcmQ+SG9ybW9uZXMvKmJs
b29kPC9rZXl3b3JkPjxrZXl3b3JkPkh1bWFuczwva2V5d29yZD48a2V5d29yZD5MdXRlaW5pemlu
ZyBIb3Jtb25lL2Jsb29kPC9rZXl3b3JkPjxrZXl3b3JkPk1pZGRsZSBBZ2VkPC9rZXl3b3JkPjxr
ZXl3b3JkPlBvc3RtZW5vcGF1c2U8L2tleXdvcmQ+PGtleXdvcmQ+UmlzayBGYWN0b3JzPC9rZXl3
b3JkPjwva2V5d29yZHM+PGRhdGVzPjx5ZWFyPjIwMDE8L3llYXI+PHB1Yi1kYXRlcz48ZGF0ZT5G
ZWI8L2RhdGU+PC9wdWItZGF0ZXM+PC9kYXRlcz48aXNibj4wOTUxLTM1OTAgKFByaW50KSYjeEQ7
MDk1MS0zNTkwIChMaW5raW5nKTwvaXNibj48YWNjZXNzaW9uLW51bT4xMTI5MzkyNzwvYWNjZXNz
aW9uLW51bT48dXJscz48cmVsYXRlZC11cmxzPjx1cmw+aHR0cHM6Ly93d3cubmNiaS5ubG0ubmlo
Lmdvdi9wdWJtZWQvMTEyOTM5Mjc8L3VybD48L3JlbGF0ZWQtdXJscz48L3VybHM+PC9yZWNvcmQ+
PC9DaXRlPjxDaXRlPjxBdXRob3I+R3JpZ29yaWFkaXM8L0F1dGhvcj48WWVhcj4yMDE1PC9ZZWFy
PjxSZWNOdW0+NzU0MjwvUmVjTnVtPjxyZWNvcmQ+PHJlYy1udW1iZXI+NzU0MjwvcmVjLW51bWJl
cj48Zm9yZWlnbi1rZXlzPjxrZXkgYXBwPSJFTiIgZGItaWQ9ImR2cDB0d2V6NXgwMDU5ZWVzcHh2
NWZ4bGR2emFhdnpycnoyZSIgdGltZXN0YW1wPSIxNTMxODQwMjgyIj43NTQyPC9rZXk+PC9mb3Jl
aWduLWtleXM+PHJlZi10eXBlIG5hbWU9IkpvdXJuYWwgQXJ0aWNsZSI+MTc8L3JlZi10eXBlPjxj
b250cmlidXRvcnM+PGF1dGhvcnM+PGF1dGhvcj5Hcmlnb3JpYWRpcywgVC48L2F1dGhvcj48YXV0
aG9yPlZhbGxhLCBBLjwvYXV0aG9yPjxhdXRob3I+WmFjaGFyYWtpcywgRC48L2F1dGhvcj48YXV0
aG9yPlByb3RvcGFwYXMsIEEuPC9hdXRob3I+PGF1dGhvcj5BdGhhbmFzaW91LCBTLjwvYXV0aG9y
PjwvYXV0aG9ycz48L2NvbnRyaWJ1dG9ycz48YXV0aC1hZGRyZXNzPkZpcnN0IERlcGFydG1lbnQg
b2YgT2JzdGV0cmljcyBhbmQgR3luZWNvbG9neSwgTmF0aW9uYWwgYW5kIEthcG9kaXN0cmlhbiBV
bml2ZXJzaXR5IG9mIEF0aGVucywgJnF1b3Q7QWxleGFuZHJhJnF1b3Q7IEhvc3BpdGFsLCA4MCBW
YXMuU29maWFzIEF2ZW51ZSwgMTE1MjgsIEF0aGVucywgR3JlZWNlLCB0Z3JlZ29zQHlhaG9vLmNv
bS48L2F1dGgtYWRkcmVzcz48dGl0bGVzPjx0aXRsZT5WYWdpbmFsIGh5c3RlcmVjdG9teSBmb3Ig
dXRlcm92YWdpbmFsIHByb2xhcHNlOiB3aGF0IGlzIHRoZSBpbmNpZGVuY2Ugb2YgY29uY3VycmVu
dCBneW5lY29sb2dpY2FsIG1hbGlnbmFuY3k/PC90aXRsZT48c2Vjb25kYXJ5LXRpdGxlPkludCBV
cm9neW5lY29sIEo8L3NlY29uZGFyeS10aXRsZT48YWx0LXRpdGxlPkludGVybmF0aW9uYWwgdXJv
Z3luZWNvbG9neSBqb3VybmFsPC9hbHQtdGl0bGU+PC90aXRsZXM+PHBlcmlvZGljYWw+PGZ1bGwt
dGl0bGU+SW50IFVyb2d5bmVjb2wgSjwvZnVsbC10aXRsZT48L3BlcmlvZGljYWw+PHBhZ2VzPjQy
MS01PC9wYWdlcz48dm9sdW1lPjI2PC92b2x1bWU+PG51bWJlcj4zPC9udW1iZXI+PGVkaXRpb24+
MjAxNC8xMC8wOTwvZWRpdGlvbj48a2V5d29yZHM+PGtleXdvcmQ+QWR1bHQ8L2tleXdvcmQ+PGtl
eXdvcmQ+QWdlZDwva2V5d29yZD48a2V5d29yZD5BZ2VkLCA4MCBhbmQgb3Zlcjwva2V5d29yZD48
a2V5d29yZD5Bc3ltcHRvbWF0aWMgRGlzZWFzZXMvZXBpZGVtaW9sb2d5PC9rZXl3b3JkPjxrZXl3
b3JkPkNlcnZpY2FsIEludHJhZXBpdGhlbGlhbCBOZW9wbGFzaWEvY29tcGxpY2F0aW9ucy8qZXBp
ZGVtaW9sb2d5L3BhdGhvbG9neTwva2V5d29yZD48a2V5d29yZD5FbmRvbWV0cmlhbCBIeXBlcnBs
YXNpYS9jb21wbGljYXRpb25zLyplcGlkZW1pb2xvZ3kvcGF0aG9sb2d5PC9rZXl3b3JkPjxrZXl3
b3JkPkZlbWFsZTwva2V5d29yZD48a2V5d29yZD5IdW1hbnM8L2tleXdvcmQ+PGtleXdvcmQ+SHlz
dGVyZWN0b215LCBWYWdpbmFsPC9rZXl3b3JkPjxrZXl3b3JkPkluY2lkZW5jZTwva2V5d29yZD48
a2V5d29yZD5NaWRkbGUgQWdlZDwva2V5d29yZD48a2V5d29yZD5PdmFyaWFuIEN5c3RzL2NvbXBs
aWNhdGlvbnMvKmVwaWRlbWlvbG9neS9wYXRob2xvZ3k8L2tleXdvcmQ+PGtleXdvcmQ+T3Zhcmll
Y3RvbXk8L2tleXdvcmQ+PGtleXdvcmQ+UmV0cm9zcGVjdGl2ZSBTdHVkaWVzPC9rZXl3b3JkPjxr
ZXl3b3JkPlNhbHBpbmdlY3RvbXk8L2tleXdvcmQ+PGtleXdvcmQ+VXRlcmluZSBDZXJ2aWNhbCBO
ZW9wbGFzbXMvY29tcGxpY2F0aW9ucy8qZXBpZGVtaW9sb2d5L3BhdGhvbG9neTwva2V5d29yZD48
a2V5d29yZD5VdGVyaW5lIFByb2xhcHNlLypjb21wbGljYXRpb25zL3N1cmdlcnk8L2tleXdvcmQ+
PC9rZXl3b3Jkcz48ZGF0ZXM+PHllYXI+MjAxNTwveWVhcj48cHViLWRhdGVzPjxkYXRlPk1hcjwv
ZGF0ZT48L3B1Yi1kYXRlcz48L2RhdGVzPjxpc2JuPjA5MzctMzQ2MjwvaXNibj48YWNjZXNzaW9u
LW51bT4yNTI5MzgxMjwvYWNjZXNzaW9uLW51bT48dXJscz48L3VybHM+PGVsZWN0cm9uaWMtcmVz
b3VyY2UtbnVtPjEwLjEwMDcvczAwMTkyLTAxNC0yNTE2LTU8L2VsZWN0cm9uaWMtcmVzb3VyY2Ut
bnVtPjxyZW1vdGUtZGF0YWJhc2UtcHJvdmlkZXI+TkxNPC9yZW1vdGUtZGF0YWJhc2UtcHJvdmlk
ZXI+PGxhbmd1YWdlPmVuZzwvbGFuZ3VhZ2U+PC9yZWNvcmQ+PC9DaXRlPjxDaXRlPjxBdXRob3I+
QXdhbGU8L0F1dGhvcj48WWVhcj4yMDE3PC9ZZWFyPjxSZWNOdW0+NjkxOTwvUmVjTnVtPjxyZWNv
cmQ+PHJlYy1udW1iZXI+NjkxOTwvcmVjLW51bWJlcj48Zm9yZWlnbi1rZXlzPjxrZXkgYXBwPSJF
TiIgZGItaWQ9ImR2cDB0d2V6NXgwMDU5ZWVzcHh2NWZ4bGR2emFhdnpycnoyZSIgdGltZXN0YW1w
PSIxNTI5NzcwOTI5Ij42OTE5PC9rZXk+PC9mb3JlaWduLWtleXM+PHJlZi10eXBlIG5hbWU9Ikpv
dXJuYWwgQXJ0aWNsZSI+MTc8L3JlZi10eXBlPjxjb250cmlidXRvcnM+PGF1dGhvcnM+PGF1dGhv
cj5Bd2FsZSwgUi48L2F1dGhvcj48YXV0aG9yPklzYWFjcywgUi48L2F1dGhvcj48YXV0aG9yPlNp
bmdoLCBTLjwvYXV0aG9yPjxhdXRob3I+TWFuZHJlbGxlLCBLLjwvYXV0aG9yPjwvYXV0aG9ycz48
L2NvbnRyaWJ1dG9ycz48YXV0aC1hZGRyZXNzPkRlcGFydG1lbnQgb2YgTGFib3JhdG9yeSBNZWRp
Y2luZSwgQUlJTVMsIE5ldyBEZWxoaSwgSW5kaWEuJiN4RDtEZXBhcnRtZW50IG9mIFBhdGhvbG9n
eSwgQ2hyaXN0aWFuIE1lZGljYWwgQ29sbGVnZSwgTHVkaGlhbmEsIFB1bmphYiwgSW5kaWEuJiN4
RDtEZXBhcnRtZW50IG9mIFByZXZlbnRpdmUgYW5kIFNvY2lhbCBNZWRpY2luZSwgQ2hyaXN0aWFu
IE1lZGljYWwgQ29sbGVnZSwgTHVkaGlhbmEsIFB1bmphYiwgSW5kaWEuJiN4RDtEZXBhcnRtZW50
IG9mIE9ic3RldHJpY3MgYW5kIEd5bmFlY29sb2d5LCBDaHJpc3RpYW4gTWVkaWNhbCBDb2xsZWdl
LCBMdWRoaWFuYSwgUHVuamFiLCBJbmRpYS48L2F1dGgtYWRkcmVzcz48dGl0bGVzPjx0aXRsZT5V
dGVyaW5lIFByb2xhcHNlOiBTaG91bGQgSHlzdGVyZWN0b215IFNwZWNpbWVucyBiZSBTdWJqZWN0
ZWQgZm9yIEhpc3RvcGF0aG9sb2dpY2FsIEV4YW1pbmF0aW9uPzwvdGl0bGU+PHNlY29uZGFyeS10
aXRsZT5KIE1pZGxpZmUgSGVhbHRoPC9zZWNvbmRhcnktdGl0bGU+PC90aXRsZXM+PHBlcmlvZGlj
YWw+PGZ1bGwtdGl0bGU+SiBNaWRsaWZlIEhlYWx0aDwvZnVsbC10aXRsZT48L3BlcmlvZGljYWw+
PHBhZ2VzPjE3OS0xODI8L3BhZ2VzPjx2b2x1bWU+ODwvdm9sdW1lPjxudW1iZXI+NDwvbnVtYmVy
PjxlZGl0aW9uPjIwMTgvMDEvMDk8L2VkaXRpb24+PGtleXdvcmRzPjxrZXl3b3JkPkhpc3RvcGF0
aG9sb2dpY2FsIGV4YW1pbmF0aW9uPC9rZXl3b3JkPjxrZXl3b3JkPmh5c3RlcmVjdG9teTwva2V5
d29yZD48a2V5d29yZD51bnN1c3BlY3RlZCBsZXNpb248L2tleXdvcmQ+PGtleXdvcmQ+dXRlcmlu
ZSBwcm9sYXBzZTwva2V5d29yZD48L2tleXdvcmRzPjxkYXRlcz48eWVhcj4yMDE3PC95ZWFyPjxw
dWItZGF0ZXM+PGRhdGU+T2N0LURlYzwvZGF0ZT48L3B1Yi1kYXRlcz48L2RhdGVzPjxpc2JuPjA5
NzYtNzgwMCAoUHJpbnQpPC9pc2JuPjxhY2Nlc3Npb24tbnVtPjI5MzA3OTgwPC9hY2Nlc3Npb24t
bnVtPjx1cmxzPjxyZWxhdGVkLXVybHM+PHVybD5odHRwczovL3d3dy5uY2JpLm5sbS5uaWguZ292
L3B1Ym1lZC8yOTMwNzk4MDwvdXJsPjx1cmw+aHR0cDovL3d3dy5qbWlkbGlmZWhlYWx0aC5vcmcv
YXJ0aWNsZS5hc3A/aXNzbj0wOTc2LTc4MDA7eWVhcj0yMDE3O3ZvbHVtZT04O2lzc3VlPTQ7c3Bh
Z2U9MTc5O2VwYWdlPTE4MjthdWxhc3Q9QXdhbGU8L3VybD48L3JlbGF0ZWQtdXJscz48L3VybHM+
PGN1c3RvbTI+UE1DNTc1MzQ5OTwvY3VzdG9tMj48ZWxlY3Ryb25pYy1yZXNvdXJjZS1udW0+MTAu
NDEwMy9qbWguSk1IXzgwXzE3PC9lbGVjdHJvbmljLXJlc291cmNlLW51bT48L3JlY29yZD48L0Np
dGU+PC9FbmROb3RlPn==
</w:fldData>
        </w:fldChar>
      </w:r>
      <w:r w:rsidR="006979FF">
        <w:rPr>
          <w:color w:val="000000" w:themeColor="text1"/>
        </w:rPr>
        <w:instrText xml:space="preserve"> ADDIN EN.CITE </w:instrText>
      </w:r>
      <w:r w:rsidR="006979FF">
        <w:rPr>
          <w:color w:val="000000" w:themeColor="text1"/>
        </w:rPr>
        <w:fldChar w:fldCharType="begin">
          <w:fldData xml:space="preserve">PEVuZE5vdGU+PENpdGU+PEF1dGhvcj5BcmNoZXI8L0F1dGhvcj48WWVhcj4xOTkxPC9ZZWFyPjxS
ZWNOdW0+Njc3MjwvUmVjTnVtPjxEaXNwbGF5VGV4dD5bNTItNTZdPC9EaXNwbGF5VGV4dD48cmVj
b3JkPjxyZWMtbnVtYmVyPjY3NzI8L3JlYy1udW1iZXI+PGZvcmVpZ24ta2V5cz48a2V5IGFwcD0i
RU4iIGRiLWlkPSJkdnAwdHdlejV4MDA1OWVlc3B4djVmeGxkdnphYXZ6cnJ6MmUiIHRpbWVzdGFt
cD0iMTUyOTE2Nzk3MyI+Njc3Mjwva2V5PjwvZm9yZWlnbi1rZXlzPjxyZWYtdHlwZSBuYW1lPSJK
b3VybmFsIEFydGljbGUiPjE3PC9yZWYtdHlwZT48Y29udHJpYnV0b3JzPjxhdXRob3JzPjxhdXRo
b3I+QXJjaGVyLCBELiBGLjwvYXV0aG9yPjxhdXRob3I+TWNJbnR5cmUtU2VsdG1hbiwgSy48L2F1
dGhvcj48YXV0aG9yPldpbGJvcm4sIFcuIFcuLCBKci48L2F1dGhvcj48YXV0aG9yPkRvd2xpbmcs
IEUuIEEuPC9hdXRob3I+PGF1dGhvcj5Db25lLCBGLjwvYXV0aG9yPjxhdXRob3I+Q3JlYXN5LCBH
LiBXLjwvYXV0aG9yPjxhdXRob3I+S2Fmcmlzc2VuLCBNLiBFLjwvYXV0aG9yPjwvYXV0aG9ycz48
L2NvbnRyaWJ1dG9ycz48YXV0aC1hZGRyZXNzPkRlcGFydG1lbnQgb2YgT2JzdGV0cmljcyBhbmQg
R3luZWNvbG9neSwgVW5pdmVyc2l0eSBvZiBQaXR0c2J1cmdoLCBNYWdlZSBXb21lbiZhcG9zO3Mg
SG9zcGl0YWwsIFBlbm5zeWx2YW5pYS48L2F1dGgtYWRkcmVzcz48dGl0bGVzPjx0aXRsZT5FbmRv
bWV0cmlhbCBtb3JwaG9sb2d5IGluIGFzeW1wdG9tYXRpYyBwb3N0bWVub3BhdXNhbCB3b21lbjwv
dGl0bGU+PHNlY29uZGFyeS10aXRsZT5BbSBKIE9ic3RldCBHeW5lY29sPC9zZWNvbmRhcnktdGl0
bGU+PC90aXRsZXM+PHBlcmlvZGljYWw+PGZ1bGwtdGl0bGU+QW0gSiBPYnN0ZXQgR3luZWNvbDwv
ZnVsbC10aXRsZT48L3BlcmlvZGljYWw+PHBhZ2VzPjMxNy0yMDsgZGlzY3Vzc2lvbiAzMjAtMjwv
cGFnZXM+PHZvbHVtZT4xNjU8L3ZvbHVtZT48bnVtYmVyPjI8L251bWJlcj48ZWRpdGlvbj4xOTkx
LzA4LzExPC9lZGl0aW9uPjxrZXl3b3Jkcz48a2V5d29yZD5BZHVsdDwva2V5d29yZD48a2V5d29y
ZD5BZ2VkPC9rZXl3b3JkPjxrZXl3b3JkPkJpb3BzeTwva2V5d29yZD48a2V5d29yZD5FbmRvbWV0
cmlhbCBIeXBlcnBsYXNpYS9kaWFnbm9zaXM8L2tleXdvcmQ+PGtleXdvcmQ+RW5kb21ldHJpdW0v
ZGlhZ25vc3RpYyBpbWFnaW5nLypwYXRob2xvZ3k8L2tleXdvcmQ+PGtleXdvcmQ+RmVtYWxlPC9r
ZXl3b3JkPjxrZXl3b3JkPkh1bWFuczwva2V5d29yZD48a2V5d29yZD5NZW5vcGF1c2U8L2tleXdv
cmQ+PGtleXdvcmQ+TWlkZGxlIEFnZWQ8L2tleXdvcmQ+PGtleXdvcmQ+UHJvc3BlY3RpdmUgU3R1
ZGllczwva2V5d29yZD48a2V5d29yZD5VbHRyYXNvbm9ncmFwaHk8L2tleXdvcmQ+PGtleXdvcmQ+
VXRlcmluZSBEaXNlYXNlcy8qZGlhZ25vc2lzPC9rZXl3b3JkPjxrZXl3b3JkPlV0ZXJpbmUgTmVv
cGxhc21zL2RpYWdub3Npczwva2V5d29yZD48L2tleXdvcmRzPjxkYXRlcz48eWVhcj4xOTkxPC95
ZWFyPjxwdWItZGF0ZXM+PGRhdGU+QXVnPC9kYXRlPjwvcHViLWRhdGVzPjwvZGF0ZXM+PGlzYm4+
MDAwMi05Mzc4IChQcmludCkmI3hEOzAwMDItOTM3OCAoTGlua2luZyk8L2lzYm4+PGFjY2Vzc2lv
bi1udW0+MTg3MjMzMjwvYWNjZXNzaW9uLW51bT48dXJscz48cmVsYXRlZC11cmxzPjx1cmw+aHR0
cHM6Ly93d3cubmNiaS5ubG0ubmloLmdvdi9wdWJtZWQvMTg3MjMzMjwvdXJsPjx1cmw+aHR0cHM6
Ly93d3cuYWpvZy5vcmcvYXJ0aWNsZS8wMDAyLTkzNzgoOTEpOTAwODQtNS9wZGY8L3VybD48L3Jl
bGF0ZWQtdXJscz48L3VybHM+PC9yZWNvcmQ+PC9DaXRlPjxDaXRlPjxBdXRob3I+S29yaG9uZW48
L0F1dGhvcj48WWVhcj4xOTk3PC9ZZWFyPjxSZWNOdW0+NjcwMzwvUmVjTnVtPjxyZWNvcmQ+PHJl
Yy1udW1iZXI+NjcwMzwvcmVjLW51bWJlcj48Zm9yZWlnbi1rZXlzPjxrZXkgYXBwPSJFTiIgZGIt
aWQ9ImR2cDB0d2V6NXgwMDU5ZWVzcHh2NWZ4bGR2emFhdnpycnoyZSIgdGltZXN0YW1wPSIxNTI4
NjUxNjY0Ij42NzAzPC9rZXk+PC9mb3JlaWduLWtleXM+PHJlZi10eXBlIG5hbWU9IkpvdXJuYWwg
QXJ0aWNsZSI+MTc8L3JlZi10eXBlPjxjb250cmlidXRvcnM+PGF1dGhvcnM+PGF1dGhvcj5Lb3Jo
b25lbiwgTS4gTy48L2F1dGhvcj48YXV0aG9yPlN5bW9ucywgSi4gUC48L2F1dGhvcj48YXV0aG9y
Pkh5ZGUsIEIuIE0uPC9hdXRob3I+PGF1dGhvcj5Sb3dhbiwgSi4gUC48L2F1dGhvcj48YXV0aG9y
PldpbGJvcm4sIFcuIEguPC9hdXRob3I+PC9hdXRob3JzPjwvY29udHJpYnV0b3JzPjxhdXRoLWFk
ZHJlc3M+RGVwYXJ0bWVudCBvZiBPYnN0ZXRyaWNzIGFuZCBHeW5lY29sb2d5LCBVbml2ZXJzaXR5
IG9mIFNvdXRoIEFsYWJhbWEsIE1vYmlsZSwgVVNBLjwvYXV0aC1hZGRyZXNzPjx0aXRsZXM+PHRp
dGxlPkhpc3RvbG9naWMgY2xhc3NpZmljYXRpb24gYW5kIHBhdGhvbG9naWMgZmluZGluZ3MgZm9y
IGVuZG9tZXRyaWFsIGJpb3BzeSBzcGVjaW1lbnMgb2J0YWluZWQgZnJvbSAyOTY0IHBlcmltZW5v
cGF1c2FsIGFuZCBwb3N0bWVub3BhdXNhbCB3b21lbiB1bmRlcmdvaW5nIHNjcmVlbmluZyBmb3Ig
Y29udGludW91cyBob3Jtb25lcyBhcyByZXBsYWNlbWVudCB0aGVyYXB5IChDSEFSVCAyIFN0dWR5
KTwvdGl0bGU+PHNlY29uZGFyeS10aXRsZT5BbSBKIE9ic3RldCBHeW5lY29sPC9zZWNvbmRhcnkt
dGl0bGU+PGFsdC10aXRsZT5BbWVyaWNhbiBqb3VybmFsIG9mIG9ic3RldHJpY3MgYW5kIGd5bmVj
b2xvZ3k8L2FsdC10aXRsZT48L3RpdGxlcz48cGVyaW9kaWNhbD48ZnVsbC10aXRsZT5BbSBKIE9i
c3RldCBHeW5lY29sPC9mdWxsLXRpdGxlPjwvcGVyaW9kaWNhbD48cGFnZXM+Mzc3LTgwPC9wYWdl
cz48dm9sdW1lPjE3Njwvdm9sdW1lPjxudW1iZXI+MjwvbnVtYmVyPjxlZGl0aW9uPjE5OTcvMDIv
MDE8L2VkaXRpb24+PGtleXdvcmRzPjxrZXl3b3JkPkFkdWx0PC9rZXl3b3JkPjxrZXl3b3JkPkFn
ZWQ8L2tleXdvcmQ+PGtleXdvcmQ+QmlvcHN5PC9rZXl3b3JkPjxrZXl3b3JkPkRvdWJsZS1CbGlu
ZCBNZXRob2Q8L2tleXdvcmQ+PGtleXdvcmQ+RW5kb21ldHJpYWwgTmVvcGxhc21zLypwYXRob2xv
Z3k8L2tleXdvcmQ+PGtleXdvcmQ+RW5kb21ldHJpdW0vKnBhdGhvbG9neTwva2V5d29yZD48a2V5
d29yZD4qRXN0cm9nZW4gUmVwbGFjZW1lbnQgVGhlcmFweTwva2V5d29yZD48a2V5d29yZD5GZW1h
bGU8L2tleXdvcmQ+PGtleXdvcmQ+SHVtYW5zPC9rZXl3b3JkPjxrZXl3b3JkPk1hc3MgU2NyZWVu
aW5nPC9rZXl3b3JkPjxrZXl3b3JkPk1lbm9wYXVzZTwva2V5d29yZD48a2V5d29yZD5NaWRkbGUg
QWdlZDwva2V5d29yZD48a2V5d29yZD5Qb3N0bWVub3BhdXNlPC9rZXl3b3JkPjwva2V5d29yZHM+
PGRhdGVzPjx5ZWFyPjE5OTc8L3llYXI+PHB1Yi1kYXRlcz48ZGF0ZT5GZWI8L2RhdGU+PC9wdWIt
ZGF0ZXM+PC9kYXRlcz48aXNibj4wMDAyLTkzNzggKFByaW50KSYjeEQ7MDAwMi05Mzc4PC9pc2Ju
PjxhY2Nlc3Npb24tbnVtPjkwNjUxODU8L2FjY2Vzc2lvbi1udW0+PHVybHM+PHJlbGF0ZWQtdXJs
cz48dXJsPmh0dHBzOi8vd3d3LmFqb2cub3JnL2FydGljbGUvUzAwMDItOTM3OCg5Nyk3MDUwMi03
L2Z1bGx0ZXh0PC91cmw+PC9yZWxhdGVkLXVybHM+PC91cmxzPjxyZW1vdGUtZGF0YWJhc2UtcHJv
dmlkZXI+TkxNPC9yZW1vdGUtZGF0YWJhc2UtcHJvdmlkZXI+PGxhbmd1YWdlPmVuZzwvbGFuZ3Vh
Z2U+PC9yZWNvcmQ+PC9DaXRlPjxDaXRlPjxBdXRob3I+R29sPC9BdXRob3I+PFllYXI+MjAwMTwv
WWVhcj48UmVjTnVtPjY3MDc8L1JlY051bT48cmVjb3JkPjxyZWMtbnVtYmVyPjY3MDc8L3JlYy1u
dW1iZXI+PGZvcmVpZ24ta2V5cz48a2V5IGFwcD0iRU4iIGRiLWlkPSJkdnAwdHdlejV4MDA1OWVl
c3B4djVmeGxkdnphYXZ6cnJ6MmUiIHRpbWVzdGFtcD0iMTUyODkyODIxNSI+NjcwNzwva2V5Pjwv
Zm9yZWlnbi1rZXlzPjxyZWYtdHlwZSBuYW1lPSJKb3VybmFsIEFydGljbGUiPjE3PC9yZWYtdHlw
ZT48Y29udHJpYnV0b3JzPjxhdXRob3JzPjxhdXRob3I+R29sLCBLLjwvYXV0aG9yPjxhdXRob3I+
U2FyYWNvZ2x1LCBGLjwvYXV0aG9yPjxhdXRob3I+RWtpY2ksIEEuPC9hdXRob3I+PGF1dGhvcj5T
YWhpbiwgSS48L2F1dGhvcj48L2F1dGhvcnM+PC9jb250cmlidXRvcnM+PGF1dGgtYWRkcmVzcz5E
ZXBhcnRtZW50IG9mIE9ic3RldHJpY3MgYW5kIEd5bmVjb2xvZ3ksIE51bXVuZSBFZHVjYXRpb24g
YW5kIFJlc2VhcmNoIEhvc3BpdGFsLCBBbmthcmEsIFR1cmtleS48L2F1dGgtYWRkcmVzcz48dGl0
bGVzPjx0aXRsZT5FbmRvbWV0cmlhbCBwYXR0ZXJucyBhbmQgZW5kb2NyaW5vbG9naWMgY2hhcmFj
dGVyaXN0aWNzIG9mIGFzeW1wdG9tYXRpYyBtZW5vcGF1c2FsIHdvbWVuPC90aXRsZT48c2Vjb25k
YXJ5LXRpdGxlPkd5bmVjb2wgRW5kb2NyaW5vbDwvc2Vjb25kYXJ5LXRpdGxlPjwvdGl0bGVzPjxw
ZXJpb2RpY2FsPjxmdWxsLXRpdGxlPkd5bmVjb2wgRW5kb2NyaW5vbDwvZnVsbC10aXRsZT48L3Bl
cmlvZGljYWw+PHBhZ2VzPjYzLTc8L3BhZ2VzPjx2b2x1bWU+MTU8L3ZvbHVtZT48bnVtYmVyPjE8
L251bWJlcj48ZWRpdGlvbj4yMDAxLzA0LzExPC9lZGl0aW9uPjxrZXl3b3Jkcz48a2V5d29yZD5B
ZGVub2NhcmNpbm9tYS9ldGlvbG9neS9wYXRob2xvZ3kvKnByZXZlbnRpb24gJmFtcDsgY29udHJv
bDwva2V5d29yZD48a2V5d29yZD5FbmRvbWV0cmlhbCBOZW9wbGFzbXMvZXRpb2xvZ3kvcGF0aG9s
b2d5LypwcmV2ZW50aW9uICZhbXA7IGNvbnRyb2w8L2tleXdvcmQ+PGtleXdvcmQ+RW5kb21ldHJp
dW0vKmFuYXRvbXkgJmFtcDsgaGlzdG9sb2d5LypwYXRob2xvZ3k8L2tleXdvcmQ+PGtleXdvcmQ+
RXN0cmFkaW9sL2Jsb29kPC9rZXl3b3JkPjxrZXl3b3JkPkZlbWFsZTwva2V5d29yZD48a2V5d29y
ZD5Gb2xsaWNsZSBTdGltdWxhdGluZyBIb3Jtb25lL2Jsb29kPC9rZXl3b3JkPjxrZXl3b3JkPipI
b3Jtb25lIFJlcGxhY2VtZW50IFRoZXJhcHk8L2tleXdvcmQ+PGtleXdvcmQ+SG9ybW9uZXMvKmJs
b29kPC9rZXl3b3JkPjxrZXl3b3JkPkh1bWFuczwva2V5d29yZD48a2V5d29yZD5MdXRlaW5pemlu
ZyBIb3Jtb25lL2Jsb29kPC9rZXl3b3JkPjxrZXl3b3JkPk1pZGRsZSBBZ2VkPC9rZXl3b3JkPjxr
ZXl3b3JkPlBvc3RtZW5vcGF1c2U8L2tleXdvcmQ+PGtleXdvcmQ+UmlzayBGYWN0b3JzPC9rZXl3
b3JkPjwva2V5d29yZHM+PGRhdGVzPjx5ZWFyPjIwMDE8L3llYXI+PHB1Yi1kYXRlcz48ZGF0ZT5G
ZWI8L2RhdGU+PC9wdWItZGF0ZXM+PC9kYXRlcz48aXNibj4wOTUxLTM1OTAgKFByaW50KSYjeEQ7
MDk1MS0zNTkwIChMaW5raW5nKTwvaXNibj48YWNjZXNzaW9uLW51bT4xMTI5MzkyNzwvYWNjZXNz
aW9uLW51bT48dXJscz48cmVsYXRlZC11cmxzPjx1cmw+aHR0cHM6Ly93d3cubmNiaS5ubG0ubmlo
Lmdvdi9wdWJtZWQvMTEyOTM5Mjc8L3VybD48L3JlbGF0ZWQtdXJscz48L3VybHM+PC9yZWNvcmQ+
PC9DaXRlPjxDaXRlPjxBdXRob3I+R3JpZ29yaWFkaXM8L0F1dGhvcj48WWVhcj4yMDE1PC9ZZWFy
PjxSZWNOdW0+NzU0MjwvUmVjTnVtPjxyZWNvcmQ+PHJlYy1udW1iZXI+NzU0MjwvcmVjLW51bWJl
cj48Zm9yZWlnbi1rZXlzPjxrZXkgYXBwPSJFTiIgZGItaWQ9ImR2cDB0d2V6NXgwMDU5ZWVzcHh2
NWZ4bGR2emFhdnpycnoyZSIgdGltZXN0YW1wPSIxNTMxODQwMjgyIj43NTQyPC9rZXk+PC9mb3Jl
aWduLWtleXM+PHJlZi10eXBlIG5hbWU9IkpvdXJuYWwgQXJ0aWNsZSI+MTc8L3JlZi10eXBlPjxj
b250cmlidXRvcnM+PGF1dGhvcnM+PGF1dGhvcj5Hcmlnb3JpYWRpcywgVC48L2F1dGhvcj48YXV0
aG9yPlZhbGxhLCBBLjwvYXV0aG9yPjxhdXRob3I+WmFjaGFyYWtpcywgRC48L2F1dGhvcj48YXV0
aG9yPlByb3RvcGFwYXMsIEEuPC9hdXRob3I+PGF1dGhvcj5BdGhhbmFzaW91LCBTLjwvYXV0aG9y
PjwvYXV0aG9ycz48L2NvbnRyaWJ1dG9ycz48YXV0aC1hZGRyZXNzPkZpcnN0IERlcGFydG1lbnQg
b2YgT2JzdGV0cmljcyBhbmQgR3luZWNvbG9neSwgTmF0aW9uYWwgYW5kIEthcG9kaXN0cmlhbiBV
bml2ZXJzaXR5IG9mIEF0aGVucywgJnF1b3Q7QWxleGFuZHJhJnF1b3Q7IEhvc3BpdGFsLCA4MCBW
YXMuU29maWFzIEF2ZW51ZSwgMTE1MjgsIEF0aGVucywgR3JlZWNlLCB0Z3JlZ29zQHlhaG9vLmNv
bS48L2F1dGgtYWRkcmVzcz48dGl0bGVzPjx0aXRsZT5WYWdpbmFsIGh5c3RlcmVjdG9teSBmb3Ig
dXRlcm92YWdpbmFsIHByb2xhcHNlOiB3aGF0IGlzIHRoZSBpbmNpZGVuY2Ugb2YgY29uY3VycmVu
dCBneW5lY29sb2dpY2FsIG1hbGlnbmFuY3k/PC90aXRsZT48c2Vjb25kYXJ5LXRpdGxlPkludCBV
cm9neW5lY29sIEo8L3NlY29uZGFyeS10aXRsZT48YWx0LXRpdGxlPkludGVybmF0aW9uYWwgdXJv
Z3luZWNvbG9neSBqb3VybmFsPC9hbHQtdGl0bGU+PC90aXRsZXM+PHBlcmlvZGljYWw+PGZ1bGwt
dGl0bGU+SW50IFVyb2d5bmVjb2wgSjwvZnVsbC10aXRsZT48L3BlcmlvZGljYWw+PHBhZ2VzPjQy
MS01PC9wYWdlcz48dm9sdW1lPjI2PC92b2x1bWU+PG51bWJlcj4zPC9udW1iZXI+PGVkaXRpb24+
MjAxNC8xMC8wOTwvZWRpdGlvbj48a2V5d29yZHM+PGtleXdvcmQ+QWR1bHQ8L2tleXdvcmQ+PGtl
eXdvcmQ+QWdlZDwva2V5d29yZD48a2V5d29yZD5BZ2VkLCA4MCBhbmQgb3Zlcjwva2V5d29yZD48
a2V5d29yZD5Bc3ltcHRvbWF0aWMgRGlzZWFzZXMvZXBpZGVtaW9sb2d5PC9rZXl3b3JkPjxrZXl3
b3JkPkNlcnZpY2FsIEludHJhZXBpdGhlbGlhbCBOZW9wbGFzaWEvY29tcGxpY2F0aW9ucy8qZXBp
ZGVtaW9sb2d5L3BhdGhvbG9neTwva2V5d29yZD48a2V5d29yZD5FbmRvbWV0cmlhbCBIeXBlcnBs
YXNpYS9jb21wbGljYXRpb25zLyplcGlkZW1pb2xvZ3kvcGF0aG9sb2d5PC9rZXl3b3JkPjxrZXl3
b3JkPkZlbWFsZTwva2V5d29yZD48a2V5d29yZD5IdW1hbnM8L2tleXdvcmQ+PGtleXdvcmQ+SHlz
dGVyZWN0b215LCBWYWdpbmFsPC9rZXl3b3JkPjxrZXl3b3JkPkluY2lkZW5jZTwva2V5d29yZD48
a2V5d29yZD5NaWRkbGUgQWdlZDwva2V5d29yZD48a2V5d29yZD5PdmFyaWFuIEN5c3RzL2NvbXBs
aWNhdGlvbnMvKmVwaWRlbWlvbG9neS9wYXRob2xvZ3k8L2tleXdvcmQ+PGtleXdvcmQ+T3Zhcmll
Y3RvbXk8L2tleXdvcmQ+PGtleXdvcmQ+UmV0cm9zcGVjdGl2ZSBTdHVkaWVzPC9rZXl3b3JkPjxr
ZXl3b3JkPlNhbHBpbmdlY3RvbXk8L2tleXdvcmQ+PGtleXdvcmQ+VXRlcmluZSBDZXJ2aWNhbCBO
ZW9wbGFzbXMvY29tcGxpY2F0aW9ucy8qZXBpZGVtaW9sb2d5L3BhdGhvbG9neTwva2V5d29yZD48
a2V5d29yZD5VdGVyaW5lIFByb2xhcHNlLypjb21wbGljYXRpb25zL3N1cmdlcnk8L2tleXdvcmQ+
PC9rZXl3b3Jkcz48ZGF0ZXM+PHllYXI+MjAxNTwveWVhcj48cHViLWRhdGVzPjxkYXRlPk1hcjwv
ZGF0ZT48L3B1Yi1kYXRlcz48L2RhdGVzPjxpc2JuPjA5MzctMzQ2MjwvaXNibj48YWNjZXNzaW9u
LW51bT4yNTI5MzgxMjwvYWNjZXNzaW9uLW51bT48dXJscz48L3VybHM+PGVsZWN0cm9uaWMtcmVz
b3VyY2UtbnVtPjEwLjEwMDcvczAwMTkyLTAxNC0yNTE2LTU8L2VsZWN0cm9uaWMtcmVzb3VyY2Ut
bnVtPjxyZW1vdGUtZGF0YWJhc2UtcHJvdmlkZXI+TkxNPC9yZW1vdGUtZGF0YWJhc2UtcHJvdmlk
ZXI+PGxhbmd1YWdlPmVuZzwvbGFuZ3VhZ2U+PC9yZWNvcmQ+PC9DaXRlPjxDaXRlPjxBdXRob3I+
QXdhbGU8L0F1dGhvcj48WWVhcj4yMDE3PC9ZZWFyPjxSZWNOdW0+NjkxOTwvUmVjTnVtPjxyZWNv
cmQ+PHJlYy1udW1iZXI+NjkxOTwvcmVjLW51bWJlcj48Zm9yZWlnbi1rZXlzPjxrZXkgYXBwPSJF
TiIgZGItaWQ9ImR2cDB0d2V6NXgwMDU5ZWVzcHh2NWZ4bGR2emFhdnpycnoyZSIgdGltZXN0YW1w
PSIxNTI5NzcwOTI5Ij42OTE5PC9rZXk+PC9mb3JlaWduLWtleXM+PHJlZi10eXBlIG5hbWU9Ikpv
dXJuYWwgQXJ0aWNsZSI+MTc8L3JlZi10eXBlPjxjb250cmlidXRvcnM+PGF1dGhvcnM+PGF1dGhv
cj5Bd2FsZSwgUi48L2F1dGhvcj48YXV0aG9yPklzYWFjcywgUi48L2F1dGhvcj48YXV0aG9yPlNp
bmdoLCBTLjwvYXV0aG9yPjxhdXRob3I+TWFuZHJlbGxlLCBLLjwvYXV0aG9yPjwvYXV0aG9ycz48
L2NvbnRyaWJ1dG9ycz48YXV0aC1hZGRyZXNzPkRlcGFydG1lbnQgb2YgTGFib3JhdG9yeSBNZWRp
Y2luZSwgQUlJTVMsIE5ldyBEZWxoaSwgSW5kaWEuJiN4RDtEZXBhcnRtZW50IG9mIFBhdGhvbG9n
eSwgQ2hyaXN0aWFuIE1lZGljYWwgQ29sbGVnZSwgTHVkaGlhbmEsIFB1bmphYiwgSW5kaWEuJiN4
RDtEZXBhcnRtZW50IG9mIFByZXZlbnRpdmUgYW5kIFNvY2lhbCBNZWRpY2luZSwgQ2hyaXN0aWFu
IE1lZGljYWwgQ29sbGVnZSwgTHVkaGlhbmEsIFB1bmphYiwgSW5kaWEuJiN4RDtEZXBhcnRtZW50
IG9mIE9ic3RldHJpY3MgYW5kIEd5bmFlY29sb2d5LCBDaHJpc3RpYW4gTWVkaWNhbCBDb2xsZWdl
LCBMdWRoaWFuYSwgUHVuamFiLCBJbmRpYS48L2F1dGgtYWRkcmVzcz48dGl0bGVzPjx0aXRsZT5V
dGVyaW5lIFByb2xhcHNlOiBTaG91bGQgSHlzdGVyZWN0b215IFNwZWNpbWVucyBiZSBTdWJqZWN0
ZWQgZm9yIEhpc3RvcGF0aG9sb2dpY2FsIEV4YW1pbmF0aW9uPzwvdGl0bGU+PHNlY29uZGFyeS10
aXRsZT5KIE1pZGxpZmUgSGVhbHRoPC9zZWNvbmRhcnktdGl0bGU+PC90aXRsZXM+PHBlcmlvZGlj
YWw+PGZ1bGwtdGl0bGU+SiBNaWRsaWZlIEhlYWx0aDwvZnVsbC10aXRsZT48L3BlcmlvZGljYWw+
PHBhZ2VzPjE3OS0xODI8L3BhZ2VzPjx2b2x1bWU+ODwvdm9sdW1lPjxudW1iZXI+NDwvbnVtYmVy
PjxlZGl0aW9uPjIwMTgvMDEvMDk8L2VkaXRpb24+PGtleXdvcmRzPjxrZXl3b3JkPkhpc3RvcGF0
aG9sb2dpY2FsIGV4YW1pbmF0aW9uPC9rZXl3b3JkPjxrZXl3b3JkPmh5c3RlcmVjdG9teTwva2V5
d29yZD48a2V5d29yZD51bnN1c3BlY3RlZCBsZXNpb248L2tleXdvcmQ+PGtleXdvcmQ+dXRlcmlu
ZSBwcm9sYXBzZTwva2V5d29yZD48L2tleXdvcmRzPjxkYXRlcz48eWVhcj4yMDE3PC95ZWFyPjxw
dWItZGF0ZXM+PGRhdGU+T2N0LURlYzwvZGF0ZT48L3B1Yi1kYXRlcz48L2RhdGVzPjxpc2JuPjA5
NzYtNzgwMCAoUHJpbnQpPC9pc2JuPjxhY2Nlc3Npb24tbnVtPjI5MzA3OTgwPC9hY2Nlc3Npb24t
bnVtPjx1cmxzPjxyZWxhdGVkLXVybHM+PHVybD5odHRwczovL3d3dy5uY2JpLm5sbS5uaWguZ292
L3B1Ym1lZC8yOTMwNzk4MDwvdXJsPjx1cmw+aHR0cDovL3d3dy5qbWlkbGlmZWhlYWx0aC5vcmcv
YXJ0aWNsZS5hc3A/aXNzbj0wOTc2LTc4MDA7eWVhcj0yMDE3O3ZvbHVtZT04O2lzc3VlPTQ7c3Bh
Z2U9MTc5O2VwYWdlPTE4MjthdWxhc3Q9QXdhbGU8L3VybD48L3JlbGF0ZWQtdXJscz48L3VybHM+
PGN1c3RvbTI+UE1DNTc1MzQ5OTwvY3VzdG9tMj48ZWxlY3Ryb25pYy1yZXNvdXJjZS1udW0+MTAu
NDEwMy9qbWguSk1IXzgwXzE3PC9lbGVjdHJvbmljLXJlc291cmNlLW51bT48L3JlY29yZD48L0Np
dGU+PC9FbmROb3RlPn==
</w:fldData>
        </w:fldChar>
      </w:r>
      <w:r w:rsidR="006979FF">
        <w:rPr>
          <w:color w:val="000000" w:themeColor="text1"/>
        </w:rPr>
        <w:instrText xml:space="preserve"> ADDIN EN.CITE.DATA </w:instrText>
      </w:r>
      <w:r w:rsidR="006979FF">
        <w:rPr>
          <w:color w:val="000000" w:themeColor="text1"/>
        </w:rPr>
      </w:r>
      <w:r w:rsidR="006979FF">
        <w:rPr>
          <w:color w:val="000000" w:themeColor="text1"/>
        </w:rPr>
        <w:fldChar w:fldCharType="end"/>
      </w:r>
      <w:r w:rsidRPr="005221BF">
        <w:rPr>
          <w:color w:val="000000" w:themeColor="text1"/>
        </w:rPr>
      </w:r>
      <w:r w:rsidRPr="005221BF">
        <w:rPr>
          <w:color w:val="000000" w:themeColor="text1"/>
        </w:rPr>
        <w:fldChar w:fldCharType="separate"/>
      </w:r>
      <w:r w:rsidR="006979FF">
        <w:rPr>
          <w:noProof/>
          <w:color w:val="000000" w:themeColor="text1"/>
        </w:rPr>
        <w:t>[52-56]</w:t>
      </w:r>
      <w:r w:rsidRPr="005221BF">
        <w:rPr>
          <w:color w:val="000000" w:themeColor="text1"/>
        </w:rPr>
        <w:fldChar w:fldCharType="end"/>
      </w:r>
      <w:r>
        <w:rPr>
          <w:color w:val="000000" w:themeColor="text1"/>
        </w:rPr>
        <w:t>, which is still lower than ours (10.6%; 95% CI: 5.4%, 18.1%). T</w:t>
      </w:r>
      <w:r w:rsidRPr="005221BF">
        <w:rPr>
          <w:color w:val="000000" w:themeColor="text1"/>
        </w:rPr>
        <w:t xml:space="preserve">he </w:t>
      </w:r>
      <w:r>
        <w:rPr>
          <w:color w:val="000000" w:themeColor="text1"/>
        </w:rPr>
        <w:t xml:space="preserve">pooled prevalence </w:t>
      </w:r>
      <w:r w:rsidRPr="005221BF">
        <w:rPr>
          <w:color w:val="000000" w:themeColor="text1"/>
        </w:rPr>
        <w:t xml:space="preserve">of hyperplasia </w:t>
      </w:r>
      <w:r>
        <w:rPr>
          <w:color w:val="000000" w:themeColor="text1"/>
        </w:rPr>
        <w:t xml:space="preserve">(4.1%; 95% CI: 1.2%, 8.5%) </w:t>
      </w:r>
      <w:r w:rsidRPr="005221BF">
        <w:rPr>
          <w:color w:val="000000" w:themeColor="text1"/>
        </w:rPr>
        <w:t>in asymptomatic women in those published studies</w:t>
      </w:r>
      <w:r>
        <w:rPr>
          <w:color w:val="000000" w:themeColor="text1"/>
        </w:rPr>
        <w:t xml:space="preserve"> was significantly lower compared to the prevalence</w:t>
      </w:r>
      <w:r w:rsidRPr="005221BF">
        <w:rPr>
          <w:color w:val="000000" w:themeColor="text1"/>
        </w:rPr>
        <w:t xml:space="preserve"> of</w:t>
      </w:r>
      <w:r>
        <w:rPr>
          <w:color w:val="000000" w:themeColor="text1"/>
        </w:rPr>
        <w:t xml:space="preserve"> our sample </w:t>
      </w:r>
      <w:r w:rsidRPr="005221BF">
        <w:rPr>
          <w:color w:val="000000" w:themeColor="text1"/>
        </w:rPr>
        <w:t>(</w:t>
      </w:r>
      <w:r>
        <w:rPr>
          <w:color w:val="000000" w:themeColor="text1"/>
        </w:rPr>
        <w:t>8.7</w:t>
      </w:r>
      <w:r w:rsidRPr="005221BF">
        <w:rPr>
          <w:color w:val="000000" w:themeColor="text1"/>
        </w:rPr>
        <w:t>%</w:t>
      </w:r>
      <w:r>
        <w:rPr>
          <w:color w:val="000000" w:themeColor="text1"/>
        </w:rPr>
        <w:t>; 95% CI: 4.0%, 15.8%</w:t>
      </w:r>
      <w:r w:rsidRPr="005221BF">
        <w:rPr>
          <w:color w:val="000000" w:themeColor="text1"/>
        </w:rPr>
        <w:t>)</w:t>
      </w:r>
      <w:r>
        <w:rPr>
          <w:color w:val="000000" w:themeColor="text1"/>
        </w:rPr>
        <w:t xml:space="preserve"> (p=0.02) (</w:t>
      </w:r>
      <w:r w:rsidRPr="005221BF">
        <w:rPr>
          <w:color w:val="000000" w:themeColor="text1"/>
        </w:rPr>
        <w:t xml:space="preserve">Figure </w:t>
      </w:r>
      <w:r w:rsidR="00A15D9D">
        <w:rPr>
          <w:color w:val="000000" w:themeColor="text1"/>
        </w:rPr>
        <w:t>4</w:t>
      </w:r>
      <w:r>
        <w:rPr>
          <w:color w:val="000000" w:themeColor="text1"/>
        </w:rPr>
        <w:t>)</w:t>
      </w:r>
      <w:r w:rsidRPr="005221BF">
        <w:rPr>
          <w:color w:val="000000" w:themeColor="text1"/>
        </w:rPr>
        <w:t xml:space="preserve">. </w:t>
      </w:r>
      <w:r>
        <w:rPr>
          <w:color w:val="000000" w:themeColor="text1"/>
        </w:rPr>
        <w:t>In addition,</w:t>
      </w:r>
      <w:r w:rsidRPr="005221BF">
        <w:rPr>
          <w:color w:val="000000" w:themeColor="text1"/>
        </w:rPr>
        <w:t xml:space="preserve"> we </w:t>
      </w:r>
      <w:r>
        <w:rPr>
          <w:color w:val="000000" w:themeColor="text1"/>
        </w:rPr>
        <w:t xml:space="preserve">also </w:t>
      </w:r>
      <w:r w:rsidRPr="005221BF">
        <w:rPr>
          <w:color w:val="000000" w:themeColor="text1"/>
        </w:rPr>
        <w:t xml:space="preserve">found that </w:t>
      </w:r>
      <w:r>
        <w:rPr>
          <w:color w:val="000000" w:themeColor="text1"/>
        </w:rPr>
        <w:t xml:space="preserve">the pooled prevalence of proliferative endometrium (18.1%; 95% CI: 9.3%, 29.2%) from the </w:t>
      </w:r>
      <w:r w:rsidRPr="005221BF">
        <w:rPr>
          <w:color w:val="000000" w:themeColor="text1"/>
        </w:rPr>
        <w:t xml:space="preserve">literature </w:t>
      </w:r>
      <w:r>
        <w:rPr>
          <w:color w:val="000000" w:themeColor="text1"/>
        </w:rPr>
        <w:t xml:space="preserve">was significantly less than </w:t>
      </w:r>
      <w:r w:rsidRPr="005221BF">
        <w:rPr>
          <w:rFonts w:hint="eastAsia"/>
          <w:color w:val="000000" w:themeColor="text1"/>
        </w:rPr>
        <w:t>t</w:t>
      </w:r>
      <w:r w:rsidRPr="005221BF">
        <w:rPr>
          <w:color w:val="000000" w:themeColor="text1"/>
        </w:rPr>
        <w:t xml:space="preserve">he </w:t>
      </w:r>
      <w:r>
        <w:rPr>
          <w:color w:val="000000" w:themeColor="text1"/>
        </w:rPr>
        <w:t>prevalence</w:t>
      </w:r>
      <w:r w:rsidRPr="005221BF">
        <w:rPr>
          <w:color w:val="000000" w:themeColor="text1"/>
        </w:rPr>
        <w:t xml:space="preserve"> in our </w:t>
      </w:r>
      <w:r>
        <w:rPr>
          <w:color w:val="000000" w:themeColor="text1"/>
        </w:rPr>
        <w:t>sample</w:t>
      </w:r>
      <w:r w:rsidRPr="005221BF">
        <w:rPr>
          <w:color w:val="000000" w:themeColor="text1"/>
        </w:rPr>
        <w:t xml:space="preserve"> (</w:t>
      </w:r>
      <w:r>
        <w:rPr>
          <w:color w:val="000000" w:themeColor="text1"/>
        </w:rPr>
        <w:t>44.2</w:t>
      </w:r>
      <w:r w:rsidRPr="005221BF">
        <w:rPr>
          <w:color w:val="000000" w:themeColor="text1"/>
        </w:rPr>
        <w:t>%</w:t>
      </w:r>
      <w:r>
        <w:rPr>
          <w:color w:val="000000" w:themeColor="text1"/>
        </w:rPr>
        <w:t>; 95% CI: 34.5%, 54.3%</w:t>
      </w:r>
      <w:r w:rsidRPr="005221BF">
        <w:rPr>
          <w:color w:val="000000" w:themeColor="text1"/>
        </w:rPr>
        <w:t xml:space="preserve">) </w:t>
      </w:r>
      <w:r>
        <w:rPr>
          <w:color w:val="000000" w:themeColor="text1"/>
        </w:rPr>
        <w:t>(p&lt;0.01)</w:t>
      </w:r>
      <w:r w:rsidRPr="005221BF">
        <w:rPr>
          <w:color w:val="000000" w:themeColor="text1"/>
        </w:rPr>
        <w:t xml:space="preserve"> </w:t>
      </w:r>
      <w:r>
        <w:rPr>
          <w:color w:val="000000" w:themeColor="text1"/>
        </w:rPr>
        <w:t>(</w:t>
      </w:r>
      <w:r w:rsidRPr="005221BF">
        <w:rPr>
          <w:color w:val="000000" w:themeColor="text1"/>
        </w:rPr>
        <w:t xml:space="preserve">Figure </w:t>
      </w:r>
      <w:r w:rsidR="00A15D9D">
        <w:rPr>
          <w:color w:val="000000" w:themeColor="text1"/>
        </w:rPr>
        <w:t>5</w:t>
      </w:r>
      <w:r>
        <w:rPr>
          <w:color w:val="000000" w:themeColor="text1"/>
        </w:rPr>
        <w:t>)</w:t>
      </w:r>
      <w:r w:rsidRPr="005221BF">
        <w:rPr>
          <w:color w:val="000000" w:themeColor="text1"/>
        </w:rPr>
        <w:t xml:space="preserve">. </w:t>
      </w:r>
      <w:r w:rsidR="00903A04">
        <w:rPr>
          <w:color w:val="000000" w:themeColor="text1"/>
        </w:rPr>
        <w:t>S</w:t>
      </w:r>
      <w:r>
        <w:rPr>
          <w:color w:val="000000" w:themeColor="text1"/>
        </w:rPr>
        <w:t xml:space="preserve">erious heterogeneity was showed in </w:t>
      </w:r>
      <w:r w:rsidR="00903A04">
        <w:rPr>
          <w:color w:val="000000" w:themeColor="text1"/>
        </w:rPr>
        <w:t>both the hyperplasia prevalence (</w:t>
      </w:r>
      <w:r w:rsidR="00903A04" w:rsidRPr="009E7893">
        <w:rPr>
          <w:i/>
          <w:color w:val="000000" w:themeColor="text1"/>
        </w:rPr>
        <w:t>I</w:t>
      </w:r>
      <w:r w:rsidR="00903A04" w:rsidRPr="009E7893">
        <w:rPr>
          <w:i/>
          <w:color w:val="000000" w:themeColor="text1"/>
          <w:vertAlign w:val="superscript"/>
        </w:rPr>
        <w:t>2</w:t>
      </w:r>
      <w:r w:rsidR="00903A04">
        <w:rPr>
          <w:color w:val="000000" w:themeColor="text1"/>
        </w:rPr>
        <w:t xml:space="preserve">=96.0%) and </w:t>
      </w:r>
      <w:r>
        <w:rPr>
          <w:color w:val="000000" w:themeColor="text1"/>
        </w:rPr>
        <w:t xml:space="preserve">the proliferative endometrium prevalence </w:t>
      </w:r>
      <w:r w:rsidR="00903A04">
        <w:rPr>
          <w:color w:val="000000" w:themeColor="text1"/>
        </w:rPr>
        <w:t>(</w:t>
      </w:r>
      <w:r w:rsidR="00903A04" w:rsidRPr="009E7893">
        <w:rPr>
          <w:i/>
          <w:color w:val="000000" w:themeColor="text1"/>
        </w:rPr>
        <w:t>I</w:t>
      </w:r>
      <w:r w:rsidR="00903A04" w:rsidRPr="009E7893">
        <w:rPr>
          <w:i/>
          <w:color w:val="000000" w:themeColor="text1"/>
          <w:vertAlign w:val="superscript"/>
        </w:rPr>
        <w:t>2</w:t>
      </w:r>
      <w:r w:rsidR="00903A04">
        <w:rPr>
          <w:color w:val="000000" w:themeColor="text1"/>
        </w:rPr>
        <w:t xml:space="preserve">=97.7%) </w:t>
      </w:r>
      <w:r>
        <w:rPr>
          <w:color w:val="000000" w:themeColor="text1"/>
        </w:rPr>
        <w:t>among selected studies.</w:t>
      </w:r>
      <w:bookmarkEnd w:id="74"/>
      <w:bookmarkEnd w:id="75"/>
    </w:p>
    <w:p w14:paraId="5DABF326" w14:textId="77777777" w:rsidR="00464F27" w:rsidRDefault="00464F27" w:rsidP="004A73FE">
      <w:pPr>
        <w:pStyle w:val="NormalWeb"/>
        <w:rPr>
          <w:color w:val="000000" w:themeColor="text1"/>
        </w:rPr>
      </w:pPr>
    </w:p>
    <w:p w14:paraId="17562494" w14:textId="37DFBA60" w:rsidR="004A73FE" w:rsidRDefault="004A73FE" w:rsidP="004A73FE">
      <w:pPr>
        <w:pStyle w:val="NormalWeb"/>
        <w:jc w:val="center"/>
        <w:rPr>
          <w:b/>
          <w:color w:val="000000" w:themeColor="text1"/>
        </w:rPr>
      </w:pPr>
      <w:r>
        <w:rPr>
          <w:b/>
          <w:noProof/>
          <w:color w:val="000000" w:themeColor="text1"/>
        </w:rPr>
        <w:drawing>
          <wp:inline distT="0" distB="0" distL="0" distR="0" wp14:anchorId="7E2627D8" wp14:editId="620DC835">
            <wp:extent cx="4292600" cy="4009126"/>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19-03-22 at 15.12.48.png"/>
                    <pic:cNvPicPr/>
                  </pic:nvPicPr>
                  <pic:blipFill>
                    <a:blip r:embed="rId14">
                      <a:extLst>
                        <a:ext uri="{28A0092B-C50C-407E-A947-70E740481C1C}">
                          <a14:useLocalDpi xmlns:a14="http://schemas.microsoft.com/office/drawing/2010/main" val="0"/>
                        </a:ext>
                      </a:extLst>
                    </a:blip>
                    <a:stretch>
                      <a:fillRect/>
                    </a:stretch>
                  </pic:blipFill>
                  <pic:spPr>
                    <a:xfrm>
                      <a:off x="0" y="0"/>
                      <a:ext cx="4334734" cy="4048478"/>
                    </a:xfrm>
                    <a:prstGeom prst="rect">
                      <a:avLst/>
                    </a:prstGeom>
                  </pic:spPr>
                </pic:pic>
              </a:graphicData>
            </a:graphic>
          </wp:inline>
        </w:drawing>
      </w:r>
    </w:p>
    <w:p w14:paraId="1CFDCD5E" w14:textId="30299518" w:rsidR="00464F27" w:rsidRDefault="00464F27" w:rsidP="00464F27">
      <w:pPr>
        <w:pStyle w:val="Caption"/>
        <w:rPr>
          <w:b w:val="0"/>
          <w:color w:val="000000" w:themeColor="text1"/>
        </w:rPr>
      </w:pPr>
      <w:bookmarkStart w:id="78" w:name="_Toc5874896"/>
      <w:r>
        <w:t xml:space="preserve">Figure </w:t>
      </w:r>
      <w:r>
        <w:fldChar w:fldCharType="begin"/>
      </w:r>
      <w:r>
        <w:instrText xml:space="preserve"> SEQ Figure \* ARABIC </w:instrText>
      </w:r>
      <w:r>
        <w:fldChar w:fldCharType="separate"/>
      </w:r>
      <w:r w:rsidR="008363FE">
        <w:t>3</w:t>
      </w:r>
      <w:r>
        <w:fldChar w:fldCharType="end"/>
      </w:r>
      <w:r>
        <w:t xml:space="preserve"> Study flow of literatre search and selection</w:t>
      </w:r>
      <w:bookmarkEnd w:id="78"/>
    </w:p>
    <w:p w14:paraId="6E327C9A" w14:textId="77777777" w:rsidR="004A73FE" w:rsidRDefault="004A73FE" w:rsidP="004A73FE">
      <w:pPr>
        <w:autoSpaceDE w:val="0"/>
        <w:autoSpaceDN w:val="0"/>
        <w:adjustRightInd w:val="0"/>
        <w:ind w:right="-720"/>
        <w:rPr>
          <w:b/>
          <w:color w:val="000000" w:themeColor="text1"/>
        </w:rPr>
        <w:sectPr w:rsidR="004A73FE" w:rsidSect="004A73FE">
          <w:pgSz w:w="12240" w:h="15840"/>
          <w:pgMar w:top="1440" w:right="1440" w:bottom="1440" w:left="1440" w:header="720" w:footer="720" w:gutter="0"/>
          <w:cols w:space="720"/>
          <w:docGrid w:linePitch="360"/>
        </w:sectPr>
      </w:pPr>
      <w:r>
        <w:rPr>
          <w:b/>
          <w:color w:val="000000" w:themeColor="text1"/>
        </w:rPr>
        <w:br w:type="page"/>
      </w:r>
    </w:p>
    <w:tbl>
      <w:tblPr>
        <w:tblStyle w:val="TableGrid"/>
        <w:tblpPr w:leftFromText="180" w:rightFromText="180" w:vertAnchor="page" w:horzAnchor="page" w:tblpX="514" w:tblpY="1875"/>
        <w:tblW w:w="14845" w:type="dxa"/>
        <w:tblLayout w:type="fixed"/>
        <w:tblLook w:val="04A0" w:firstRow="1" w:lastRow="0" w:firstColumn="1" w:lastColumn="0" w:noHBand="0" w:noVBand="1"/>
      </w:tblPr>
      <w:tblGrid>
        <w:gridCol w:w="1615"/>
        <w:gridCol w:w="2340"/>
        <w:gridCol w:w="2160"/>
        <w:gridCol w:w="2340"/>
        <w:gridCol w:w="2070"/>
        <w:gridCol w:w="2070"/>
        <w:gridCol w:w="2250"/>
      </w:tblGrid>
      <w:tr w:rsidR="004A73FE" w:rsidRPr="00781B86" w14:paraId="12EA99F3" w14:textId="77777777" w:rsidTr="00CB2FAD">
        <w:trPr>
          <w:trHeight w:val="890"/>
        </w:trPr>
        <w:tc>
          <w:tcPr>
            <w:tcW w:w="1615" w:type="dxa"/>
          </w:tcPr>
          <w:p w14:paraId="21E31D01" w14:textId="77777777" w:rsidR="004A73FE" w:rsidRPr="00604F7D" w:rsidRDefault="004A73FE" w:rsidP="00604F7D">
            <w:pPr>
              <w:ind w:firstLine="0"/>
              <w:jc w:val="left"/>
              <w:rPr>
                <w:b/>
                <w:color w:val="000000" w:themeColor="text1"/>
                <w:sz w:val="19"/>
                <w:szCs w:val="19"/>
              </w:rPr>
            </w:pPr>
          </w:p>
        </w:tc>
        <w:tc>
          <w:tcPr>
            <w:tcW w:w="2340" w:type="dxa"/>
          </w:tcPr>
          <w:p w14:paraId="20DC68FC" w14:textId="2BFA338F" w:rsidR="004A73FE" w:rsidRPr="00604F7D" w:rsidRDefault="004A73FE" w:rsidP="00604F7D">
            <w:pPr>
              <w:autoSpaceDE w:val="0"/>
              <w:autoSpaceDN w:val="0"/>
              <w:adjustRightInd w:val="0"/>
              <w:ind w:right="-720" w:firstLine="0"/>
              <w:jc w:val="left"/>
              <w:rPr>
                <w:b/>
                <w:sz w:val="19"/>
                <w:szCs w:val="19"/>
              </w:rPr>
            </w:pPr>
            <w:r w:rsidRPr="00604F7D">
              <w:rPr>
                <w:color w:val="000000" w:themeColor="text1"/>
                <w:sz w:val="19"/>
                <w:szCs w:val="19"/>
                <w:shd w:val="clear" w:color="auto" w:fill="FFFFFF"/>
              </w:rPr>
              <w:fldChar w:fldCharType="begin">
                <w:fldData xml:space="preserve">PEVuZE5vdGU+PENpdGU+PEF1dGhvcj5LYWl5cmx5a3l6eTwvQXV0aG9yPjxZZWFyPjIwMTU8L1ll
YXI+PFJlY051bT40PC9SZWNOdW0+PERpc3BsYXlUZXh0Pls0Ni00OSwgNTddPC9EaXNwbGF5VGV4
dD48cmVjb3JkPjxyZWMtbnVtYmVyPjQ8L3JlYy1udW1iZXI+PGZvcmVpZ24ta2V5cz48a2V5IGFw
cD0iRU4iIGRiLWlkPSJkdnAwdHdlejV4MDA1OWVlc3B4djVmeGxkdnphYXZ6cnJ6MmUiIHRpbWVz
dGFtcD0iMTUyNTIyNjU4MyI+NDwva2V5PjwvZm9yZWlnbi1rZXlzPjxyZWYtdHlwZSBuYW1lPSJK
b3VybmFsIEFydGljbGUiPjE3PC9yZWYtdHlwZT48Y29udHJpYnV0b3JzPjxhdXRob3JzPjxhdXRo
b3I+S2FpeXJseWt5enksIEEuPC9hdXRob3I+PGF1dGhvcj5GcmVlc2UsIEsuIEUuPC9hdXRob3I+
PGF1dGhvcj5FbGlzaGFldiwgRS48L2F1dGhvcj48YXV0aG9yPkJvdmJqZXJnLCBELiBILjwvYXV0
aG9yPjxhdXRob3I+UmFtYW5hdGhhbiwgUi48L2F1dGhvcj48YXV0aG9yPkhhbWFkLCBHLiBHLjwv
YXV0aG9yPjxhdXRob3I+TWNDbG9za2V5LCBDLjwvYXV0aG9yPjxhdXRob3I+QWx0aG91c2UsIEEu
IEQuPC9hdXRob3I+PGF1dGhvcj5IdWFuZywgTS48L2F1dGhvcj48YXV0aG9yPkVkd2FyZHMsIFIu
IFAuPC9hdXRob3I+PGF1dGhvcj5MaW5rb3YsIEYuPC9hdXRob3I+PC9hdXRob3JzPjwvY29udHJp
YnV0b3JzPjxhdXRoLWFkZHJlc3M+Q2VudGVyIGZvciBMaWZlIFNjaWVuY2VzLCBOYXphcmJheWV2
IFVuaXZlcnNpdHksIEFzdGFuYSwgS2F6YWtoc3Rhbi4mI3hEO0RlcGFydG1lbnQgb2YgRXBpZGVt
aW9sb2d5LCBVbml2ZXJzaXR5IG9mIFBpdHRzYnVyZ2ggR3JhZHVhdGUgU2Nob29sIG9mIFB1Ymxp
YyBIZWFsdGgsIFBpdHRzYnVyZ2gsIFBBOyBEZXBhcnRtZW50IG9mIE9ic3RldHJpY3MsIEd5bmVj
b2xvZ3kgJmFtcDsgUmVwcm9kdWN0aXZlIFNjaWVuY2VzLCBNYWdlZS1Xb21lbnMgUmVzZWFyY2gg
SW5zdGl0dXRlLCBQaXR0c2J1cmdoLCBQQS4mI3hEO0RlcGFydG1lbnQgb2YgUGF0aG9sb2d5LCBN
YWdlZS1Xb21lbnMgSG9zcGl0YWwsIFBpdHRzYnVyZ2gsIFBBLiYjeEQ7VW5pdmVyc2l0eSBvZiBQ
aXR0c2J1cmdoIENhbmNlciBJbnN0aXR1dGUsIFBpdHRzYnVyZ2gsIFBBLiYjeEQ7RGl2aXNpb24g
b2YgR2VuZXJhbCBTdXJnZXJ5LCBNYWdlZS1Xb21lbnMgSG9zcGl0YWwgb2YgVW5pdmVyc2l0eSBv
ZiBQaXR0c2J1cmdoIE1lZGljYWwgQ2VudGVyLCBQaXR0c2J1cmdoLCBQQS4mI3hEO0RlcGFydG1l
bnQgb2YgT2JzdGV0cmljcywgR3luZWNvbG9neSAmYW1wOyBSZXByb2R1Y3RpdmUgU2NpZW5jZXMs
IE1hZ2VlLVdvbWVucyBSZXNlYXJjaCBJbnN0aXR1dGUsIFBpdHRzYnVyZ2gsIFBBLiYjeEQ7RGVw
YXJ0bWVudCBvZiBFcGlkZW1pb2xvZ3ksIFVuaXZlcnNpdHkgb2YgUGl0dHNidXJnaCBHcmFkdWF0
ZSBTY2hvb2wgb2YgUHVibGljIEhlYWx0aCwgUGl0dHNidXJnaCwgUEE7IERlcGFydG1lbnQgb2Yg
T2JzdGV0cmljcywgR3luZWNvbG9neSAmYW1wOyBSZXByb2R1Y3RpdmUgU2NpZW5jZXMsIE1hZ2Vl
LVdvbWVucyBSZXNlYXJjaCBJbnN0aXR1dGUsIFBpdHRzYnVyZ2gsIFBBLiBFbGVjdHJvbmljIGFk
ZHJlc3M6IGxpbmtmeUBtYWlsLm1hZ2VlLmVkdS48L2F1dGgtYWRkcmVzcz48dGl0bGVzPjx0aXRs
ZT5FbmRvbWV0cmlhbCBoaXN0b2xvZ3kgaW4gc2V2ZXJlbHkgb2Jlc2UgYmFyaWF0cmljIHN1cmdl
cnkgY2FuZGlkYXRlczogYW4gZXhwbG9yYXRvcnkgYW5hbHlzaXM8L3RpdGxlPjxzZWNvbmRhcnkt
dGl0bGU+U3VyZyBPYmVzIFJlbGF0IERpczwvc2Vjb25kYXJ5LXRpdGxlPjwvdGl0bGVzPjxwZXJp
b2RpY2FsPjxmdWxsLXRpdGxlPlN1cmcgT2JlcyBSZWxhdCBEaXM8L2Z1bGwtdGl0bGU+PC9wZXJp
b2RpY2FsPjxwYWdlcz42NTMtODwvcGFnZXM+PHZvbHVtZT4xMTwvdm9sdW1lPjxudW1iZXI+Mzwv
bnVtYmVyPjxlZGl0aW9uPjIwMTUvMDMvMzE8L2VkaXRpb24+PGtleXdvcmRzPjxrZXl3b3JkPkFk
dWx0PC9rZXl3b3JkPjxrZXl3b3JkPipCYXJpYXRyaWMgU3VyZ2VyeTwva2V5d29yZD48a2V5d29y
ZD5CaW9wc3k8L2tleXdvcmQ+PGtleXdvcmQ+Qm9keSBNYXNzIEluZGV4PC9rZXl3b3JkPjxrZXl3
b3JkPkVuZG9tZXRyaWFsIEh5cGVycGxhc2lhLypkaWFnbm9zaXMvZXBpZGVtaW9sb2d5L2V0aW9s
b2d5PC9rZXl3b3JkPjxrZXl3b3JkPkVuZG9tZXRyaXVtLypwYXRob2xvZ3k8L2tleXdvcmQ+PGtl
eXdvcmQ+RmVtYWxlPC9rZXl3b3JkPjxrZXl3b3JkPkh1bWFuczwva2V5d29yZD48a2V5d29yZD5N
aWRkbGUgQWdlZDwva2V5d29yZD48a2V5d29yZD5PYmVzaXR5LCBNb3JiaWQvY29tcGxpY2F0aW9u
cy8qc3VyZ2VyeTwva2V5d29yZD48a2V5d29yZD5QcmV2YWxlbmNlPC9rZXl3b3JkPjxrZXl3b3Jk
PlJpc2sgRmFjdG9yczwva2V5d29yZD48a2V5d29yZD5UYWl3YW4vZXBpZGVtaW9sb2d5PC9rZXl3
b3JkPjxrZXl3b3JkPkJhcmlhdHJpYyBzdXJnZXJ5PC9rZXl3b3JkPjxrZXl3b3JkPkVuZG9tZXRy
aWFsIGNhbmNlcjwva2V5d29yZD48a2V5d29yZD5FbmRvbWV0cmlhbCBoeXBlcnBsYXNpYTwva2V5
d29yZD48a2V5d29yZD5FbmRvbWV0cmlhbCBwb2x5cHM8L2tleXdvcmQ+PGtleXdvcmQ+T2Jlc2l0
eTwva2V5d29yZD48a2V5d29yZD5QaXBlbGxlIHNhbXBsaW5nPC9rZXl3b3JkPjwva2V5d29yZHM+
PGRhdGVzPjx5ZWFyPjIwMTU8L3llYXI+PHB1Yi1kYXRlcz48ZGF0ZT5NYXktSnVuPC9kYXRlPjwv
cHViLWRhdGVzPjwvZGF0ZXM+PGlzYm4+MTg3OC03NTMzIChFbGVjdHJvbmljKSYjeEQ7MTU1MC03
Mjg5IChMaW5raW5nKTwvaXNibj48YWNjZXNzaW9uLW51bT4yNTgyMDA3OTwvYWNjZXNzaW9uLW51
bT48dXJscz48cmVsYXRlZC11cmxzPjx1cmw+aHR0cHM6Ly93d3cubmNiaS5ubG0ubmloLmdvdi9w
dWJtZWQvMjU4MjAwNzk8L3VybD48dXJsPmh0dHBzOi8vd3d3LnNvYXJkLm9yZy9hcnRpY2xlL1Mx
NTUwLTcyODkoMTQpMDA0OTItNC9mdWxsdGV4dDwvdXJsPjwvcmVsYXRlZC11cmxzPjwvdXJscz48
ZWxlY3Ryb25pYy1yZXNvdXJjZS1udW0+MTAuMTAxNi9qLnNvYXJkLjIwMTQuMTIuMDEwPC9lbGVj
dHJvbmljLXJlc291cmNlLW51bT48L3JlY29yZD48L0NpdGU+PENpdGU+PEF1dGhvcj5Nb2Rlc2l0
dDwvQXV0aG9yPjxZZWFyPjIwMTU8L1llYXI+PFJlY051bT42PC9SZWNOdW0+PHJlY29yZD48cmVj
LW51bWJlcj42PC9yZWMtbnVtYmVyPjxmb3JlaWduLWtleXM+PGtleSBhcHA9IkVOIiBkYi1pZD0i
ZHZwMHR3ZXo1eDAwNTllZXNweHY1ZnhsZHZ6YWF2enJyejJlIiB0aW1lc3RhbXA9IjE1MjUyMjY1
ODMiPjY8L2tleT48L2ZvcmVpZ24ta2V5cz48cmVmLXR5cGUgbmFtZT0iSm91cm5hbCBBcnRpY2xl
Ij4xNzwvcmVmLXR5cGU+PGNvbnRyaWJ1dG9ycz48YXV0aG9ycz48YXV0aG9yPk1vZGVzaXR0LCBT
LiBDLjwvYXV0aG9yPjxhdXRob3I+SGFsbG93ZWxsLCBQLiBULjwvYXV0aG9yPjxhdXRob3I+U2xh
Y2stRGF2aXMsIEouIEsuPC9hdXRob3I+PGF1dGhvcj5NaWNoYWxlaywgUi4gRC48L2F1dGhvcj48
YXV0aG9yPkF0a2lucywgSy4gQS48L2F1dGhvcj48YXV0aG9yPktlbGxleSwgUy4gTC48L2F1dGhv
cj48YXV0aG9yPkFyYXBvdmljLCBTLjwvYXV0aG9yPjxhdXRob3I+U2h1cG5paywgTS4gQS48L2F1
dGhvcj48YXV0aG9yPkhvZWhuLCBLLjwvYXV0aG9yPjwvYXV0aG9ycz48L2NvbnRyaWJ1dG9ycz48
YXV0aC1hZGRyZXNzPkd5bmVjb2xvZ2ljIE9uY29sb2d5IERpdmlzaW9uLCBVbml2ZXJzaXR5IG9m
IFZpcmdpbmlhIFNjaG9vbCBvZiBNZWRpY2luZSwgQ2hhcmxvdHRlc3ZpbGxlLCBWQSwgVW5pdGVk
IFN0YXRlcy4mI3hEO0RlcGFydG1lbnQgb2YgU3VyZ2VyeSwgVW5pdmVyc2l0eSBvZiBWaXJnaW5p
YSBTY2hvb2wgb2YgTWVkaWNpbmUsIENoYXJsb3R0ZXN2aWxsZSwgVkEsIFVuaXRlZCBTdGF0ZXMu
JiN4RDtEZXBhcnRtZW50IG9mIE1pY3JvYmlvbG9neSwgSW1tdW5vbG9neSBhbmQgQ2FuY2VyIEJp
b2xvZ3ksIFVuaXZlcnNpdHkgb2YgVmlyZ2luaWEgU2Nob29sIG9mIE1lZGljaW5lLCBDaGFybG90
dGVzdmlsbGUsIFZBLCBVbml0ZWQgU3RhdGVzLiYjeEQ7TWV0YWJvbG9uLCBJbmMuLCBEdXJoYW0s
IE5DLCBVbml0ZWQgU3RhdGVzLiYjeEQ7RGVwYXJ0bWVudCBvZiBQYXRob2xvZ3ksIFVuaXZlcnNp
dHkgb2YgVmlyZ2luaWEgU2Nob29sIG9mIE1lZGljaW5lLCBDaGFybG90dGVzdmlsbGUsIFZBLCBV
bml0ZWQgU3RhdGVzLiYjeEQ7Q29sbGVnZSBvZiBBcnRzIGFuZCBTY2llbmNlcywgVW5pdmVyc2l0
eSBvZiBWaXJnaW5pYSwgQ2hhcmxvdHRlc3ZpbGxlLCBWQSwgVW5pdGVkIFN0YXRlcy4mI3hEO0Vu
ZG9jcmlub2xvZ3kgRGl2aXNpb24sIFVuaXZlcnNpdHkgb2YgVmlyZ2luaWEgU2Nob29sIG9mIE1l
ZGljaW5lLCBDaGFybG90dGVzdmlsbGUsIFZBLCBVbml0ZWQgU3RhdGVzLiYjeEQ7RGVwYXJ0bWVu
dCBvZiBQaGFybWFjb2xvZ3ksIFVuaXZlcnNpdHkgb2YgVmlyZ2luaWEgU2Nob29sIG9mIE1lZGlj
aW5lLCBDaGFybG90dGVzdmlsbGUsIFZBLCBVbml0ZWQgU3RhdGVzOyBTY2hvb2wgb2YgQkFCUywg
VW5pdmVyc2l0eSBvZiBOZXcgU291dGggV2FsZXMsIFN5ZG5leSwgQXVzdHJhbGlhLjwvYXV0aC1h
ZGRyZXNzPjx0aXRsZXM+PHRpdGxlPldvbWVuIGF0IGV4dHJlbWUgcmlzayBmb3Igb2Jlc2l0eS1y
ZWxhdGVkIGNhcmNpbm9nZW5lc2lzOiBCYXNlbGluZSBlbmRvbWV0cmlhbCBwYXRob2xvZ3kgYW5k
IGltcGFjdCBvZiBiYXJpYXRyaWMgc3VyZ2VyeSBvbiB3ZWlnaHQsIG1ldGFib2xpYyBwcm9maWxl
cyBhbmQgcXVhbGl0eSBvZiBsaWZlPC90aXRsZT48c2Vjb25kYXJ5LXRpdGxlPkd5bmVjb2wgT25j
b2w8L3NlY29uZGFyeS10aXRsZT48L3RpdGxlcz48cGVyaW9kaWNhbD48ZnVsbC10aXRsZT5HeW5l
Y29sIE9uY29sPC9mdWxsLXRpdGxlPjwvcGVyaW9kaWNhbD48cGFnZXM+MjM4LTQ1PC9wYWdlcz48
dm9sdW1lPjEzODwvdm9sdW1lPjxudW1iZXI+MjwvbnVtYmVyPjxlZGl0aW9uPjIwMTUvMDUvMjg8
L2VkaXRpb24+PGtleXdvcmRzPjxrZXl3b3JkPkFkdWx0PC9rZXl3b3JkPjxrZXl3b3JkPkFnZWQ8
L2tleXdvcmQ+PGtleXdvcmQ+KkJhcmlhdHJpYyBTdXJnZXJ5PC9rZXl3b3JkPjxrZXl3b3JkPkJv
ZHkgV2VpZ2h0PC9rZXl3b3JkPjxrZXl3b3JkPkNhcmNpbm9nZW5lc2lzL21ldGFib2xpc20vKnBh
dGhvbG9neTwva2V5d29yZD48a2V5d29yZD5FbmRvbWV0cmlhbCBIeXBlcnBsYXNpYS8qcGF0aG9s
b2d5PC9rZXl3b3JkPjxrZXl3b3JkPkVuZG9tZXRyaWFsIE5lb3BsYXNtcy9tZXRhYm9saXNtL3Bh
dGhvbG9neS9wcmV2ZW50aW9uICZhbXA7IGNvbnRyb2w8L2tleXdvcmQ+PGtleXdvcmQ+RW5kb21l
dHJpdW0vbWV0YWJvbGlzbS8qcGF0aG9sb2d5PC9rZXl3b3JkPjxrZXl3b3JkPkZlbWFsZTwva2V5
d29yZD48a2V5d29yZD5HbHVjb3NlL21ldGFib2xpc208L2tleXdvcmQ+PGtleXdvcmQ+SHVtYW5z
PC9rZXl3b3JkPjxrZXl3b3JkPkxpcGlkIE1ldGFib2xpc208L2tleXdvcmQ+PGtleXdvcmQ+TWlk
ZGxlIEFnZWQ8L2tleXdvcmQ+PGtleXdvcmQ+T2Jlc2l0eS9tZXRhYm9saXNtLypwYXRob2xvZ3kv
KnN1cmdlcnk8L2tleXdvcmQ+PGtleXdvcmQ+UXVhbGl0eSBvZiBMaWZlPC9rZXl3b3JkPjxrZXl3
b3JkPllvdW5nIEFkdWx0PC9rZXl3b3JkPjxrZXl3b3JkPkJhcmlhdHJpYyBzdXJnZXJ5PC9rZXl3
b3JkPjxrZXl3b3JkPkVuZG9tZXRyaWFsIGh5cGVycGxhc2lhPC9rZXl3b3JkPjxrZXl3b3JkPk1l
dGFib2xvbWljczwva2V5d29yZD48a2V5d29yZD5Nb3JiaWQgb2Jlc2l0eTwva2V5d29yZD48a2V5
d29yZD5Rb2w8L2tleXdvcmQ+PC9rZXl3b3Jkcz48ZGF0ZXM+PHllYXI+MjAxNTwveWVhcj48cHVi
LWRhdGVzPjxkYXRlPkF1ZzwvZGF0ZT48L3B1Yi1kYXRlcz48L2RhdGVzPjxpc2JuPjEwOTUtNjg1
OSAoRWxlY3Ryb25pYykmI3hEOzAwOTAtODI1OCAoTGlua2luZyk8L2lzYm4+PGFjY2Vzc2lvbi1u
dW0+MjYwMTM2OTY8L2FjY2Vzc2lvbi1udW0+PHVybHM+PHJlbGF0ZWQtdXJscz48dXJsPmh0dHBz
Oi8vd3d3Lm5jYmkubmxtLm5paC5nb3YvcHVibWVkLzI2MDEzNjk2PC91cmw+PHVybD5odHRwczov
L3d3dy5neW5lY29sb2dpY29uY29sb2d5LW9ubGluZS5uZXQvYXJ0aWNsZS9TMDA5MC04MjU4KDE1
KTAwOTMzLTYvZnVsbHRleHQ8L3VybD48L3JlbGF0ZWQtdXJscz48L3VybHM+PGVsZWN0cm9uaWMt
cmVzb3VyY2UtbnVtPjEwLjEwMTYvai55Z3luby4yMDE1LjA1LjAxNTwvZWxlY3Ryb25pYy1yZXNv
dXJjZS1udW0+PC9yZWNvcmQ+PC9DaXRlPjxDaXRlPjxBdXRob3I+QXJnZW50YTwvQXV0aG9yPjxZ
ZWFyPjIwMTM8L1llYXI+PFJlY051bT4xMTgyOTwvUmVjTnVtPjxyZWNvcmQ+PHJlYy1udW1iZXI+
MTE4Mjk8L3JlYy1udW1iZXI+PGZvcmVpZ24ta2V5cz48a2V5IGFwcD0iRU4iIGRiLWlkPSJwMmR2
YXJzc3Ywc3Y5NWVhNWEzeHB3OXVmYXd4YXhlejB3MnoiIHRpbWVzdGFtcD0iMTM4NzI1MzE0MyI+
MTE4Mjk8L2tleT48L2ZvcmVpZ24ta2V5cz48cmVmLXR5cGUgbmFtZT0iSm91cm5hbCBBcnRpY2xl
Ij4xNzwvcmVmLXR5cGU+PGNvbnRyaWJ1dG9ycz48YXV0aG9ycz48YXV0aG9yPkFyZ2VudGEsIFAu
IEEuPC9hdXRob3I+PGF1dGhvcj5LYXNzaW5nLCBNLjwvYXV0aG9yPjxhdXRob3I+VHJ1c2tpbm92
c2t5LCBBLiBNLjwvYXV0aG9yPjxhdXRob3I+U3ZlbmRzZW4sIEMuIEEuPC9hdXRob3I+PC9hdXRo
b3JzPjwvY29udHJpYnV0b3JzPjxhdXRoLWFkZHJlc3M+RGVwYXJ0bWVudCBvZiBPYnN0ZXRyaWNz
IGFuZCBHeW5lY29sb2d5LCBUaGUgVW5pdmVyc2l0eSBvZiBNaW5uZXNvdGEsIDQyMCBEZWxhd2Fy
ZSBTdHJlZXQgU0UsIE1pbm5lYXBvbGlzLCBNTiA1NTQ1NSwgVVNBLiBhcmdlbnRhQHVtbi5lZHU8
L2F1dGgtYWRkcmVzcz48dGl0bGVzPjx0aXRsZT5CYXJpYXRyaWMgc3VyZ2VyeSBhbmQgZW5kb21l
dHJpYWwgcGF0aG9sb2d5IGluIGFzeW1wdG9tYXRpYyBtb3JiaWRseSBvYmVzZSB3b21lbjogYSBw
cm9zcGVjdGl2ZSwgcGlsb3Qgc3R1ZHk8L3RpdGxlPjxzZWNvbmRhcnktdGl0bGU+QkpPRzwvc2Vj
b25kYXJ5LXRpdGxlPjxhbHQtdGl0bGU+QkpPRyA6IGFuIGludGVybmF0aW9uYWwgam91cm5hbCBv
ZiBvYnN0ZXRyaWNzIGFuZCBneW5hZWNvbG9neTwvYWx0LXRpdGxlPjwvdGl0bGVzPjxwZXJpb2Rp
Y2FsPjxmdWxsLXRpdGxlPkJKT0c8L2Z1bGwtdGl0bGU+PC9wZXJpb2RpY2FsPjxwYWdlcz43OTUt
ODAwPC9wYWdlcz48dm9sdW1lPjEyMDwvdm9sdW1lPjxudW1iZXI+NzwvbnVtYmVyPjxrZXl3b3Jk
cz48a2V5d29yZD5BZHVsdDwva2V5d29yZD48a2V5d29yZD4qQXN5bXB0b21hdGljIERpc2Vhc2Vz
L2VwaWRlbWlvbG9neTwva2V5d29yZD48a2V5d29yZD5CaW9wc3k8L2tleXdvcmQ+PGtleXdvcmQ+
RW5kb21ldHJpYWwgSHlwZXJwbGFzaWEvZXBpZGVtaW9sb2d5LypldGlvbG9neS9wYXRob2xvZ3kv
cGh5c2lvcGF0aG9sb2d5PC9rZXl3b3JkPjxrZXl3b3JkPkVuZG9tZXRyaXVtL3BhdGhvbG9neTwv
a2V5d29yZD48a2V5d29yZD5GZW1hbGU8L2tleXdvcmQ+PGtleXdvcmQ+Rm9sbG93LVVwIFN0dWRp
ZXM8L2tleXdvcmQ+PGtleXdvcmQ+Kkdhc3RyaWMgQnlwYXNzPC9rZXl3b3JkPjxrZXl3b3JkPkh1
bWFuczwva2V5d29yZD48a2V5d29yZD5NaWRkbGUgQWdlZDwva2V5d29yZD48a2V5d29yZD5PYmVz
aXR5LCBNb3JiaWQvY29tcGxpY2F0aW9ucy9waHlzaW9wYXRob2xvZ3kvKnN1cmdlcnk8L2tleXdv
cmQ+PGtleXdvcmQ+UGlsb3QgUHJvamVjdHM8L2tleXdvcmQ+PGtleXdvcmQ+UHJldmFsZW5jZTwv
a2V5d29yZD48a2V5d29yZD5Qcm9zcGVjdGl2ZSBTdHVkaWVzPC9rZXl3b3JkPjxrZXl3b3JkPlNp
bmdsZS1CbGluZCBNZXRob2Q8L2tleXdvcmQ+PGtleXdvcmQ+VHJlYXRtZW50IE91dGNvbWU8L2tl
eXdvcmQ+PGtleXdvcmQ+KldlaWdodCBMb3NzPC9rZXl3b3JkPjwva2V5d29yZHM+PGRhdGVzPjx5
ZWFyPjIwMTM8L3llYXI+PHB1Yi1kYXRlcz48ZGF0ZT5KdW48L2RhdGU+PC9wdWItZGF0ZXM+PC9k
YXRlcz48aXNibj4xNDcxLTA1MjggKEVsZWN0cm9uaWMpJiN4RDsxNDcwLTAzMjggKExpbmtpbmcp
PC9pc2JuPjxhY2Nlc3Npb24tbnVtPjIzMjMxNjMyPC9hY2Nlc3Npb24tbnVtPjx1cmxzPjxyZWxh
dGVkLXVybHM+PHVybD5odHRwOi8vd3d3Lm5jYmkubmxtLm5paC5nb3YvcHVibWVkLzIzMjMxNjMy
PC91cmw+PC9yZWxhdGVkLXVybHM+PC91cmxzPjxlbGVjdHJvbmljLXJlc291cmNlLW51bT4xMC4x
MTExLzE0NzEtMDUyOC4xMjEwMDwvZWxlY3Ryb25pYy1yZXNvdXJjZS1udW0+PC9yZWNvcmQ+PC9D
aXRlPjxDaXRlPjxBdXRob3I+QXJnZW50YTwvQXV0aG9yPjxZZWFyPjIwMTQ8L1llYXI+PFJlY051
bT42NzAyPC9SZWNOdW0+PHJlY29yZD48cmVjLW51bWJlcj42NzAyPC9yZWMtbnVtYmVyPjxmb3Jl
aWduLWtleXM+PGtleSBhcHA9IkVOIiBkYi1pZD0iZHZwMHR3ZXo1eDAwNTllZXNweHY1ZnhsZHZ6
YWF2enJyejJlIiB0aW1lc3RhbXA9IjE1Mjc3Mzk4MjMiPjY3MDI8L2tleT48L2ZvcmVpZ24ta2V5
cz48cmVmLXR5cGUgbmFtZT0iSm91cm5hbCBBcnRpY2xlIj4xNzwvcmVmLXR5cGU+PGNvbnRyaWJ1
dG9ycz48YXV0aG9ycz48YXV0aG9yPkFyZ2VudGEsIFAuPC9hdXRob3I+PGF1dGhvcj5TdmVuZHNl
biwgQy48L2F1dGhvcj48YXV0aG9yPkVsaXNoYWV2LCBFLjwvYXV0aG9yPjxhdXRob3I+R2xveWVz
a2UsIE4uPC9hdXRob3I+PGF1dGhvcj5HZWxsZXIsIE0uIEEuPC9hdXRob3I+PGF1dGhvcj5FZHdh
cmRzLCBSLiBQLjwvYXV0aG9yPjxhdXRob3I+TGlua292LCBGLjwvYXV0aG9yPjwvYXV0aG9ycz48
L2NvbnRyaWJ1dG9ycz48YXV0aC1hZGRyZXNzPkRpdmlzaW9uIG9mIEd5bmVjb2xvZ2ljIE9uY29s
b2d5LCBEZXBhcnRtZW50IG9mIE9ic3RldHJpY3MgYW5kIEd5bmVjb2xvZ3ksIFVuaXZlcnNpdHkg
b2YgTWlubmVzb3RhLCBNaW5uZWFwb2xpcywgTU4sIFVTQS4gRWxlY3Ryb25pYyBhZGRyZXNzOiBh
cmdlbnRhQHVtbi5lZHUuJiN4RDtEZXBhcnRtZW50IG9mIFN1cmdlcnksIFBhcmsgTmljb2xsZXQg
SGVhbHRoIFN5c3RlbSwgU3QuIExvdWlzIFBhcmssIE1OLCBVU0EuJiN4RDtEZXBhcnRtZW50IG9m
IFBhdGhvbG9neSwgTWFnZWUgSG9zcGl0YWwsIFVuaXZlcnNpdHkgb2YgUGl0dHNidXJnaCBNZWRp
Y2FsIENlbnRlciwgUGl0dHNidXJnaCwgUEEsIFVTQS4mI3hEO0RpdmlzaW9uIG9mIEd5bmVjb2xv
Z2ljIE9uY29sb2d5LCBEZXBhcnRtZW50IG9mIE9ic3RldHJpY3MgYW5kIEd5bmVjb2xvZ3ksIFVu
aXZlcnNpdHkgb2YgTWlubmVzb3RhLCBNaW5uZWFwb2xpcywgTU4sIFVTQS4mI3hEO0RpdmlzaW9u
IG9mIEd5bmVjb2xvZ2ljIE9uY29sb2d5LCBEZXBhcnRtZW50IG9mIE9ic3RldHJpY3MgYW5kIEd5
bmVjb2xvZ3ksIE1hZ2VlIEhvc3BpdGFsLCBVbml2ZXJzaXR5IG9mIFBpdHRzYnVyZ2ggTWVkaWNh
bCBDZW50ZXIsIFBpdHRzYnVyZ2gsIFBBLCBVU0EuPC9hdXRoLWFkZHJlc3M+PHRpdGxlcz48dGl0
bGU+SG9ybW9uZSByZWNlcHRvciBleHByZXNzaW9uIHBhdHRlcm5zIGluIHRoZSBlbmRvbWV0cml1
bSBvZiBhc3ltcHRvbWF0aWMgbW9yYmlkbHkgb2Jlc2Ugd29tZW4gYmVmb3JlIGFuZCBhZnRlciBi
YXJpYXRyaWMgc3VyZ2VyeTwvdGl0bGU+PHNlY29uZGFyeS10aXRsZT5HeW5lY29sIE9uY29sPC9z
ZWNvbmRhcnktdGl0bGU+PC90aXRsZXM+PHBlcmlvZGljYWw+PGZ1bGwtdGl0bGU+R3luZWNvbCBP
bmNvbDwvZnVsbC10aXRsZT48L3BlcmlvZGljYWw+PHBhZ2VzPjc4LTgyPC9wYWdlcz48dm9sdW1l
PjEzMzwvdm9sdW1lPjxudW1iZXI+MTwvbnVtYmVyPjxlZGl0aW9uPjIwMTQvMDQvMDE8L2VkaXRp
b24+PGtleXdvcmRzPjxrZXl3b3JkPkFkdWx0PC9rZXl3b3JkPjxrZXl3b3JkPkFzeW1wdG9tYXRp
YyBEaXNlYXNlczwva2V5d29yZD48a2V5d29yZD5CYXJpYXRyaWMgU3VyZ2VyeTwva2V5d29yZD48
a2V5d29yZD5FbmRvbWV0cmlhbCBIeXBlcnBsYXNpYS9jb21wbGljYXRpb25zLyptZXRhYm9saXNt
PC9rZXl3b3JkPjxrZXl3b3JkPkVuZG9tZXRyaXVtLyptZXRhYm9saXNtPC9rZXl3b3JkPjxrZXl3
b3JkPkZlbWFsZTwva2V5d29yZD48a2V5d29yZD5IdW1hbnM8L2tleXdvcmQ+PGtleXdvcmQ+S2kt
NjcgQW50aWdlbi9tZXRhYm9saXNtPC9rZXl3b3JkPjxrZXl3b3JkPk1pZGRsZSBBZ2VkPC9rZXl3
b3JkPjxrZXl3b3JkPk9iZXNpdHksIE1vcmJpZC9jb21wbGljYXRpb25zLyptZXRhYm9saXNtL3N1
cmdlcnk8L2tleXdvcmQ+PGtleXdvcmQ+UmVjZXB0b3JzLCBBbmRyb2dlbi8qbWV0YWJvbGlzbTwv
a2V5d29yZD48a2V5d29yZD5SZWNlcHRvcnMsIEVzdHJvZ2VuLyptZXRhYm9saXNtPC9rZXl3b3Jk
PjxrZXl3b3JkPlJlY2VwdG9ycywgUHJvZ2VzdGVyb25lLyptZXRhYm9saXNtPC9rZXl3b3JkPjxr
ZXl3b3JkPlRyZWF0bWVudCBPdXRjb21lPC9rZXl3b3JkPjxrZXl3b3JkPldlaWdodCBMb3NzLypw
aHlzaW9sb2d5PC9rZXl3b3JkPjxrZXl3b3JkPllvdW5nIEFkdWx0PC9rZXl3b3JkPjxrZXl3b3Jk
PkVuZG9tZXRyaWFsIGNhbmNlcjwva2V5d29yZD48a2V5d29yZD5FbmRvbWV0cmlhbCBoeXBlcnBs
YXNpYTwva2V5d29yZD48a2V5d29yZD5Fc3Ryb2dlbiByZWNlcHRvciAoRVIpPC9rZXl3b3JkPjxr
ZXl3b3JkPk9iZXNpdHk8L2tleXdvcmQ+PGtleXdvcmQ+UHJvZ2VzdGVyb25lIHJlY2VwdG9yIChQ
Uik8L2tleXdvcmQ+PC9rZXl3b3Jkcz48ZGF0ZXM+PHllYXI+MjAxNDwveWVhcj48cHViLWRhdGVz
PjxkYXRlPkFwcjwvZGF0ZT48L3B1Yi1kYXRlcz48L2RhdGVzPjxpc2JuPjEwOTUtNjg1OSAoRWxl
Y3Ryb25pYykmI3hEOzAwOTAtODI1OCAoTGlua2luZyk8L2lzYm4+PGFjY2Vzc2lvbi1udW0+MjQ2
ODA1OTU8L2FjY2Vzc2lvbi1udW0+PHVybHM+PHJlbGF0ZWQtdXJscz48dXJsPmh0dHBzOi8vd3d3
Lm5jYmkubmxtLm5paC5nb3YvcHVibWVkLzI0NjgwNTk1PC91cmw+PC9yZWxhdGVkLXVybHM+PC91
cmxzPjxlbGVjdHJvbmljLXJlc291cmNlLW51bT4xMC4xMDE2L2oueWd5bm8uMjAxMy4xMi4wMDU8
L2VsZWN0cm9uaWMtcmVzb3VyY2UtbnVtPjwvcmVjb3JkPjwvQ2l0ZT48Q2l0ZT48QXV0aG9yPkxp
bmtvdjwvQXV0aG9yPjxZZWFyPjIwMTQ8L1llYXI+PFJlY051bT42NzAxPC9SZWNOdW0+PHJlY29y
ZD48cmVjLW51bWJlcj42NzAxPC9yZWMtbnVtYmVyPjxmb3JlaWduLWtleXM+PGtleSBhcHA9IkVO
IiBkYi1pZD0iZHZwMHR3ZXo1eDAwNTllZXNweHY1ZnhsZHZ6YWF2enJyejJlIiB0aW1lc3RhbXA9
IjE1Mjc3Mzk4MjMiPjY3MDE8L2tleT48L2ZvcmVpZ24ta2V5cz48cmVmLXR5cGUgbmFtZT0iSm91
cm5hbCBBcnRpY2xlIj4xNzwvcmVmLXR5cGU+PGNvbnRyaWJ1dG9ycz48YXV0aG9ycz48YXV0aG9y
PkxpbmtvdiwgRi48L2F1dGhvcj48YXV0aG9yPkVsaXNoYWV2LCBFLjwvYXV0aG9yPjxhdXRob3I+
R2xveWVza2UsIE4uPC9hdXRob3I+PGF1dGhvcj5FZHdhcmRzLCBSLjwvYXV0aG9yPjxhdXRob3I+
QWx0aG91c2UsIEEuIEQuPC9hdXRob3I+PGF1dGhvcj5HZWxsZXIsIE0uIEEuPC9hdXRob3I+PGF1
dGhvcj5TdmVuZHNlbiwgQy48L2F1dGhvcj48YXV0aG9yPkFyZ2VudGEsIFAuIEEuPC9hdXRob3I+
PC9hdXRob3JzPjwvY29udHJpYnV0b3JzPjxhdXRoLWFkZHJlc3M+VW5pdmVyc2l0eSBvZiBQaXR0
c2J1cmdoIERlcGFydG1lbnQgb2YgT2JzdGV0cmljcywgR3luZWNvbG9neSwgYW5kIFJlcHJvZHVj
dGl2ZSBTY2llbmNlcywgTWFnZWUtV29tZW5zIFJlc2VhcmNoIEluc3RpdHV0ZSwgUGl0dHNidXJn
aCwgUGVubnN5bHZhbmlhLiBFbGVjdHJvbmljIGFkZHJlc3M6IGZhaW5hLmxpbmtvdkBnbWFpbC5j
b20uJiN4RDtVbml2ZXJzaXR5IG9mIFBpdHRzYnVyZ2ggU2Nob29sIG9mIE1lZGljaW5lLCBEZXBh
cnRtZW50IG9mIFBhdGhvbG9neSwgUGl0dHNidXJnaCwgUGVubnN5bHZhbmlhLiYjeEQ7U1VOWSBE
b3duc3RhdGUsIERlcGFydG1lbnQgb2YgUGF0aG9sb2d5LCBCcm9va2x5biwgTmV3IFlvcmsuJiN4
RDtVbml2ZXJzaXR5IG9mIFBpdHRzYnVyZ2ggRGVwYXJ0bWVudCBvZiBPYnN0ZXRyaWNzLCBHeW5l
Y29sb2d5LCBhbmQgUmVwcm9kdWN0aXZlIFNjaWVuY2VzLCBNYWdlZS1Xb21lbnMgUmVzZWFyY2gg
SW5zdGl0dXRlLCBQaXR0c2J1cmdoLCBQZW5uc3lsdmFuaWEuJiN4RDtEaXZpc2lvbiBvZiBHeW5l
Y29sb2dpYyBPbmNvbG9neSwgRGVwYXJ0bWVudCBvZiBPYnN0ZXRyaWNzIGFuZCBHeW5lY29sb2d5
LCBVbml2ZXJzaXR5IG9mIE1pbm5lc290YSwgTWlubmVhcG9saXMsIE1pbm5lc290YSwgVVNBLjwv
YXV0aC1hZGRyZXNzPjx0aXRsZXM+PHRpdGxlPkJhcmlhdHJpYyBzdXJnZXJ5LWluZHVjZWQgd2Vp
Z2h0IGxvc3MgY2hhbmdlcyBpbW11bmUgbWFya2VycyBpbiB0aGUgZW5kb21ldHJpdW0gb2YgbW9y
YmlkbHkgb2Jlc2Ugd29tZW48L3RpdGxlPjxzZWNvbmRhcnktdGl0bGU+U3VyZyBPYmVzIFJlbGF0
IERpczwvc2Vjb25kYXJ5LXRpdGxlPjwvdGl0bGVzPjxwZXJpb2RpY2FsPjxmdWxsLXRpdGxlPlN1
cmcgT2JlcyBSZWxhdCBEaXM8L2Z1bGwtdGl0bGU+PC9wZXJpb2RpY2FsPjxwYWdlcz45MjEtNjwv
cGFnZXM+PHZvbHVtZT4xMDwvdm9sdW1lPjxudW1iZXI+NTwvbnVtYmVyPjxlZGl0aW9uPjIwMTQv
MTIvMDM8L2VkaXRpb24+PGtleXdvcmRzPjxrZXl3b3JkPkFkdWx0PC9rZXl3b3JkPjxrZXl3b3Jk
PkFudGlnZW5zLCBDRDIwL21ldGFib2xpc208L2tleXdvcmQ+PGtleXdvcmQ+QmFyaWF0cmljIFN1
cmdlcnkvKm1ldGhvZHM8L2tleXdvcmQ+PGtleXdvcmQ+QmlvbWFya2Vycy9tZXRhYm9saXNtPC9r
ZXl3b3JkPjxrZXl3b3JkPkNEMyBDb21wbGV4L21ldGFib2xpc208L2tleXdvcmQ+PGtleXdvcmQ+
RW5kb21ldHJpYWwgSHlwZXJwbGFzaWEvZGlhZ25vc2lzL2ltbXVub2xvZ3k8L2tleXdvcmQ+PGtl
eXdvcmQ+RW5kb21ldHJpdW0vKmltbXVub2xvZ3k8L2tleXdvcmQ+PGtleXdvcmQ+RmVtYWxlPC9r
ZXl3b3JkPjxrZXl3b3JkPkh1bWFuczwva2V5d29yZD48a2V5d29yZD5JbmNpZGVudGFsIEZpbmRp
bmdzPC9rZXl3b3JkPjxrZXl3b3JkPk1pZGRsZSBBZ2VkPC9rZXl3b3JkPjxrZXl3b3JkPk9iZXNp
dHksIE1vcmJpZC9pbW11bm9sb2d5LypzdXJnZXJ5PC9rZXl3b3JkPjxrZXl3b3JkPlBURU4gUGhv
c3Bob2h5ZHJvbGFzZS9tZXRhYm9saXNtPC9rZXl3b3JkPjxrZXl3b3JkPlBvc3RvcGVyYXRpdmUg
Q2FyZTwva2V5d29yZD48a2V5d29yZD5QcmVvcGVyYXRpdmUgQ2FyZTwva2V5d29yZD48a2V5d29y
ZD5UaXNzdWUgQXJyYXkgQW5hbHlzaXM8L2tleXdvcmQ+PGtleXdvcmQ+V2VpZ2h0IExvc3MvKmlt
bXVub2xvZ3k8L2tleXdvcmQ+PGtleXdvcmQ+Q2QyMDwva2V5d29yZD48a2V5d29yZD5DZDM8L2tl
eXdvcmQ+PGtleXdvcmQ+RW5kb21ldHJpYWwgY2FuY2VyIHByZXZlbnRpb248L2tleXdvcmQ+PGtl
eXdvcmQ+RW5kb21ldHJpYWwgaHlwZXJwbGFzaWE8L2tleXdvcmQ+PGtleXdvcmQ+SW1tdW5pdHk8
L2tleXdvcmQ+PGtleXdvcmQ+SW5mbGFtbWF0aW9uPC9rZXl3b3JkPjxrZXl3b3JkPk9iZXNpdHk8
L2tleXdvcmQ+PGtleXdvcmQ+UHRlbjwva2V5d29yZD48L2tleXdvcmRzPjxkYXRlcz48eWVhcj4y
MDE0PC95ZWFyPjxwdWItZGF0ZXM+PGRhdGU+U2VwLU9jdDwvZGF0ZT48L3B1Yi1kYXRlcz48L2Rh
dGVzPjxpc2JuPjE4NzgtNzUzMyAoRWxlY3Ryb25pYykmI3hEOzE1NTAtNzI4OSAoTGlua2luZyk8
L2lzYm4+PGFjY2Vzc2lvbi1udW0+MjU0MzkwMDM8L2FjY2Vzc2lvbi1udW0+PHVybHM+PHJlbGF0
ZWQtdXJscz48dXJsPmh0dHBzOi8vd3d3Lm5jYmkubmxtLm5paC5nb3YvcHVibWVkLzI1NDM5MDAz
PC91cmw+PHVybD5odHRwczovL3d3dy5zb2FyZC5vcmcvYXJ0aWNsZS9TMTU1MC03Mjg5KDE0KTAw
MTQ2LTQvZnVsbHRleHQ8L3VybD48L3JlbGF0ZWQtdXJscz48L3VybHM+PGVsZWN0cm9uaWMtcmVz
b3VyY2UtbnVtPjEwLjEwMTYvai5zb2FyZC4yMDE0LjAzLjAyMzwvZWxlY3Ryb25pYy1yZXNvdXJj
ZS1udW0+PC9yZWNvcmQ+PC9DaXRlPjwvRW5kTm90ZT5=
</w:fldData>
              </w:fldChar>
            </w:r>
            <w:r w:rsidR="006979FF">
              <w:rPr>
                <w:color w:val="000000" w:themeColor="text1"/>
                <w:sz w:val="19"/>
                <w:szCs w:val="19"/>
                <w:shd w:val="clear" w:color="auto" w:fill="FFFFFF"/>
              </w:rPr>
              <w:instrText xml:space="preserve"> ADDIN EN.CITE </w:instrText>
            </w:r>
            <w:r w:rsidR="006979FF">
              <w:rPr>
                <w:color w:val="000000" w:themeColor="text1"/>
                <w:sz w:val="19"/>
                <w:szCs w:val="19"/>
                <w:shd w:val="clear" w:color="auto" w:fill="FFFFFF"/>
              </w:rPr>
              <w:fldChar w:fldCharType="begin">
                <w:fldData xml:space="preserve">PEVuZE5vdGU+PENpdGU+PEF1dGhvcj5LYWl5cmx5a3l6eTwvQXV0aG9yPjxZZWFyPjIwMTU8L1ll
YXI+PFJlY051bT40PC9SZWNOdW0+PERpc3BsYXlUZXh0Pls0Ni00OSwgNTddPC9EaXNwbGF5VGV4
dD48cmVjb3JkPjxyZWMtbnVtYmVyPjQ8L3JlYy1udW1iZXI+PGZvcmVpZ24ta2V5cz48a2V5IGFw
cD0iRU4iIGRiLWlkPSJkdnAwdHdlejV4MDA1OWVlc3B4djVmeGxkdnphYXZ6cnJ6MmUiIHRpbWVz
dGFtcD0iMTUyNTIyNjU4MyI+NDwva2V5PjwvZm9yZWlnbi1rZXlzPjxyZWYtdHlwZSBuYW1lPSJK
b3VybmFsIEFydGljbGUiPjE3PC9yZWYtdHlwZT48Y29udHJpYnV0b3JzPjxhdXRob3JzPjxhdXRo
b3I+S2FpeXJseWt5enksIEEuPC9hdXRob3I+PGF1dGhvcj5GcmVlc2UsIEsuIEUuPC9hdXRob3I+
PGF1dGhvcj5FbGlzaGFldiwgRS48L2F1dGhvcj48YXV0aG9yPkJvdmJqZXJnLCBELiBILjwvYXV0
aG9yPjxhdXRob3I+UmFtYW5hdGhhbiwgUi48L2F1dGhvcj48YXV0aG9yPkhhbWFkLCBHLiBHLjwv
YXV0aG9yPjxhdXRob3I+TWNDbG9za2V5LCBDLjwvYXV0aG9yPjxhdXRob3I+QWx0aG91c2UsIEEu
IEQuPC9hdXRob3I+PGF1dGhvcj5IdWFuZywgTS48L2F1dGhvcj48YXV0aG9yPkVkd2FyZHMsIFIu
IFAuPC9hdXRob3I+PGF1dGhvcj5MaW5rb3YsIEYuPC9hdXRob3I+PC9hdXRob3JzPjwvY29udHJp
YnV0b3JzPjxhdXRoLWFkZHJlc3M+Q2VudGVyIGZvciBMaWZlIFNjaWVuY2VzLCBOYXphcmJheWV2
IFVuaXZlcnNpdHksIEFzdGFuYSwgS2F6YWtoc3Rhbi4mI3hEO0RlcGFydG1lbnQgb2YgRXBpZGVt
aW9sb2d5LCBVbml2ZXJzaXR5IG9mIFBpdHRzYnVyZ2ggR3JhZHVhdGUgU2Nob29sIG9mIFB1Ymxp
YyBIZWFsdGgsIFBpdHRzYnVyZ2gsIFBBOyBEZXBhcnRtZW50IG9mIE9ic3RldHJpY3MsIEd5bmVj
b2xvZ3kgJmFtcDsgUmVwcm9kdWN0aXZlIFNjaWVuY2VzLCBNYWdlZS1Xb21lbnMgUmVzZWFyY2gg
SW5zdGl0dXRlLCBQaXR0c2J1cmdoLCBQQS4mI3hEO0RlcGFydG1lbnQgb2YgUGF0aG9sb2d5LCBN
YWdlZS1Xb21lbnMgSG9zcGl0YWwsIFBpdHRzYnVyZ2gsIFBBLiYjeEQ7VW5pdmVyc2l0eSBvZiBQ
aXR0c2J1cmdoIENhbmNlciBJbnN0aXR1dGUsIFBpdHRzYnVyZ2gsIFBBLiYjeEQ7RGl2aXNpb24g
b2YgR2VuZXJhbCBTdXJnZXJ5LCBNYWdlZS1Xb21lbnMgSG9zcGl0YWwgb2YgVW5pdmVyc2l0eSBv
ZiBQaXR0c2J1cmdoIE1lZGljYWwgQ2VudGVyLCBQaXR0c2J1cmdoLCBQQS4mI3hEO0RlcGFydG1l
bnQgb2YgT2JzdGV0cmljcywgR3luZWNvbG9neSAmYW1wOyBSZXByb2R1Y3RpdmUgU2NpZW5jZXMs
IE1hZ2VlLVdvbWVucyBSZXNlYXJjaCBJbnN0aXR1dGUsIFBpdHRzYnVyZ2gsIFBBLiYjeEQ7RGVw
YXJ0bWVudCBvZiBFcGlkZW1pb2xvZ3ksIFVuaXZlcnNpdHkgb2YgUGl0dHNidXJnaCBHcmFkdWF0
ZSBTY2hvb2wgb2YgUHVibGljIEhlYWx0aCwgUGl0dHNidXJnaCwgUEE7IERlcGFydG1lbnQgb2Yg
T2JzdGV0cmljcywgR3luZWNvbG9neSAmYW1wOyBSZXByb2R1Y3RpdmUgU2NpZW5jZXMsIE1hZ2Vl
LVdvbWVucyBSZXNlYXJjaCBJbnN0aXR1dGUsIFBpdHRzYnVyZ2gsIFBBLiBFbGVjdHJvbmljIGFk
ZHJlc3M6IGxpbmtmeUBtYWlsLm1hZ2VlLmVkdS48L2F1dGgtYWRkcmVzcz48dGl0bGVzPjx0aXRs
ZT5FbmRvbWV0cmlhbCBoaXN0b2xvZ3kgaW4gc2V2ZXJlbHkgb2Jlc2UgYmFyaWF0cmljIHN1cmdl
cnkgY2FuZGlkYXRlczogYW4gZXhwbG9yYXRvcnkgYW5hbHlzaXM8L3RpdGxlPjxzZWNvbmRhcnkt
dGl0bGU+U3VyZyBPYmVzIFJlbGF0IERpczwvc2Vjb25kYXJ5LXRpdGxlPjwvdGl0bGVzPjxwZXJp
b2RpY2FsPjxmdWxsLXRpdGxlPlN1cmcgT2JlcyBSZWxhdCBEaXM8L2Z1bGwtdGl0bGU+PC9wZXJp
b2RpY2FsPjxwYWdlcz42NTMtODwvcGFnZXM+PHZvbHVtZT4xMTwvdm9sdW1lPjxudW1iZXI+Mzwv
bnVtYmVyPjxlZGl0aW9uPjIwMTUvMDMvMzE8L2VkaXRpb24+PGtleXdvcmRzPjxrZXl3b3JkPkFk
dWx0PC9rZXl3b3JkPjxrZXl3b3JkPipCYXJpYXRyaWMgU3VyZ2VyeTwva2V5d29yZD48a2V5d29y
ZD5CaW9wc3k8L2tleXdvcmQ+PGtleXdvcmQ+Qm9keSBNYXNzIEluZGV4PC9rZXl3b3JkPjxrZXl3
b3JkPkVuZG9tZXRyaWFsIEh5cGVycGxhc2lhLypkaWFnbm9zaXMvZXBpZGVtaW9sb2d5L2V0aW9s
b2d5PC9rZXl3b3JkPjxrZXl3b3JkPkVuZG9tZXRyaXVtLypwYXRob2xvZ3k8L2tleXdvcmQ+PGtl
eXdvcmQ+RmVtYWxlPC9rZXl3b3JkPjxrZXl3b3JkPkh1bWFuczwva2V5d29yZD48a2V5d29yZD5N
aWRkbGUgQWdlZDwva2V5d29yZD48a2V5d29yZD5PYmVzaXR5LCBNb3JiaWQvY29tcGxpY2F0aW9u
cy8qc3VyZ2VyeTwva2V5d29yZD48a2V5d29yZD5QcmV2YWxlbmNlPC9rZXl3b3JkPjxrZXl3b3Jk
PlJpc2sgRmFjdG9yczwva2V5d29yZD48a2V5d29yZD5UYWl3YW4vZXBpZGVtaW9sb2d5PC9rZXl3
b3JkPjxrZXl3b3JkPkJhcmlhdHJpYyBzdXJnZXJ5PC9rZXl3b3JkPjxrZXl3b3JkPkVuZG9tZXRy
aWFsIGNhbmNlcjwva2V5d29yZD48a2V5d29yZD5FbmRvbWV0cmlhbCBoeXBlcnBsYXNpYTwva2V5
d29yZD48a2V5d29yZD5FbmRvbWV0cmlhbCBwb2x5cHM8L2tleXdvcmQ+PGtleXdvcmQ+T2Jlc2l0
eTwva2V5d29yZD48a2V5d29yZD5QaXBlbGxlIHNhbXBsaW5nPC9rZXl3b3JkPjwva2V5d29yZHM+
PGRhdGVzPjx5ZWFyPjIwMTU8L3llYXI+PHB1Yi1kYXRlcz48ZGF0ZT5NYXktSnVuPC9kYXRlPjwv
cHViLWRhdGVzPjwvZGF0ZXM+PGlzYm4+MTg3OC03NTMzIChFbGVjdHJvbmljKSYjeEQ7MTU1MC03
Mjg5IChMaW5raW5nKTwvaXNibj48YWNjZXNzaW9uLW51bT4yNTgyMDA3OTwvYWNjZXNzaW9uLW51
bT48dXJscz48cmVsYXRlZC11cmxzPjx1cmw+aHR0cHM6Ly93d3cubmNiaS5ubG0ubmloLmdvdi9w
dWJtZWQvMjU4MjAwNzk8L3VybD48dXJsPmh0dHBzOi8vd3d3LnNvYXJkLm9yZy9hcnRpY2xlL1Mx
NTUwLTcyODkoMTQpMDA0OTItNC9mdWxsdGV4dDwvdXJsPjwvcmVsYXRlZC11cmxzPjwvdXJscz48
ZWxlY3Ryb25pYy1yZXNvdXJjZS1udW0+MTAuMTAxNi9qLnNvYXJkLjIwMTQuMTIuMDEwPC9lbGVj
dHJvbmljLXJlc291cmNlLW51bT48L3JlY29yZD48L0NpdGU+PENpdGU+PEF1dGhvcj5Nb2Rlc2l0
dDwvQXV0aG9yPjxZZWFyPjIwMTU8L1llYXI+PFJlY051bT42PC9SZWNOdW0+PHJlY29yZD48cmVj
LW51bWJlcj42PC9yZWMtbnVtYmVyPjxmb3JlaWduLWtleXM+PGtleSBhcHA9IkVOIiBkYi1pZD0i
ZHZwMHR3ZXo1eDAwNTllZXNweHY1ZnhsZHZ6YWF2enJyejJlIiB0aW1lc3RhbXA9IjE1MjUyMjY1
ODMiPjY8L2tleT48L2ZvcmVpZ24ta2V5cz48cmVmLXR5cGUgbmFtZT0iSm91cm5hbCBBcnRpY2xl
Ij4xNzwvcmVmLXR5cGU+PGNvbnRyaWJ1dG9ycz48YXV0aG9ycz48YXV0aG9yPk1vZGVzaXR0LCBT
LiBDLjwvYXV0aG9yPjxhdXRob3I+SGFsbG93ZWxsLCBQLiBULjwvYXV0aG9yPjxhdXRob3I+U2xh
Y2stRGF2aXMsIEouIEsuPC9hdXRob3I+PGF1dGhvcj5NaWNoYWxlaywgUi4gRC48L2F1dGhvcj48
YXV0aG9yPkF0a2lucywgSy4gQS48L2F1dGhvcj48YXV0aG9yPktlbGxleSwgUy4gTC48L2F1dGhv
cj48YXV0aG9yPkFyYXBvdmljLCBTLjwvYXV0aG9yPjxhdXRob3I+U2h1cG5paywgTS4gQS48L2F1
dGhvcj48YXV0aG9yPkhvZWhuLCBLLjwvYXV0aG9yPjwvYXV0aG9ycz48L2NvbnRyaWJ1dG9ycz48
YXV0aC1hZGRyZXNzPkd5bmVjb2xvZ2ljIE9uY29sb2d5IERpdmlzaW9uLCBVbml2ZXJzaXR5IG9m
IFZpcmdpbmlhIFNjaG9vbCBvZiBNZWRpY2luZSwgQ2hhcmxvdHRlc3ZpbGxlLCBWQSwgVW5pdGVk
IFN0YXRlcy4mI3hEO0RlcGFydG1lbnQgb2YgU3VyZ2VyeSwgVW5pdmVyc2l0eSBvZiBWaXJnaW5p
YSBTY2hvb2wgb2YgTWVkaWNpbmUsIENoYXJsb3R0ZXN2aWxsZSwgVkEsIFVuaXRlZCBTdGF0ZXMu
JiN4RDtEZXBhcnRtZW50IG9mIE1pY3JvYmlvbG9neSwgSW1tdW5vbG9neSBhbmQgQ2FuY2VyIEJp
b2xvZ3ksIFVuaXZlcnNpdHkgb2YgVmlyZ2luaWEgU2Nob29sIG9mIE1lZGljaW5lLCBDaGFybG90
dGVzdmlsbGUsIFZBLCBVbml0ZWQgU3RhdGVzLiYjeEQ7TWV0YWJvbG9uLCBJbmMuLCBEdXJoYW0s
IE5DLCBVbml0ZWQgU3RhdGVzLiYjeEQ7RGVwYXJ0bWVudCBvZiBQYXRob2xvZ3ksIFVuaXZlcnNp
dHkgb2YgVmlyZ2luaWEgU2Nob29sIG9mIE1lZGljaW5lLCBDaGFybG90dGVzdmlsbGUsIFZBLCBV
bml0ZWQgU3RhdGVzLiYjeEQ7Q29sbGVnZSBvZiBBcnRzIGFuZCBTY2llbmNlcywgVW5pdmVyc2l0
eSBvZiBWaXJnaW5pYSwgQ2hhcmxvdHRlc3ZpbGxlLCBWQSwgVW5pdGVkIFN0YXRlcy4mI3hEO0Vu
ZG9jcmlub2xvZ3kgRGl2aXNpb24sIFVuaXZlcnNpdHkgb2YgVmlyZ2luaWEgU2Nob29sIG9mIE1l
ZGljaW5lLCBDaGFybG90dGVzdmlsbGUsIFZBLCBVbml0ZWQgU3RhdGVzLiYjeEQ7RGVwYXJ0bWVu
dCBvZiBQaGFybWFjb2xvZ3ksIFVuaXZlcnNpdHkgb2YgVmlyZ2luaWEgU2Nob29sIG9mIE1lZGlj
aW5lLCBDaGFybG90dGVzdmlsbGUsIFZBLCBVbml0ZWQgU3RhdGVzOyBTY2hvb2wgb2YgQkFCUywg
VW5pdmVyc2l0eSBvZiBOZXcgU291dGggV2FsZXMsIFN5ZG5leSwgQXVzdHJhbGlhLjwvYXV0aC1h
ZGRyZXNzPjx0aXRsZXM+PHRpdGxlPldvbWVuIGF0IGV4dHJlbWUgcmlzayBmb3Igb2Jlc2l0eS1y
ZWxhdGVkIGNhcmNpbm9nZW5lc2lzOiBCYXNlbGluZSBlbmRvbWV0cmlhbCBwYXRob2xvZ3kgYW5k
IGltcGFjdCBvZiBiYXJpYXRyaWMgc3VyZ2VyeSBvbiB3ZWlnaHQsIG1ldGFib2xpYyBwcm9maWxl
cyBhbmQgcXVhbGl0eSBvZiBsaWZlPC90aXRsZT48c2Vjb25kYXJ5LXRpdGxlPkd5bmVjb2wgT25j
b2w8L3NlY29uZGFyeS10aXRsZT48L3RpdGxlcz48cGVyaW9kaWNhbD48ZnVsbC10aXRsZT5HeW5l
Y29sIE9uY29sPC9mdWxsLXRpdGxlPjwvcGVyaW9kaWNhbD48cGFnZXM+MjM4LTQ1PC9wYWdlcz48
dm9sdW1lPjEzODwvdm9sdW1lPjxudW1iZXI+MjwvbnVtYmVyPjxlZGl0aW9uPjIwMTUvMDUvMjg8
L2VkaXRpb24+PGtleXdvcmRzPjxrZXl3b3JkPkFkdWx0PC9rZXl3b3JkPjxrZXl3b3JkPkFnZWQ8
L2tleXdvcmQ+PGtleXdvcmQ+KkJhcmlhdHJpYyBTdXJnZXJ5PC9rZXl3b3JkPjxrZXl3b3JkPkJv
ZHkgV2VpZ2h0PC9rZXl3b3JkPjxrZXl3b3JkPkNhcmNpbm9nZW5lc2lzL21ldGFib2xpc20vKnBh
dGhvbG9neTwva2V5d29yZD48a2V5d29yZD5FbmRvbWV0cmlhbCBIeXBlcnBsYXNpYS8qcGF0aG9s
b2d5PC9rZXl3b3JkPjxrZXl3b3JkPkVuZG9tZXRyaWFsIE5lb3BsYXNtcy9tZXRhYm9saXNtL3Bh
dGhvbG9neS9wcmV2ZW50aW9uICZhbXA7IGNvbnRyb2w8L2tleXdvcmQ+PGtleXdvcmQ+RW5kb21l
dHJpdW0vbWV0YWJvbGlzbS8qcGF0aG9sb2d5PC9rZXl3b3JkPjxrZXl3b3JkPkZlbWFsZTwva2V5
d29yZD48a2V5d29yZD5HbHVjb3NlL21ldGFib2xpc208L2tleXdvcmQ+PGtleXdvcmQ+SHVtYW5z
PC9rZXl3b3JkPjxrZXl3b3JkPkxpcGlkIE1ldGFib2xpc208L2tleXdvcmQ+PGtleXdvcmQ+TWlk
ZGxlIEFnZWQ8L2tleXdvcmQ+PGtleXdvcmQ+T2Jlc2l0eS9tZXRhYm9saXNtLypwYXRob2xvZ3kv
KnN1cmdlcnk8L2tleXdvcmQ+PGtleXdvcmQ+UXVhbGl0eSBvZiBMaWZlPC9rZXl3b3JkPjxrZXl3
b3JkPllvdW5nIEFkdWx0PC9rZXl3b3JkPjxrZXl3b3JkPkJhcmlhdHJpYyBzdXJnZXJ5PC9rZXl3
b3JkPjxrZXl3b3JkPkVuZG9tZXRyaWFsIGh5cGVycGxhc2lhPC9rZXl3b3JkPjxrZXl3b3JkPk1l
dGFib2xvbWljczwva2V5d29yZD48a2V5d29yZD5Nb3JiaWQgb2Jlc2l0eTwva2V5d29yZD48a2V5
d29yZD5Rb2w8L2tleXdvcmQ+PC9rZXl3b3Jkcz48ZGF0ZXM+PHllYXI+MjAxNTwveWVhcj48cHVi
LWRhdGVzPjxkYXRlPkF1ZzwvZGF0ZT48L3B1Yi1kYXRlcz48L2RhdGVzPjxpc2JuPjEwOTUtNjg1
OSAoRWxlY3Ryb25pYykmI3hEOzAwOTAtODI1OCAoTGlua2luZyk8L2lzYm4+PGFjY2Vzc2lvbi1u
dW0+MjYwMTM2OTY8L2FjY2Vzc2lvbi1udW0+PHVybHM+PHJlbGF0ZWQtdXJscz48dXJsPmh0dHBz
Oi8vd3d3Lm5jYmkubmxtLm5paC5nb3YvcHVibWVkLzI2MDEzNjk2PC91cmw+PHVybD5odHRwczov
L3d3dy5neW5lY29sb2dpY29uY29sb2d5LW9ubGluZS5uZXQvYXJ0aWNsZS9TMDA5MC04MjU4KDE1
KTAwOTMzLTYvZnVsbHRleHQ8L3VybD48L3JlbGF0ZWQtdXJscz48L3VybHM+PGVsZWN0cm9uaWMt
cmVzb3VyY2UtbnVtPjEwLjEwMTYvai55Z3luby4yMDE1LjA1LjAxNTwvZWxlY3Ryb25pYy1yZXNv
dXJjZS1udW0+PC9yZWNvcmQ+PC9DaXRlPjxDaXRlPjxBdXRob3I+QXJnZW50YTwvQXV0aG9yPjxZ
ZWFyPjIwMTM8L1llYXI+PFJlY051bT4xMTgyOTwvUmVjTnVtPjxyZWNvcmQ+PHJlYy1udW1iZXI+
MTE4Mjk8L3JlYy1udW1iZXI+PGZvcmVpZ24ta2V5cz48a2V5IGFwcD0iRU4iIGRiLWlkPSJwMmR2
YXJzc3Ywc3Y5NWVhNWEzeHB3OXVmYXd4YXhlejB3MnoiIHRpbWVzdGFtcD0iMTM4NzI1MzE0MyI+
MTE4Mjk8L2tleT48L2ZvcmVpZ24ta2V5cz48cmVmLXR5cGUgbmFtZT0iSm91cm5hbCBBcnRpY2xl
Ij4xNzwvcmVmLXR5cGU+PGNvbnRyaWJ1dG9ycz48YXV0aG9ycz48YXV0aG9yPkFyZ2VudGEsIFAu
IEEuPC9hdXRob3I+PGF1dGhvcj5LYXNzaW5nLCBNLjwvYXV0aG9yPjxhdXRob3I+VHJ1c2tpbm92
c2t5LCBBLiBNLjwvYXV0aG9yPjxhdXRob3I+U3ZlbmRzZW4sIEMuIEEuPC9hdXRob3I+PC9hdXRo
b3JzPjwvY29udHJpYnV0b3JzPjxhdXRoLWFkZHJlc3M+RGVwYXJ0bWVudCBvZiBPYnN0ZXRyaWNz
IGFuZCBHeW5lY29sb2d5LCBUaGUgVW5pdmVyc2l0eSBvZiBNaW5uZXNvdGEsIDQyMCBEZWxhd2Fy
ZSBTdHJlZXQgU0UsIE1pbm5lYXBvbGlzLCBNTiA1NTQ1NSwgVVNBLiBhcmdlbnRhQHVtbi5lZHU8
L2F1dGgtYWRkcmVzcz48dGl0bGVzPjx0aXRsZT5CYXJpYXRyaWMgc3VyZ2VyeSBhbmQgZW5kb21l
dHJpYWwgcGF0aG9sb2d5IGluIGFzeW1wdG9tYXRpYyBtb3JiaWRseSBvYmVzZSB3b21lbjogYSBw
cm9zcGVjdGl2ZSwgcGlsb3Qgc3R1ZHk8L3RpdGxlPjxzZWNvbmRhcnktdGl0bGU+QkpPRzwvc2Vj
b25kYXJ5LXRpdGxlPjxhbHQtdGl0bGU+QkpPRyA6IGFuIGludGVybmF0aW9uYWwgam91cm5hbCBv
ZiBvYnN0ZXRyaWNzIGFuZCBneW5hZWNvbG9neTwvYWx0LXRpdGxlPjwvdGl0bGVzPjxwZXJpb2Rp
Y2FsPjxmdWxsLXRpdGxlPkJKT0c8L2Z1bGwtdGl0bGU+PC9wZXJpb2RpY2FsPjxwYWdlcz43OTUt
ODAwPC9wYWdlcz48dm9sdW1lPjEyMDwvdm9sdW1lPjxudW1iZXI+NzwvbnVtYmVyPjxrZXl3b3Jk
cz48a2V5d29yZD5BZHVsdDwva2V5d29yZD48a2V5d29yZD4qQXN5bXB0b21hdGljIERpc2Vhc2Vz
L2VwaWRlbWlvbG9neTwva2V5d29yZD48a2V5d29yZD5CaW9wc3k8L2tleXdvcmQ+PGtleXdvcmQ+
RW5kb21ldHJpYWwgSHlwZXJwbGFzaWEvZXBpZGVtaW9sb2d5LypldGlvbG9neS9wYXRob2xvZ3kv
cGh5c2lvcGF0aG9sb2d5PC9rZXl3b3JkPjxrZXl3b3JkPkVuZG9tZXRyaXVtL3BhdGhvbG9neTwv
a2V5d29yZD48a2V5d29yZD5GZW1hbGU8L2tleXdvcmQ+PGtleXdvcmQ+Rm9sbG93LVVwIFN0dWRp
ZXM8L2tleXdvcmQ+PGtleXdvcmQ+Kkdhc3RyaWMgQnlwYXNzPC9rZXl3b3JkPjxrZXl3b3JkPkh1
bWFuczwva2V5d29yZD48a2V5d29yZD5NaWRkbGUgQWdlZDwva2V5d29yZD48a2V5d29yZD5PYmVz
aXR5LCBNb3JiaWQvY29tcGxpY2F0aW9ucy9waHlzaW9wYXRob2xvZ3kvKnN1cmdlcnk8L2tleXdv
cmQ+PGtleXdvcmQ+UGlsb3QgUHJvamVjdHM8L2tleXdvcmQ+PGtleXdvcmQ+UHJldmFsZW5jZTwv
a2V5d29yZD48a2V5d29yZD5Qcm9zcGVjdGl2ZSBTdHVkaWVzPC9rZXl3b3JkPjxrZXl3b3JkPlNp
bmdsZS1CbGluZCBNZXRob2Q8L2tleXdvcmQ+PGtleXdvcmQ+VHJlYXRtZW50IE91dGNvbWU8L2tl
eXdvcmQ+PGtleXdvcmQ+KldlaWdodCBMb3NzPC9rZXl3b3JkPjwva2V5d29yZHM+PGRhdGVzPjx5
ZWFyPjIwMTM8L3llYXI+PHB1Yi1kYXRlcz48ZGF0ZT5KdW48L2RhdGU+PC9wdWItZGF0ZXM+PC9k
YXRlcz48aXNibj4xNDcxLTA1MjggKEVsZWN0cm9uaWMpJiN4RDsxNDcwLTAzMjggKExpbmtpbmcp
PC9pc2JuPjxhY2Nlc3Npb24tbnVtPjIzMjMxNjMyPC9hY2Nlc3Npb24tbnVtPjx1cmxzPjxyZWxh
dGVkLXVybHM+PHVybD5odHRwOi8vd3d3Lm5jYmkubmxtLm5paC5nb3YvcHVibWVkLzIzMjMxNjMy
PC91cmw+PC9yZWxhdGVkLXVybHM+PC91cmxzPjxlbGVjdHJvbmljLXJlc291cmNlLW51bT4xMC4x
MTExLzE0NzEtMDUyOC4xMjEwMDwvZWxlY3Ryb25pYy1yZXNvdXJjZS1udW0+PC9yZWNvcmQ+PC9D
aXRlPjxDaXRlPjxBdXRob3I+QXJnZW50YTwvQXV0aG9yPjxZZWFyPjIwMTQ8L1llYXI+PFJlY051
bT42NzAyPC9SZWNOdW0+PHJlY29yZD48cmVjLW51bWJlcj42NzAyPC9yZWMtbnVtYmVyPjxmb3Jl
aWduLWtleXM+PGtleSBhcHA9IkVOIiBkYi1pZD0iZHZwMHR3ZXo1eDAwNTllZXNweHY1ZnhsZHZ6
YWF2enJyejJlIiB0aW1lc3RhbXA9IjE1Mjc3Mzk4MjMiPjY3MDI8L2tleT48L2ZvcmVpZ24ta2V5
cz48cmVmLXR5cGUgbmFtZT0iSm91cm5hbCBBcnRpY2xlIj4xNzwvcmVmLXR5cGU+PGNvbnRyaWJ1
dG9ycz48YXV0aG9ycz48YXV0aG9yPkFyZ2VudGEsIFAuPC9hdXRob3I+PGF1dGhvcj5TdmVuZHNl
biwgQy48L2F1dGhvcj48YXV0aG9yPkVsaXNoYWV2LCBFLjwvYXV0aG9yPjxhdXRob3I+R2xveWVz
a2UsIE4uPC9hdXRob3I+PGF1dGhvcj5HZWxsZXIsIE0uIEEuPC9hdXRob3I+PGF1dGhvcj5FZHdh
cmRzLCBSLiBQLjwvYXV0aG9yPjxhdXRob3I+TGlua292LCBGLjwvYXV0aG9yPjwvYXV0aG9ycz48
L2NvbnRyaWJ1dG9ycz48YXV0aC1hZGRyZXNzPkRpdmlzaW9uIG9mIEd5bmVjb2xvZ2ljIE9uY29s
b2d5LCBEZXBhcnRtZW50IG9mIE9ic3RldHJpY3MgYW5kIEd5bmVjb2xvZ3ksIFVuaXZlcnNpdHkg
b2YgTWlubmVzb3RhLCBNaW5uZWFwb2xpcywgTU4sIFVTQS4gRWxlY3Ryb25pYyBhZGRyZXNzOiBh
cmdlbnRhQHVtbi5lZHUuJiN4RDtEZXBhcnRtZW50IG9mIFN1cmdlcnksIFBhcmsgTmljb2xsZXQg
SGVhbHRoIFN5c3RlbSwgU3QuIExvdWlzIFBhcmssIE1OLCBVU0EuJiN4RDtEZXBhcnRtZW50IG9m
IFBhdGhvbG9neSwgTWFnZWUgSG9zcGl0YWwsIFVuaXZlcnNpdHkgb2YgUGl0dHNidXJnaCBNZWRp
Y2FsIENlbnRlciwgUGl0dHNidXJnaCwgUEEsIFVTQS4mI3hEO0RpdmlzaW9uIG9mIEd5bmVjb2xv
Z2ljIE9uY29sb2d5LCBEZXBhcnRtZW50IG9mIE9ic3RldHJpY3MgYW5kIEd5bmVjb2xvZ3ksIFVu
aXZlcnNpdHkgb2YgTWlubmVzb3RhLCBNaW5uZWFwb2xpcywgTU4sIFVTQS4mI3hEO0RpdmlzaW9u
IG9mIEd5bmVjb2xvZ2ljIE9uY29sb2d5LCBEZXBhcnRtZW50IG9mIE9ic3RldHJpY3MgYW5kIEd5
bmVjb2xvZ3ksIE1hZ2VlIEhvc3BpdGFsLCBVbml2ZXJzaXR5IG9mIFBpdHRzYnVyZ2ggTWVkaWNh
bCBDZW50ZXIsIFBpdHRzYnVyZ2gsIFBBLCBVU0EuPC9hdXRoLWFkZHJlc3M+PHRpdGxlcz48dGl0
bGU+SG9ybW9uZSByZWNlcHRvciBleHByZXNzaW9uIHBhdHRlcm5zIGluIHRoZSBlbmRvbWV0cml1
bSBvZiBhc3ltcHRvbWF0aWMgbW9yYmlkbHkgb2Jlc2Ugd29tZW4gYmVmb3JlIGFuZCBhZnRlciBi
YXJpYXRyaWMgc3VyZ2VyeTwvdGl0bGU+PHNlY29uZGFyeS10aXRsZT5HeW5lY29sIE9uY29sPC9z
ZWNvbmRhcnktdGl0bGU+PC90aXRsZXM+PHBlcmlvZGljYWw+PGZ1bGwtdGl0bGU+R3luZWNvbCBP
bmNvbDwvZnVsbC10aXRsZT48L3BlcmlvZGljYWw+PHBhZ2VzPjc4LTgyPC9wYWdlcz48dm9sdW1l
PjEzMzwvdm9sdW1lPjxudW1iZXI+MTwvbnVtYmVyPjxlZGl0aW9uPjIwMTQvMDQvMDE8L2VkaXRp
b24+PGtleXdvcmRzPjxrZXl3b3JkPkFkdWx0PC9rZXl3b3JkPjxrZXl3b3JkPkFzeW1wdG9tYXRp
YyBEaXNlYXNlczwva2V5d29yZD48a2V5d29yZD5CYXJpYXRyaWMgU3VyZ2VyeTwva2V5d29yZD48
a2V5d29yZD5FbmRvbWV0cmlhbCBIeXBlcnBsYXNpYS9jb21wbGljYXRpb25zLyptZXRhYm9saXNt
PC9rZXl3b3JkPjxrZXl3b3JkPkVuZG9tZXRyaXVtLyptZXRhYm9saXNtPC9rZXl3b3JkPjxrZXl3
b3JkPkZlbWFsZTwva2V5d29yZD48a2V5d29yZD5IdW1hbnM8L2tleXdvcmQ+PGtleXdvcmQ+S2kt
NjcgQW50aWdlbi9tZXRhYm9saXNtPC9rZXl3b3JkPjxrZXl3b3JkPk1pZGRsZSBBZ2VkPC9rZXl3
b3JkPjxrZXl3b3JkPk9iZXNpdHksIE1vcmJpZC9jb21wbGljYXRpb25zLyptZXRhYm9saXNtL3N1
cmdlcnk8L2tleXdvcmQ+PGtleXdvcmQ+UmVjZXB0b3JzLCBBbmRyb2dlbi8qbWV0YWJvbGlzbTwv
a2V5d29yZD48a2V5d29yZD5SZWNlcHRvcnMsIEVzdHJvZ2VuLyptZXRhYm9saXNtPC9rZXl3b3Jk
PjxrZXl3b3JkPlJlY2VwdG9ycywgUHJvZ2VzdGVyb25lLyptZXRhYm9saXNtPC9rZXl3b3JkPjxr
ZXl3b3JkPlRyZWF0bWVudCBPdXRjb21lPC9rZXl3b3JkPjxrZXl3b3JkPldlaWdodCBMb3NzLypw
aHlzaW9sb2d5PC9rZXl3b3JkPjxrZXl3b3JkPllvdW5nIEFkdWx0PC9rZXl3b3JkPjxrZXl3b3Jk
PkVuZG9tZXRyaWFsIGNhbmNlcjwva2V5d29yZD48a2V5d29yZD5FbmRvbWV0cmlhbCBoeXBlcnBs
YXNpYTwva2V5d29yZD48a2V5d29yZD5Fc3Ryb2dlbiByZWNlcHRvciAoRVIpPC9rZXl3b3JkPjxr
ZXl3b3JkPk9iZXNpdHk8L2tleXdvcmQ+PGtleXdvcmQ+UHJvZ2VzdGVyb25lIHJlY2VwdG9yIChQ
Uik8L2tleXdvcmQ+PC9rZXl3b3Jkcz48ZGF0ZXM+PHllYXI+MjAxNDwveWVhcj48cHViLWRhdGVz
PjxkYXRlPkFwcjwvZGF0ZT48L3B1Yi1kYXRlcz48L2RhdGVzPjxpc2JuPjEwOTUtNjg1OSAoRWxl
Y3Ryb25pYykmI3hEOzAwOTAtODI1OCAoTGlua2luZyk8L2lzYm4+PGFjY2Vzc2lvbi1udW0+MjQ2
ODA1OTU8L2FjY2Vzc2lvbi1udW0+PHVybHM+PHJlbGF0ZWQtdXJscz48dXJsPmh0dHBzOi8vd3d3
Lm5jYmkubmxtLm5paC5nb3YvcHVibWVkLzI0NjgwNTk1PC91cmw+PC9yZWxhdGVkLXVybHM+PC91
cmxzPjxlbGVjdHJvbmljLXJlc291cmNlLW51bT4xMC4xMDE2L2oueWd5bm8uMjAxMy4xMi4wMDU8
L2VsZWN0cm9uaWMtcmVzb3VyY2UtbnVtPjwvcmVjb3JkPjwvQ2l0ZT48Q2l0ZT48QXV0aG9yPkxp
bmtvdjwvQXV0aG9yPjxZZWFyPjIwMTQ8L1llYXI+PFJlY051bT42NzAxPC9SZWNOdW0+PHJlY29y
ZD48cmVjLW51bWJlcj42NzAxPC9yZWMtbnVtYmVyPjxmb3JlaWduLWtleXM+PGtleSBhcHA9IkVO
IiBkYi1pZD0iZHZwMHR3ZXo1eDAwNTllZXNweHY1ZnhsZHZ6YWF2enJyejJlIiB0aW1lc3RhbXA9
IjE1Mjc3Mzk4MjMiPjY3MDE8L2tleT48L2ZvcmVpZ24ta2V5cz48cmVmLXR5cGUgbmFtZT0iSm91
cm5hbCBBcnRpY2xlIj4xNzwvcmVmLXR5cGU+PGNvbnRyaWJ1dG9ycz48YXV0aG9ycz48YXV0aG9y
PkxpbmtvdiwgRi48L2F1dGhvcj48YXV0aG9yPkVsaXNoYWV2LCBFLjwvYXV0aG9yPjxhdXRob3I+
R2xveWVza2UsIE4uPC9hdXRob3I+PGF1dGhvcj5FZHdhcmRzLCBSLjwvYXV0aG9yPjxhdXRob3I+
QWx0aG91c2UsIEEuIEQuPC9hdXRob3I+PGF1dGhvcj5HZWxsZXIsIE0uIEEuPC9hdXRob3I+PGF1
dGhvcj5TdmVuZHNlbiwgQy48L2F1dGhvcj48YXV0aG9yPkFyZ2VudGEsIFAuIEEuPC9hdXRob3I+
PC9hdXRob3JzPjwvY29udHJpYnV0b3JzPjxhdXRoLWFkZHJlc3M+VW5pdmVyc2l0eSBvZiBQaXR0
c2J1cmdoIERlcGFydG1lbnQgb2YgT2JzdGV0cmljcywgR3luZWNvbG9neSwgYW5kIFJlcHJvZHVj
dGl2ZSBTY2llbmNlcywgTWFnZWUtV29tZW5zIFJlc2VhcmNoIEluc3RpdHV0ZSwgUGl0dHNidXJn
aCwgUGVubnN5bHZhbmlhLiBFbGVjdHJvbmljIGFkZHJlc3M6IGZhaW5hLmxpbmtvdkBnbWFpbC5j
b20uJiN4RDtVbml2ZXJzaXR5IG9mIFBpdHRzYnVyZ2ggU2Nob29sIG9mIE1lZGljaW5lLCBEZXBh
cnRtZW50IG9mIFBhdGhvbG9neSwgUGl0dHNidXJnaCwgUGVubnN5bHZhbmlhLiYjeEQ7U1VOWSBE
b3duc3RhdGUsIERlcGFydG1lbnQgb2YgUGF0aG9sb2d5LCBCcm9va2x5biwgTmV3IFlvcmsuJiN4
RDtVbml2ZXJzaXR5IG9mIFBpdHRzYnVyZ2ggRGVwYXJ0bWVudCBvZiBPYnN0ZXRyaWNzLCBHeW5l
Y29sb2d5LCBhbmQgUmVwcm9kdWN0aXZlIFNjaWVuY2VzLCBNYWdlZS1Xb21lbnMgUmVzZWFyY2gg
SW5zdGl0dXRlLCBQaXR0c2J1cmdoLCBQZW5uc3lsdmFuaWEuJiN4RDtEaXZpc2lvbiBvZiBHeW5l
Y29sb2dpYyBPbmNvbG9neSwgRGVwYXJ0bWVudCBvZiBPYnN0ZXRyaWNzIGFuZCBHeW5lY29sb2d5
LCBVbml2ZXJzaXR5IG9mIE1pbm5lc290YSwgTWlubmVhcG9saXMsIE1pbm5lc290YSwgVVNBLjwv
YXV0aC1hZGRyZXNzPjx0aXRsZXM+PHRpdGxlPkJhcmlhdHJpYyBzdXJnZXJ5LWluZHVjZWQgd2Vp
Z2h0IGxvc3MgY2hhbmdlcyBpbW11bmUgbWFya2VycyBpbiB0aGUgZW5kb21ldHJpdW0gb2YgbW9y
YmlkbHkgb2Jlc2Ugd29tZW48L3RpdGxlPjxzZWNvbmRhcnktdGl0bGU+U3VyZyBPYmVzIFJlbGF0
IERpczwvc2Vjb25kYXJ5LXRpdGxlPjwvdGl0bGVzPjxwZXJpb2RpY2FsPjxmdWxsLXRpdGxlPlN1
cmcgT2JlcyBSZWxhdCBEaXM8L2Z1bGwtdGl0bGU+PC9wZXJpb2RpY2FsPjxwYWdlcz45MjEtNjwv
cGFnZXM+PHZvbHVtZT4xMDwvdm9sdW1lPjxudW1iZXI+NTwvbnVtYmVyPjxlZGl0aW9uPjIwMTQv
MTIvMDM8L2VkaXRpb24+PGtleXdvcmRzPjxrZXl3b3JkPkFkdWx0PC9rZXl3b3JkPjxrZXl3b3Jk
PkFudGlnZW5zLCBDRDIwL21ldGFib2xpc208L2tleXdvcmQ+PGtleXdvcmQ+QmFyaWF0cmljIFN1
cmdlcnkvKm1ldGhvZHM8L2tleXdvcmQ+PGtleXdvcmQ+QmlvbWFya2Vycy9tZXRhYm9saXNtPC9r
ZXl3b3JkPjxrZXl3b3JkPkNEMyBDb21wbGV4L21ldGFib2xpc208L2tleXdvcmQ+PGtleXdvcmQ+
RW5kb21ldHJpYWwgSHlwZXJwbGFzaWEvZGlhZ25vc2lzL2ltbXVub2xvZ3k8L2tleXdvcmQ+PGtl
eXdvcmQ+RW5kb21ldHJpdW0vKmltbXVub2xvZ3k8L2tleXdvcmQ+PGtleXdvcmQ+RmVtYWxlPC9r
ZXl3b3JkPjxrZXl3b3JkPkh1bWFuczwva2V5d29yZD48a2V5d29yZD5JbmNpZGVudGFsIEZpbmRp
bmdzPC9rZXl3b3JkPjxrZXl3b3JkPk1pZGRsZSBBZ2VkPC9rZXl3b3JkPjxrZXl3b3JkPk9iZXNp
dHksIE1vcmJpZC9pbW11bm9sb2d5LypzdXJnZXJ5PC9rZXl3b3JkPjxrZXl3b3JkPlBURU4gUGhv
c3Bob2h5ZHJvbGFzZS9tZXRhYm9saXNtPC9rZXl3b3JkPjxrZXl3b3JkPlBvc3RvcGVyYXRpdmUg
Q2FyZTwva2V5d29yZD48a2V5d29yZD5QcmVvcGVyYXRpdmUgQ2FyZTwva2V5d29yZD48a2V5d29y
ZD5UaXNzdWUgQXJyYXkgQW5hbHlzaXM8L2tleXdvcmQ+PGtleXdvcmQ+V2VpZ2h0IExvc3MvKmlt
bXVub2xvZ3k8L2tleXdvcmQ+PGtleXdvcmQ+Q2QyMDwva2V5d29yZD48a2V5d29yZD5DZDM8L2tl
eXdvcmQ+PGtleXdvcmQ+RW5kb21ldHJpYWwgY2FuY2VyIHByZXZlbnRpb248L2tleXdvcmQ+PGtl
eXdvcmQ+RW5kb21ldHJpYWwgaHlwZXJwbGFzaWE8L2tleXdvcmQ+PGtleXdvcmQ+SW1tdW5pdHk8
L2tleXdvcmQ+PGtleXdvcmQ+SW5mbGFtbWF0aW9uPC9rZXl3b3JkPjxrZXl3b3JkPk9iZXNpdHk8
L2tleXdvcmQ+PGtleXdvcmQ+UHRlbjwva2V5d29yZD48L2tleXdvcmRzPjxkYXRlcz48eWVhcj4y
MDE0PC95ZWFyPjxwdWItZGF0ZXM+PGRhdGU+U2VwLU9jdDwvZGF0ZT48L3B1Yi1kYXRlcz48L2Rh
dGVzPjxpc2JuPjE4NzgtNzUzMyAoRWxlY3Ryb25pYykmI3hEOzE1NTAtNzI4OSAoTGlua2luZyk8
L2lzYm4+PGFjY2Vzc2lvbi1udW0+MjU0MzkwMDM8L2FjY2Vzc2lvbi1udW0+PHVybHM+PHJlbGF0
ZWQtdXJscz48dXJsPmh0dHBzOi8vd3d3Lm5jYmkubmxtLm5paC5nb3YvcHVibWVkLzI1NDM5MDAz
PC91cmw+PHVybD5odHRwczovL3d3dy5zb2FyZC5vcmcvYXJ0aWNsZS9TMTU1MC03Mjg5KDE0KTAw
MTQ2LTQvZnVsbHRleHQ8L3VybD48L3JlbGF0ZWQtdXJscz48L3VybHM+PGVsZWN0cm9uaWMtcmVz
b3VyY2UtbnVtPjEwLjEwMTYvai5zb2FyZC4yMDE0LjAzLjAyMzwvZWxlY3Ryb25pYy1yZXNvdXJj
ZS1udW0+PC9yZWNvcmQ+PC9DaXRlPjwvRW5kTm90ZT5=
</w:fldData>
              </w:fldChar>
            </w:r>
            <w:r w:rsidR="006979FF">
              <w:rPr>
                <w:color w:val="000000" w:themeColor="text1"/>
                <w:sz w:val="19"/>
                <w:szCs w:val="19"/>
                <w:shd w:val="clear" w:color="auto" w:fill="FFFFFF"/>
              </w:rPr>
              <w:instrText xml:space="preserve"> ADDIN EN.CITE.DATA </w:instrText>
            </w:r>
            <w:r w:rsidR="006979FF">
              <w:rPr>
                <w:color w:val="000000" w:themeColor="text1"/>
                <w:sz w:val="19"/>
                <w:szCs w:val="19"/>
                <w:shd w:val="clear" w:color="auto" w:fill="FFFFFF"/>
              </w:rPr>
            </w:r>
            <w:r w:rsidR="006979FF">
              <w:rPr>
                <w:color w:val="000000" w:themeColor="text1"/>
                <w:sz w:val="19"/>
                <w:szCs w:val="19"/>
                <w:shd w:val="clear" w:color="auto" w:fill="FFFFFF"/>
              </w:rPr>
              <w:fldChar w:fldCharType="end"/>
            </w:r>
            <w:r w:rsidRPr="00604F7D">
              <w:rPr>
                <w:color w:val="000000" w:themeColor="text1"/>
                <w:sz w:val="19"/>
                <w:szCs w:val="19"/>
                <w:shd w:val="clear" w:color="auto" w:fill="FFFFFF"/>
              </w:rPr>
            </w:r>
            <w:r w:rsidRPr="00604F7D">
              <w:rPr>
                <w:color w:val="000000" w:themeColor="text1"/>
                <w:sz w:val="19"/>
                <w:szCs w:val="19"/>
                <w:shd w:val="clear" w:color="auto" w:fill="FFFFFF"/>
              </w:rPr>
              <w:fldChar w:fldCharType="separate"/>
            </w:r>
            <w:r w:rsidR="006979FF">
              <w:rPr>
                <w:noProof/>
                <w:color w:val="000000" w:themeColor="text1"/>
                <w:sz w:val="19"/>
                <w:szCs w:val="19"/>
                <w:shd w:val="clear" w:color="auto" w:fill="FFFFFF"/>
              </w:rPr>
              <w:t>[46-49, 57]</w:t>
            </w:r>
            <w:r w:rsidRPr="00604F7D">
              <w:rPr>
                <w:color w:val="000000" w:themeColor="text1"/>
                <w:sz w:val="19"/>
                <w:szCs w:val="19"/>
                <w:shd w:val="clear" w:color="auto" w:fill="FFFFFF"/>
              </w:rPr>
              <w:fldChar w:fldCharType="end"/>
            </w:r>
          </w:p>
          <w:p w14:paraId="42B4592C" w14:textId="14E01BBF" w:rsidR="004A73FE" w:rsidRPr="00604F7D" w:rsidRDefault="004A73FE" w:rsidP="00604F7D">
            <w:pPr>
              <w:autoSpaceDE w:val="0"/>
              <w:autoSpaceDN w:val="0"/>
              <w:adjustRightInd w:val="0"/>
              <w:ind w:right="-720" w:firstLine="0"/>
              <w:jc w:val="left"/>
              <w:rPr>
                <w:b/>
                <w:sz w:val="19"/>
                <w:szCs w:val="19"/>
              </w:rPr>
            </w:pPr>
            <w:r w:rsidRPr="00604F7D">
              <w:rPr>
                <w:b/>
                <w:sz w:val="19"/>
                <w:szCs w:val="19"/>
              </w:rPr>
              <w:t>Our sample</w:t>
            </w:r>
          </w:p>
          <w:p w14:paraId="1BCDCDB8" w14:textId="77777777" w:rsidR="004A73FE" w:rsidRPr="00604F7D" w:rsidRDefault="004A73FE" w:rsidP="00604F7D">
            <w:pPr>
              <w:autoSpaceDE w:val="0"/>
              <w:autoSpaceDN w:val="0"/>
              <w:adjustRightInd w:val="0"/>
              <w:ind w:right="-720" w:firstLine="0"/>
              <w:jc w:val="left"/>
              <w:rPr>
                <w:b/>
                <w:color w:val="000000" w:themeColor="text1"/>
                <w:sz w:val="19"/>
                <w:szCs w:val="19"/>
                <w:highlight w:val="yellow"/>
              </w:rPr>
            </w:pPr>
            <w:r w:rsidRPr="00604F7D">
              <w:rPr>
                <w:sz w:val="19"/>
                <w:szCs w:val="19"/>
              </w:rPr>
              <w:t>(n=104)</w:t>
            </w:r>
          </w:p>
        </w:tc>
        <w:tc>
          <w:tcPr>
            <w:tcW w:w="2160" w:type="dxa"/>
          </w:tcPr>
          <w:p w14:paraId="4159D26D" w14:textId="4DF4B609" w:rsidR="004A73FE" w:rsidRPr="00604F7D" w:rsidRDefault="004A73FE" w:rsidP="00604F7D">
            <w:pPr>
              <w:autoSpaceDE w:val="0"/>
              <w:autoSpaceDN w:val="0"/>
              <w:adjustRightInd w:val="0"/>
              <w:ind w:right="-720" w:firstLine="0"/>
              <w:jc w:val="left"/>
              <w:rPr>
                <w:b/>
                <w:sz w:val="19"/>
                <w:szCs w:val="19"/>
              </w:rPr>
            </w:pPr>
            <w:r w:rsidRPr="00604F7D">
              <w:rPr>
                <w:sz w:val="19"/>
                <w:szCs w:val="19"/>
              </w:rPr>
              <w:fldChar w:fldCharType="begin"/>
            </w:r>
            <w:r w:rsidR="006979FF">
              <w:rPr>
                <w:sz w:val="19"/>
                <w:szCs w:val="19"/>
              </w:rPr>
              <w:instrText xml:space="preserve"> ADDIN EN.CITE &lt;EndNote&gt;&lt;Cite&gt;&lt;Author&gt;Archer&lt;/Author&gt;&lt;Year&gt;1991&lt;/Year&gt;&lt;RecNum&gt;6772&lt;/RecNum&gt;&lt;DisplayText&gt;[52]&lt;/DisplayText&gt;&lt;record&gt;&lt;rec-number&gt;6772&lt;/rec-number&gt;&lt;foreign-keys&gt;&lt;key app="EN" db-id="dvp0twez5x0059eespxv5fxldvzaavzrrz2e" timestamp="1529167973"&gt;6772&lt;/key&gt;&lt;/foreign-keys&gt;&lt;ref-type name="Journal Article"&gt;17&lt;/ref-type&gt;&lt;contributors&gt;&lt;authors&gt;&lt;author&gt;Archer, D. F.&lt;/author&gt;&lt;author&gt;McIntyre-Seltman, K.&lt;/author&gt;&lt;author&gt;Wilborn, W. W., Jr.&lt;/author&gt;&lt;author&gt;Dowling, E. A.&lt;/author&gt;&lt;author&gt;Cone, F.&lt;/author&gt;&lt;author&gt;Creasy, G. W.&lt;/author&gt;&lt;author&gt;Kafrissen, M. E.&lt;/author&gt;&lt;/authors&gt;&lt;/contributors&gt;&lt;auth-address&gt;Department of Obstetrics and Gynecology, University of Pittsburgh, Magee Women&amp;apos;s Hospital, Pennsylvania.&lt;/auth-address&gt;&lt;titles&gt;&lt;title&gt;Endometrial morphology in asymptomatic postmenopausal women&lt;/title&gt;&lt;secondary-title&gt;Am J Obstet Gynecol&lt;/secondary-title&gt;&lt;/titles&gt;&lt;periodical&gt;&lt;full-title&gt;Am J Obstet Gynecol&lt;/full-title&gt;&lt;/periodical&gt;&lt;pages&gt;317-20; discussion 320-2&lt;/pages&gt;&lt;volume&gt;165&lt;/volume&gt;&lt;number&gt;2&lt;/number&gt;&lt;edition&gt;1991/08/11&lt;/edition&gt;&lt;keywords&gt;&lt;keyword&gt;Adult&lt;/keyword&gt;&lt;keyword&gt;Aged&lt;/keyword&gt;&lt;keyword&gt;Biopsy&lt;/keyword&gt;&lt;keyword&gt;Endometrial Hyperplasia/diagnosis&lt;/keyword&gt;&lt;keyword&gt;Endometrium/diagnostic imaging/*pathology&lt;/keyword&gt;&lt;keyword&gt;Female&lt;/keyword&gt;&lt;keyword&gt;Humans&lt;/keyword&gt;&lt;keyword&gt;Menopause&lt;/keyword&gt;&lt;keyword&gt;Middle Aged&lt;/keyword&gt;&lt;keyword&gt;Prospective Studies&lt;/keyword&gt;&lt;keyword&gt;Ultrasonography&lt;/keyword&gt;&lt;keyword&gt;Uterine Diseases/*diagnosis&lt;/keyword&gt;&lt;keyword&gt;Uterine Neoplasms/diagnosis&lt;/keyword&gt;&lt;/keywords&gt;&lt;dates&gt;&lt;year&gt;1991&lt;/year&gt;&lt;pub-dates&gt;&lt;date&gt;Aug&lt;/date&gt;&lt;/pub-dates&gt;&lt;/dates&gt;&lt;isbn&gt;0002-9378 (Print)&amp;#xD;0002-9378 (Linking)&lt;/isbn&gt;&lt;accession-num&gt;1872332&lt;/accession-num&gt;&lt;urls&gt;&lt;related-urls&gt;&lt;url&gt;https://www.ncbi.nlm.nih.gov/pubmed/1872332&lt;/url&gt;&lt;url&gt;https://www.ajog.org/article/0002-9378(91)90084-5/pdf&lt;/url&gt;&lt;/related-urls&gt;&lt;/urls&gt;&lt;/record&gt;&lt;/Cite&gt;&lt;/EndNote&gt;</w:instrText>
            </w:r>
            <w:r w:rsidRPr="00604F7D">
              <w:rPr>
                <w:sz w:val="19"/>
                <w:szCs w:val="19"/>
              </w:rPr>
              <w:fldChar w:fldCharType="separate"/>
            </w:r>
            <w:r w:rsidR="006979FF">
              <w:rPr>
                <w:noProof/>
                <w:sz w:val="19"/>
                <w:szCs w:val="19"/>
              </w:rPr>
              <w:t>[52]</w:t>
            </w:r>
            <w:r w:rsidRPr="00604F7D">
              <w:rPr>
                <w:sz w:val="19"/>
                <w:szCs w:val="19"/>
              </w:rPr>
              <w:fldChar w:fldCharType="end"/>
            </w:r>
          </w:p>
          <w:p w14:paraId="2DEA7D7C" w14:textId="77777777" w:rsidR="004A73FE" w:rsidRPr="00604F7D" w:rsidRDefault="004A73FE" w:rsidP="00604F7D">
            <w:pPr>
              <w:autoSpaceDE w:val="0"/>
              <w:autoSpaceDN w:val="0"/>
              <w:adjustRightInd w:val="0"/>
              <w:ind w:right="-720" w:firstLine="0"/>
              <w:jc w:val="left"/>
              <w:rPr>
                <w:b/>
                <w:sz w:val="19"/>
                <w:szCs w:val="19"/>
              </w:rPr>
            </w:pPr>
            <w:r w:rsidRPr="00604F7D">
              <w:rPr>
                <w:b/>
                <w:sz w:val="19"/>
                <w:szCs w:val="19"/>
              </w:rPr>
              <w:t>Archer, 1991</w:t>
            </w:r>
          </w:p>
          <w:p w14:paraId="17DCC861" w14:textId="77777777" w:rsidR="004A73FE" w:rsidRPr="00604F7D" w:rsidRDefault="004A73FE" w:rsidP="00604F7D">
            <w:pPr>
              <w:autoSpaceDE w:val="0"/>
              <w:autoSpaceDN w:val="0"/>
              <w:adjustRightInd w:val="0"/>
              <w:ind w:right="-720" w:firstLine="0"/>
              <w:jc w:val="left"/>
              <w:rPr>
                <w:b/>
                <w:sz w:val="19"/>
                <w:szCs w:val="19"/>
              </w:rPr>
            </w:pPr>
            <w:r w:rsidRPr="00604F7D">
              <w:rPr>
                <w:sz w:val="19"/>
                <w:szCs w:val="19"/>
              </w:rPr>
              <w:t>(n=606)</w:t>
            </w:r>
          </w:p>
        </w:tc>
        <w:tc>
          <w:tcPr>
            <w:tcW w:w="2340" w:type="dxa"/>
          </w:tcPr>
          <w:p w14:paraId="0BFFEBE9" w14:textId="6D6D1ABB" w:rsidR="004A73FE" w:rsidRPr="00604F7D" w:rsidRDefault="004A73FE" w:rsidP="00604F7D">
            <w:pPr>
              <w:autoSpaceDE w:val="0"/>
              <w:autoSpaceDN w:val="0"/>
              <w:adjustRightInd w:val="0"/>
              <w:ind w:right="-720" w:firstLine="0"/>
              <w:jc w:val="left"/>
              <w:rPr>
                <w:b/>
                <w:sz w:val="19"/>
                <w:szCs w:val="19"/>
              </w:rPr>
            </w:pPr>
            <w:r w:rsidRPr="00604F7D">
              <w:rPr>
                <w:sz w:val="19"/>
                <w:szCs w:val="19"/>
              </w:rPr>
              <w:fldChar w:fldCharType="begin"/>
            </w:r>
            <w:r w:rsidR="006979FF">
              <w:rPr>
                <w:sz w:val="19"/>
                <w:szCs w:val="19"/>
              </w:rPr>
              <w:instrText xml:space="preserve"> ADDIN EN.CITE &lt;EndNote&gt;&lt;Cite&gt;&lt;Author&gt;Korhonen&lt;/Author&gt;&lt;Year&gt;1997&lt;/Year&gt;&lt;RecNum&gt;6703&lt;/RecNum&gt;&lt;DisplayText&gt;[53]&lt;/DisplayText&gt;&lt;record&gt;&lt;rec-number&gt;6703&lt;/rec-number&gt;&lt;foreign-keys&gt;&lt;key app="EN" db-id="dvp0twez5x0059eespxv5fxldvzaavzrrz2e" timestamp="1528651664"&gt;6703&lt;/key&gt;&lt;/foreign-keys&gt;&lt;ref-type name="Journal Article"&gt;17&lt;/ref-type&gt;&lt;contributors&gt;&lt;authors&gt;&lt;author&gt;Korhonen, M. O.&lt;/author&gt;&lt;author&gt;Symons, J. P.&lt;/author&gt;&lt;author&gt;Hyde, B. M.&lt;/author&gt;&lt;author&gt;Rowan, J. P.&lt;/author&gt;&lt;author&gt;Wilborn, W. H.&lt;/author&gt;&lt;/authors&gt;&lt;/contributors&gt;&lt;auth-address&gt;Department of Obstetrics and Gynecology, University of South Alabama, Mobile, USA.&lt;/auth-address&gt;&lt;titles&gt;&lt;title&gt;Histologic classification and pathologic findings for endometrial biopsy specimens obtained from 2964 perimenopausal and postmenopausal women undergoing screening for continuous hormones as replacement therapy (CHART 2 Study)&lt;/title&gt;&lt;secondary-title&gt;Am J Obstet Gynecol&lt;/secondary-title&gt;&lt;alt-title&gt;American journal of obstetrics and gynecology&lt;/alt-title&gt;&lt;/titles&gt;&lt;periodical&gt;&lt;full-title&gt;Am J Obstet Gynecol&lt;/full-title&gt;&lt;/periodical&gt;&lt;pages&gt;377-80&lt;/pages&gt;&lt;volume&gt;176&lt;/volume&gt;&lt;number&gt;2&lt;/number&gt;&lt;edition&gt;1997/02/01&lt;/edition&gt;&lt;keywords&gt;&lt;keyword&gt;Adult&lt;/keyword&gt;&lt;keyword&gt;Aged&lt;/keyword&gt;&lt;keyword&gt;Biopsy&lt;/keyword&gt;&lt;keyword&gt;Double-Blind Method&lt;/keyword&gt;&lt;keyword&gt;Endometrial Neoplasms/*pathology&lt;/keyword&gt;&lt;keyword&gt;Endometrium/*pathology&lt;/keyword&gt;&lt;keyword&gt;*Estrogen Replacement Therapy&lt;/keyword&gt;&lt;keyword&gt;Female&lt;/keyword&gt;&lt;keyword&gt;Humans&lt;/keyword&gt;&lt;keyword&gt;Mass Screening&lt;/keyword&gt;&lt;keyword&gt;Menopause&lt;/keyword&gt;&lt;keyword&gt;Middle Aged&lt;/keyword&gt;&lt;keyword&gt;Postmenopause&lt;/keyword&gt;&lt;/keywords&gt;&lt;dates&gt;&lt;year&gt;1997&lt;/year&gt;&lt;pub-dates&gt;&lt;date&gt;Feb&lt;/date&gt;&lt;/pub-dates&gt;&lt;/dates&gt;&lt;isbn&gt;0002-9378 (Print)&amp;#xD;0002-9378&lt;/isbn&gt;&lt;accession-num&gt;9065185&lt;/accession-num&gt;&lt;urls&gt;&lt;related-urls&gt;&lt;url&gt;https://www.ajog.org/article/S0002-9378(97)70502-7/fulltext&lt;/url&gt;&lt;/related-urls&gt;&lt;/urls&gt;&lt;remote-database-provider&gt;NLM&lt;/remote-database-provider&gt;&lt;language&gt;eng&lt;/language&gt;&lt;/record&gt;&lt;/Cite&gt;&lt;/EndNote&gt;</w:instrText>
            </w:r>
            <w:r w:rsidRPr="00604F7D">
              <w:rPr>
                <w:sz w:val="19"/>
                <w:szCs w:val="19"/>
              </w:rPr>
              <w:fldChar w:fldCharType="separate"/>
            </w:r>
            <w:r w:rsidR="006979FF">
              <w:rPr>
                <w:noProof/>
                <w:sz w:val="19"/>
                <w:szCs w:val="19"/>
              </w:rPr>
              <w:t>[53]</w:t>
            </w:r>
            <w:r w:rsidRPr="00604F7D">
              <w:rPr>
                <w:sz w:val="19"/>
                <w:szCs w:val="19"/>
              </w:rPr>
              <w:fldChar w:fldCharType="end"/>
            </w:r>
          </w:p>
          <w:p w14:paraId="740A05BC" w14:textId="77777777" w:rsidR="004A73FE" w:rsidRPr="00604F7D" w:rsidRDefault="004A73FE" w:rsidP="00604F7D">
            <w:pPr>
              <w:autoSpaceDE w:val="0"/>
              <w:autoSpaceDN w:val="0"/>
              <w:adjustRightInd w:val="0"/>
              <w:ind w:right="-720" w:firstLine="0"/>
              <w:jc w:val="left"/>
              <w:rPr>
                <w:b/>
                <w:sz w:val="19"/>
                <w:szCs w:val="19"/>
              </w:rPr>
            </w:pPr>
            <w:proofErr w:type="spellStart"/>
            <w:r w:rsidRPr="00604F7D">
              <w:rPr>
                <w:b/>
                <w:sz w:val="19"/>
                <w:szCs w:val="19"/>
              </w:rPr>
              <w:t>Korhonen</w:t>
            </w:r>
            <w:proofErr w:type="spellEnd"/>
            <w:r w:rsidRPr="00604F7D">
              <w:rPr>
                <w:b/>
                <w:sz w:val="19"/>
                <w:szCs w:val="19"/>
              </w:rPr>
              <w:t>, 1996</w:t>
            </w:r>
          </w:p>
          <w:p w14:paraId="3F8AF110" w14:textId="77777777" w:rsidR="004A73FE" w:rsidRPr="00604F7D" w:rsidRDefault="004A73FE" w:rsidP="00604F7D">
            <w:pPr>
              <w:autoSpaceDE w:val="0"/>
              <w:autoSpaceDN w:val="0"/>
              <w:adjustRightInd w:val="0"/>
              <w:ind w:right="-720" w:firstLine="0"/>
              <w:rPr>
                <w:b/>
                <w:sz w:val="19"/>
                <w:szCs w:val="19"/>
              </w:rPr>
            </w:pPr>
            <w:r w:rsidRPr="00604F7D">
              <w:rPr>
                <w:sz w:val="19"/>
                <w:szCs w:val="19"/>
              </w:rPr>
              <w:t>(n=2,768)</w:t>
            </w:r>
          </w:p>
        </w:tc>
        <w:tc>
          <w:tcPr>
            <w:tcW w:w="2070" w:type="dxa"/>
          </w:tcPr>
          <w:p w14:paraId="504EBEB7" w14:textId="20FC0090" w:rsidR="004A73FE" w:rsidRPr="00604F7D" w:rsidRDefault="004A73FE" w:rsidP="00604F7D">
            <w:pPr>
              <w:autoSpaceDE w:val="0"/>
              <w:autoSpaceDN w:val="0"/>
              <w:adjustRightInd w:val="0"/>
              <w:ind w:right="-720" w:firstLine="0"/>
              <w:jc w:val="left"/>
              <w:rPr>
                <w:b/>
                <w:sz w:val="19"/>
                <w:szCs w:val="19"/>
              </w:rPr>
            </w:pPr>
            <w:r w:rsidRPr="00604F7D">
              <w:rPr>
                <w:sz w:val="19"/>
                <w:szCs w:val="19"/>
              </w:rPr>
              <w:fldChar w:fldCharType="begin"/>
            </w:r>
            <w:r w:rsidR="006979FF">
              <w:rPr>
                <w:sz w:val="19"/>
                <w:szCs w:val="19"/>
              </w:rPr>
              <w:instrText xml:space="preserve"> ADDIN EN.CITE &lt;EndNote&gt;&lt;Cite&gt;&lt;Author&gt;Gol&lt;/Author&gt;&lt;Year&gt;2001&lt;/Year&gt;&lt;RecNum&gt;6707&lt;/RecNum&gt;&lt;DisplayText&gt;[54]&lt;/DisplayText&gt;&lt;record&gt;&lt;rec-number&gt;6707&lt;/rec-number&gt;&lt;foreign-keys&gt;&lt;key app="EN" db-id="dvp0twez5x0059eespxv5fxldvzaavzrrz2e" timestamp="1528928215"&gt;6707&lt;/key&gt;&lt;/foreign-keys&gt;&lt;ref-type name="Journal Article"&gt;17&lt;/ref-type&gt;&lt;contributors&gt;&lt;authors&gt;&lt;author&gt;Gol, K.&lt;/author&gt;&lt;author&gt;Saracoglu, F.&lt;/author&gt;&lt;author&gt;Ekici, A.&lt;/author&gt;&lt;author&gt;Sahin, I.&lt;/author&gt;&lt;/authors&gt;&lt;/contributors&gt;&lt;auth-address&gt;Department of Obstetrics and Gynecology, Numune Education and Research Hospital, Ankara, Turkey.&lt;/auth-address&gt;&lt;titles&gt;&lt;title&gt;Endometrial patterns and endocrinologic characteristics of asymptomatic menopausal women&lt;/title&gt;&lt;secondary-title&gt;Gynecol Endocrinol&lt;/secondary-title&gt;&lt;/titles&gt;&lt;periodical&gt;&lt;full-title&gt;Gynecol Endocrinol&lt;/full-title&gt;&lt;/periodical&gt;&lt;pages&gt;63-7&lt;/pages&gt;&lt;volume&gt;15&lt;/volume&gt;&lt;number&gt;1&lt;/number&gt;&lt;edition&gt;2001/04/11&lt;/edition&gt;&lt;keywords&gt;&lt;keyword&gt;Adenocarcinoma/etiology/pathology/*prevention &amp;amp; control&lt;/keyword&gt;&lt;keyword&gt;Endometrial Neoplasms/etiology/pathology/*prevention &amp;amp; control&lt;/keyword&gt;&lt;keyword&gt;Endometrium/*anatomy &amp;amp; histology/*pathology&lt;/keyword&gt;&lt;keyword&gt;Estradiol/blood&lt;/keyword&gt;&lt;keyword&gt;Female&lt;/keyword&gt;&lt;keyword&gt;Follicle Stimulating Hormone/blood&lt;/keyword&gt;&lt;keyword&gt;*Hormone Replacement Therapy&lt;/keyword&gt;&lt;keyword&gt;Hormones/*blood&lt;/keyword&gt;&lt;keyword&gt;Humans&lt;/keyword&gt;&lt;keyword&gt;Luteinizing Hormone/blood&lt;/keyword&gt;&lt;keyword&gt;Middle Aged&lt;/keyword&gt;&lt;keyword&gt;Postmenopause&lt;/keyword&gt;&lt;keyword&gt;Risk Factors&lt;/keyword&gt;&lt;/keywords&gt;&lt;dates&gt;&lt;year&gt;2001&lt;/year&gt;&lt;pub-dates&gt;&lt;date&gt;Feb&lt;/date&gt;&lt;/pub-dates&gt;&lt;/dates&gt;&lt;isbn&gt;0951-3590 (Print)&amp;#xD;0951-3590 (Linking)&lt;/isbn&gt;&lt;accession-num&gt;11293927&lt;/accession-num&gt;&lt;urls&gt;&lt;related-urls&gt;&lt;url&gt;https://www.ncbi.nlm.nih.gov/pubmed/11293927&lt;/url&gt;&lt;/related-urls&gt;&lt;/urls&gt;&lt;/record&gt;&lt;/Cite&gt;&lt;/EndNote&gt;</w:instrText>
            </w:r>
            <w:r w:rsidRPr="00604F7D">
              <w:rPr>
                <w:sz w:val="19"/>
                <w:szCs w:val="19"/>
              </w:rPr>
              <w:fldChar w:fldCharType="separate"/>
            </w:r>
            <w:r w:rsidR="006979FF">
              <w:rPr>
                <w:noProof/>
                <w:sz w:val="19"/>
                <w:szCs w:val="19"/>
              </w:rPr>
              <w:t>[54]</w:t>
            </w:r>
            <w:r w:rsidRPr="00604F7D">
              <w:rPr>
                <w:sz w:val="19"/>
                <w:szCs w:val="19"/>
              </w:rPr>
              <w:fldChar w:fldCharType="end"/>
            </w:r>
          </w:p>
          <w:p w14:paraId="77F74C64" w14:textId="77777777" w:rsidR="004A73FE" w:rsidRPr="00604F7D" w:rsidRDefault="004A73FE" w:rsidP="00604F7D">
            <w:pPr>
              <w:autoSpaceDE w:val="0"/>
              <w:autoSpaceDN w:val="0"/>
              <w:adjustRightInd w:val="0"/>
              <w:ind w:right="-720" w:firstLine="0"/>
              <w:jc w:val="left"/>
              <w:rPr>
                <w:b/>
                <w:sz w:val="19"/>
                <w:szCs w:val="19"/>
              </w:rPr>
            </w:pPr>
            <w:proofErr w:type="spellStart"/>
            <w:r w:rsidRPr="00604F7D">
              <w:rPr>
                <w:b/>
                <w:sz w:val="19"/>
                <w:szCs w:val="19"/>
              </w:rPr>
              <w:t>Gol</w:t>
            </w:r>
            <w:proofErr w:type="spellEnd"/>
            <w:r w:rsidRPr="00604F7D">
              <w:rPr>
                <w:b/>
                <w:sz w:val="19"/>
                <w:szCs w:val="19"/>
              </w:rPr>
              <w:t>, 2009</w:t>
            </w:r>
          </w:p>
          <w:p w14:paraId="653A9754" w14:textId="77777777" w:rsidR="004A73FE" w:rsidRPr="00604F7D" w:rsidRDefault="004A73FE" w:rsidP="00604F7D">
            <w:pPr>
              <w:autoSpaceDE w:val="0"/>
              <w:autoSpaceDN w:val="0"/>
              <w:adjustRightInd w:val="0"/>
              <w:ind w:right="-720" w:firstLine="0"/>
              <w:jc w:val="left"/>
              <w:rPr>
                <w:b/>
                <w:sz w:val="19"/>
                <w:szCs w:val="19"/>
              </w:rPr>
            </w:pPr>
            <w:r w:rsidRPr="00604F7D">
              <w:rPr>
                <w:sz w:val="19"/>
                <w:szCs w:val="19"/>
              </w:rPr>
              <w:t>(n=556)</w:t>
            </w:r>
          </w:p>
        </w:tc>
        <w:tc>
          <w:tcPr>
            <w:tcW w:w="2070" w:type="dxa"/>
          </w:tcPr>
          <w:p w14:paraId="13CC6D3A" w14:textId="27F8A4D9" w:rsidR="004A73FE" w:rsidRPr="00604F7D" w:rsidRDefault="004A73FE" w:rsidP="00604F7D">
            <w:pPr>
              <w:autoSpaceDE w:val="0"/>
              <w:autoSpaceDN w:val="0"/>
              <w:adjustRightInd w:val="0"/>
              <w:ind w:right="-720" w:firstLine="0"/>
              <w:jc w:val="left"/>
              <w:rPr>
                <w:b/>
                <w:sz w:val="19"/>
                <w:szCs w:val="19"/>
              </w:rPr>
            </w:pPr>
            <w:r w:rsidRPr="00604F7D">
              <w:rPr>
                <w:color w:val="000000" w:themeColor="text1"/>
                <w:sz w:val="19"/>
                <w:szCs w:val="19"/>
              </w:rPr>
              <w:fldChar w:fldCharType="begin">
                <w:fldData xml:space="preserve">PEVuZE5vdGU+PENpdGU+PEF1dGhvcj5Hcmlnb3JpYWRpczwvQXV0aG9yPjxZZWFyPjIwMTU8L1ll
YXI+PFJlY051bT43NTQyPC9SZWNOdW0+PERpc3BsYXlUZXh0Pls1NV08L0Rpc3BsYXlUZXh0Pjxy
ZWNvcmQ+PHJlYy1udW1iZXI+NzU0MjwvcmVjLW51bWJlcj48Zm9yZWlnbi1rZXlzPjxrZXkgYXBw
PSJFTiIgZGItaWQ9ImR2cDB0d2V6NXgwMDU5ZWVzcHh2NWZ4bGR2emFhdnpycnoyZSIgdGltZXN0
YW1wPSIxNTMxODQwMjgyIj43NTQyPC9rZXk+PC9mb3JlaWduLWtleXM+PHJlZi10eXBlIG5hbWU9
IkpvdXJuYWwgQXJ0aWNsZSI+MTc8L3JlZi10eXBlPjxjb250cmlidXRvcnM+PGF1dGhvcnM+PGF1
dGhvcj5Hcmlnb3JpYWRpcywgVC48L2F1dGhvcj48YXV0aG9yPlZhbGxhLCBBLjwvYXV0aG9yPjxh
dXRob3I+WmFjaGFyYWtpcywgRC48L2F1dGhvcj48YXV0aG9yPlByb3RvcGFwYXMsIEEuPC9hdXRo
b3I+PGF1dGhvcj5BdGhhbmFzaW91LCBTLjwvYXV0aG9yPjwvYXV0aG9ycz48L2NvbnRyaWJ1dG9y
cz48YXV0aC1hZGRyZXNzPkZpcnN0IERlcGFydG1lbnQgb2YgT2JzdGV0cmljcyBhbmQgR3luZWNv
bG9neSwgTmF0aW9uYWwgYW5kIEthcG9kaXN0cmlhbiBVbml2ZXJzaXR5IG9mIEF0aGVucywgJnF1
b3Q7QWxleGFuZHJhJnF1b3Q7IEhvc3BpdGFsLCA4MCBWYXMuU29maWFzIEF2ZW51ZSwgMTE1Mjgs
IEF0aGVucywgR3JlZWNlLCB0Z3JlZ29zQHlhaG9vLmNvbS48L2F1dGgtYWRkcmVzcz48dGl0bGVz
Pjx0aXRsZT5WYWdpbmFsIGh5c3RlcmVjdG9teSBmb3IgdXRlcm92YWdpbmFsIHByb2xhcHNlOiB3
aGF0IGlzIHRoZSBpbmNpZGVuY2Ugb2YgY29uY3VycmVudCBneW5lY29sb2dpY2FsIG1hbGlnbmFu
Y3k/PC90aXRsZT48c2Vjb25kYXJ5LXRpdGxlPkludCBVcm9neW5lY29sIEo8L3NlY29uZGFyeS10
aXRsZT48YWx0LXRpdGxlPkludGVybmF0aW9uYWwgdXJvZ3luZWNvbG9neSBqb3VybmFsPC9hbHQt
dGl0bGU+PC90aXRsZXM+PHBlcmlvZGljYWw+PGZ1bGwtdGl0bGU+SW50IFVyb2d5bmVjb2wgSjwv
ZnVsbC10aXRsZT48L3BlcmlvZGljYWw+PHBhZ2VzPjQyMS01PC9wYWdlcz48dm9sdW1lPjI2PC92
b2x1bWU+PG51bWJlcj4zPC9udW1iZXI+PGVkaXRpb24+MjAxNC8xMC8wOTwvZWRpdGlvbj48a2V5
d29yZHM+PGtleXdvcmQ+QWR1bHQ8L2tleXdvcmQ+PGtleXdvcmQ+QWdlZDwva2V5d29yZD48a2V5
d29yZD5BZ2VkLCA4MCBhbmQgb3Zlcjwva2V5d29yZD48a2V5d29yZD5Bc3ltcHRvbWF0aWMgRGlz
ZWFzZXMvZXBpZGVtaW9sb2d5PC9rZXl3b3JkPjxrZXl3b3JkPkNlcnZpY2FsIEludHJhZXBpdGhl
bGlhbCBOZW9wbGFzaWEvY29tcGxpY2F0aW9ucy8qZXBpZGVtaW9sb2d5L3BhdGhvbG9neTwva2V5
d29yZD48a2V5d29yZD5FbmRvbWV0cmlhbCBIeXBlcnBsYXNpYS9jb21wbGljYXRpb25zLyplcGlk
ZW1pb2xvZ3kvcGF0aG9sb2d5PC9rZXl3b3JkPjxrZXl3b3JkPkZlbWFsZTwva2V5d29yZD48a2V5
d29yZD5IdW1hbnM8L2tleXdvcmQ+PGtleXdvcmQ+SHlzdGVyZWN0b215LCBWYWdpbmFsPC9rZXl3
b3JkPjxrZXl3b3JkPkluY2lkZW5jZTwva2V5d29yZD48a2V5d29yZD5NaWRkbGUgQWdlZDwva2V5
d29yZD48a2V5d29yZD5PdmFyaWFuIEN5c3RzL2NvbXBsaWNhdGlvbnMvKmVwaWRlbWlvbG9neS9w
YXRob2xvZ3k8L2tleXdvcmQ+PGtleXdvcmQ+T3ZhcmllY3RvbXk8L2tleXdvcmQ+PGtleXdvcmQ+
UmV0cm9zcGVjdGl2ZSBTdHVkaWVzPC9rZXl3b3JkPjxrZXl3b3JkPlNhbHBpbmdlY3RvbXk8L2tl
eXdvcmQ+PGtleXdvcmQ+VXRlcmluZSBDZXJ2aWNhbCBOZW9wbGFzbXMvY29tcGxpY2F0aW9ucy8q
ZXBpZGVtaW9sb2d5L3BhdGhvbG9neTwva2V5d29yZD48a2V5d29yZD5VdGVyaW5lIFByb2xhcHNl
Lypjb21wbGljYXRpb25zL3N1cmdlcnk8L2tleXdvcmQ+PC9rZXl3b3Jkcz48ZGF0ZXM+PHllYXI+
MjAxNTwveWVhcj48cHViLWRhdGVzPjxkYXRlPk1hcjwvZGF0ZT48L3B1Yi1kYXRlcz48L2RhdGVz
Pjxpc2JuPjA5MzctMzQ2MjwvaXNibj48YWNjZXNzaW9uLW51bT4yNTI5MzgxMjwvYWNjZXNzaW9u
LW51bT48dXJscz48L3VybHM+PGVsZWN0cm9uaWMtcmVzb3VyY2UtbnVtPjEwLjEwMDcvczAwMTky
LTAxNC0yNTE2LTU8L2VsZWN0cm9uaWMtcmVzb3VyY2UtbnVtPjxyZW1vdGUtZGF0YWJhc2UtcHJv
dmlkZXI+TkxNPC9yZW1vdGUtZGF0YWJhc2UtcHJvdmlkZXI+PGxhbmd1YWdlPmVuZzwvbGFuZ3Vh
Z2U+PC9yZWNvcmQ+PC9DaXRlPjwvRW5kTm90ZT5=
</w:fldData>
              </w:fldChar>
            </w:r>
            <w:r w:rsidR="006979FF">
              <w:rPr>
                <w:color w:val="000000" w:themeColor="text1"/>
                <w:sz w:val="19"/>
                <w:szCs w:val="19"/>
              </w:rPr>
              <w:instrText xml:space="preserve"> ADDIN EN.CITE </w:instrText>
            </w:r>
            <w:r w:rsidR="006979FF">
              <w:rPr>
                <w:color w:val="000000" w:themeColor="text1"/>
                <w:sz w:val="19"/>
                <w:szCs w:val="19"/>
              </w:rPr>
              <w:fldChar w:fldCharType="begin">
                <w:fldData xml:space="preserve">PEVuZE5vdGU+PENpdGU+PEF1dGhvcj5Hcmlnb3JpYWRpczwvQXV0aG9yPjxZZWFyPjIwMTU8L1ll
YXI+PFJlY051bT43NTQyPC9SZWNOdW0+PERpc3BsYXlUZXh0Pls1NV08L0Rpc3BsYXlUZXh0Pjxy
ZWNvcmQ+PHJlYy1udW1iZXI+NzU0MjwvcmVjLW51bWJlcj48Zm9yZWlnbi1rZXlzPjxrZXkgYXBw
PSJFTiIgZGItaWQ9ImR2cDB0d2V6NXgwMDU5ZWVzcHh2NWZ4bGR2emFhdnpycnoyZSIgdGltZXN0
YW1wPSIxNTMxODQwMjgyIj43NTQyPC9rZXk+PC9mb3JlaWduLWtleXM+PHJlZi10eXBlIG5hbWU9
IkpvdXJuYWwgQXJ0aWNsZSI+MTc8L3JlZi10eXBlPjxjb250cmlidXRvcnM+PGF1dGhvcnM+PGF1
dGhvcj5Hcmlnb3JpYWRpcywgVC48L2F1dGhvcj48YXV0aG9yPlZhbGxhLCBBLjwvYXV0aG9yPjxh
dXRob3I+WmFjaGFyYWtpcywgRC48L2F1dGhvcj48YXV0aG9yPlByb3RvcGFwYXMsIEEuPC9hdXRo
b3I+PGF1dGhvcj5BdGhhbmFzaW91LCBTLjwvYXV0aG9yPjwvYXV0aG9ycz48L2NvbnRyaWJ1dG9y
cz48YXV0aC1hZGRyZXNzPkZpcnN0IERlcGFydG1lbnQgb2YgT2JzdGV0cmljcyBhbmQgR3luZWNv
bG9neSwgTmF0aW9uYWwgYW5kIEthcG9kaXN0cmlhbiBVbml2ZXJzaXR5IG9mIEF0aGVucywgJnF1
b3Q7QWxleGFuZHJhJnF1b3Q7IEhvc3BpdGFsLCA4MCBWYXMuU29maWFzIEF2ZW51ZSwgMTE1Mjgs
IEF0aGVucywgR3JlZWNlLCB0Z3JlZ29zQHlhaG9vLmNvbS48L2F1dGgtYWRkcmVzcz48dGl0bGVz
Pjx0aXRsZT5WYWdpbmFsIGh5c3RlcmVjdG9teSBmb3IgdXRlcm92YWdpbmFsIHByb2xhcHNlOiB3
aGF0IGlzIHRoZSBpbmNpZGVuY2Ugb2YgY29uY3VycmVudCBneW5lY29sb2dpY2FsIG1hbGlnbmFu
Y3k/PC90aXRsZT48c2Vjb25kYXJ5LXRpdGxlPkludCBVcm9neW5lY29sIEo8L3NlY29uZGFyeS10
aXRsZT48YWx0LXRpdGxlPkludGVybmF0aW9uYWwgdXJvZ3luZWNvbG9neSBqb3VybmFsPC9hbHQt
dGl0bGU+PC90aXRsZXM+PHBlcmlvZGljYWw+PGZ1bGwtdGl0bGU+SW50IFVyb2d5bmVjb2wgSjwv
ZnVsbC10aXRsZT48L3BlcmlvZGljYWw+PHBhZ2VzPjQyMS01PC9wYWdlcz48dm9sdW1lPjI2PC92
b2x1bWU+PG51bWJlcj4zPC9udW1iZXI+PGVkaXRpb24+MjAxNC8xMC8wOTwvZWRpdGlvbj48a2V5
d29yZHM+PGtleXdvcmQ+QWR1bHQ8L2tleXdvcmQ+PGtleXdvcmQ+QWdlZDwva2V5d29yZD48a2V5
d29yZD5BZ2VkLCA4MCBhbmQgb3Zlcjwva2V5d29yZD48a2V5d29yZD5Bc3ltcHRvbWF0aWMgRGlz
ZWFzZXMvZXBpZGVtaW9sb2d5PC9rZXl3b3JkPjxrZXl3b3JkPkNlcnZpY2FsIEludHJhZXBpdGhl
bGlhbCBOZW9wbGFzaWEvY29tcGxpY2F0aW9ucy8qZXBpZGVtaW9sb2d5L3BhdGhvbG9neTwva2V5
d29yZD48a2V5d29yZD5FbmRvbWV0cmlhbCBIeXBlcnBsYXNpYS9jb21wbGljYXRpb25zLyplcGlk
ZW1pb2xvZ3kvcGF0aG9sb2d5PC9rZXl3b3JkPjxrZXl3b3JkPkZlbWFsZTwva2V5d29yZD48a2V5
d29yZD5IdW1hbnM8L2tleXdvcmQ+PGtleXdvcmQ+SHlzdGVyZWN0b215LCBWYWdpbmFsPC9rZXl3
b3JkPjxrZXl3b3JkPkluY2lkZW5jZTwva2V5d29yZD48a2V5d29yZD5NaWRkbGUgQWdlZDwva2V5
d29yZD48a2V5d29yZD5PdmFyaWFuIEN5c3RzL2NvbXBsaWNhdGlvbnMvKmVwaWRlbWlvbG9neS9w
YXRob2xvZ3k8L2tleXdvcmQ+PGtleXdvcmQ+T3ZhcmllY3RvbXk8L2tleXdvcmQ+PGtleXdvcmQ+
UmV0cm9zcGVjdGl2ZSBTdHVkaWVzPC9rZXl3b3JkPjxrZXl3b3JkPlNhbHBpbmdlY3RvbXk8L2tl
eXdvcmQ+PGtleXdvcmQ+VXRlcmluZSBDZXJ2aWNhbCBOZW9wbGFzbXMvY29tcGxpY2F0aW9ucy8q
ZXBpZGVtaW9sb2d5L3BhdGhvbG9neTwva2V5d29yZD48a2V5d29yZD5VdGVyaW5lIFByb2xhcHNl
Lypjb21wbGljYXRpb25zL3N1cmdlcnk8L2tleXdvcmQ+PC9rZXl3b3Jkcz48ZGF0ZXM+PHllYXI+
MjAxNTwveWVhcj48cHViLWRhdGVzPjxkYXRlPk1hcjwvZGF0ZT48L3B1Yi1kYXRlcz48L2RhdGVz
Pjxpc2JuPjA5MzctMzQ2MjwvaXNibj48YWNjZXNzaW9uLW51bT4yNTI5MzgxMjwvYWNjZXNzaW9u
LW51bT48dXJscz48L3VybHM+PGVsZWN0cm9uaWMtcmVzb3VyY2UtbnVtPjEwLjEwMDcvczAwMTky
LTAxNC0yNTE2LTU8L2VsZWN0cm9uaWMtcmVzb3VyY2UtbnVtPjxyZW1vdGUtZGF0YWJhc2UtcHJv
dmlkZXI+TkxNPC9yZW1vdGUtZGF0YWJhc2UtcHJvdmlkZXI+PGxhbmd1YWdlPmVuZzwvbGFuZ3Vh
Z2U+PC9yZWNvcmQ+PC9DaXRlPjwvRW5kTm90ZT5=
</w:fldData>
              </w:fldChar>
            </w:r>
            <w:r w:rsidR="006979FF">
              <w:rPr>
                <w:color w:val="000000" w:themeColor="text1"/>
                <w:sz w:val="19"/>
                <w:szCs w:val="19"/>
              </w:rPr>
              <w:instrText xml:space="preserve"> ADDIN EN.CITE.DATA </w:instrText>
            </w:r>
            <w:r w:rsidR="006979FF">
              <w:rPr>
                <w:color w:val="000000" w:themeColor="text1"/>
                <w:sz w:val="19"/>
                <w:szCs w:val="19"/>
              </w:rPr>
            </w:r>
            <w:r w:rsidR="006979FF">
              <w:rPr>
                <w:color w:val="000000" w:themeColor="text1"/>
                <w:sz w:val="19"/>
                <w:szCs w:val="19"/>
              </w:rPr>
              <w:fldChar w:fldCharType="end"/>
            </w:r>
            <w:r w:rsidRPr="00604F7D">
              <w:rPr>
                <w:color w:val="000000" w:themeColor="text1"/>
                <w:sz w:val="19"/>
                <w:szCs w:val="19"/>
              </w:rPr>
            </w:r>
            <w:r w:rsidRPr="00604F7D">
              <w:rPr>
                <w:color w:val="000000" w:themeColor="text1"/>
                <w:sz w:val="19"/>
                <w:szCs w:val="19"/>
              </w:rPr>
              <w:fldChar w:fldCharType="separate"/>
            </w:r>
            <w:r w:rsidR="006979FF">
              <w:rPr>
                <w:noProof/>
                <w:color w:val="000000" w:themeColor="text1"/>
                <w:sz w:val="19"/>
                <w:szCs w:val="19"/>
              </w:rPr>
              <w:t>[55]</w:t>
            </w:r>
            <w:r w:rsidRPr="00604F7D">
              <w:rPr>
                <w:color w:val="000000" w:themeColor="text1"/>
                <w:sz w:val="19"/>
                <w:szCs w:val="19"/>
              </w:rPr>
              <w:fldChar w:fldCharType="end"/>
            </w:r>
          </w:p>
          <w:p w14:paraId="2486F947" w14:textId="77777777" w:rsidR="004A73FE" w:rsidRPr="00604F7D" w:rsidRDefault="004A73FE" w:rsidP="00604F7D">
            <w:pPr>
              <w:autoSpaceDE w:val="0"/>
              <w:autoSpaceDN w:val="0"/>
              <w:adjustRightInd w:val="0"/>
              <w:ind w:right="-720" w:firstLine="0"/>
              <w:jc w:val="left"/>
              <w:rPr>
                <w:b/>
                <w:sz w:val="19"/>
                <w:szCs w:val="19"/>
              </w:rPr>
            </w:pPr>
            <w:proofErr w:type="spellStart"/>
            <w:r w:rsidRPr="00604F7D">
              <w:rPr>
                <w:b/>
                <w:sz w:val="19"/>
                <w:szCs w:val="19"/>
              </w:rPr>
              <w:t>Grigoriadis</w:t>
            </w:r>
            <w:proofErr w:type="spellEnd"/>
            <w:r w:rsidRPr="00604F7D">
              <w:rPr>
                <w:b/>
                <w:sz w:val="19"/>
                <w:szCs w:val="19"/>
              </w:rPr>
              <w:t>, 2014</w:t>
            </w:r>
          </w:p>
          <w:p w14:paraId="6915DCE7" w14:textId="77777777" w:rsidR="004A73FE" w:rsidRPr="00604F7D" w:rsidRDefault="004A73FE" w:rsidP="00604F7D">
            <w:pPr>
              <w:ind w:firstLine="0"/>
              <w:jc w:val="left"/>
              <w:rPr>
                <w:sz w:val="19"/>
                <w:szCs w:val="19"/>
              </w:rPr>
            </w:pPr>
            <w:r w:rsidRPr="00604F7D">
              <w:rPr>
                <w:sz w:val="19"/>
                <w:szCs w:val="19"/>
              </w:rPr>
              <w:t>(n=333)</w:t>
            </w:r>
          </w:p>
        </w:tc>
        <w:tc>
          <w:tcPr>
            <w:tcW w:w="2250" w:type="dxa"/>
          </w:tcPr>
          <w:p w14:paraId="06C86808" w14:textId="3E737E83" w:rsidR="004A73FE" w:rsidRPr="00604F7D" w:rsidRDefault="004A73FE" w:rsidP="00604F7D">
            <w:pPr>
              <w:autoSpaceDE w:val="0"/>
              <w:autoSpaceDN w:val="0"/>
              <w:adjustRightInd w:val="0"/>
              <w:ind w:right="-720" w:firstLine="0"/>
              <w:jc w:val="left"/>
              <w:rPr>
                <w:b/>
                <w:sz w:val="19"/>
                <w:szCs w:val="19"/>
              </w:rPr>
            </w:pPr>
            <w:r w:rsidRPr="00604F7D">
              <w:rPr>
                <w:color w:val="000000" w:themeColor="text1"/>
                <w:sz w:val="19"/>
                <w:szCs w:val="19"/>
              </w:rPr>
              <w:fldChar w:fldCharType="begin"/>
            </w:r>
            <w:r w:rsidR="006979FF">
              <w:rPr>
                <w:color w:val="000000" w:themeColor="text1"/>
                <w:sz w:val="19"/>
                <w:szCs w:val="19"/>
              </w:rPr>
              <w:instrText xml:space="preserve"> ADDIN EN.CITE &lt;EndNote&gt;&lt;Cite&gt;&lt;Author&gt;Awale&lt;/Author&gt;&lt;Year&gt;2017&lt;/Year&gt;&lt;RecNum&gt;6919&lt;/RecNum&gt;&lt;DisplayText&gt;[56]&lt;/DisplayText&gt;&lt;record&gt;&lt;rec-number&gt;6919&lt;/rec-number&gt;&lt;foreign-keys&gt;&lt;key app="EN" db-id="dvp0twez5x0059eespxv5fxldvzaavzrrz2e" timestamp="1529770929"&gt;6919&lt;/key&gt;&lt;/foreign-keys&gt;&lt;ref-type name="Journal Article"&gt;17&lt;/ref-type&gt;&lt;contributors&gt;&lt;authors&gt;&lt;author&gt;Awale, R.&lt;/author&gt;&lt;author&gt;Isaacs, R.&lt;/author&gt;&lt;author&gt;Singh, S.&lt;/author&gt;&lt;author&gt;Mandrelle, K.&lt;/author&gt;&lt;/authors&gt;&lt;/contributors&gt;&lt;auth-address&gt;Department of Laboratory Medicine, AIIMS, New Delhi, India.&amp;#xD;Department of Pathology, Christian Medical College, Ludhiana, Punjab, India.&amp;#xD;Department of Preventive and Social Medicine, Christian Medical College, Ludhiana, Punjab, India.&amp;#xD;Department of Obstetrics and Gynaecology, Christian Medical College, Ludhiana, Punjab, India.&lt;/auth-address&gt;&lt;titles&gt;&lt;title&gt;Uterine Prolapse: Should Hysterectomy Specimens be Subjected for Histopathological Examination?&lt;/title&gt;&lt;secondary-title&gt;J Midlife Health&lt;/secondary-title&gt;&lt;/titles&gt;&lt;periodical&gt;&lt;full-title&gt;J Midlife Health&lt;/full-title&gt;&lt;/periodical&gt;&lt;pages&gt;179-182&lt;/pages&gt;&lt;volume&gt;8&lt;/volume&gt;&lt;number&gt;4&lt;/number&gt;&lt;edition&gt;2018/01/09&lt;/edition&gt;&lt;keywords&gt;&lt;keyword&gt;Histopathological examination&lt;/keyword&gt;&lt;keyword&gt;hysterectomy&lt;/keyword&gt;&lt;keyword&gt;unsuspected lesion&lt;/keyword&gt;&lt;keyword&gt;uterine prolapse&lt;/keyword&gt;&lt;/keywords&gt;&lt;dates&gt;&lt;year&gt;2017&lt;/year&gt;&lt;pub-dates&gt;&lt;date&gt;Oct-Dec&lt;/date&gt;&lt;/pub-dates&gt;&lt;/dates&gt;&lt;isbn&gt;0976-7800 (Print)&lt;/isbn&gt;&lt;accession-num&gt;29307980&lt;/accession-num&gt;&lt;urls&gt;&lt;related-urls&gt;&lt;url&gt;https://www.ncbi.nlm.nih.gov/pubmed/29307980&lt;/url&gt;&lt;url&gt;http://www.jmidlifehealth.org/article.asp?issn=0976-7800;year=2017;volume=8;issue=4;spage=179;epage=182;aulast=Awale&lt;/url&gt;&lt;/related-urls&gt;&lt;/urls&gt;&lt;custom2&gt;PMC5753499&lt;/custom2&gt;&lt;electronic-resource-num&gt;10.4103/jmh.JMH_80_17&lt;/electronic-resource-num&gt;&lt;/record&gt;&lt;/Cite&gt;&lt;/EndNote&gt;</w:instrText>
            </w:r>
            <w:r w:rsidRPr="00604F7D">
              <w:rPr>
                <w:color w:val="000000" w:themeColor="text1"/>
                <w:sz w:val="19"/>
                <w:szCs w:val="19"/>
              </w:rPr>
              <w:fldChar w:fldCharType="separate"/>
            </w:r>
            <w:r w:rsidR="006979FF">
              <w:rPr>
                <w:noProof/>
                <w:color w:val="000000" w:themeColor="text1"/>
                <w:sz w:val="19"/>
                <w:szCs w:val="19"/>
              </w:rPr>
              <w:t>[56]</w:t>
            </w:r>
            <w:r w:rsidRPr="00604F7D">
              <w:rPr>
                <w:color w:val="000000" w:themeColor="text1"/>
                <w:sz w:val="19"/>
                <w:szCs w:val="19"/>
              </w:rPr>
              <w:fldChar w:fldCharType="end"/>
            </w:r>
          </w:p>
          <w:p w14:paraId="514BB3C7" w14:textId="77777777" w:rsidR="004A73FE" w:rsidRPr="00604F7D" w:rsidRDefault="004A73FE" w:rsidP="00604F7D">
            <w:pPr>
              <w:autoSpaceDE w:val="0"/>
              <w:autoSpaceDN w:val="0"/>
              <w:adjustRightInd w:val="0"/>
              <w:ind w:right="-720" w:firstLine="0"/>
              <w:jc w:val="left"/>
              <w:rPr>
                <w:b/>
                <w:sz w:val="19"/>
                <w:szCs w:val="19"/>
              </w:rPr>
            </w:pPr>
            <w:proofErr w:type="spellStart"/>
            <w:r w:rsidRPr="00604F7D">
              <w:rPr>
                <w:b/>
                <w:sz w:val="19"/>
                <w:szCs w:val="19"/>
              </w:rPr>
              <w:t>Awale</w:t>
            </w:r>
            <w:proofErr w:type="spellEnd"/>
            <w:r w:rsidRPr="00604F7D">
              <w:rPr>
                <w:b/>
                <w:sz w:val="19"/>
                <w:szCs w:val="19"/>
              </w:rPr>
              <w:t>, 2018</w:t>
            </w:r>
          </w:p>
          <w:p w14:paraId="603CADF6" w14:textId="77777777" w:rsidR="004A73FE" w:rsidRPr="00604F7D" w:rsidRDefault="004A73FE" w:rsidP="00604F7D">
            <w:pPr>
              <w:ind w:firstLine="0"/>
              <w:jc w:val="left"/>
              <w:rPr>
                <w:sz w:val="19"/>
                <w:szCs w:val="19"/>
              </w:rPr>
            </w:pPr>
            <w:r w:rsidRPr="00604F7D">
              <w:rPr>
                <w:sz w:val="19"/>
                <w:szCs w:val="19"/>
              </w:rPr>
              <w:t>(n=55)</w:t>
            </w:r>
          </w:p>
        </w:tc>
      </w:tr>
      <w:tr w:rsidR="004A73FE" w:rsidRPr="0065582E" w14:paraId="7CC3AD45" w14:textId="77777777" w:rsidTr="00CB2FAD">
        <w:trPr>
          <w:trHeight w:val="263"/>
        </w:trPr>
        <w:tc>
          <w:tcPr>
            <w:tcW w:w="14845" w:type="dxa"/>
            <w:gridSpan w:val="7"/>
          </w:tcPr>
          <w:p w14:paraId="4D20C21D" w14:textId="77777777" w:rsidR="004A73FE" w:rsidRPr="00604F7D" w:rsidRDefault="004A73FE" w:rsidP="00604F7D">
            <w:pPr>
              <w:autoSpaceDE w:val="0"/>
              <w:autoSpaceDN w:val="0"/>
              <w:adjustRightInd w:val="0"/>
              <w:ind w:right="-720" w:firstLine="0"/>
              <w:jc w:val="left"/>
              <w:rPr>
                <w:b/>
                <w:color w:val="000000" w:themeColor="text1"/>
                <w:sz w:val="19"/>
                <w:szCs w:val="19"/>
              </w:rPr>
            </w:pPr>
            <w:r w:rsidRPr="00604F7D">
              <w:rPr>
                <w:b/>
                <w:color w:val="000000" w:themeColor="text1"/>
                <w:sz w:val="19"/>
                <w:szCs w:val="19"/>
              </w:rPr>
              <w:t>General characteristics</w:t>
            </w:r>
          </w:p>
        </w:tc>
      </w:tr>
      <w:tr w:rsidR="004A73FE" w:rsidRPr="0065582E" w14:paraId="6ED5B596" w14:textId="77777777" w:rsidTr="00CB2FAD">
        <w:trPr>
          <w:trHeight w:val="363"/>
        </w:trPr>
        <w:tc>
          <w:tcPr>
            <w:tcW w:w="1615" w:type="dxa"/>
          </w:tcPr>
          <w:p w14:paraId="79DB2EFE" w14:textId="77777777" w:rsidR="004A73FE" w:rsidRPr="00604F7D" w:rsidRDefault="004A73FE" w:rsidP="00604F7D">
            <w:pPr>
              <w:autoSpaceDE w:val="0"/>
              <w:autoSpaceDN w:val="0"/>
              <w:adjustRightInd w:val="0"/>
              <w:ind w:right="-720" w:firstLine="0"/>
              <w:jc w:val="left"/>
              <w:rPr>
                <w:color w:val="000000" w:themeColor="text1"/>
                <w:sz w:val="19"/>
                <w:szCs w:val="19"/>
              </w:rPr>
            </w:pPr>
            <w:r w:rsidRPr="00604F7D">
              <w:rPr>
                <w:color w:val="000000" w:themeColor="text1"/>
                <w:sz w:val="19"/>
                <w:szCs w:val="19"/>
              </w:rPr>
              <w:t>Country</w:t>
            </w:r>
          </w:p>
        </w:tc>
        <w:tc>
          <w:tcPr>
            <w:tcW w:w="2340" w:type="dxa"/>
          </w:tcPr>
          <w:p w14:paraId="68A6BB16" w14:textId="77777777" w:rsidR="004A73FE" w:rsidRPr="00604F7D" w:rsidRDefault="004A73FE" w:rsidP="00604F7D">
            <w:pPr>
              <w:autoSpaceDE w:val="0"/>
              <w:autoSpaceDN w:val="0"/>
              <w:adjustRightInd w:val="0"/>
              <w:ind w:right="-720" w:firstLine="0"/>
              <w:jc w:val="left"/>
              <w:rPr>
                <w:color w:val="000000" w:themeColor="text1"/>
                <w:sz w:val="19"/>
                <w:szCs w:val="19"/>
              </w:rPr>
            </w:pPr>
            <w:r w:rsidRPr="00604F7D">
              <w:rPr>
                <w:color w:val="000000" w:themeColor="text1"/>
                <w:sz w:val="19"/>
                <w:szCs w:val="19"/>
              </w:rPr>
              <w:t>US</w:t>
            </w:r>
          </w:p>
        </w:tc>
        <w:tc>
          <w:tcPr>
            <w:tcW w:w="2160" w:type="dxa"/>
          </w:tcPr>
          <w:p w14:paraId="5F641BB9" w14:textId="77777777" w:rsidR="004A73FE" w:rsidRPr="00604F7D" w:rsidRDefault="004A73FE" w:rsidP="00604F7D">
            <w:pPr>
              <w:autoSpaceDE w:val="0"/>
              <w:autoSpaceDN w:val="0"/>
              <w:adjustRightInd w:val="0"/>
              <w:ind w:right="-720" w:firstLine="0"/>
              <w:jc w:val="left"/>
              <w:rPr>
                <w:color w:val="000000" w:themeColor="text1"/>
                <w:sz w:val="19"/>
                <w:szCs w:val="19"/>
              </w:rPr>
            </w:pPr>
            <w:r w:rsidRPr="00604F7D">
              <w:rPr>
                <w:color w:val="000000" w:themeColor="text1"/>
                <w:sz w:val="19"/>
                <w:szCs w:val="19"/>
              </w:rPr>
              <w:t>US</w:t>
            </w:r>
          </w:p>
        </w:tc>
        <w:tc>
          <w:tcPr>
            <w:tcW w:w="2340" w:type="dxa"/>
          </w:tcPr>
          <w:p w14:paraId="1E887528" w14:textId="77777777" w:rsidR="004A73FE" w:rsidRPr="00604F7D" w:rsidRDefault="004A73FE" w:rsidP="00604F7D">
            <w:pPr>
              <w:autoSpaceDE w:val="0"/>
              <w:autoSpaceDN w:val="0"/>
              <w:adjustRightInd w:val="0"/>
              <w:ind w:right="-720" w:firstLine="0"/>
              <w:jc w:val="left"/>
              <w:rPr>
                <w:color w:val="000000" w:themeColor="text1"/>
                <w:sz w:val="19"/>
                <w:szCs w:val="19"/>
              </w:rPr>
            </w:pPr>
            <w:r w:rsidRPr="00604F7D">
              <w:rPr>
                <w:color w:val="000000" w:themeColor="text1"/>
                <w:sz w:val="19"/>
                <w:szCs w:val="19"/>
              </w:rPr>
              <w:t>US</w:t>
            </w:r>
          </w:p>
        </w:tc>
        <w:tc>
          <w:tcPr>
            <w:tcW w:w="2070" w:type="dxa"/>
          </w:tcPr>
          <w:p w14:paraId="7403370D" w14:textId="77777777" w:rsidR="004A73FE" w:rsidRPr="00604F7D" w:rsidRDefault="004A73FE" w:rsidP="00604F7D">
            <w:pPr>
              <w:autoSpaceDE w:val="0"/>
              <w:autoSpaceDN w:val="0"/>
              <w:adjustRightInd w:val="0"/>
              <w:ind w:firstLine="0"/>
              <w:jc w:val="left"/>
              <w:rPr>
                <w:color w:val="000000" w:themeColor="text1"/>
                <w:sz w:val="19"/>
                <w:szCs w:val="19"/>
              </w:rPr>
            </w:pPr>
            <w:r w:rsidRPr="00604F7D">
              <w:rPr>
                <w:color w:val="000000" w:themeColor="text1"/>
                <w:sz w:val="19"/>
                <w:szCs w:val="19"/>
              </w:rPr>
              <w:t>Turkey</w:t>
            </w:r>
          </w:p>
        </w:tc>
        <w:tc>
          <w:tcPr>
            <w:tcW w:w="2070" w:type="dxa"/>
          </w:tcPr>
          <w:p w14:paraId="3A63DE6A" w14:textId="77777777" w:rsidR="004A73FE" w:rsidRPr="00604F7D" w:rsidRDefault="004A73FE" w:rsidP="00604F7D">
            <w:pPr>
              <w:tabs>
                <w:tab w:val="left" w:pos="705"/>
              </w:tabs>
              <w:ind w:firstLine="0"/>
              <w:jc w:val="left"/>
              <w:rPr>
                <w:color w:val="000000" w:themeColor="text1"/>
                <w:sz w:val="19"/>
                <w:szCs w:val="19"/>
              </w:rPr>
            </w:pPr>
            <w:r w:rsidRPr="00604F7D">
              <w:rPr>
                <w:color w:val="000000" w:themeColor="text1"/>
                <w:sz w:val="19"/>
                <w:szCs w:val="19"/>
              </w:rPr>
              <w:t>Greece</w:t>
            </w:r>
          </w:p>
        </w:tc>
        <w:tc>
          <w:tcPr>
            <w:tcW w:w="2250" w:type="dxa"/>
          </w:tcPr>
          <w:p w14:paraId="2458698B" w14:textId="77777777" w:rsidR="004A73FE" w:rsidRPr="00604F7D" w:rsidRDefault="004A73FE" w:rsidP="00604F7D">
            <w:pPr>
              <w:ind w:firstLine="0"/>
              <w:jc w:val="left"/>
              <w:rPr>
                <w:color w:val="000000" w:themeColor="text1"/>
                <w:sz w:val="19"/>
                <w:szCs w:val="19"/>
              </w:rPr>
            </w:pPr>
            <w:r w:rsidRPr="00604F7D">
              <w:rPr>
                <w:color w:val="000000" w:themeColor="text1"/>
                <w:sz w:val="19"/>
                <w:szCs w:val="19"/>
              </w:rPr>
              <w:t>India</w:t>
            </w:r>
          </w:p>
        </w:tc>
      </w:tr>
      <w:tr w:rsidR="004A73FE" w:rsidRPr="0065582E" w14:paraId="7F4C73B4" w14:textId="77777777" w:rsidTr="00CB2FAD">
        <w:trPr>
          <w:trHeight w:val="363"/>
        </w:trPr>
        <w:tc>
          <w:tcPr>
            <w:tcW w:w="1615" w:type="dxa"/>
          </w:tcPr>
          <w:p w14:paraId="17A42F42" w14:textId="330374BB" w:rsidR="004A73FE" w:rsidRPr="00604F7D" w:rsidRDefault="00997A88" w:rsidP="00604F7D">
            <w:pPr>
              <w:autoSpaceDE w:val="0"/>
              <w:autoSpaceDN w:val="0"/>
              <w:adjustRightInd w:val="0"/>
              <w:ind w:right="-720" w:firstLine="0"/>
              <w:jc w:val="left"/>
              <w:rPr>
                <w:color w:val="000000" w:themeColor="text1"/>
                <w:sz w:val="19"/>
                <w:szCs w:val="19"/>
              </w:rPr>
            </w:pPr>
            <w:r w:rsidRPr="00604F7D">
              <w:rPr>
                <w:color w:val="000000" w:themeColor="text1"/>
                <w:sz w:val="19"/>
                <w:szCs w:val="19"/>
              </w:rPr>
              <w:t>Mean a</w:t>
            </w:r>
            <w:r w:rsidR="004A73FE" w:rsidRPr="00604F7D">
              <w:rPr>
                <w:color w:val="000000" w:themeColor="text1"/>
                <w:sz w:val="19"/>
                <w:szCs w:val="19"/>
              </w:rPr>
              <w:t>ge (years)</w:t>
            </w:r>
          </w:p>
        </w:tc>
        <w:tc>
          <w:tcPr>
            <w:tcW w:w="2340" w:type="dxa"/>
          </w:tcPr>
          <w:p w14:paraId="10B5C2E2" w14:textId="25DF1A5E" w:rsidR="004A73FE" w:rsidRPr="00604F7D" w:rsidRDefault="004A73FE" w:rsidP="00604F7D">
            <w:pPr>
              <w:autoSpaceDE w:val="0"/>
              <w:autoSpaceDN w:val="0"/>
              <w:adjustRightInd w:val="0"/>
              <w:ind w:right="-720" w:firstLine="0"/>
              <w:jc w:val="left"/>
              <w:rPr>
                <w:color w:val="000000" w:themeColor="text1"/>
                <w:sz w:val="19"/>
                <w:szCs w:val="19"/>
              </w:rPr>
            </w:pPr>
            <w:r w:rsidRPr="00604F7D">
              <w:rPr>
                <w:color w:val="000000" w:themeColor="text1"/>
                <w:sz w:val="19"/>
                <w:szCs w:val="19"/>
              </w:rPr>
              <w:t>38.0</w:t>
            </w:r>
            <w:r w:rsidR="00312CF9">
              <w:rPr>
                <w:color w:val="000000" w:themeColor="text1"/>
                <w:sz w:val="19"/>
                <w:szCs w:val="19"/>
              </w:rPr>
              <w:t>*</w:t>
            </w:r>
            <w:r w:rsidRPr="00604F7D">
              <w:rPr>
                <w:color w:val="000000" w:themeColor="text1"/>
                <w:sz w:val="19"/>
                <w:szCs w:val="19"/>
              </w:rPr>
              <w:t xml:space="preserve"> </w:t>
            </w:r>
            <w:r w:rsidR="00997A88" w:rsidRPr="00604F7D">
              <w:rPr>
                <w:color w:val="000000" w:themeColor="text1"/>
                <w:sz w:val="19"/>
                <w:szCs w:val="19"/>
              </w:rPr>
              <w:t>(range: 20.0-63.0)</w:t>
            </w:r>
          </w:p>
        </w:tc>
        <w:tc>
          <w:tcPr>
            <w:tcW w:w="2160" w:type="dxa"/>
          </w:tcPr>
          <w:p w14:paraId="28020BA7" w14:textId="77777777" w:rsidR="004A73FE" w:rsidRPr="00604F7D" w:rsidRDefault="004A73FE" w:rsidP="00604F7D">
            <w:pPr>
              <w:autoSpaceDE w:val="0"/>
              <w:autoSpaceDN w:val="0"/>
              <w:adjustRightInd w:val="0"/>
              <w:ind w:right="-720" w:firstLine="0"/>
              <w:jc w:val="left"/>
              <w:rPr>
                <w:sz w:val="19"/>
                <w:szCs w:val="19"/>
              </w:rPr>
            </w:pPr>
            <w:r w:rsidRPr="00604F7D">
              <w:rPr>
                <w:color w:val="000000" w:themeColor="text1"/>
                <w:sz w:val="19"/>
                <w:szCs w:val="19"/>
              </w:rPr>
              <w:t>52.1±5.7</w:t>
            </w:r>
          </w:p>
        </w:tc>
        <w:tc>
          <w:tcPr>
            <w:tcW w:w="2340" w:type="dxa"/>
          </w:tcPr>
          <w:p w14:paraId="7185DE4E" w14:textId="48971DD4" w:rsidR="004A73FE" w:rsidRPr="00604F7D" w:rsidRDefault="00997A88" w:rsidP="00604F7D">
            <w:pPr>
              <w:autoSpaceDE w:val="0"/>
              <w:autoSpaceDN w:val="0"/>
              <w:adjustRightInd w:val="0"/>
              <w:ind w:right="-720" w:firstLine="0"/>
              <w:jc w:val="left"/>
              <w:rPr>
                <w:sz w:val="19"/>
                <w:szCs w:val="19"/>
              </w:rPr>
            </w:pPr>
            <w:r w:rsidRPr="00604F7D">
              <w:rPr>
                <w:color w:val="000000" w:themeColor="text1"/>
                <w:sz w:val="19"/>
                <w:szCs w:val="19"/>
              </w:rPr>
              <w:t>52.0</w:t>
            </w:r>
            <w:r w:rsidR="00312CF9">
              <w:rPr>
                <w:color w:val="000000" w:themeColor="text1"/>
                <w:sz w:val="19"/>
                <w:szCs w:val="19"/>
              </w:rPr>
              <w:t>*</w:t>
            </w:r>
            <w:r w:rsidRPr="00604F7D">
              <w:rPr>
                <w:color w:val="000000" w:themeColor="text1"/>
                <w:sz w:val="19"/>
                <w:szCs w:val="19"/>
              </w:rPr>
              <w:t xml:space="preserve"> (range:40.0-66.0)</w:t>
            </w:r>
          </w:p>
        </w:tc>
        <w:tc>
          <w:tcPr>
            <w:tcW w:w="2070" w:type="dxa"/>
          </w:tcPr>
          <w:p w14:paraId="37AE51F8" w14:textId="0F11E498" w:rsidR="004A73FE" w:rsidRPr="00604F7D" w:rsidRDefault="00997A88" w:rsidP="00604F7D">
            <w:pPr>
              <w:autoSpaceDE w:val="0"/>
              <w:autoSpaceDN w:val="0"/>
              <w:adjustRightInd w:val="0"/>
              <w:ind w:firstLine="0"/>
              <w:jc w:val="left"/>
              <w:rPr>
                <w:color w:val="000000" w:themeColor="text1"/>
                <w:sz w:val="19"/>
                <w:szCs w:val="19"/>
              </w:rPr>
            </w:pPr>
            <w:r w:rsidRPr="00604F7D">
              <w:rPr>
                <w:color w:val="000000" w:themeColor="text1"/>
                <w:sz w:val="19"/>
                <w:szCs w:val="19"/>
              </w:rPr>
              <w:t>52.5±6.6</w:t>
            </w:r>
          </w:p>
        </w:tc>
        <w:tc>
          <w:tcPr>
            <w:tcW w:w="2070" w:type="dxa"/>
          </w:tcPr>
          <w:p w14:paraId="358B65D8" w14:textId="77777777" w:rsidR="004A73FE" w:rsidRPr="00604F7D" w:rsidRDefault="004A73FE" w:rsidP="00604F7D">
            <w:pPr>
              <w:tabs>
                <w:tab w:val="left" w:pos="705"/>
              </w:tabs>
              <w:ind w:firstLine="0"/>
              <w:jc w:val="left"/>
              <w:rPr>
                <w:sz w:val="19"/>
                <w:szCs w:val="19"/>
              </w:rPr>
            </w:pPr>
            <w:r w:rsidRPr="00604F7D">
              <w:rPr>
                <w:color w:val="000000" w:themeColor="text1"/>
                <w:sz w:val="19"/>
                <w:szCs w:val="19"/>
              </w:rPr>
              <w:t>63.6 ±10.0</w:t>
            </w:r>
          </w:p>
        </w:tc>
        <w:tc>
          <w:tcPr>
            <w:tcW w:w="2250" w:type="dxa"/>
          </w:tcPr>
          <w:p w14:paraId="3FCEE5A3" w14:textId="77777777" w:rsidR="004A73FE" w:rsidRPr="00604F7D" w:rsidRDefault="004A73FE" w:rsidP="00604F7D">
            <w:pPr>
              <w:ind w:firstLine="0"/>
              <w:jc w:val="left"/>
              <w:rPr>
                <w:sz w:val="19"/>
                <w:szCs w:val="19"/>
              </w:rPr>
            </w:pPr>
            <w:r w:rsidRPr="00604F7D">
              <w:rPr>
                <w:color w:val="000000" w:themeColor="text1"/>
                <w:sz w:val="19"/>
                <w:szCs w:val="19"/>
              </w:rPr>
              <w:t>51.1 ± 11.9</w:t>
            </w:r>
          </w:p>
        </w:tc>
      </w:tr>
      <w:tr w:rsidR="004A73FE" w:rsidRPr="0065582E" w14:paraId="6F8C5528" w14:textId="77777777" w:rsidTr="00CB2FAD">
        <w:trPr>
          <w:trHeight w:val="370"/>
        </w:trPr>
        <w:tc>
          <w:tcPr>
            <w:tcW w:w="1615" w:type="dxa"/>
          </w:tcPr>
          <w:p w14:paraId="32FFCA43" w14:textId="57FD65D8" w:rsidR="004A73FE" w:rsidRPr="00604F7D" w:rsidRDefault="00997A88" w:rsidP="00604F7D">
            <w:pPr>
              <w:autoSpaceDE w:val="0"/>
              <w:autoSpaceDN w:val="0"/>
              <w:adjustRightInd w:val="0"/>
              <w:ind w:right="-720" w:firstLine="0"/>
              <w:jc w:val="left"/>
              <w:rPr>
                <w:b/>
                <w:color w:val="000000" w:themeColor="text1"/>
                <w:sz w:val="19"/>
                <w:szCs w:val="19"/>
              </w:rPr>
            </w:pPr>
            <w:r w:rsidRPr="00604F7D">
              <w:rPr>
                <w:color w:val="000000" w:themeColor="text1"/>
                <w:sz w:val="19"/>
                <w:szCs w:val="19"/>
              </w:rPr>
              <w:t xml:space="preserve">Mean </w:t>
            </w:r>
            <w:r w:rsidR="004A73FE" w:rsidRPr="00604F7D">
              <w:rPr>
                <w:color w:val="000000" w:themeColor="text1"/>
                <w:sz w:val="19"/>
                <w:szCs w:val="19"/>
              </w:rPr>
              <w:t>BMI (kg/m</w:t>
            </w:r>
            <w:r w:rsidR="004A73FE" w:rsidRPr="00604F7D">
              <w:rPr>
                <w:color w:val="000000" w:themeColor="text1"/>
                <w:sz w:val="19"/>
                <w:szCs w:val="19"/>
                <w:vertAlign w:val="superscript"/>
              </w:rPr>
              <w:t>2</w:t>
            </w:r>
            <w:r w:rsidR="004A73FE" w:rsidRPr="00604F7D">
              <w:rPr>
                <w:color w:val="000000" w:themeColor="text1"/>
                <w:sz w:val="19"/>
                <w:szCs w:val="19"/>
              </w:rPr>
              <w:t>)</w:t>
            </w:r>
          </w:p>
        </w:tc>
        <w:tc>
          <w:tcPr>
            <w:tcW w:w="2340" w:type="dxa"/>
          </w:tcPr>
          <w:p w14:paraId="19FF2836" w14:textId="7B034C68" w:rsidR="004A73FE" w:rsidRPr="00604F7D" w:rsidRDefault="004A73FE" w:rsidP="00604F7D">
            <w:pPr>
              <w:autoSpaceDE w:val="0"/>
              <w:autoSpaceDN w:val="0"/>
              <w:adjustRightInd w:val="0"/>
              <w:ind w:right="-720" w:firstLine="0"/>
              <w:jc w:val="left"/>
              <w:rPr>
                <w:color w:val="000000" w:themeColor="text1"/>
                <w:sz w:val="19"/>
                <w:szCs w:val="19"/>
              </w:rPr>
            </w:pPr>
            <w:r w:rsidRPr="00604F7D">
              <w:rPr>
                <w:color w:val="000000" w:themeColor="text1"/>
                <w:sz w:val="19"/>
                <w:szCs w:val="19"/>
              </w:rPr>
              <w:t>45.9</w:t>
            </w:r>
            <w:r w:rsidR="00312CF9">
              <w:rPr>
                <w:color w:val="000000" w:themeColor="text1"/>
                <w:sz w:val="19"/>
                <w:szCs w:val="19"/>
              </w:rPr>
              <w:t>*</w:t>
            </w:r>
            <w:r w:rsidRPr="00604F7D">
              <w:rPr>
                <w:color w:val="000000" w:themeColor="text1"/>
                <w:sz w:val="19"/>
                <w:szCs w:val="19"/>
              </w:rPr>
              <w:t xml:space="preserve"> </w:t>
            </w:r>
            <w:r w:rsidR="00997A88" w:rsidRPr="00604F7D">
              <w:rPr>
                <w:color w:val="000000" w:themeColor="text1"/>
                <w:sz w:val="19"/>
                <w:szCs w:val="19"/>
              </w:rPr>
              <w:t>(range: 35.7–80.1)</w:t>
            </w:r>
          </w:p>
        </w:tc>
        <w:tc>
          <w:tcPr>
            <w:tcW w:w="2160" w:type="dxa"/>
          </w:tcPr>
          <w:p w14:paraId="6CB6581C" w14:textId="77777777" w:rsidR="004A73FE" w:rsidRPr="00604F7D" w:rsidRDefault="004A73FE" w:rsidP="00604F7D">
            <w:pPr>
              <w:autoSpaceDE w:val="0"/>
              <w:autoSpaceDN w:val="0"/>
              <w:adjustRightInd w:val="0"/>
              <w:ind w:firstLine="0"/>
              <w:jc w:val="left"/>
              <w:rPr>
                <w:color w:val="000000" w:themeColor="text1"/>
                <w:sz w:val="19"/>
                <w:szCs w:val="19"/>
              </w:rPr>
            </w:pPr>
            <w:r w:rsidRPr="00604F7D">
              <w:rPr>
                <w:sz w:val="19"/>
                <w:szCs w:val="19"/>
              </w:rPr>
              <w:t>NR</w:t>
            </w:r>
          </w:p>
        </w:tc>
        <w:tc>
          <w:tcPr>
            <w:tcW w:w="2340" w:type="dxa"/>
          </w:tcPr>
          <w:p w14:paraId="2A5F28BA" w14:textId="2A194F4E" w:rsidR="004A73FE" w:rsidRPr="00604F7D" w:rsidRDefault="00997A88" w:rsidP="00604F7D">
            <w:pPr>
              <w:autoSpaceDE w:val="0"/>
              <w:autoSpaceDN w:val="0"/>
              <w:adjustRightInd w:val="0"/>
              <w:ind w:right="-720" w:firstLine="0"/>
              <w:jc w:val="left"/>
              <w:rPr>
                <w:sz w:val="19"/>
                <w:szCs w:val="19"/>
              </w:rPr>
            </w:pPr>
            <w:r w:rsidRPr="00604F7D">
              <w:rPr>
                <w:color w:val="000000" w:themeColor="text1"/>
                <w:sz w:val="19"/>
                <w:szCs w:val="19"/>
              </w:rPr>
              <w:t>24.2</w:t>
            </w:r>
          </w:p>
        </w:tc>
        <w:tc>
          <w:tcPr>
            <w:tcW w:w="2070" w:type="dxa"/>
          </w:tcPr>
          <w:p w14:paraId="1FAA3978" w14:textId="3C7B4F38" w:rsidR="004A73FE" w:rsidRPr="00604F7D" w:rsidRDefault="00997A88" w:rsidP="00604F7D">
            <w:pPr>
              <w:autoSpaceDE w:val="0"/>
              <w:autoSpaceDN w:val="0"/>
              <w:adjustRightInd w:val="0"/>
              <w:ind w:right="-720" w:firstLine="0"/>
              <w:jc w:val="left"/>
              <w:rPr>
                <w:sz w:val="19"/>
                <w:szCs w:val="19"/>
              </w:rPr>
            </w:pPr>
            <w:r w:rsidRPr="00604F7D">
              <w:rPr>
                <w:sz w:val="19"/>
                <w:szCs w:val="19"/>
              </w:rPr>
              <w:t>28.7 ± 4.8</w:t>
            </w:r>
          </w:p>
        </w:tc>
        <w:tc>
          <w:tcPr>
            <w:tcW w:w="2070" w:type="dxa"/>
          </w:tcPr>
          <w:p w14:paraId="606B7886" w14:textId="77777777" w:rsidR="004A73FE" w:rsidRPr="00604F7D" w:rsidRDefault="004A73FE" w:rsidP="00604F7D">
            <w:pPr>
              <w:tabs>
                <w:tab w:val="left" w:pos="582"/>
              </w:tabs>
              <w:ind w:firstLine="0"/>
              <w:jc w:val="left"/>
              <w:rPr>
                <w:sz w:val="19"/>
                <w:szCs w:val="19"/>
              </w:rPr>
            </w:pPr>
            <w:r w:rsidRPr="00604F7D">
              <w:rPr>
                <w:color w:val="000000" w:themeColor="text1"/>
                <w:sz w:val="19"/>
                <w:szCs w:val="19"/>
              </w:rPr>
              <w:t>26.9 ± 4.1</w:t>
            </w:r>
          </w:p>
        </w:tc>
        <w:tc>
          <w:tcPr>
            <w:tcW w:w="2250" w:type="dxa"/>
          </w:tcPr>
          <w:p w14:paraId="15FB94E8" w14:textId="77777777" w:rsidR="004A73FE" w:rsidRPr="00604F7D" w:rsidRDefault="004A73FE" w:rsidP="00604F7D">
            <w:pPr>
              <w:ind w:firstLine="0"/>
              <w:jc w:val="left"/>
              <w:rPr>
                <w:sz w:val="19"/>
                <w:szCs w:val="19"/>
              </w:rPr>
            </w:pPr>
            <w:r w:rsidRPr="00604F7D">
              <w:rPr>
                <w:sz w:val="19"/>
                <w:szCs w:val="19"/>
              </w:rPr>
              <w:t>NR</w:t>
            </w:r>
          </w:p>
        </w:tc>
      </w:tr>
      <w:tr w:rsidR="004A73FE" w:rsidRPr="0065582E" w14:paraId="5A09EB34" w14:textId="77777777" w:rsidTr="00CB2FAD">
        <w:trPr>
          <w:trHeight w:val="263"/>
        </w:trPr>
        <w:tc>
          <w:tcPr>
            <w:tcW w:w="14845" w:type="dxa"/>
            <w:gridSpan w:val="7"/>
          </w:tcPr>
          <w:p w14:paraId="75ABC74E" w14:textId="77777777" w:rsidR="004A73FE" w:rsidRPr="00604F7D" w:rsidRDefault="004A73FE" w:rsidP="00604F7D">
            <w:pPr>
              <w:autoSpaceDE w:val="0"/>
              <w:autoSpaceDN w:val="0"/>
              <w:adjustRightInd w:val="0"/>
              <w:ind w:right="-720" w:firstLine="0"/>
              <w:jc w:val="left"/>
              <w:rPr>
                <w:b/>
                <w:color w:val="000000" w:themeColor="text1"/>
                <w:sz w:val="19"/>
                <w:szCs w:val="19"/>
              </w:rPr>
            </w:pPr>
            <w:r w:rsidRPr="00604F7D">
              <w:rPr>
                <w:b/>
                <w:color w:val="000000" w:themeColor="text1"/>
                <w:sz w:val="19"/>
                <w:szCs w:val="19"/>
              </w:rPr>
              <w:t>Endometrial biopsy results</w:t>
            </w:r>
          </w:p>
        </w:tc>
      </w:tr>
      <w:tr w:rsidR="004A73FE" w:rsidRPr="0065582E" w14:paraId="5AC54C9E" w14:textId="77777777" w:rsidTr="00CB2FAD">
        <w:trPr>
          <w:trHeight w:val="1837"/>
        </w:trPr>
        <w:tc>
          <w:tcPr>
            <w:tcW w:w="1615" w:type="dxa"/>
          </w:tcPr>
          <w:p w14:paraId="49910B13" w14:textId="77777777" w:rsidR="004A73FE" w:rsidRPr="00604F7D" w:rsidRDefault="004A73FE" w:rsidP="00604F7D">
            <w:pPr>
              <w:autoSpaceDE w:val="0"/>
              <w:autoSpaceDN w:val="0"/>
              <w:adjustRightInd w:val="0"/>
              <w:ind w:right="-720" w:firstLine="0"/>
              <w:jc w:val="left"/>
              <w:rPr>
                <w:b/>
                <w:color w:val="000000" w:themeColor="text1"/>
                <w:sz w:val="19"/>
                <w:szCs w:val="19"/>
              </w:rPr>
            </w:pPr>
            <w:r w:rsidRPr="00604F7D">
              <w:rPr>
                <w:b/>
                <w:color w:val="000000" w:themeColor="text1"/>
                <w:sz w:val="19"/>
                <w:szCs w:val="19"/>
              </w:rPr>
              <w:t>Anomalies</w:t>
            </w:r>
          </w:p>
          <w:p w14:paraId="5C62A1EE" w14:textId="77777777" w:rsidR="004A73FE" w:rsidRPr="00604F7D" w:rsidRDefault="004A73FE" w:rsidP="00604F7D">
            <w:pPr>
              <w:autoSpaceDE w:val="0"/>
              <w:autoSpaceDN w:val="0"/>
              <w:adjustRightInd w:val="0"/>
              <w:ind w:right="-720" w:firstLine="0"/>
              <w:jc w:val="left"/>
              <w:rPr>
                <w:color w:val="000000" w:themeColor="text1"/>
                <w:sz w:val="19"/>
                <w:szCs w:val="19"/>
              </w:rPr>
            </w:pPr>
          </w:p>
          <w:p w14:paraId="4EEB12FC" w14:textId="77777777" w:rsidR="004A73FE" w:rsidRPr="00604F7D" w:rsidRDefault="004A73FE" w:rsidP="00604F7D">
            <w:pPr>
              <w:autoSpaceDE w:val="0"/>
              <w:autoSpaceDN w:val="0"/>
              <w:adjustRightInd w:val="0"/>
              <w:ind w:right="-720" w:firstLine="0"/>
              <w:jc w:val="left"/>
              <w:rPr>
                <w:color w:val="000000" w:themeColor="text1"/>
                <w:sz w:val="19"/>
                <w:szCs w:val="19"/>
              </w:rPr>
            </w:pPr>
            <w:r w:rsidRPr="00604F7D">
              <w:rPr>
                <w:color w:val="000000" w:themeColor="text1"/>
                <w:sz w:val="19"/>
                <w:szCs w:val="19"/>
              </w:rPr>
              <w:t>Hyperplasia</w:t>
            </w:r>
          </w:p>
          <w:p w14:paraId="2B441A20" w14:textId="5BD998B5" w:rsidR="004A73FE" w:rsidRPr="00604F7D" w:rsidRDefault="004A73FE" w:rsidP="00604F7D">
            <w:pPr>
              <w:autoSpaceDE w:val="0"/>
              <w:autoSpaceDN w:val="0"/>
              <w:adjustRightInd w:val="0"/>
              <w:ind w:right="-720" w:firstLine="0"/>
              <w:jc w:val="left"/>
              <w:rPr>
                <w:color w:val="000000" w:themeColor="text1"/>
                <w:sz w:val="19"/>
                <w:szCs w:val="19"/>
              </w:rPr>
            </w:pPr>
            <w:r w:rsidRPr="00604F7D">
              <w:rPr>
                <w:color w:val="000000" w:themeColor="text1"/>
                <w:sz w:val="19"/>
                <w:szCs w:val="19"/>
              </w:rPr>
              <w:t>Other pathologies</w:t>
            </w:r>
          </w:p>
          <w:p w14:paraId="6EAB0986" w14:textId="77777777" w:rsidR="004A73FE" w:rsidRPr="00604F7D" w:rsidRDefault="004A73FE" w:rsidP="00604F7D">
            <w:pPr>
              <w:autoSpaceDE w:val="0"/>
              <w:autoSpaceDN w:val="0"/>
              <w:adjustRightInd w:val="0"/>
              <w:ind w:right="-720" w:firstLine="0"/>
              <w:jc w:val="left"/>
              <w:rPr>
                <w:color w:val="000000" w:themeColor="text1"/>
                <w:sz w:val="19"/>
                <w:szCs w:val="19"/>
              </w:rPr>
            </w:pPr>
            <w:r w:rsidRPr="00604F7D">
              <w:rPr>
                <w:color w:val="000000" w:themeColor="text1"/>
                <w:sz w:val="19"/>
                <w:szCs w:val="19"/>
              </w:rPr>
              <w:t>Cancer</w:t>
            </w:r>
          </w:p>
          <w:p w14:paraId="329959F5" w14:textId="77777777" w:rsidR="004A73FE" w:rsidRPr="00604F7D" w:rsidRDefault="004A73FE" w:rsidP="00604F7D">
            <w:pPr>
              <w:autoSpaceDE w:val="0"/>
              <w:autoSpaceDN w:val="0"/>
              <w:adjustRightInd w:val="0"/>
              <w:ind w:right="-720" w:firstLine="0"/>
              <w:jc w:val="left"/>
              <w:rPr>
                <w:b/>
                <w:color w:val="000000" w:themeColor="text1"/>
                <w:sz w:val="19"/>
                <w:szCs w:val="19"/>
              </w:rPr>
            </w:pPr>
            <w:r w:rsidRPr="00604F7D">
              <w:rPr>
                <w:b/>
                <w:color w:val="000000" w:themeColor="text1"/>
                <w:sz w:val="19"/>
                <w:szCs w:val="19"/>
              </w:rPr>
              <w:t>Proliferative</w:t>
            </w:r>
          </w:p>
        </w:tc>
        <w:tc>
          <w:tcPr>
            <w:tcW w:w="2340" w:type="dxa"/>
          </w:tcPr>
          <w:p w14:paraId="401CE4A5" w14:textId="551D1F08" w:rsidR="004A73FE" w:rsidRPr="00604F7D" w:rsidRDefault="004A73FE" w:rsidP="00604F7D">
            <w:pPr>
              <w:autoSpaceDE w:val="0"/>
              <w:autoSpaceDN w:val="0"/>
              <w:adjustRightInd w:val="0"/>
              <w:ind w:right="-720" w:firstLine="0"/>
              <w:jc w:val="left"/>
              <w:rPr>
                <w:b/>
                <w:sz w:val="19"/>
                <w:szCs w:val="19"/>
              </w:rPr>
            </w:pPr>
            <w:r w:rsidRPr="00604F7D">
              <w:rPr>
                <w:b/>
                <w:sz w:val="19"/>
                <w:szCs w:val="19"/>
              </w:rPr>
              <w:t>15</w:t>
            </w:r>
          </w:p>
          <w:p w14:paraId="2F7C6336" w14:textId="77777777" w:rsidR="004A73FE" w:rsidRPr="00604F7D" w:rsidRDefault="004A73FE" w:rsidP="00604F7D">
            <w:pPr>
              <w:autoSpaceDE w:val="0"/>
              <w:autoSpaceDN w:val="0"/>
              <w:adjustRightInd w:val="0"/>
              <w:ind w:right="-720" w:firstLine="0"/>
              <w:jc w:val="left"/>
              <w:rPr>
                <w:b/>
                <w:sz w:val="19"/>
                <w:szCs w:val="19"/>
              </w:rPr>
            </w:pPr>
            <w:r w:rsidRPr="00604F7D">
              <w:rPr>
                <w:b/>
                <w:sz w:val="19"/>
                <w:szCs w:val="19"/>
              </w:rPr>
              <w:t xml:space="preserve">(14.4%; </w:t>
            </w:r>
            <w:r w:rsidRPr="00604F7D">
              <w:rPr>
                <w:b/>
                <w:color w:val="000000" w:themeColor="text1"/>
                <w:sz w:val="19"/>
                <w:szCs w:val="19"/>
              </w:rPr>
              <w:t>[8.3%, 22.7%]</w:t>
            </w:r>
            <w:r w:rsidRPr="00604F7D">
              <w:rPr>
                <w:b/>
                <w:sz w:val="19"/>
                <w:szCs w:val="19"/>
              </w:rPr>
              <w:t>)</w:t>
            </w:r>
          </w:p>
          <w:p w14:paraId="51F6DD37" w14:textId="77777777" w:rsidR="004A73FE" w:rsidRPr="00604F7D" w:rsidRDefault="004A73FE" w:rsidP="00604F7D">
            <w:pPr>
              <w:autoSpaceDE w:val="0"/>
              <w:autoSpaceDN w:val="0"/>
              <w:adjustRightInd w:val="0"/>
              <w:ind w:right="-720" w:firstLine="0"/>
              <w:jc w:val="left"/>
              <w:rPr>
                <w:sz w:val="19"/>
                <w:szCs w:val="19"/>
              </w:rPr>
            </w:pPr>
            <w:r w:rsidRPr="00604F7D">
              <w:rPr>
                <w:sz w:val="19"/>
                <w:szCs w:val="19"/>
              </w:rPr>
              <w:t xml:space="preserve">9 (8.7%; </w:t>
            </w:r>
            <w:r w:rsidRPr="00604F7D">
              <w:rPr>
                <w:color w:val="000000" w:themeColor="text1"/>
                <w:sz w:val="19"/>
                <w:szCs w:val="19"/>
              </w:rPr>
              <w:t>[ 4.0%, 15.8%]</w:t>
            </w:r>
            <w:r w:rsidRPr="00604F7D">
              <w:rPr>
                <w:sz w:val="19"/>
                <w:szCs w:val="19"/>
              </w:rPr>
              <w:t>)</w:t>
            </w:r>
          </w:p>
          <w:p w14:paraId="06917594" w14:textId="3A92C7D7" w:rsidR="004A73FE" w:rsidRPr="00604F7D" w:rsidRDefault="004A73FE" w:rsidP="00604F7D">
            <w:pPr>
              <w:autoSpaceDE w:val="0"/>
              <w:autoSpaceDN w:val="0"/>
              <w:adjustRightInd w:val="0"/>
              <w:ind w:right="-720" w:firstLine="0"/>
              <w:jc w:val="left"/>
              <w:rPr>
                <w:color w:val="000000" w:themeColor="text1"/>
                <w:sz w:val="19"/>
                <w:szCs w:val="19"/>
              </w:rPr>
            </w:pPr>
            <w:r w:rsidRPr="00604F7D">
              <w:rPr>
                <w:color w:val="000000" w:themeColor="text1"/>
                <w:sz w:val="19"/>
                <w:szCs w:val="19"/>
              </w:rPr>
              <w:t>6 (5.8%; [ 2.1%, 12.1%])</w:t>
            </w:r>
            <w:r w:rsidR="009857C1" w:rsidRPr="00604F7D">
              <w:rPr>
                <w:color w:val="000000" w:themeColor="text1"/>
                <w:sz w:val="19"/>
                <w:szCs w:val="19"/>
              </w:rPr>
              <w:t>*</w:t>
            </w:r>
            <w:r w:rsidR="00CB2FAD">
              <w:rPr>
                <w:color w:val="000000" w:themeColor="text1"/>
                <w:sz w:val="19"/>
                <w:szCs w:val="19"/>
              </w:rPr>
              <w:t>*</w:t>
            </w:r>
          </w:p>
          <w:p w14:paraId="15586624" w14:textId="77777777" w:rsidR="004A73FE" w:rsidRPr="00604F7D" w:rsidRDefault="004A73FE" w:rsidP="00604F7D">
            <w:pPr>
              <w:autoSpaceDE w:val="0"/>
              <w:autoSpaceDN w:val="0"/>
              <w:adjustRightInd w:val="0"/>
              <w:ind w:right="-720" w:firstLine="0"/>
              <w:jc w:val="left"/>
              <w:rPr>
                <w:color w:val="000000" w:themeColor="text1"/>
                <w:sz w:val="19"/>
                <w:szCs w:val="19"/>
              </w:rPr>
            </w:pPr>
            <w:r w:rsidRPr="00604F7D">
              <w:rPr>
                <w:color w:val="000000" w:themeColor="text1"/>
                <w:sz w:val="19"/>
                <w:szCs w:val="19"/>
              </w:rPr>
              <w:t>/</w:t>
            </w:r>
          </w:p>
          <w:p w14:paraId="7B532F78" w14:textId="77777777" w:rsidR="004A73FE" w:rsidRPr="00604F7D" w:rsidRDefault="004A73FE" w:rsidP="00604F7D">
            <w:pPr>
              <w:autoSpaceDE w:val="0"/>
              <w:autoSpaceDN w:val="0"/>
              <w:adjustRightInd w:val="0"/>
              <w:ind w:right="-720" w:firstLine="0"/>
              <w:jc w:val="left"/>
              <w:rPr>
                <w:b/>
                <w:sz w:val="19"/>
                <w:szCs w:val="19"/>
              </w:rPr>
            </w:pPr>
            <w:r w:rsidRPr="00604F7D">
              <w:rPr>
                <w:b/>
                <w:sz w:val="19"/>
                <w:szCs w:val="19"/>
              </w:rPr>
              <w:t>46</w:t>
            </w:r>
          </w:p>
          <w:p w14:paraId="4150F7DE" w14:textId="77777777" w:rsidR="004A73FE" w:rsidRPr="00604F7D" w:rsidRDefault="004A73FE" w:rsidP="00604F7D">
            <w:pPr>
              <w:autoSpaceDE w:val="0"/>
              <w:autoSpaceDN w:val="0"/>
              <w:adjustRightInd w:val="0"/>
              <w:ind w:right="-720" w:firstLine="0"/>
              <w:jc w:val="left"/>
              <w:rPr>
                <w:b/>
                <w:sz w:val="19"/>
                <w:szCs w:val="19"/>
              </w:rPr>
            </w:pPr>
            <w:r w:rsidRPr="00604F7D">
              <w:rPr>
                <w:b/>
                <w:sz w:val="19"/>
                <w:szCs w:val="19"/>
              </w:rPr>
              <w:t xml:space="preserve">(44.2%; [ </w:t>
            </w:r>
            <w:r w:rsidRPr="00604F7D">
              <w:rPr>
                <w:b/>
                <w:color w:val="000000" w:themeColor="text1"/>
                <w:sz w:val="19"/>
                <w:szCs w:val="19"/>
              </w:rPr>
              <w:t>34.5%, 54.3%]</w:t>
            </w:r>
            <w:r w:rsidRPr="00604F7D">
              <w:rPr>
                <w:b/>
                <w:sz w:val="19"/>
                <w:szCs w:val="19"/>
              </w:rPr>
              <w:t>)</w:t>
            </w:r>
          </w:p>
        </w:tc>
        <w:tc>
          <w:tcPr>
            <w:tcW w:w="2160" w:type="dxa"/>
          </w:tcPr>
          <w:p w14:paraId="5A41E16E" w14:textId="52CE72F6" w:rsidR="004A73FE" w:rsidRPr="00604F7D" w:rsidRDefault="004A73FE" w:rsidP="00604F7D">
            <w:pPr>
              <w:autoSpaceDE w:val="0"/>
              <w:autoSpaceDN w:val="0"/>
              <w:adjustRightInd w:val="0"/>
              <w:ind w:right="-720" w:firstLine="0"/>
              <w:jc w:val="left"/>
              <w:rPr>
                <w:b/>
                <w:sz w:val="19"/>
                <w:szCs w:val="19"/>
              </w:rPr>
            </w:pPr>
            <w:r w:rsidRPr="00604F7D">
              <w:rPr>
                <w:b/>
                <w:sz w:val="19"/>
                <w:szCs w:val="19"/>
              </w:rPr>
              <w:t>42</w:t>
            </w:r>
          </w:p>
          <w:p w14:paraId="2C721460" w14:textId="77777777" w:rsidR="004A73FE" w:rsidRPr="00604F7D" w:rsidRDefault="004A73FE" w:rsidP="00604F7D">
            <w:pPr>
              <w:autoSpaceDE w:val="0"/>
              <w:autoSpaceDN w:val="0"/>
              <w:adjustRightInd w:val="0"/>
              <w:ind w:right="-720" w:firstLine="0"/>
              <w:jc w:val="left"/>
              <w:rPr>
                <w:b/>
                <w:sz w:val="19"/>
                <w:szCs w:val="19"/>
              </w:rPr>
            </w:pPr>
            <w:r w:rsidRPr="00604F7D">
              <w:rPr>
                <w:b/>
                <w:sz w:val="19"/>
                <w:szCs w:val="19"/>
              </w:rPr>
              <w:t>(6.9%; [5.0%, 9.3%])</w:t>
            </w:r>
          </w:p>
          <w:p w14:paraId="2F84716E" w14:textId="77777777" w:rsidR="004A73FE" w:rsidRPr="00604F7D" w:rsidRDefault="004A73FE" w:rsidP="00604F7D">
            <w:pPr>
              <w:autoSpaceDE w:val="0"/>
              <w:autoSpaceDN w:val="0"/>
              <w:adjustRightInd w:val="0"/>
              <w:ind w:right="-720" w:firstLine="0"/>
              <w:jc w:val="left"/>
              <w:rPr>
                <w:sz w:val="19"/>
                <w:szCs w:val="19"/>
              </w:rPr>
            </w:pPr>
            <w:r w:rsidRPr="00604F7D">
              <w:rPr>
                <w:sz w:val="19"/>
                <w:szCs w:val="19"/>
              </w:rPr>
              <w:t>41 (6.8%; [4.9%, 9.1%])</w:t>
            </w:r>
          </w:p>
          <w:p w14:paraId="0700588A" w14:textId="77777777" w:rsidR="004A73FE" w:rsidRPr="00604F7D" w:rsidRDefault="004A73FE" w:rsidP="00604F7D">
            <w:pPr>
              <w:autoSpaceDE w:val="0"/>
              <w:autoSpaceDN w:val="0"/>
              <w:adjustRightInd w:val="0"/>
              <w:ind w:right="-720" w:firstLine="0"/>
              <w:jc w:val="left"/>
              <w:rPr>
                <w:sz w:val="19"/>
                <w:szCs w:val="19"/>
              </w:rPr>
            </w:pPr>
            <w:r w:rsidRPr="00604F7D">
              <w:rPr>
                <w:sz w:val="19"/>
                <w:szCs w:val="19"/>
              </w:rPr>
              <w:t>NR</w:t>
            </w:r>
          </w:p>
          <w:p w14:paraId="335155DD" w14:textId="77777777" w:rsidR="004A73FE" w:rsidRPr="00604F7D" w:rsidRDefault="004A73FE" w:rsidP="00604F7D">
            <w:pPr>
              <w:autoSpaceDE w:val="0"/>
              <w:autoSpaceDN w:val="0"/>
              <w:adjustRightInd w:val="0"/>
              <w:ind w:right="-720" w:firstLine="0"/>
              <w:jc w:val="left"/>
              <w:rPr>
                <w:sz w:val="19"/>
                <w:szCs w:val="19"/>
              </w:rPr>
            </w:pPr>
            <w:r w:rsidRPr="00604F7D">
              <w:rPr>
                <w:sz w:val="19"/>
                <w:szCs w:val="19"/>
              </w:rPr>
              <w:t>1 (0.2%; [0.0%, 0.9%])</w:t>
            </w:r>
          </w:p>
          <w:p w14:paraId="5257CDCF" w14:textId="77777777" w:rsidR="004A73FE" w:rsidRPr="00604F7D" w:rsidRDefault="004A73FE" w:rsidP="00604F7D">
            <w:pPr>
              <w:autoSpaceDE w:val="0"/>
              <w:autoSpaceDN w:val="0"/>
              <w:adjustRightInd w:val="0"/>
              <w:ind w:right="-720" w:firstLine="0"/>
              <w:jc w:val="left"/>
              <w:rPr>
                <w:b/>
                <w:sz w:val="19"/>
                <w:szCs w:val="19"/>
              </w:rPr>
            </w:pPr>
            <w:r w:rsidRPr="00604F7D">
              <w:rPr>
                <w:b/>
                <w:sz w:val="19"/>
                <w:szCs w:val="19"/>
              </w:rPr>
              <w:t>133</w:t>
            </w:r>
          </w:p>
          <w:p w14:paraId="0D7F65D4" w14:textId="77777777" w:rsidR="004A73FE" w:rsidRPr="00604F7D" w:rsidRDefault="004A73FE" w:rsidP="00604F7D">
            <w:pPr>
              <w:autoSpaceDE w:val="0"/>
              <w:autoSpaceDN w:val="0"/>
              <w:adjustRightInd w:val="0"/>
              <w:ind w:right="-720" w:firstLine="0"/>
              <w:jc w:val="left"/>
              <w:rPr>
                <w:b/>
                <w:sz w:val="19"/>
                <w:szCs w:val="19"/>
              </w:rPr>
            </w:pPr>
            <w:r w:rsidRPr="00604F7D">
              <w:rPr>
                <w:b/>
                <w:sz w:val="19"/>
                <w:szCs w:val="19"/>
              </w:rPr>
              <w:t>(21.9%; [18.7%, 25.5%])</w:t>
            </w:r>
          </w:p>
        </w:tc>
        <w:tc>
          <w:tcPr>
            <w:tcW w:w="2340" w:type="dxa"/>
          </w:tcPr>
          <w:p w14:paraId="6B723182" w14:textId="77777777" w:rsidR="004A73FE" w:rsidRPr="00604F7D" w:rsidRDefault="004A73FE" w:rsidP="00604F7D">
            <w:pPr>
              <w:autoSpaceDE w:val="0"/>
              <w:autoSpaceDN w:val="0"/>
              <w:adjustRightInd w:val="0"/>
              <w:ind w:right="-720" w:firstLine="0"/>
              <w:jc w:val="left"/>
              <w:rPr>
                <w:b/>
                <w:sz w:val="19"/>
                <w:szCs w:val="19"/>
              </w:rPr>
            </w:pPr>
            <w:r w:rsidRPr="00604F7D">
              <w:rPr>
                <w:b/>
                <w:sz w:val="19"/>
                <w:szCs w:val="19"/>
              </w:rPr>
              <w:t>67</w:t>
            </w:r>
          </w:p>
          <w:p w14:paraId="16E22A9C" w14:textId="77777777" w:rsidR="004A73FE" w:rsidRPr="00604F7D" w:rsidRDefault="004A73FE" w:rsidP="00604F7D">
            <w:pPr>
              <w:autoSpaceDE w:val="0"/>
              <w:autoSpaceDN w:val="0"/>
              <w:adjustRightInd w:val="0"/>
              <w:ind w:right="-720" w:firstLine="0"/>
              <w:jc w:val="left"/>
              <w:rPr>
                <w:b/>
                <w:sz w:val="19"/>
                <w:szCs w:val="19"/>
              </w:rPr>
            </w:pPr>
            <w:r w:rsidRPr="00604F7D">
              <w:rPr>
                <w:b/>
                <w:sz w:val="19"/>
                <w:szCs w:val="19"/>
              </w:rPr>
              <w:t>(2.4%; [1.9%, 3.1%])</w:t>
            </w:r>
          </w:p>
          <w:p w14:paraId="7D89692D" w14:textId="77777777" w:rsidR="004A73FE" w:rsidRPr="00604F7D" w:rsidRDefault="004A73FE" w:rsidP="00604F7D">
            <w:pPr>
              <w:autoSpaceDE w:val="0"/>
              <w:autoSpaceDN w:val="0"/>
              <w:adjustRightInd w:val="0"/>
              <w:ind w:right="-720" w:firstLine="0"/>
              <w:jc w:val="left"/>
              <w:rPr>
                <w:sz w:val="19"/>
                <w:szCs w:val="19"/>
              </w:rPr>
            </w:pPr>
            <w:r w:rsidRPr="00604F7D">
              <w:rPr>
                <w:sz w:val="19"/>
                <w:szCs w:val="19"/>
              </w:rPr>
              <w:t>19 (0.7%; [0.4%, 1.1%])</w:t>
            </w:r>
          </w:p>
          <w:p w14:paraId="1B94E0A1" w14:textId="230A7612" w:rsidR="004A73FE" w:rsidRPr="00604F7D" w:rsidRDefault="004A73FE" w:rsidP="00604F7D">
            <w:pPr>
              <w:autoSpaceDE w:val="0"/>
              <w:autoSpaceDN w:val="0"/>
              <w:adjustRightInd w:val="0"/>
              <w:ind w:right="-720" w:firstLine="0"/>
              <w:jc w:val="left"/>
              <w:rPr>
                <w:sz w:val="19"/>
                <w:szCs w:val="19"/>
              </w:rPr>
            </w:pPr>
            <w:r w:rsidRPr="00604F7D">
              <w:rPr>
                <w:sz w:val="19"/>
                <w:szCs w:val="19"/>
              </w:rPr>
              <w:t>46 (1.7%; [1.2%, 2.2%])</w:t>
            </w:r>
            <w:r w:rsidR="009857C1" w:rsidRPr="00604F7D">
              <w:rPr>
                <w:sz w:val="19"/>
                <w:szCs w:val="19"/>
              </w:rPr>
              <w:t>*</w:t>
            </w:r>
            <w:r w:rsidR="00CB2FAD">
              <w:rPr>
                <w:sz w:val="19"/>
                <w:szCs w:val="19"/>
              </w:rPr>
              <w:t>*</w:t>
            </w:r>
            <w:r w:rsidR="009857C1" w:rsidRPr="00604F7D">
              <w:rPr>
                <w:sz w:val="19"/>
                <w:szCs w:val="19"/>
              </w:rPr>
              <w:t>*</w:t>
            </w:r>
          </w:p>
          <w:p w14:paraId="397A4EF0" w14:textId="77777777" w:rsidR="004A73FE" w:rsidRPr="00604F7D" w:rsidRDefault="004A73FE" w:rsidP="00604F7D">
            <w:pPr>
              <w:autoSpaceDE w:val="0"/>
              <w:autoSpaceDN w:val="0"/>
              <w:adjustRightInd w:val="0"/>
              <w:ind w:right="-720" w:firstLine="0"/>
              <w:jc w:val="left"/>
              <w:rPr>
                <w:sz w:val="19"/>
                <w:szCs w:val="19"/>
              </w:rPr>
            </w:pPr>
            <w:r w:rsidRPr="00604F7D">
              <w:rPr>
                <w:sz w:val="19"/>
                <w:szCs w:val="19"/>
              </w:rPr>
              <w:t>2 (0.1%; [0.0%, 0.3%])</w:t>
            </w:r>
          </w:p>
          <w:p w14:paraId="24332DD9" w14:textId="2E065ECB" w:rsidR="004A73FE" w:rsidRPr="00604F7D" w:rsidRDefault="004A73FE" w:rsidP="00604F7D">
            <w:pPr>
              <w:autoSpaceDE w:val="0"/>
              <w:autoSpaceDN w:val="0"/>
              <w:adjustRightInd w:val="0"/>
              <w:ind w:right="-720" w:firstLine="0"/>
              <w:jc w:val="left"/>
              <w:rPr>
                <w:b/>
                <w:sz w:val="19"/>
                <w:szCs w:val="19"/>
              </w:rPr>
            </w:pPr>
            <w:r w:rsidRPr="00604F7D">
              <w:rPr>
                <w:b/>
                <w:sz w:val="19"/>
                <w:szCs w:val="19"/>
              </w:rPr>
              <w:t>696</w:t>
            </w:r>
          </w:p>
          <w:p w14:paraId="5A729D72" w14:textId="77777777" w:rsidR="004A73FE" w:rsidRPr="00604F7D" w:rsidRDefault="004A73FE" w:rsidP="00604F7D">
            <w:pPr>
              <w:autoSpaceDE w:val="0"/>
              <w:autoSpaceDN w:val="0"/>
              <w:adjustRightInd w:val="0"/>
              <w:ind w:right="-720" w:firstLine="0"/>
              <w:jc w:val="left"/>
              <w:rPr>
                <w:b/>
                <w:sz w:val="19"/>
                <w:szCs w:val="19"/>
              </w:rPr>
            </w:pPr>
            <w:r w:rsidRPr="00604F7D">
              <w:rPr>
                <w:b/>
                <w:sz w:val="19"/>
                <w:szCs w:val="19"/>
              </w:rPr>
              <w:t>(25.1%; [23.5%, 26.8%])</w:t>
            </w:r>
          </w:p>
        </w:tc>
        <w:tc>
          <w:tcPr>
            <w:tcW w:w="2070" w:type="dxa"/>
          </w:tcPr>
          <w:p w14:paraId="7A0F006B" w14:textId="77777777" w:rsidR="004A73FE" w:rsidRPr="00604F7D" w:rsidRDefault="004A73FE" w:rsidP="00604F7D">
            <w:pPr>
              <w:autoSpaceDE w:val="0"/>
              <w:autoSpaceDN w:val="0"/>
              <w:adjustRightInd w:val="0"/>
              <w:ind w:right="-720" w:firstLine="0"/>
              <w:jc w:val="left"/>
              <w:rPr>
                <w:b/>
                <w:sz w:val="19"/>
                <w:szCs w:val="19"/>
              </w:rPr>
            </w:pPr>
            <w:r w:rsidRPr="00604F7D">
              <w:rPr>
                <w:b/>
                <w:sz w:val="19"/>
                <w:szCs w:val="19"/>
              </w:rPr>
              <w:t>33</w:t>
            </w:r>
          </w:p>
          <w:p w14:paraId="2C8FF931" w14:textId="77777777" w:rsidR="004A73FE" w:rsidRPr="00604F7D" w:rsidRDefault="004A73FE" w:rsidP="00604F7D">
            <w:pPr>
              <w:autoSpaceDE w:val="0"/>
              <w:autoSpaceDN w:val="0"/>
              <w:adjustRightInd w:val="0"/>
              <w:ind w:right="-720" w:firstLine="0"/>
              <w:jc w:val="left"/>
              <w:rPr>
                <w:b/>
                <w:sz w:val="19"/>
                <w:szCs w:val="19"/>
              </w:rPr>
            </w:pPr>
            <w:r w:rsidRPr="00604F7D">
              <w:rPr>
                <w:b/>
                <w:sz w:val="19"/>
                <w:szCs w:val="19"/>
              </w:rPr>
              <w:t>(5.9%; [4.1%, 8.2%])</w:t>
            </w:r>
          </w:p>
          <w:p w14:paraId="2A578B11" w14:textId="77777777" w:rsidR="004A73FE" w:rsidRPr="00604F7D" w:rsidRDefault="004A73FE" w:rsidP="00604F7D">
            <w:pPr>
              <w:autoSpaceDE w:val="0"/>
              <w:autoSpaceDN w:val="0"/>
              <w:adjustRightInd w:val="0"/>
              <w:ind w:right="-720" w:firstLine="0"/>
              <w:jc w:val="left"/>
              <w:rPr>
                <w:sz w:val="19"/>
                <w:szCs w:val="19"/>
              </w:rPr>
            </w:pPr>
            <w:r w:rsidRPr="00604F7D">
              <w:rPr>
                <w:sz w:val="19"/>
                <w:szCs w:val="19"/>
              </w:rPr>
              <w:t>30 (5.4%; [3.7%, 7.6%])</w:t>
            </w:r>
          </w:p>
          <w:p w14:paraId="7B7EE2D7" w14:textId="77777777" w:rsidR="004A73FE" w:rsidRPr="00604F7D" w:rsidRDefault="004A73FE" w:rsidP="00604F7D">
            <w:pPr>
              <w:autoSpaceDE w:val="0"/>
              <w:autoSpaceDN w:val="0"/>
              <w:adjustRightInd w:val="0"/>
              <w:ind w:right="-720" w:firstLine="0"/>
              <w:jc w:val="left"/>
              <w:rPr>
                <w:sz w:val="19"/>
                <w:szCs w:val="19"/>
              </w:rPr>
            </w:pPr>
            <w:r w:rsidRPr="00604F7D">
              <w:rPr>
                <w:sz w:val="19"/>
                <w:szCs w:val="19"/>
              </w:rPr>
              <w:t>NR</w:t>
            </w:r>
          </w:p>
          <w:p w14:paraId="4DD13FE0" w14:textId="77777777" w:rsidR="004A73FE" w:rsidRPr="00604F7D" w:rsidRDefault="004A73FE" w:rsidP="00604F7D">
            <w:pPr>
              <w:autoSpaceDE w:val="0"/>
              <w:autoSpaceDN w:val="0"/>
              <w:adjustRightInd w:val="0"/>
              <w:ind w:right="-720" w:firstLine="0"/>
              <w:jc w:val="left"/>
              <w:rPr>
                <w:sz w:val="19"/>
                <w:szCs w:val="19"/>
              </w:rPr>
            </w:pPr>
            <w:r w:rsidRPr="00604F7D">
              <w:rPr>
                <w:sz w:val="19"/>
                <w:szCs w:val="19"/>
              </w:rPr>
              <w:t>3 (0.5%; [0.1%, 1.6%])</w:t>
            </w:r>
          </w:p>
          <w:p w14:paraId="6F8C5242" w14:textId="7A5F1DC7" w:rsidR="004A73FE" w:rsidRPr="00604F7D" w:rsidRDefault="004A73FE" w:rsidP="00604F7D">
            <w:pPr>
              <w:autoSpaceDE w:val="0"/>
              <w:autoSpaceDN w:val="0"/>
              <w:adjustRightInd w:val="0"/>
              <w:ind w:right="-720" w:firstLine="0"/>
              <w:jc w:val="left"/>
              <w:rPr>
                <w:b/>
                <w:sz w:val="19"/>
                <w:szCs w:val="19"/>
              </w:rPr>
            </w:pPr>
            <w:r w:rsidRPr="00604F7D">
              <w:rPr>
                <w:b/>
                <w:sz w:val="19"/>
                <w:szCs w:val="19"/>
              </w:rPr>
              <w:t>37</w:t>
            </w:r>
          </w:p>
          <w:p w14:paraId="753C9EAA" w14:textId="77777777" w:rsidR="004A73FE" w:rsidRPr="00604F7D" w:rsidRDefault="004A73FE" w:rsidP="00604F7D">
            <w:pPr>
              <w:autoSpaceDE w:val="0"/>
              <w:autoSpaceDN w:val="0"/>
              <w:adjustRightInd w:val="0"/>
              <w:ind w:right="-720" w:firstLine="0"/>
              <w:jc w:val="left"/>
              <w:rPr>
                <w:b/>
                <w:sz w:val="19"/>
                <w:szCs w:val="19"/>
              </w:rPr>
            </w:pPr>
            <w:r w:rsidRPr="00604F7D">
              <w:rPr>
                <w:b/>
                <w:sz w:val="19"/>
                <w:szCs w:val="19"/>
              </w:rPr>
              <w:t>(6.7%; [4.7%, 9.1%])</w:t>
            </w:r>
          </w:p>
        </w:tc>
        <w:tc>
          <w:tcPr>
            <w:tcW w:w="2070" w:type="dxa"/>
          </w:tcPr>
          <w:p w14:paraId="319FE728" w14:textId="77777777" w:rsidR="004A73FE" w:rsidRPr="00604F7D" w:rsidRDefault="004A73FE" w:rsidP="00604F7D">
            <w:pPr>
              <w:autoSpaceDE w:val="0"/>
              <w:autoSpaceDN w:val="0"/>
              <w:adjustRightInd w:val="0"/>
              <w:ind w:right="-720" w:firstLine="0"/>
              <w:jc w:val="left"/>
              <w:rPr>
                <w:b/>
                <w:sz w:val="19"/>
                <w:szCs w:val="19"/>
              </w:rPr>
            </w:pPr>
            <w:r w:rsidRPr="00604F7D">
              <w:rPr>
                <w:b/>
                <w:sz w:val="19"/>
                <w:szCs w:val="19"/>
              </w:rPr>
              <w:t>9</w:t>
            </w:r>
          </w:p>
          <w:p w14:paraId="5E73A5B2" w14:textId="77777777" w:rsidR="004A73FE" w:rsidRPr="00604F7D" w:rsidRDefault="004A73FE" w:rsidP="00604F7D">
            <w:pPr>
              <w:autoSpaceDE w:val="0"/>
              <w:autoSpaceDN w:val="0"/>
              <w:adjustRightInd w:val="0"/>
              <w:ind w:right="-720" w:firstLine="0"/>
              <w:jc w:val="left"/>
              <w:rPr>
                <w:b/>
                <w:sz w:val="19"/>
                <w:szCs w:val="19"/>
              </w:rPr>
            </w:pPr>
            <w:r w:rsidRPr="00604F7D">
              <w:rPr>
                <w:b/>
                <w:sz w:val="19"/>
                <w:szCs w:val="19"/>
              </w:rPr>
              <w:t>(2.7%; [1.2%, 5.1%])</w:t>
            </w:r>
          </w:p>
          <w:p w14:paraId="15A89866" w14:textId="77777777" w:rsidR="004A73FE" w:rsidRPr="00604F7D" w:rsidRDefault="004A73FE" w:rsidP="00604F7D">
            <w:pPr>
              <w:ind w:firstLine="0"/>
              <w:jc w:val="left"/>
              <w:rPr>
                <w:sz w:val="19"/>
                <w:szCs w:val="19"/>
              </w:rPr>
            </w:pPr>
            <w:r w:rsidRPr="00604F7D">
              <w:rPr>
                <w:sz w:val="19"/>
                <w:szCs w:val="19"/>
              </w:rPr>
              <w:t>9 (2.7%; [1.2%, 5.1%])</w:t>
            </w:r>
          </w:p>
          <w:p w14:paraId="7FEB48C2" w14:textId="77777777" w:rsidR="004A73FE" w:rsidRPr="00604F7D" w:rsidRDefault="004A73FE" w:rsidP="00604F7D">
            <w:pPr>
              <w:ind w:firstLine="0"/>
              <w:jc w:val="left"/>
              <w:rPr>
                <w:sz w:val="19"/>
                <w:szCs w:val="19"/>
              </w:rPr>
            </w:pPr>
            <w:r w:rsidRPr="00604F7D">
              <w:rPr>
                <w:sz w:val="19"/>
                <w:szCs w:val="19"/>
              </w:rPr>
              <w:t>NR</w:t>
            </w:r>
          </w:p>
          <w:p w14:paraId="0053342A" w14:textId="77777777" w:rsidR="004A73FE" w:rsidRPr="00604F7D" w:rsidRDefault="004A73FE" w:rsidP="00604F7D">
            <w:pPr>
              <w:ind w:firstLine="0"/>
              <w:jc w:val="left"/>
              <w:rPr>
                <w:sz w:val="19"/>
                <w:szCs w:val="19"/>
              </w:rPr>
            </w:pPr>
            <w:r w:rsidRPr="00604F7D">
              <w:rPr>
                <w:sz w:val="19"/>
                <w:szCs w:val="19"/>
              </w:rPr>
              <w:t>/</w:t>
            </w:r>
          </w:p>
          <w:p w14:paraId="1304E223" w14:textId="77777777" w:rsidR="004A73FE" w:rsidRPr="00604F7D" w:rsidRDefault="004A73FE" w:rsidP="00604F7D">
            <w:pPr>
              <w:ind w:firstLine="0"/>
              <w:jc w:val="left"/>
              <w:rPr>
                <w:sz w:val="19"/>
                <w:szCs w:val="19"/>
              </w:rPr>
            </w:pPr>
            <w:r w:rsidRPr="00604F7D">
              <w:rPr>
                <w:sz w:val="19"/>
                <w:szCs w:val="19"/>
              </w:rPr>
              <w:t>NR</w:t>
            </w:r>
          </w:p>
        </w:tc>
        <w:tc>
          <w:tcPr>
            <w:tcW w:w="2250" w:type="dxa"/>
          </w:tcPr>
          <w:p w14:paraId="3D641901" w14:textId="1BD1985A" w:rsidR="004A73FE" w:rsidRPr="00604F7D" w:rsidRDefault="004A73FE" w:rsidP="00604F7D">
            <w:pPr>
              <w:autoSpaceDE w:val="0"/>
              <w:autoSpaceDN w:val="0"/>
              <w:adjustRightInd w:val="0"/>
              <w:ind w:right="-720" w:firstLine="0"/>
              <w:jc w:val="left"/>
              <w:rPr>
                <w:b/>
                <w:sz w:val="19"/>
                <w:szCs w:val="19"/>
              </w:rPr>
            </w:pPr>
            <w:r w:rsidRPr="00604F7D">
              <w:rPr>
                <w:b/>
                <w:sz w:val="19"/>
                <w:szCs w:val="19"/>
              </w:rPr>
              <w:t>4</w:t>
            </w:r>
          </w:p>
          <w:p w14:paraId="44201DBA" w14:textId="77777777" w:rsidR="004A73FE" w:rsidRPr="00604F7D" w:rsidRDefault="004A73FE" w:rsidP="00604F7D">
            <w:pPr>
              <w:autoSpaceDE w:val="0"/>
              <w:autoSpaceDN w:val="0"/>
              <w:adjustRightInd w:val="0"/>
              <w:ind w:right="-720" w:firstLine="0"/>
              <w:jc w:val="left"/>
              <w:rPr>
                <w:b/>
                <w:sz w:val="19"/>
                <w:szCs w:val="19"/>
              </w:rPr>
            </w:pPr>
            <w:r w:rsidRPr="00604F7D">
              <w:rPr>
                <w:b/>
                <w:sz w:val="19"/>
                <w:szCs w:val="19"/>
              </w:rPr>
              <w:t>(7.3%; [2.0%, 17.6%])</w:t>
            </w:r>
          </w:p>
          <w:p w14:paraId="1F2136DF" w14:textId="77777777" w:rsidR="004A73FE" w:rsidRPr="00604F7D" w:rsidRDefault="004A73FE" w:rsidP="00604F7D">
            <w:pPr>
              <w:autoSpaceDE w:val="0"/>
              <w:autoSpaceDN w:val="0"/>
              <w:adjustRightInd w:val="0"/>
              <w:ind w:right="-720" w:firstLine="0"/>
              <w:jc w:val="left"/>
              <w:rPr>
                <w:sz w:val="19"/>
                <w:szCs w:val="19"/>
              </w:rPr>
            </w:pPr>
            <w:r w:rsidRPr="00604F7D">
              <w:rPr>
                <w:sz w:val="19"/>
                <w:szCs w:val="19"/>
              </w:rPr>
              <w:t>4 (7.3%; [2.0%, 17.6%]))</w:t>
            </w:r>
          </w:p>
          <w:p w14:paraId="5842DBBB" w14:textId="77777777" w:rsidR="004A73FE" w:rsidRPr="00604F7D" w:rsidRDefault="004A73FE" w:rsidP="00604F7D">
            <w:pPr>
              <w:ind w:firstLine="0"/>
              <w:jc w:val="left"/>
              <w:rPr>
                <w:sz w:val="19"/>
                <w:szCs w:val="19"/>
              </w:rPr>
            </w:pPr>
            <w:r w:rsidRPr="00604F7D">
              <w:rPr>
                <w:sz w:val="19"/>
                <w:szCs w:val="19"/>
              </w:rPr>
              <w:t>/</w:t>
            </w:r>
          </w:p>
          <w:p w14:paraId="17F48328" w14:textId="77777777" w:rsidR="004A73FE" w:rsidRPr="00604F7D" w:rsidRDefault="004A73FE" w:rsidP="00604F7D">
            <w:pPr>
              <w:ind w:firstLine="0"/>
              <w:jc w:val="left"/>
              <w:rPr>
                <w:sz w:val="19"/>
                <w:szCs w:val="19"/>
              </w:rPr>
            </w:pPr>
            <w:r w:rsidRPr="00604F7D">
              <w:rPr>
                <w:sz w:val="19"/>
                <w:szCs w:val="19"/>
              </w:rPr>
              <w:t>/</w:t>
            </w:r>
          </w:p>
          <w:p w14:paraId="1A58506D" w14:textId="77777777" w:rsidR="004A73FE" w:rsidRPr="00604F7D" w:rsidRDefault="004A73FE" w:rsidP="00604F7D">
            <w:pPr>
              <w:ind w:firstLine="0"/>
              <w:jc w:val="left"/>
              <w:rPr>
                <w:b/>
                <w:sz w:val="19"/>
                <w:szCs w:val="19"/>
              </w:rPr>
            </w:pPr>
            <w:r w:rsidRPr="00604F7D">
              <w:rPr>
                <w:b/>
                <w:sz w:val="19"/>
                <w:szCs w:val="19"/>
              </w:rPr>
              <w:t>12</w:t>
            </w:r>
          </w:p>
          <w:p w14:paraId="49123698" w14:textId="77777777" w:rsidR="004A73FE" w:rsidRPr="00604F7D" w:rsidRDefault="004A73FE" w:rsidP="00604F7D">
            <w:pPr>
              <w:ind w:firstLine="0"/>
              <w:jc w:val="left"/>
              <w:rPr>
                <w:b/>
                <w:sz w:val="19"/>
                <w:szCs w:val="19"/>
              </w:rPr>
            </w:pPr>
            <w:r w:rsidRPr="00604F7D">
              <w:rPr>
                <w:b/>
                <w:sz w:val="19"/>
                <w:szCs w:val="19"/>
              </w:rPr>
              <w:t>(21.8%; [11.8%, 35.0%])</w:t>
            </w:r>
          </w:p>
        </w:tc>
      </w:tr>
    </w:tbl>
    <w:p w14:paraId="093B00DD" w14:textId="01E12DAC" w:rsidR="00B618C7" w:rsidRDefault="00E9026F" w:rsidP="006E7268">
      <w:pPr>
        <w:pStyle w:val="Caption"/>
        <w:rPr>
          <w:b w:val="0"/>
          <w:color w:val="000000" w:themeColor="text1"/>
        </w:rPr>
      </w:pPr>
      <w:bookmarkStart w:id="79" w:name="_Toc5874893"/>
      <w:r>
        <w:t xml:space="preserve">Table </w:t>
      </w:r>
      <w:r>
        <w:fldChar w:fldCharType="begin"/>
      </w:r>
      <w:r>
        <w:instrText xml:space="preserve"> SEQ Table \* ARABIC </w:instrText>
      </w:r>
      <w:r>
        <w:fldChar w:fldCharType="separate"/>
      </w:r>
      <w:r w:rsidR="008363FE">
        <w:t>3</w:t>
      </w:r>
      <w:r>
        <w:fldChar w:fldCharType="end"/>
      </w:r>
      <w:r>
        <w:t xml:space="preserve"> Related papers on endometrial pathology prevalence</w:t>
      </w:r>
      <w:bookmarkEnd w:id="79"/>
    </w:p>
    <w:p w14:paraId="18D418BC" w14:textId="0F7C117F" w:rsidR="004A73FE" w:rsidRPr="008417D3" w:rsidRDefault="00E9026F" w:rsidP="009857C1">
      <w:pPr>
        <w:pStyle w:val="NormalWeb"/>
        <w:ind w:firstLine="0"/>
        <w:rPr>
          <w:color w:val="000000" w:themeColor="text1"/>
          <w:sz w:val="20"/>
          <w:szCs w:val="20"/>
        </w:rPr>
      </w:pPr>
      <w:r w:rsidRPr="008417D3">
        <w:rPr>
          <w:color w:val="000000" w:themeColor="text1"/>
          <w:sz w:val="20"/>
          <w:szCs w:val="20"/>
        </w:rPr>
        <w:t xml:space="preserve">Other pathologies, endometrial metaplasia and polyps; NR, not reported; /, none. </w:t>
      </w:r>
      <w:r w:rsidR="00312CF9" w:rsidRPr="008417D3">
        <w:rPr>
          <w:color w:val="000000" w:themeColor="text1"/>
          <w:sz w:val="20"/>
          <w:szCs w:val="20"/>
        </w:rPr>
        <w:t>* median. **</w:t>
      </w:r>
      <w:r w:rsidRPr="008417D3">
        <w:rPr>
          <w:color w:val="000000" w:themeColor="text1"/>
          <w:sz w:val="20"/>
          <w:szCs w:val="20"/>
        </w:rPr>
        <w:t xml:space="preserve"> 2 endometrial metaplasia and 4 endometrial polyps. **</w:t>
      </w:r>
      <w:r w:rsidR="00312CF9" w:rsidRPr="008417D3">
        <w:rPr>
          <w:color w:val="000000" w:themeColor="text1"/>
          <w:sz w:val="20"/>
          <w:szCs w:val="20"/>
        </w:rPr>
        <w:t>*</w:t>
      </w:r>
      <w:r w:rsidRPr="008417D3">
        <w:rPr>
          <w:color w:val="000000" w:themeColor="text1"/>
          <w:sz w:val="20"/>
          <w:szCs w:val="20"/>
        </w:rPr>
        <w:t xml:space="preserve"> 46 endometrial polyps.</w:t>
      </w:r>
    </w:p>
    <w:p w14:paraId="1BC5A7F6" w14:textId="77777777" w:rsidR="004A73FE" w:rsidRDefault="004A73FE" w:rsidP="004A73FE">
      <w:pPr>
        <w:pStyle w:val="NormalWeb"/>
        <w:rPr>
          <w:color w:val="000000" w:themeColor="text1"/>
        </w:rPr>
        <w:sectPr w:rsidR="004A73FE" w:rsidSect="004A73FE">
          <w:pgSz w:w="15840" w:h="12240" w:orient="landscape"/>
          <w:pgMar w:top="1440" w:right="1440" w:bottom="1440" w:left="1440" w:header="720" w:footer="720" w:gutter="0"/>
          <w:cols w:space="720"/>
          <w:docGrid w:linePitch="360"/>
        </w:sectPr>
      </w:pPr>
      <w:r>
        <w:rPr>
          <w:color w:val="000000" w:themeColor="text1"/>
        </w:rPr>
        <w:br w:type="page"/>
      </w:r>
    </w:p>
    <w:p w14:paraId="08C93CAC" w14:textId="782F6A12" w:rsidR="004A73FE" w:rsidRDefault="004A73FE" w:rsidP="0097781E">
      <w:pPr>
        <w:pStyle w:val="NormalWeb"/>
        <w:ind w:firstLine="0"/>
        <w:rPr>
          <w:b/>
          <w:color w:val="000000" w:themeColor="text1"/>
        </w:rPr>
      </w:pPr>
      <w:r>
        <w:rPr>
          <w:b/>
          <w:noProof/>
          <w:color w:val="000000" w:themeColor="text1"/>
        </w:rPr>
        <w:drawing>
          <wp:inline distT="0" distB="0" distL="0" distR="0" wp14:anchorId="06F655FE" wp14:editId="334DAAAB">
            <wp:extent cx="5943600" cy="27044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4_3.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704465"/>
                    </a:xfrm>
                    <a:prstGeom prst="rect">
                      <a:avLst/>
                    </a:prstGeom>
                  </pic:spPr>
                </pic:pic>
              </a:graphicData>
            </a:graphic>
          </wp:inline>
        </w:drawing>
      </w:r>
    </w:p>
    <w:p w14:paraId="4E053EC8" w14:textId="3A465D71" w:rsidR="00F4014A" w:rsidRPr="008417D3" w:rsidRDefault="00F4014A" w:rsidP="00F4014A">
      <w:pPr>
        <w:pStyle w:val="NormalWeb"/>
        <w:ind w:firstLine="0"/>
        <w:jc w:val="center"/>
        <w:rPr>
          <w:b/>
          <w:color w:val="000000" w:themeColor="text1"/>
          <w:sz w:val="20"/>
          <w:szCs w:val="20"/>
        </w:rPr>
      </w:pPr>
      <w:r w:rsidRPr="008417D3">
        <w:rPr>
          <w:color w:val="000000" w:themeColor="text1"/>
          <w:sz w:val="20"/>
          <w:szCs w:val="20"/>
        </w:rPr>
        <w:t>P: prevalence; LCL: lower confidence level; UCL: upper confidence level.</w:t>
      </w:r>
    </w:p>
    <w:p w14:paraId="3FADE975" w14:textId="364AD982" w:rsidR="00F4014A" w:rsidRDefault="00F4014A" w:rsidP="00F4014A">
      <w:pPr>
        <w:pStyle w:val="Caption"/>
        <w:rPr>
          <w:b w:val="0"/>
          <w:color w:val="000000" w:themeColor="text1"/>
        </w:rPr>
      </w:pPr>
      <w:bookmarkStart w:id="80" w:name="_Toc5874897"/>
      <w:r>
        <w:t xml:space="preserve">Figure </w:t>
      </w:r>
      <w:r>
        <w:fldChar w:fldCharType="begin"/>
      </w:r>
      <w:r>
        <w:instrText xml:space="preserve"> SEQ Figure \* ARABIC </w:instrText>
      </w:r>
      <w:r>
        <w:fldChar w:fldCharType="separate"/>
      </w:r>
      <w:r w:rsidR="008363FE">
        <w:t>4</w:t>
      </w:r>
      <w:r>
        <w:fldChar w:fldCharType="end"/>
      </w:r>
      <w:r>
        <w:t xml:space="preserve"> Comparison of the endometrial hyperplasia prevalence</w:t>
      </w:r>
      <w:bookmarkEnd w:id="80"/>
    </w:p>
    <w:p w14:paraId="68318E43" w14:textId="77777777" w:rsidR="004A73FE" w:rsidRDefault="004A73FE" w:rsidP="004A73FE">
      <w:pPr>
        <w:pStyle w:val="NormalWeb"/>
        <w:jc w:val="center"/>
        <w:rPr>
          <w:b/>
          <w:color w:val="000000" w:themeColor="text1"/>
        </w:rPr>
      </w:pPr>
    </w:p>
    <w:p w14:paraId="502B990C" w14:textId="4DF3CDF3" w:rsidR="004A73FE" w:rsidRDefault="004A73FE" w:rsidP="0097781E">
      <w:pPr>
        <w:pStyle w:val="NormalWeb"/>
        <w:ind w:firstLine="0"/>
        <w:rPr>
          <w:b/>
          <w:color w:val="000000" w:themeColor="text1"/>
        </w:rPr>
      </w:pPr>
      <w:r>
        <w:rPr>
          <w:b/>
          <w:noProof/>
          <w:color w:val="000000" w:themeColor="text1"/>
        </w:rPr>
        <w:drawing>
          <wp:inline distT="0" distB="0" distL="0" distR="0" wp14:anchorId="45994135" wp14:editId="236754FD">
            <wp:extent cx="5943600" cy="2496185"/>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5_3.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496185"/>
                    </a:xfrm>
                    <a:prstGeom prst="rect">
                      <a:avLst/>
                    </a:prstGeom>
                  </pic:spPr>
                </pic:pic>
              </a:graphicData>
            </a:graphic>
          </wp:inline>
        </w:drawing>
      </w:r>
    </w:p>
    <w:p w14:paraId="1D30C5CF" w14:textId="14DA3CDE" w:rsidR="00F4014A" w:rsidRPr="008417D3" w:rsidRDefault="00F4014A" w:rsidP="00F4014A">
      <w:pPr>
        <w:pStyle w:val="NormalWeb"/>
        <w:ind w:firstLine="0"/>
        <w:jc w:val="center"/>
        <w:rPr>
          <w:b/>
          <w:color w:val="000000" w:themeColor="text1"/>
          <w:sz w:val="20"/>
          <w:szCs w:val="20"/>
        </w:rPr>
      </w:pPr>
      <w:r w:rsidRPr="008417D3">
        <w:rPr>
          <w:color w:val="000000" w:themeColor="text1"/>
          <w:sz w:val="20"/>
          <w:szCs w:val="20"/>
        </w:rPr>
        <w:t>P: prevalence; LCL: lower confidence level; UCL: upper confidence level.</w:t>
      </w:r>
    </w:p>
    <w:p w14:paraId="764E185F" w14:textId="00485D6B" w:rsidR="00F4014A" w:rsidRDefault="00F4014A" w:rsidP="00F4014A">
      <w:pPr>
        <w:pStyle w:val="Caption"/>
        <w:rPr>
          <w:b w:val="0"/>
          <w:color w:val="000000" w:themeColor="text1"/>
        </w:rPr>
      </w:pPr>
      <w:bookmarkStart w:id="81" w:name="_Toc5874898"/>
      <w:r>
        <w:t xml:space="preserve">Figure </w:t>
      </w:r>
      <w:r>
        <w:fldChar w:fldCharType="begin"/>
      </w:r>
      <w:r>
        <w:instrText xml:space="preserve"> SEQ Figure \* ARABIC </w:instrText>
      </w:r>
      <w:r>
        <w:fldChar w:fldCharType="separate"/>
      </w:r>
      <w:r w:rsidR="008363FE">
        <w:t>5</w:t>
      </w:r>
      <w:r>
        <w:fldChar w:fldCharType="end"/>
      </w:r>
      <w:r>
        <w:t xml:space="preserve"> Comparison of the proliferative endometrium prevalence</w:t>
      </w:r>
      <w:bookmarkEnd w:id="81"/>
    </w:p>
    <w:p w14:paraId="68CFDBF1" w14:textId="77777777" w:rsidR="004A73FE" w:rsidRPr="001D4739" w:rsidRDefault="004A73FE" w:rsidP="004A73FE">
      <w:pPr>
        <w:pStyle w:val="NormalWeb"/>
        <w:rPr>
          <w:color w:val="000000" w:themeColor="text1"/>
        </w:rPr>
      </w:pPr>
    </w:p>
    <w:p w14:paraId="0935A20B" w14:textId="77777777" w:rsidR="004A73FE" w:rsidRDefault="004A73FE" w:rsidP="004A73FE">
      <w:pPr>
        <w:autoSpaceDE w:val="0"/>
        <w:autoSpaceDN w:val="0"/>
        <w:adjustRightInd w:val="0"/>
        <w:jc w:val="center"/>
        <w:rPr>
          <w:b/>
          <w:color w:val="000000" w:themeColor="text1"/>
        </w:rPr>
        <w:sectPr w:rsidR="004A73FE" w:rsidSect="004A73FE">
          <w:pgSz w:w="12240" w:h="15840"/>
          <w:pgMar w:top="1440" w:right="1440" w:bottom="1440" w:left="1440" w:header="720" w:footer="720" w:gutter="0"/>
          <w:cols w:space="720"/>
          <w:docGrid w:linePitch="360"/>
        </w:sectPr>
      </w:pPr>
    </w:p>
    <w:p w14:paraId="69962C47" w14:textId="28413525" w:rsidR="004A73FE" w:rsidRPr="00FF37B7" w:rsidRDefault="006B2019" w:rsidP="006B2019">
      <w:pPr>
        <w:pStyle w:val="Heading1"/>
      </w:pPr>
      <w:bookmarkStart w:id="82" w:name="_Toc5874889"/>
      <w:r w:rsidRPr="00FF37B7">
        <w:t>D</w:t>
      </w:r>
      <w:r>
        <w:t>iscussion</w:t>
      </w:r>
      <w:bookmarkEnd w:id="82"/>
    </w:p>
    <w:p w14:paraId="412D870B" w14:textId="34A45690" w:rsidR="004A73FE" w:rsidRDefault="006B2019" w:rsidP="004A73FE">
      <w:pPr>
        <w:rPr>
          <w:color w:val="000000" w:themeColor="text1"/>
        </w:rPr>
      </w:pPr>
      <w:r>
        <w:rPr>
          <w:color w:val="000000" w:themeColor="text1"/>
        </w:rPr>
        <w:t>Our study confirmed the hypotheses that the odds for anomalies and proliferative endometrium increases linearly with BMI among women with severe obesity</w:t>
      </w:r>
      <w:r w:rsidR="00D86D39">
        <w:rPr>
          <w:color w:val="000000" w:themeColor="text1"/>
        </w:rPr>
        <w:t xml:space="preserve"> or even worse</w:t>
      </w:r>
      <w:r>
        <w:rPr>
          <w:color w:val="000000" w:themeColor="text1"/>
        </w:rPr>
        <w:t xml:space="preserve"> and that women with severe obesity have a higher prevalence of anomalies and proliferative endometrium. Taken together with the recent trends in the epidemic of severe obesity (especially among women under the age of 40) </w:t>
      </w:r>
      <w:r>
        <w:rPr>
          <w:color w:val="000000" w:themeColor="text1"/>
        </w:rPr>
        <w:fldChar w:fldCharType="begin">
          <w:fldData xml:space="preserve">PEVuZE5vdGU+PENpdGU+PEF1dGhvcj5IYWxlczwvQXV0aG9yPjxZZWFyPjIwMTg8L1llYXI+PFJl
Y051bT44NDkzPC9SZWNOdW0+PERpc3BsYXlUZXh0Pls1OCwgNTldPC9EaXNwbGF5VGV4dD48cmVj
b3JkPjxyZWMtbnVtYmVyPjg0OTM8L3JlYy1udW1iZXI+PGZvcmVpZ24ta2V5cz48a2V5IGFwcD0i
RU4iIGRiLWlkPSJkdnAwdHdlejV4MDA1OWVlc3B4djVmeGxkdnphYXZ6cnJ6MmUiIHRpbWVzdGFt
cD0iMTUzNzc2NDA1MSI+ODQ5Mzwva2V5PjwvZm9yZWlnbi1rZXlzPjxyZWYtdHlwZSBuYW1lPSJK
b3VybmFsIEFydGljbGUiPjE3PC9yZWYtdHlwZT48Y29udHJpYnV0b3JzPjxhdXRob3JzPjxhdXRo
b3I+SGFsZXMsIEMuIE0uPC9hdXRob3I+PGF1dGhvcj5GcnlhciwgQy4gRC48L2F1dGhvcj48YXV0
aG9yPkNhcnJvbGwsIE0uIEQuPC9hdXRob3I+PGF1dGhvcj5GcmVlZG1hbiwgRC4gUy48L2F1dGhv
cj48YXV0aG9yPk9nZGVuLCBDLiBMLjwvYXV0aG9yPjwvYXV0aG9ycz48L2NvbnRyaWJ1dG9ycz48
YXV0aC1hZGRyZXNzPk5hdGlvbmFsIENlbnRlciBmb3IgSGVhbHRoIFN0YXRpc3RpY3MsIFVTIENl
bnRlcnMgZm9yIERpc2Vhc2UgQ29udHJvbCBhbmQgUHJldmVudGlvbiwgSHlhdHRzdmlsbGUsIE1h
cnlsYW5kLiYjeEQ7TmF0aW9uYWwgQ2VudGVyIGZvciBDaHJvbmljIERpc2Vhc2UgUHJldmVudGlv
biBhbmQgSGVhbHRoIFByb21vdGlvbiwgVVMgQ2VudGVycyBmb3IgRGlzZWFzZSBDb250cm9sIGFu
ZCBQcmV2ZW50aW9uLCBBdGxhbnRhLCBHZW9yZ2lhLjwvYXV0aC1hZGRyZXNzPjx0aXRsZXM+PHRp
dGxlPlRyZW5kcyBpbiBPYmVzaXR5IGFuZCBTZXZlcmUgT2Jlc2l0eSBQcmV2YWxlbmNlIGluIFVT
IFlvdXRoIGFuZCBBZHVsdHMgYnkgU2V4IGFuZCBBZ2UsIDIwMDctMjAwOCB0byAyMDE1LTIwMTY8
L3RpdGxlPjxzZWNvbmRhcnktdGl0bGU+SkFNQTwvc2Vjb25kYXJ5LXRpdGxlPjwvdGl0bGVzPjxw
ZXJpb2RpY2FsPjxmdWxsLXRpdGxlPkpBTUE8L2Z1bGwtdGl0bGU+PC9wZXJpb2RpY2FsPjxwYWdl
cz4xNzIzLTE3MjU8L3BhZ2VzPjx2b2x1bWU+MzE5PC92b2x1bWU+PG51bWJlcj4xNjwvbnVtYmVy
PjxlZGl0aW9uPjIwMTgvMDMvMjQ8L2VkaXRpb24+PGtleXdvcmRzPjxrZXl3b3JkPkFkb2xlc2Nl
bnQ8L2tleXdvcmQ+PGtleXdvcmQ+QWR1bHQ8L2tleXdvcmQ+PGtleXdvcmQ+QWdlIERpc3RyaWJ1
dGlvbjwva2V5d29yZD48a2V5d29yZD5BZ2VkPC9rZXl3b3JkPjxrZXl3b3JkPkNoaWxkPC9rZXl3
b3JkPjxrZXl3b3JkPkNoaWxkLCBQcmVzY2hvb2w8L2tleXdvcmQ+PGtleXdvcmQ+RmVtYWxlPC9r
ZXl3b3JkPjxrZXl3b3JkPkh1bWFuczwva2V5d29yZD48a2V5d29yZD5NYWxlPC9rZXl3b3JkPjxr
ZXl3b3JkPk1pZGRsZSBBZ2VkPC9rZXl3b3JkPjxrZXl3b3JkPk9iZXNpdHkvKmVwaWRlbWlvbG9n
eTwva2V5d29yZD48a2V5d29yZD5QZWRpYXRyaWMgT2Jlc2l0eS8qZXBpZGVtaW9sb2d5PC9rZXl3
b3JkPjxrZXl3b3JkPlByZXZhbGVuY2U8L2tleXdvcmQ+PGtleXdvcmQ+U2V4IERpc3RyaWJ1dGlv
bjwva2V5d29yZD48a2V5d29yZD5Vbml0ZWQgU3RhdGVzL2VwaWRlbWlvbG9neTwva2V5d29yZD48
a2V5d29yZD5Zb3VuZyBBZHVsdDwva2V5d29yZD48L2tleXdvcmRzPjxkYXRlcz48eWVhcj4yMDE4
PC95ZWFyPjxwdWItZGF0ZXM+PGRhdGU+QXByIDI0PC9kYXRlPjwvcHViLWRhdGVzPjwvZGF0ZXM+
PGlzYm4+MTUzOC0zNTk4IChFbGVjdHJvbmljKSYjeEQ7MDA5OC03NDg0IChMaW5raW5nKTwvaXNi
bj48YWNjZXNzaW9uLW51bT4yOTU3MDc1MDwvYWNjZXNzaW9uLW51bT48dXJscz48cmVsYXRlZC11
cmxzPjx1cmw+aHR0cHM6Ly93d3cubmNiaS5ubG0ubmloLmdvdi9wdWJtZWQvMjk1NzA3NTA8L3Vy
bD48L3JlbGF0ZWQtdXJscz48L3VybHM+PGN1c3RvbTI+UE1DNTg3NjgyODwvY3VzdG9tMj48ZWxl
Y3Ryb25pYy1yZXNvdXJjZS1udW0+MTAuMTAwMS9qYW1hLjIwMTguMzA2MDwvZWxlY3Ryb25pYy1y
ZXNvdXJjZS1udW0+PC9yZWNvcmQ+PC9DaXRlPjxDaXRlPjxBdXRob3I+TGFkYWJhdW08L0F1dGhv
cj48WWVhcj4yMDE0PC9ZZWFyPjxSZWNOdW0+ODQ5MjwvUmVjTnVtPjxyZWNvcmQ+PHJlYy1udW1i
ZXI+ODQ5MjwvcmVjLW51bWJlcj48Zm9yZWlnbi1rZXlzPjxrZXkgYXBwPSJFTiIgZGItaWQ9ImR2
cDB0d2V6NXgwMDU5ZWVzcHh2NWZ4bGR2emFhdnpycnoyZSIgdGltZXN0YW1wPSIxNTM3NzYzODM0
Ij44NDkyPC9rZXk+PC9mb3JlaWduLWtleXM+PHJlZi10eXBlIG5hbWU9IkpvdXJuYWwgQXJ0aWNs
ZSI+MTc8L3JlZi10eXBlPjxjb250cmlidXRvcnM+PGF1dGhvcnM+PGF1dGhvcj5MYWRhYmF1bSwg
VS48L2F1dGhvcj48YXV0aG9yPk1hbm5hbGl0aGFyYSwgQS48L2F1dGhvcj48YXV0aG9yPk15ZXIs
IFAuIEEuPC9hdXRob3I+PGF1dGhvcj5TaW5naCwgRy48L2F1dGhvcj48L2F1dGhvcnM+PC9jb250
cmlidXRvcnM+PGF1dGgtYWRkcmVzcz5EaXZpc2lvbiBvZiBHYXN0cm9lbnRlcm9sb2d5IGFuZCBI
ZXBhdG9sb2d5LCBTdGFuZm9yZCBVbml2ZXJzaXR5IFNjaG9vbCBvZiBNZWRpY2luZSwgU3RhbmZv
cmQsIENhbGlmOyBEZXBhcnRtZW50IG9mIE1lZGljaW5lLCBTdGFuZm9yZCBVbml2ZXJzaXR5IFNj
aG9vbCBvZiBNZWRpY2luZSwgU3RhbmZvcmQsIENhbGlmLiBFbGVjdHJvbmljIGFkZHJlc3M6IHVy
aS5sYWRhYmF1bUBzdGFuZm9yZC5lZHUuJiN4RDtEaXZpc2lvbiBvZiBHYXN0cm9lbnRlcm9sb2d5
IGFuZCBIZXBhdG9sb2d5LCBTdGFuZm9yZCBVbml2ZXJzaXR5IFNjaG9vbCBvZiBNZWRpY2luZSwg
U3RhbmZvcmQsIENhbGlmOyBEZXBhcnRtZW50IG9mIE1lZGljaW5lLCBTdGFuZm9yZCBVbml2ZXJz
aXR5IFNjaG9vbCBvZiBNZWRpY2luZSwgU3RhbmZvcmQsIENhbGlmLjwvYXV0aC1hZGRyZXNzPjx0
aXRsZXM+PHRpdGxlPk9iZXNpdHksIGFiZG9taW5hbCBvYmVzaXR5LCBwaHlzaWNhbCBhY3Rpdml0
eSwgYW5kIGNhbG9yaWMgaW50YWtlIGluIFVTIGFkdWx0czogMTk4OCB0byAyMDEwPC90aXRsZT48
c2Vjb25kYXJ5LXRpdGxlPkFtIEogTWVkPC9zZWNvbmRhcnktdGl0bGU+PC90aXRsZXM+PHBlcmlv
ZGljYWw+PGZ1bGwtdGl0bGU+QW0gSiBNZWQ8L2Z1bGwtdGl0bGU+PC9wZXJpb2RpY2FsPjxwYWdl
cz43MTctNzI3IGUxMjwvcGFnZXM+PHZvbHVtZT4xMjc8L3ZvbHVtZT48bnVtYmVyPjg8L251bWJl
cj48ZWRpdGlvbj4yMDE0LzAzLzE5PC9lZGl0aW9uPjxrZXl3b3Jkcz48a2V5d29yZD5BZG9sZXNj
ZW50PC9rZXl3b3JkPjxrZXl3b3JkPkFkdWx0PC9rZXl3b3JkPjxrZXl3b3JkPkFnZWQ8L2tleXdv
cmQ+PGtleXdvcmQ+Qm9keSBNYXNzIEluZGV4PC9rZXl3b3JkPjxrZXl3b3JkPkVuZXJneSBJbnRh
a2UvKnBoeXNpb2xvZ3k8L2tleXdvcmQ+PGtleXdvcmQ+RmVtYWxlPC9rZXl3b3JkPjxrZXl3b3Jk
Pkh1bWFuczwva2V5d29yZD48a2V5d29yZD5NYWxlPC9rZXl3b3JkPjxrZXl3b3JkPk1pZGRsZSBB
Z2VkPC9rZXl3b3JkPjxrZXl3b3JkPk1vdG9yIEFjdGl2aXR5LypwaHlzaW9sb2d5PC9rZXl3b3Jk
PjxrZXl3b3JkPk9iZXNpdHkvKmVwaWRlbWlvbG9neTwva2V5d29yZD48a2V5d29yZD5SaXNrIEZh
Y3RvcnM8L2tleXdvcmQ+PGtleXdvcmQ+VGltZSBGYWN0b3JzPC9rZXl3b3JkPjxrZXl3b3JkPlVu
aXRlZCBTdGF0ZXMvZXBpZGVtaW9sb2d5PC9rZXl3b3JkPjxrZXl3b3JkPllvdW5nIEFkdWx0PC9r
ZXl3b3JkPjxrZXl3b3JkPkFiZG9taW5hbCBvYmVzaXR5PC9rZXl3b3JkPjxrZXl3b3JkPkFkaXBv
c2l0eTwva2V5d29yZD48a2V5d29yZD5DYWxvcmllczwva2V5d29yZD48a2V5d29yZD5EaWV0PC9r
ZXl3b3JkPjxrZXl3b3JkPkV4ZXJjaXNlPC9rZXl3b3JkPjxrZXl3b3JkPk9iZXNpdHk8L2tleXdv
cmQ+PGtleXdvcmQ+UGh5c2ljYWwgYWN0aXZpdHk8L2tleXdvcmQ+PGtleXdvcmQ+V2Fpc3QgY2ly
Y3VtZmVyZW5jZTwva2V5d29yZD48a2V5d29yZD5XZWlnaHQ8L2tleXdvcmQ+PC9rZXl3b3Jkcz48
ZGF0ZXM+PHllYXI+MjAxNDwveWVhcj48cHViLWRhdGVzPjxkYXRlPkF1ZzwvZGF0ZT48L3B1Yi1k
YXRlcz48L2RhdGVzPjxpc2JuPjE1NTUtNzE2MiAoRWxlY3Ryb25pYykmI3hEOzAwMDItOTM0MyAo
TGlua2luZyk8L2lzYm4+PGFjY2Vzc2lvbi1udW0+MjQ2MzE0MTE8L2FjY2Vzc2lvbi1udW0+PHVy
bHM+PHJlbGF0ZWQtdXJscz48dXJsPmh0dHBzOi8vd3d3Lm5jYmkubmxtLm5paC5nb3YvcHVibWVk
LzI0NjMxNDExPC91cmw+PC9yZWxhdGVkLXVybHM+PC91cmxzPjxjdXN0b20yPlBNQzQ1MjQ4ODE8
L2N1c3RvbTI+PGVsZWN0cm9uaWMtcmVzb3VyY2UtbnVtPjEwLjEwMTYvai5hbWptZWQuMjAxNC4w
Mi4wMjY8L2VsZWN0cm9uaWMtcmVzb3VyY2UtbnVtPjwvcmVjb3JkPjwvQ2l0ZT48L0VuZE5vdGU+
AG==
</w:fldData>
        </w:fldChar>
      </w:r>
      <w:r w:rsidR="006979FF">
        <w:rPr>
          <w:color w:val="000000" w:themeColor="text1"/>
        </w:rPr>
        <w:instrText xml:space="preserve"> ADDIN EN.CITE </w:instrText>
      </w:r>
      <w:r w:rsidR="006979FF">
        <w:rPr>
          <w:color w:val="000000" w:themeColor="text1"/>
        </w:rPr>
        <w:fldChar w:fldCharType="begin">
          <w:fldData xml:space="preserve">PEVuZE5vdGU+PENpdGU+PEF1dGhvcj5IYWxlczwvQXV0aG9yPjxZZWFyPjIwMTg8L1llYXI+PFJl
Y051bT44NDkzPC9SZWNOdW0+PERpc3BsYXlUZXh0Pls1OCwgNTldPC9EaXNwbGF5VGV4dD48cmVj
b3JkPjxyZWMtbnVtYmVyPjg0OTM8L3JlYy1udW1iZXI+PGZvcmVpZ24ta2V5cz48a2V5IGFwcD0i
RU4iIGRiLWlkPSJkdnAwdHdlejV4MDA1OWVlc3B4djVmeGxkdnphYXZ6cnJ6MmUiIHRpbWVzdGFt
cD0iMTUzNzc2NDA1MSI+ODQ5Mzwva2V5PjwvZm9yZWlnbi1rZXlzPjxyZWYtdHlwZSBuYW1lPSJK
b3VybmFsIEFydGljbGUiPjE3PC9yZWYtdHlwZT48Y29udHJpYnV0b3JzPjxhdXRob3JzPjxhdXRo
b3I+SGFsZXMsIEMuIE0uPC9hdXRob3I+PGF1dGhvcj5GcnlhciwgQy4gRC48L2F1dGhvcj48YXV0
aG9yPkNhcnJvbGwsIE0uIEQuPC9hdXRob3I+PGF1dGhvcj5GcmVlZG1hbiwgRC4gUy48L2F1dGhv
cj48YXV0aG9yPk9nZGVuLCBDLiBMLjwvYXV0aG9yPjwvYXV0aG9ycz48L2NvbnRyaWJ1dG9ycz48
YXV0aC1hZGRyZXNzPk5hdGlvbmFsIENlbnRlciBmb3IgSGVhbHRoIFN0YXRpc3RpY3MsIFVTIENl
bnRlcnMgZm9yIERpc2Vhc2UgQ29udHJvbCBhbmQgUHJldmVudGlvbiwgSHlhdHRzdmlsbGUsIE1h
cnlsYW5kLiYjeEQ7TmF0aW9uYWwgQ2VudGVyIGZvciBDaHJvbmljIERpc2Vhc2UgUHJldmVudGlv
biBhbmQgSGVhbHRoIFByb21vdGlvbiwgVVMgQ2VudGVycyBmb3IgRGlzZWFzZSBDb250cm9sIGFu
ZCBQcmV2ZW50aW9uLCBBdGxhbnRhLCBHZW9yZ2lhLjwvYXV0aC1hZGRyZXNzPjx0aXRsZXM+PHRp
dGxlPlRyZW5kcyBpbiBPYmVzaXR5IGFuZCBTZXZlcmUgT2Jlc2l0eSBQcmV2YWxlbmNlIGluIFVT
IFlvdXRoIGFuZCBBZHVsdHMgYnkgU2V4IGFuZCBBZ2UsIDIwMDctMjAwOCB0byAyMDE1LTIwMTY8
L3RpdGxlPjxzZWNvbmRhcnktdGl0bGU+SkFNQTwvc2Vjb25kYXJ5LXRpdGxlPjwvdGl0bGVzPjxw
ZXJpb2RpY2FsPjxmdWxsLXRpdGxlPkpBTUE8L2Z1bGwtdGl0bGU+PC9wZXJpb2RpY2FsPjxwYWdl
cz4xNzIzLTE3MjU8L3BhZ2VzPjx2b2x1bWU+MzE5PC92b2x1bWU+PG51bWJlcj4xNjwvbnVtYmVy
PjxlZGl0aW9uPjIwMTgvMDMvMjQ8L2VkaXRpb24+PGtleXdvcmRzPjxrZXl3b3JkPkFkb2xlc2Nl
bnQ8L2tleXdvcmQ+PGtleXdvcmQ+QWR1bHQ8L2tleXdvcmQ+PGtleXdvcmQ+QWdlIERpc3RyaWJ1
dGlvbjwva2V5d29yZD48a2V5d29yZD5BZ2VkPC9rZXl3b3JkPjxrZXl3b3JkPkNoaWxkPC9rZXl3
b3JkPjxrZXl3b3JkPkNoaWxkLCBQcmVzY2hvb2w8L2tleXdvcmQ+PGtleXdvcmQ+RmVtYWxlPC9r
ZXl3b3JkPjxrZXl3b3JkPkh1bWFuczwva2V5d29yZD48a2V5d29yZD5NYWxlPC9rZXl3b3JkPjxr
ZXl3b3JkPk1pZGRsZSBBZ2VkPC9rZXl3b3JkPjxrZXl3b3JkPk9iZXNpdHkvKmVwaWRlbWlvbG9n
eTwva2V5d29yZD48a2V5d29yZD5QZWRpYXRyaWMgT2Jlc2l0eS8qZXBpZGVtaW9sb2d5PC9rZXl3
b3JkPjxrZXl3b3JkPlByZXZhbGVuY2U8L2tleXdvcmQ+PGtleXdvcmQ+U2V4IERpc3RyaWJ1dGlv
bjwva2V5d29yZD48a2V5d29yZD5Vbml0ZWQgU3RhdGVzL2VwaWRlbWlvbG9neTwva2V5d29yZD48
a2V5d29yZD5Zb3VuZyBBZHVsdDwva2V5d29yZD48L2tleXdvcmRzPjxkYXRlcz48eWVhcj4yMDE4
PC95ZWFyPjxwdWItZGF0ZXM+PGRhdGU+QXByIDI0PC9kYXRlPjwvcHViLWRhdGVzPjwvZGF0ZXM+
PGlzYm4+MTUzOC0zNTk4IChFbGVjdHJvbmljKSYjeEQ7MDA5OC03NDg0IChMaW5raW5nKTwvaXNi
bj48YWNjZXNzaW9uLW51bT4yOTU3MDc1MDwvYWNjZXNzaW9uLW51bT48dXJscz48cmVsYXRlZC11
cmxzPjx1cmw+aHR0cHM6Ly93d3cubmNiaS5ubG0ubmloLmdvdi9wdWJtZWQvMjk1NzA3NTA8L3Vy
bD48L3JlbGF0ZWQtdXJscz48L3VybHM+PGN1c3RvbTI+UE1DNTg3NjgyODwvY3VzdG9tMj48ZWxl
Y3Ryb25pYy1yZXNvdXJjZS1udW0+MTAuMTAwMS9qYW1hLjIwMTguMzA2MDwvZWxlY3Ryb25pYy1y
ZXNvdXJjZS1udW0+PC9yZWNvcmQ+PC9DaXRlPjxDaXRlPjxBdXRob3I+TGFkYWJhdW08L0F1dGhv
cj48WWVhcj4yMDE0PC9ZZWFyPjxSZWNOdW0+ODQ5MjwvUmVjTnVtPjxyZWNvcmQ+PHJlYy1udW1i
ZXI+ODQ5MjwvcmVjLW51bWJlcj48Zm9yZWlnbi1rZXlzPjxrZXkgYXBwPSJFTiIgZGItaWQ9ImR2
cDB0d2V6NXgwMDU5ZWVzcHh2NWZ4bGR2emFhdnpycnoyZSIgdGltZXN0YW1wPSIxNTM3NzYzODM0
Ij44NDkyPC9rZXk+PC9mb3JlaWduLWtleXM+PHJlZi10eXBlIG5hbWU9IkpvdXJuYWwgQXJ0aWNs
ZSI+MTc8L3JlZi10eXBlPjxjb250cmlidXRvcnM+PGF1dGhvcnM+PGF1dGhvcj5MYWRhYmF1bSwg
VS48L2F1dGhvcj48YXV0aG9yPk1hbm5hbGl0aGFyYSwgQS48L2F1dGhvcj48YXV0aG9yPk15ZXIs
IFAuIEEuPC9hdXRob3I+PGF1dGhvcj5TaW5naCwgRy48L2F1dGhvcj48L2F1dGhvcnM+PC9jb250
cmlidXRvcnM+PGF1dGgtYWRkcmVzcz5EaXZpc2lvbiBvZiBHYXN0cm9lbnRlcm9sb2d5IGFuZCBI
ZXBhdG9sb2d5LCBTdGFuZm9yZCBVbml2ZXJzaXR5IFNjaG9vbCBvZiBNZWRpY2luZSwgU3RhbmZv
cmQsIENhbGlmOyBEZXBhcnRtZW50IG9mIE1lZGljaW5lLCBTdGFuZm9yZCBVbml2ZXJzaXR5IFNj
aG9vbCBvZiBNZWRpY2luZSwgU3RhbmZvcmQsIENhbGlmLiBFbGVjdHJvbmljIGFkZHJlc3M6IHVy
aS5sYWRhYmF1bUBzdGFuZm9yZC5lZHUuJiN4RDtEaXZpc2lvbiBvZiBHYXN0cm9lbnRlcm9sb2d5
IGFuZCBIZXBhdG9sb2d5LCBTdGFuZm9yZCBVbml2ZXJzaXR5IFNjaG9vbCBvZiBNZWRpY2luZSwg
U3RhbmZvcmQsIENhbGlmOyBEZXBhcnRtZW50IG9mIE1lZGljaW5lLCBTdGFuZm9yZCBVbml2ZXJz
aXR5IFNjaG9vbCBvZiBNZWRpY2luZSwgU3RhbmZvcmQsIENhbGlmLjwvYXV0aC1hZGRyZXNzPjx0
aXRsZXM+PHRpdGxlPk9iZXNpdHksIGFiZG9taW5hbCBvYmVzaXR5LCBwaHlzaWNhbCBhY3Rpdml0
eSwgYW5kIGNhbG9yaWMgaW50YWtlIGluIFVTIGFkdWx0czogMTk4OCB0byAyMDEwPC90aXRsZT48
c2Vjb25kYXJ5LXRpdGxlPkFtIEogTWVkPC9zZWNvbmRhcnktdGl0bGU+PC90aXRsZXM+PHBlcmlv
ZGljYWw+PGZ1bGwtdGl0bGU+QW0gSiBNZWQ8L2Z1bGwtdGl0bGU+PC9wZXJpb2RpY2FsPjxwYWdl
cz43MTctNzI3IGUxMjwvcGFnZXM+PHZvbHVtZT4xMjc8L3ZvbHVtZT48bnVtYmVyPjg8L251bWJl
cj48ZWRpdGlvbj4yMDE0LzAzLzE5PC9lZGl0aW9uPjxrZXl3b3Jkcz48a2V5d29yZD5BZG9sZXNj
ZW50PC9rZXl3b3JkPjxrZXl3b3JkPkFkdWx0PC9rZXl3b3JkPjxrZXl3b3JkPkFnZWQ8L2tleXdv
cmQ+PGtleXdvcmQ+Qm9keSBNYXNzIEluZGV4PC9rZXl3b3JkPjxrZXl3b3JkPkVuZXJneSBJbnRh
a2UvKnBoeXNpb2xvZ3k8L2tleXdvcmQ+PGtleXdvcmQ+RmVtYWxlPC9rZXl3b3JkPjxrZXl3b3Jk
Pkh1bWFuczwva2V5d29yZD48a2V5d29yZD5NYWxlPC9rZXl3b3JkPjxrZXl3b3JkPk1pZGRsZSBB
Z2VkPC9rZXl3b3JkPjxrZXl3b3JkPk1vdG9yIEFjdGl2aXR5LypwaHlzaW9sb2d5PC9rZXl3b3Jk
PjxrZXl3b3JkPk9iZXNpdHkvKmVwaWRlbWlvbG9neTwva2V5d29yZD48a2V5d29yZD5SaXNrIEZh
Y3RvcnM8L2tleXdvcmQ+PGtleXdvcmQ+VGltZSBGYWN0b3JzPC9rZXl3b3JkPjxrZXl3b3JkPlVu
aXRlZCBTdGF0ZXMvZXBpZGVtaW9sb2d5PC9rZXl3b3JkPjxrZXl3b3JkPllvdW5nIEFkdWx0PC9r
ZXl3b3JkPjxrZXl3b3JkPkFiZG9taW5hbCBvYmVzaXR5PC9rZXl3b3JkPjxrZXl3b3JkPkFkaXBv
c2l0eTwva2V5d29yZD48a2V5d29yZD5DYWxvcmllczwva2V5d29yZD48a2V5d29yZD5EaWV0PC9r
ZXl3b3JkPjxrZXl3b3JkPkV4ZXJjaXNlPC9rZXl3b3JkPjxrZXl3b3JkPk9iZXNpdHk8L2tleXdv
cmQ+PGtleXdvcmQ+UGh5c2ljYWwgYWN0aXZpdHk8L2tleXdvcmQ+PGtleXdvcmQ+V2Fpc3QgY2ly
Y3VtZmVyZW5jZTwva2V5d29yZD48a2V5d29yZD5XZWlnaHQ8L2tleXdvcmQ+PC9rZXl3b3Jkcz48
ZGF0ZXM+PHllYXI+MjAxNDwveWVhcj48cHViLWRhdGVzPjxkYXRlPkF1ZzwvZGF0ZT48L3B1Yi1k
YXRlcz48L2RhdGVzPjxpc2JuPjE1NTUtNzE2MiAoRWxlY3Ryb25pYykmI3hEOzAwMDItOTM0MyAo
TGlua2luZyk8L2lzYm4+PGFjY2Vzc2lvbi1udW0+MjQ2MzE0MTE8L2FjY2Vzc2lvbi1udW0+PHVy
bHM+PHJlbGF0ZWQtdXJscz48dXJsPmh0dHBzOi8vd3d3Lm5jYmkubmxtLm5paC5nb3YvcHVibWVk
LzI0NjMxNDExPC91cmw+PC9yZWxhdGVkLXVybHM+PC91cmxzPjxjdXN0b20yPlBNQzQ1MjQ4ODE8
L2N1c3RvbTI+PGVsZWN0cm9uaWMtcmVzb3VyY2UtbnVtPjEwLjEwMTYvai5hbWptZWQuMjAxNC4w
Mi4wMjY8L2VsZWN0cm9uaWMtcmVzb3VyY2UtbnVtPjwvcmVjb3JkPjwvQ2l0ZT48L0VuZE5vdGU+
AG==
</w:fldData>
        </w:fldChar>
      </w:r>
      <w:r w:rsidR="006979FF">
        <w:rPr>
          <w:color w:val="000000" w:themeColor="text1"/>
        </w:rPr>
        <w:instrText xml:space="preserve"> ADDIN EN.CITE.DATA </w:instrText>
      </w:r>
      <w:r w:rsidR="006979FF">
        <w:rPr>
          <w:color w:val="000000" w:themeColor="text1"/>
        </w:rPr>
      </w:r>
      <w:r w:rsidR="006979FF">
        <w:rPr>
          <w:color w:val="000000" w:themeColor="text1"/>
        </w:rPr>
        <w:fldChar w:fldCharType="end"/>
      </w:r>
      <w:r>
        <w:rPr>
          <w:color w:val="000000" w:themeColor="text1"/>
        </w:rPr>
      </w:r>
      <w:r>
        <w:rPr>
          <w:color w:val="000000" w:themeColor="text1"/>
        </w:rPr>
        <w:fldChar w:fldCharType="separate"/>
      </w:r>
      <w:r w:rsidR="006979FF">
        <w:rPr>
          <w:noProof/>
          <w:color w:val="000000" w:themeColor="text1"/>
        </w:rPr>
        <w:t>[58, 59]</w:t>
      </w:r>
      <w:r>
        <w:rPr>
          <w:color w:val="000000" w:themeColor="text1"/>
        </w:rPr>
        <w:fldChar w:fldCharType="end"/>
      </w:r>
      <w:r>
        <w:rPr>
          <w:color w:val="000000" w:themeColor="text1"/>
        </w:rPr>
        <w:t>, these data suggest that screening of individuals who are asymptomatic with severe obesity may be a practical route to decreasing the burden of endometrial pathology, as well as endometrial cancer morbidity and mortality. Also there may be potential cost savings of avoiding g</w:t>
      </w:r>
      <w:r>
        <w:rPr>
          <w:rFonts w:hint="eastAsia"/>
          <w:color w:val="000000" w:themeColor="text1"/>
        </w:rPr>
        <w:t>ynecologic</w:t>
      </w:r>
      <w:r>
        <w:rPr>
          <w:color w:val="000000" w:themeColor="text1"/>
        </w:rPr>
        <w:t xml:space="preserve"> surgery if effective interventions, such as annual serum screening for endometrial cancer in a high-risk population (i.e. </w:t>
      </w:r>
      <w:r w:rsidRPr="005740AB">
        <w:rPr>
          <w:color w:val="000000" w:themeColor="text1"/>
        </w:rPr>
        <w:t>obe</w:t>
      </w:r>
      <w:r w:rsidRPr="00010DA4">
        <w:rPr>
          <w:color w:val="000000" w:themeColor="text1"/>
        </w:rPr>
        <w:t>sity and age</w:t>
      </w:r>
      <w:r w:rsidRPr="0003636D">
        <w:rPr>
          <w:color w:val="000000" w:themeColor="text1"/>
        </w:rPr>
        <w:t>≥</w:t>
      </w:r>
      <w:r w:rsidRPr="005740AB">
        <w:rPr>
          <w:color w:val="000000" w:themeColor="text1"/>
        </w:rPr>
        <w:t xml:space="preserve"> 45</w:t>
      </w:r>
      <w:r w:rsidRPr="00010DA4">
        <w:rPr>
          <w:color w:val="000000" w:themeColor="text1"/>
        </w:rPr>
        <w:t>), can be</w:t>
      </w:r>
      <w:r>
        <w:rPr>
          <w:color w:val="000000" w:themeColor="text1"/>
        </w:rPr>
        <w:t xml:space="preserve"> used in women with proliferative pathologies before they transform to cancers </w:t>
      </w:r>
      <w:r>
        <w:rPr>
          <w:color w:val="000000" w:themeColor="text1"/>
        </w:rPr>
        <w:fldChar w:fldCharType="begin"/>
      </w:r>
      <w:r w:rsidR="006979FF">
        <w:rPr>
          <w:color w:val="000000" w:themeColor="text1"/>
        </w:rPr>
        <w:instrText xml:space="preserve"> ADDIN EN.CITE &lt;EndNote&gt;&lt;Cite&gt;&lt;Author&gt;Havrilesky&lt;/Author&gt;&lt;Year&gt;2009&lt;/Year&gt;&lt;RecNum&gt;7702&lt;/RecNum&gt;&lt;DisplayText&gt;[50]&lt;/DisplayText&gt;&lt;record&gt;&lt;rec-number&gt;7702&lt;/rec-number&gt;&lt;foreign-keys&gt;&lt;key app="EN" db-id="dvp0twez5x0059eespxv5fxldvzaavzrrz2e" timestamp="1536351562"&gt;7702&lt;/key&gt;&lt;/foreign-keys&gt;&lt;ref-type name="Journal Article"&gt;17&lt;/ref-type&gt;&lt;contributors&gt;&lt;authors&gt;&lt;author&gt;Havrilesky, L. J.&lt;/author&gt;&lt;author&gt;Maxwell, G. L.&lt;/author&gt;&lt;author&gt;Myers, E. R.&lt;/author&gt;&lt;/authors&gt;&lt;/contributors&gt;&lt;auth-address&gt;Division of Gynecologic Oncology, Duke University Medical Center, Durham, NC 27710, USA. havri001@mc.duke.edu&lt;/auth-address&gt;&lt;titles&gt;&lt;title&gt;Cost-effectiveness analysis of annual screening strategies for endometrial cancer&lt;/title&gt;&lt;secondary-title&gt;Am J Obstet Gynecol&lt;/secondary-title&gt;&lt;/titles&gt;&lt;periodical&gt;&lt;full-title&gt;Am J Obstet Gynecol&lt;/full-title&gt;&lt;/periodical&gt;&lt;pages&gt;640 e1-8&lt;/pages&gt;&lt;volume&gt;200&lt;/volume&gt;&lt;number&gt;6&lt;/number&gt;&lt;edition&gt;2009/04/22&lt;/edition&gt;&lt;keywords&gt;&lt;keyword&gt;Aged&lt;/keyword&gt;&lt;keyword&gt;Aged, 80 and over&lt;/keyword&gt;&lt;keyword&gt;Cost-Benefit Analysis&lt;/keyword&gt;&lt;keyword&gt;Endometrial Neoplasms/*diagnosis&lt;/keyword&gt;&lt;keyword&gt;Female&lt;/keyword&gt;&lt;keyword&gt;Humans&lt;/keyword&gt;&lt;keyword&gt;Mass Screening/*economics/*methods&lt;/keyword&gt;&lt;keyword&gt;Middle Aged&lt;/keyword&gt;&lt;/keywords&gt;&lt;dates&gt;&lt;year&gt;2009&lt;/year&gt;&lt;pub-dates&gt;&lt;date&gt;Jun&lt;/date&gt;&lt;/pub-dates&gt;&lt;/dates&gt;&lt;isbn&gt;1097-6868 (Electronic)&amp;#xD;0002-9378 (Linking)&lt;/isbn&gt;&lt;accession-num&gt;19380121&lt;/accession-num&gt;&lt;urls&gt;&lt;related-urls&gt;&lt;url&gt;https://www.ncbi.nlm.nih.gov/pubmed/19380121&lt;/url&gt;&lt;/related-urls&gt;&lt;/urls&gt;&lt;electronic-resource-num&gt;10.1016/j.ajog.2009.02.022&lt;/electronic-resource-num&gt;&lt;/record&gt;&lt;/Cite&gt;&lt;/EndNote&gt;</w:instrText>
      </w:r>
      <w:r>
        <w:rPr>
          <w:color w:val="000000" w:themeColor="text1"/>
        </w:rPr>
        <w:fldChar w:fldCharType="separate"/>
      </w:r>
      <w:r w:rsidR="006979FF">
        <w:rPr>
          <w:noProof/>
          <w:color w:val="000000" w:themeColor="text1"/>
        </w:rPr>
        <w:t>[50]</w:t>
      </w:r>
      <w:r>
        <w:rPr>
          <w:color w:val="000000" w:themeColor="text1"/>
        </w:rPr>
        <w:fldChar w:fldCharType="end"/>
      </w:r>
      <w:r w:rsidR="004A73FE">
        <w:rPr>
          <w:color w:val="000000" w:themeColor="text1"/>
        </w:rPr>
        <w:t>.</w:t>
      </w:r>
    </w:p>
    <w:p w14:paraId="1E516E56" w14:textId="0CA1F680" w:rsidR="00D86D39" w:rsidRPr="00BB3A37" w:rsidRDefault="00D86D39" w:rsidP="00D86D39">
      <w:pPr>
        <w:pStyle w:val="NormalWeb"/>
        <w:rPr>
          <w:color w:val="000000" w:themeColor="text1"/>
          <w:shd w:val="clear" w:color="auto" w:fill="FFFFFF"/>
        </w:rPr>
      </w:pPr>
      <w:r w:rsidRPr="00830B22">
        <w:rPr>
          <w:color w:val="000000" w:themeColor="text1"/>
        </w:rPr>
        <w:t>Comp</w:t>
      </w:r>
      <w:r>
        <w:rPr>
          <w:color w:val="000000" w:themeColor="text1"/>
        </w:rPr>
        <w:t xml:space="preserve">arison of endometrial pathologies </w:t>
      </w:r>
      <w:r w:rsidRPr="00830B22">
        <w:rPr>
          <w:color w:val="000000" w:themeColor="text1"/>
        </w:rPr>
        <w:t xml:space="preserve">(endometrial cancer, hyperplasia, endometrial polyp, </w:t>
      </w:r>
      <w:r>
        <w:rPr>
          <w:color w:val="000000" w:themeColor="text1"/>
        </w:rPr>
        <w:t xml:space="preserve">and </w:t>
      </w:r>
      <w:r w:rsidRPr="00830B22">
        <w:rPr>
          <w:color w:val="000000" w:themeColor="text1"/>
        </w:rPr>
        <w:t>metaplasia)</w:t>
      </w:r>
      <w:r>
        <w:rPr>
          <w:color w:val="000000" w:themeColor="text1"/>
        </w:rPr>
        <w:t xml:space="preserve"> </w:t>
      </w:r>
      <w:r w:rsidRPr="00830B22">
        <w:rPr>
          <w:color w:val="000000" w:themeColor="text1"/>
        </w:rPr>
        <w:t xml:space="preserve">between previously published studies and our study </w:t>
      </w:r>
      <w:r>
        <w:rPr>
          <w:color w:val="000000" w:themeColor="text1"/>
        </w:rPr>
        <w:t>revealed</w:t>
      </w:r>
      <w:r w:rsidRPr="00830B22">
        <w:rPr>
          <w:color w:val="000000" w:themeColor="text1"/>
        </w:rPr>
        <w:t xml:space="preserve"> that </w:t>
      </w:r>
      <w:r>
        <w:rPr>
          <w:color w:val="000000" w:themeColor="text1"/>
        </w:rPr>
        <w:t>the prevalence of anomalies in our sample (14.4%; 95% CI: 8.3%, 22.7%, with polys, 10.6%; 95% CI: 5.4%, 18.1%, without polys)</w:t>
      </w:r>
      <w:r w:rsidRPr="00830B22">
        <w:rPr>
          <w:color w:val="000000" w:themeColor="text1"/>
        </w:rPr>
        <w:t xml:space="preserve"> was </w:t>
      </w:r>
      <w:r>
        <w:rPr>
          <w:color w:val="000000" w:themeColor="text1"/>
        </w:rPr>
        <w:t xml:space="preserve">much higher than the previously </w:t>
      </w:r>
      <w:r w:rsidRPr="005556CD">
        <w:rPr>
          <w:color w:val="000000" w:themeColor="text1"/>
        </w:rPr>
        <w:t xml:space="preserve">reported </w:t>
      </w:r>
      <w:r>
        <w:rPr>
          <w:color w:val="000000" w:themeColor="text1"/>
        </w:rPr>
        <w:t xml:space="preserve">prevalence </w:t>
      </w:r>
      <w:r w:rsidRPr="005556CD">
        <w:rPr>
          <w:color w:val="000000" w:themeColor="text1"/>
        </w:rPr>
        <w:t>(</w:t>
      </w:r>
      <w:r>
        <w:t>2.4</w:t>
      </w:r>
      <w:r w:rsidRPr="006034CF">
        <w:t xml:space="preserve">% to </w:t>
      </w:r>
      <w:r>
        <w:t>7.3</w:t>
      </w:r>
      <w:r w:rsidRPr="005556CD">
        <w:rPr>
          <w:color w:val="000000" w:themeColor="text1"/>
        </w:rPr>
        <w:t>%</w:t>
      </w:r>
      <w:r>
        <w:rPr>
          <w:color w:val="000000" w:themeColor="text1"/>
        </w:rPr>
        <w:t xml:space="preserve"> with polyps, 0.8% to </w:t>
      </w:r>
      <w:r w:rsidRPr="005221BF">
        <w:rPr>
          <w:color w:val="000000" w:themeColor="text1"/>
        </w:rPr>
        <w:t>7.</w:t>
      </w:r>
      <w:r>
        <w:rPr>
          <w:color w:val="000000" w:themeColor="text1"/>
        </w:rPr>
        <w:t>3</w:t>
      </w:r>
      <w:r w:rsidRPr="005221BF">
        <w:rPr>
          <w:color w:val="000000" w:themeColor="text1"/>
        </w:rPr>
        <w:t>%</w:t>
      </w:r>
      <w:r>
        <w:rPr>
          <w:color w:val="000000" w:themeColor="text1"/>
        </w:rPr>
        <w:t xml:space="preserve"> without polyps</w:t>
      </w:r>
      <w:r w:rsidRPr="005556CD">
        <w:rPr>
          <w:color w:val="000000" w:themeColor="text1"/>
        </w:rPr>
        <w:t>).</w:t>
      </w:r>
      <w:r w:rsidRPr="00830B22">
        <w:rPr>
          <w:color w:val="000000" w:themeColor="text1"/>
        </w:rPr>
        <w:t xml:space="preserve"> The</w:t>
      </w:r>
      <w:r>
        <w:rPr>
          <w:color w:val="000000" w:themeColor="text1"/>
        </w:rPr>
        <w:t xml:space="preserve"> pooled prevalence</w:t>
      </w:r>
      <w:r w:rsidRPr="00830B22">
        <w:rPr>
          <w:color w:val="000000" w:themeColor="text1"/>
        </w:rPr>
        <w:t xml:space="preserve"> of hyperplasia in asymptomatic women </w:t>
      </w:r>
      <w:r>
        <w:rPr>
          <w:color w:val="000000" w:themeColor="text1"/>
        </w:rPr>
        <w:t xml:space="preserve">from </w:t>
      </w:r>
      <w:r w:rsidRPr="00830B22">
        <w:rPr>
          <w:color w:val="000000" w:themeColor="text1"/>
        </w:rPr>
        <w:t>those published studies</w:t>
      </w:r>
      <w:r>
        <w:rPr>
          <w:color w:val="000000" w:themeColor="text1"/>
        </w:rPr>
        <w:t xml:space="preserve"> was 4.1% (95% CI: 1.2%, 8.5%)</w:t>
      </w:r>
      <w:r w:rsidRPr="00830B22">
        <w:rPr>
          <w:color w:val="000000" w:themeColor="text1"/>
        </w:rPr>
        <w:t xml:space="preserve">, which was </w:t>
      </w:r>
      <w:r>
        <w:rPr>
          <w:color w:val="000000" w:themeColor="text1"/>
        </w:rPr>
        <w:t xml:space="preserve">significantly lower than </w:t>
      </w:r>
      <w:r w:rsidRPr="00830B22">
        <w:rPr>
          <w:color w:val="000000" w:themeColor="text1"/>
        </w:rPr>
        <w:t>the</w:t>
      </w:r>
      <w:r>
        <w:rPr>
          <w:color w:val="000000" w:themeColor="text1"/>
        </w:rPr>
        <w:t xml:space="preserve"> prevalence in our sample </w:t>
      </w:r>
      <w:r w:rsidRPr="00830B22">
        <w:rPr>
          <w:color w:val="000000" w:themeColor="text1"/>
        </w:rPr>
        <w:t>(</w:t>
      </w:r>
      <w:r>
        <w:rPr>
          <w:color w:val="000000" w:themeColor="text1"/>
        </w:rPr>
        <w:t>8.7</w:t>
      </w:r>
      <w:r w:rsidRPr="00830B22">
        <w:rPr>
          <w:color w:val="000000" w:themeColor="text1"/>
        </w:rPr>
        <w:t>%</w:t>
      </w:r>
      <w:r>
        <w:rPr>
          <w:color w:val="000000" w:themeColor="text1"/>
        </w:rPr>
        <w:t>; 95% CI: 4.0%, 15.8%</w:t>
      </w:r>
      <w:r w:rsidRPr="00830B22">
        <w:rPr>
          <w:color w:val="000000" w:themeColor="text1"/>
        </w:rPr>
        <w:t>)</w:t>
      </w:r>
      <w:r>
        <w:rPr>
          <w:color w:val="000000" w:themeColor="text1"/>
        </w:rPr>
        <w:t xml:space="preserve"> (p=0.02),</w:t>
      </w:r>
      <w:r w:rsidRPr="00830B22">
        <w:rPr>
          <w:color w:val="000000" w:themeColor="text1"/>
        </w:rPr>
        <w:t xml:space="preserve"> </w:t>
      </w:r>
      <w:r>
        <w:rPr>
          <w:color w:val="000000" w:themeColor="text1"/>
        </w:rPr>
        <w:t xml:space="preserve">despite the fact that samples in the published studies were slightly older, reflecting that older age is a commonly accepted risk factor for endometrial cancer </w:t>
      </w:r>
      <w:r>
        <w:rPr>
          <w:color w:val="000000" w:themeColor="text1"/>
        </w:rPr>
        <w:fldChar w:fldCharType="begin"/>
      </w:r>
      <w:r w:rsidR="006979FF">
        <w:rPr>
          <w:color w:val="000000" w:themeColor="text1"/>
        </w:rPr>
        <w:instrText xml:space="preserve"> ADDIN EN.CITE &lt;EndNote&gt;&lt;Cite&gt;&lt;Author&gt;Ali&lt;/Author&gt;&lt;Year&gt;2013&lt;/Year&gt;&lt;RecNum&gt;17132&lt;/RecNum&gt;&lt;DisplayText&gt;[60]&lt;/DisplayText&gt;&lt;record&gt;&lt;rec-number&gt;17132&lt;/rec-number&gt;&lt;foreign-keys&gt;&lt;key app="EN" db-id="dvp0twez5x0059eespxv5fxldvzaavzrrz2e" timestamp="1553376294"&gt;17132&lt;/key&gt;&lt;/foreign-keys&gt;&lt;ref-type name="Journal Article"&gt;17&lt;/ref-type&gt;&lt;contributors&gt;&lt;authors&gt;&lt;author&gt;Ali, A. T.&lt;/author&gt;&lt;/authors&gt;&lt;/contributors&gt;&lt;titles&gt;&lt;title&gt;Risk factors for endometrial cancer&lt;/title&gt;&lt;secondary-title&gt;Ceska Gynekol&lt;/secondary-title&gt;&lt;/titles&gt;&lt;periodical&gt;&lt;full-title&gt;Ceska Gynekol&lt;/full-title&gt;&lt;/periodical&gt;&lt;pages&gt;448-59&lt;/pages&gt;&lt;volume&gt;78&lt;/volume&gt;&lt;number&gt;5&lt;/number&gt;&lt;edition&gt;2013/12/10&lt;/edition&gt;&lt;keywords&gt;&lt;keyword&gt;Age Factors&lt;/keyword&gt;&lt;keyword&gt;Endometrial Neoplasms/*epidemiology/etiology&lt;/keyword&gt;&lt;keyword&gt;Estrogens&lt;/keyword&gt;&lt;keyword&gt;Female&lt;/keyword&gt;&lt;keyword&gt;Global Health&lt;/keyword&gt;&lt;keyword&gt;Humans&lt;/keyword&gt;&lt;keyword&gt;Incidence&lt;/keyword&gt;&lt;keyword&gt;Obesity/*complications&lt;/keyword&gt;&lt;keyword&gt;*Risk Assessment&lt;/keyword&gt;&lt;keyword&gt;Risk Factors&lt;/keyword&gt;&lt;/keywords&gt;&lt;dates&gt;&lt;year&gt;2013&lt;/year&gt;&lt;pub-dates&gt;&lt;date&gt;Nov&lt;/date&gt;&lt;/pub-dates&gt;&lt;/dates&gt;&lt;isbn&gt;1210-7832 (Print)&amp;#xD;1210-7832 (Linking)&lt;/isbn&gt;&lt;accession-num&gt;24313431&lt;/accession-num&gt;&lt;urls&gt;&lt;related-urls&gt;&lt;url&gt;https://www.ncbi.nlm.nih.gov/pubmed/24313431&lt;/url&gt;&lt;/related-urls&gt;&lt;/urls&gt;&lt;/record&gt;&lt;/Cite&gt;&lt;/EndNote&gt;</w:instrText>
      </w:r>
      <w:r>
        <w:rPr>
          <w:color w:val="000000" w:themeColor="text1"/>
        </w:rPr>
        <w:fldChar w:fldCharType="separate"/>
      </w:r>
      <w:r w:rsidR="006979FF">
        <w:rPr>
          <w:noProof/>
          <w:color w:val="000000" w:themeColor="text1"/>
        </w:rPr>
        <w:t>[60]</w:t>
      </w:r>
      <w:r>
        <w:rPr>
          <w:color w:val="000000" w:themeColor="text1"/>
        </w:rPr>
        <w:fldChar w:fldCharType="end"/>
      </w:r>
      <w:r>
        <w:rPr>
          <w:color w:val="000000" w:themeColor="text1"/>
        </w:rPr>
        <w:t>. Among the five selected studies, a serious heterogeneity (</w:t>
      </w:r>
      <w:r w:rsidRPr="009E7893">
        <w:rPr>
          <w:i/>
          <w:color w:val="000000" w:themeColor="text1"/>
        </w:rPr>
        <w:t>I</w:t>
      </w:r>
      <w:r w:rsidRPr="009E7893">
        <w:rPr>
          <w:i/>
          <w:color w:val="000000" w:themeColor="text1"/>
          <w:vertAlign w:val="superscript"/>
        </w:rPr>
        <w:t>2</w:t>
      </w:r>
      <w:r>
        <w:rPr>
          <w:color w:val="000000" w:themeColor="text1"/>
        </w:rPr>
        <w:t>=96.0%) has been found in the prevalence of hyperplasia, which indicated a substantial diversity among the prevalence. Meanwhile</w:t>
      </w:r>
      <w:r w:rsidRPr="00830B22">
        <w:rPr>
          <w:color w:val="000000" w:themeColor="text1"/>
        </w:rPr>
        <w:t xml:space="preserve">, </w:t>
      </w:r>
      <w:r>
        <w:rPr>
          <w:color w:val="000000" w:themeColor="text1"/>
        </w:rPr>
        <w:t>we found the pooled prevalence of</w:t>
      </w:r>
      <w:r w:rsidRPr="00830B22">
        <w:rPr>
          <w:color w:val="000000" w:themeColor="text1"/>
        </w:rPr>
        <w:t xml:space="preserve"> proliferative endometrium </w:t>
      </w:r>
      <w:r>
        <w:rPr>
          <w:color w:val="000000" w:themeColor="text1"/>
        </w:rPr>
        <w:t>(18.1%; 95% CI: 9.3%, 29.2%) in the published studies</w:t>
      </w:r>
      <w:r w:rsidRPr="00830B22">
        <w:rPr>
          <w:color w:val="000000" w:themeColor="text1"/>
        </w:rPr>
        <w:t xml:space="preserve"> was </w:t>
      </w:r>
      <w:r>
        <w:rPr>
          <w:color w:val="000000" w:themeColor="text1"/>
        </w:rPr>
        <w:t>statistically significantly</w:t>
      </w:r>
      <w:r w:rsidRPr="00830B22">
        <w:rPr>
          <w:color w:val="000000" w:themeColor="text1"/>
        </w:rPr>
        <w:t xml:space="preserve"> lower compared to </w:t>
      </w:r>
      <w:r>
        <w:rPr>
          <w:color w:val="000000" w:themeColor="text1"/>
        </w:rPr>
        <w:t>44.2</w:t>
      </w:r>
      <w:r w:rsidRPr="005221BF">
        <w:rPr>
          <w:color w:val="000000" w:themeColor="text1"/>
        </w:rPr>
        <w:t>%</w:t>
      </w:r>
      <w:r>
        <w:rPr>
          <w:color w:val="000000" w:themeColor="text1"/>
        </w:rPr>
        <w:t xml:space="preserve"> (95% CI: 34.5%, 54.3%) observed </w:t>
      </w:r>
      <w:r w:rsidRPr="00830B22">
        <w:rPr>
          <w:color w:val="000000" w:themeColor="text1"/>
        </w:rPr>
        <w:t>in our study</w:t>
      </w:r>
      <w:r>
        <w:rPr>
          <w:color w:val="000000" w:themeColor="text1"/>
        </w:rPr>
        <w:t xml:space="preserve"> (p&lt;0.01)</w:t>
      </w:r>
      <w:r w:rsidRPr="00830B22">
        <w:rPr>
          <w:color w:val="000000" w:themeColor="text1"/>
        </w:rPr>
        <w:t xml:space="preserve">. </w:t>
      </w:r>
      <w:r>
        <w:rPr>
          <w:color w:val="000000" w:themeColor="text1"/>
        </w:rPr>
        <w:t>Among the four selected studies, a serious heterogeneity (</w:t>
      </w:r>
      <w:r w:rsidRPr="009E7893">
        <w:rPr>
          <w:i/>
          <w:color w:val="000000" w:themeColor="text1"/>
        </w:rPr>
        <w:t>I</w:t>
      </w:r>
      <w:r w:rsidRPr="009E7893">
        <w:rPr>
          <w:i/>
          <w:color w:val="000000" w:themeColor="text1"/>
          <w:vertAlign w:val="superscript"/>
        </w:rPr>
        <w:t>2</w:t>
      </w:r>
      <w:r>
        <w:rPr>
          <w:color w:val="000000" w:themeColor="text1"/>
        </w:rPr>
        <w:t xml:space="preserve">=97.7%) was found in the prevalence of proliferative endometrium, which indicated a substantial diversity among the prevalence. Of the 104 participants, 26 (25.0%) were at least 52 years old, which is the average age of menopause for women in the US. </w:t>
      </w:r>
      <w:r w:rsidRPr="00830B22">
        <w:rPr>
          <w:color w:val="000000" w:themeColor="text1"/>
        </w:rPr>
        <w:t xml:space="preserve">Since women </w:t>
      </w:r>
      <w:r>
        <w:rPr>
          <w:color w:val="000000" w:themeColor="text1"/>
        </w:rPr>
        <w:t xml:space="preserve">with obesity </w:t>
      </w:r>
      <w:r w:rsidRPr="00830B22">
        <w:rPr>
          <w:color w:val="000000" w:themeColor="text1"/>
        </w:rPr>
        <w:t xml:space="preserve">are likely to have more </w:t>
      </w:r>
      <w:proofErr w:type="spellStart"/>
      <w:r w:rsidRPr="00830B22">
        <w:rPr>
          <w:color w:val="000000" w:themeColor="text1"/>
        </w:rPr>
        <w:t>anovulatory</w:t>
      </w:r>
      <w:proofErr w:type="spellEnd"/>
      <w:r w:rsidRPr="00830B22">
        <w:rPr>
          <w:color w:val="000000" w:themeColor="text1"/>
        </w:rPr>
        <w:t xml:space="preserve"> cycles with lower progesterone levels </w:t>
      </w:r>
      <w:r w:rsidRPr="00830B22">
        <w:rPr>
          <w:color w:val="000000" w:themeColor="text1"/>
          <w:shd w:val="clear" w:color="auto" w:fill="FFFFFF"/>
        </w:rPr>
        <w:fldChar w:fldCharType="begin">
          <w:fldData xml:space="preserve">PEVuZE5vdGU+PENpdGU+PEF1dGhvcj5Cb29uPC9BdXRob3I+PFllYXI+MTk5OTwvWWVhcj48UmVj
TnVtPjcyMzE8L1JlY051bT48RGlzcGxheVRleHQ+WzQsIDVdPC9EaXNwbGF5VGV4dD48cmVjb3Jk
PjxyZWMtbnVtYmVyPjcyMzE8L3JlYy1udW1iZXI+PGZvcmVpZ24ta2V5cz48a2V5IGFwcD0iRU4i
IGRiLWlkPSJkdnAwdHdlejV4MDA1OWVlc3B4djVmeGxkdnphYXZ6cnJ6MmUiIHRpbWVzdGFtcD0i
MTUzMDA3NTcwOCI+NzIzMTwva2V5PjwvZm9yZWlnbi1rZXlzPjxyZWYtdHlwZSBuYW1lPSJKb3Vy
bmFsIEFydGljbGUiPjE3PC9yZWYtdHlwZT48Y29udHJpYnV0b3JzPjxhdXRob3JzPjxhdXRob3I+
Qm9vbiwgSi48L2F1dGhvcj48YXV0aG9yPnZhbiBkZSBQdXR0ZSwgUy4gQy48L2F1dGhvcj48YXV0
aG9yPlNjaG9sdGVuLCBQLiBDLjwvYXV0aG9yPjxhdXRob3I+SGVpbnR6LCBBLiBQLjwvYXV0aG9y
PjwvYXV0aG9ycz48L2NvbnRyaWJ1dG9ycz48YXV0aC1hZGRyZXNzPkRlcGFydG1lbnQgb2YgT2Jz
dGV0cmljcyBhbmQgR3luYWVjb2xvZ3ksIEFjYWRlbWljIEhvc3BpdGFsIFV0cmVjaHQsIFRoZSBO
ZXRoZXJsYW5kcy48L2F1dGgtYWRkcmVzcz48dGl0bGVzPjx0aXRsZT5IaXN0b2xvZ2ljYWwgcGF0
dGVybnMgaW4gZW5kb21ldHJpYWwgc2FtcGxlcyBmcm9tIHBlcmltZW5vcGF1c2FsIHdvbWVuPC90
aXRsZT48c2Vjb25kYXJ5LXRpdGxlPk1hdHVyaXRhczwvc2Vjb25kYXJ5LXRpdGxlPjwvdGl0bGVz
PjxwZXJpb2RpY2FsPjxmdWxsLXRpdGxlPk1hdHVyaXRhczwvZnVsbC10aXRsZT48L3BlcmlvZGlj
YWw+PHBhZ2VzPjE1NS05PC9wYWdlcz48dm9sdW1lPjMyPC92b2x1bWU+PG51bWJlcj4zPC9udW1i
ZXI+PGVkaXRpb24+MTk5OS8xMC8wOTwvZWRpdGlvbj48a2V5d29yZHM+PGtleXdvcmQ+QWR1bHQ8
L2tleXdvcmQ+PGtleXdvcmQ+QmlvcHN5PC9rZXl3b3JkPjxrZXl3b3JkPkVuZG9tZXRyaXVtLypw
YXRob2xvZ3k8L2tleXdvcmQ+PGtleXdvcmQ+RXN0cmFkaW9sL2Jsb29kPC9rZXl3b3JkPjxrZXl3
b3JkPkZlbWFsZTwva2V5d29yZD48a2V5d29yZD5Gb2xsaWNsZSBTdGltdWxhdGluZyBIb3Jtb25l
L2Jsb29kPC9rZXl3b3JkPjxrZXl3b3JkPkh1bWFuczwva2V5d29yZD48a2V5d29yZD5NaWRkbGUg
QWdlZDwva2V5d29yZD48a2V5d29yZD4qUHJlbWVub3BhdXNlPC9rZXl3b3JkPjwva2V5d29yZHM+
PGRhdGVzPjx5ZWFyPjE5OTk8L3llYXI+PHB1Yi1kYXRlcz48ZGF0ZT5BdWcgMTY8L2RhdGU+PC9w
dWItZGF0ZXM+PC9kYXRlcz48aXNibj4wMzc4LTUxMjIgKFByaW50KSYjeEQ7MDM3OC01MTIyIChM
aW5raW5nKTwvaXNibj48YWNjZXNzaW9uLW51bT4xMDUxNTY3MjwvYWNjZXNzaW9uLW51bT48dXJs
cz48cmVsYXRlZC11cmxzPjx1cmw+aHR0cHM6Ly93d3cubmNiaS5ubG0ubmloLmdvdi9wdWJtZWQv
MTA1MTU2NzI8L3VybD48L3JlbGF0ZWQtdXJscz48L3VybHM+PC9yZWNvcmQ+PC9DaXRlPjxDaXRl
PjxBdXRob3I+R2l2aXppZXo8L0F1dGhvcj48WWVhcj4yMDE2PC9ZZWFyPjxSZWNOdW0+NzM1MDwv
UmVjTnVtPjxyZWNvcmQ+PHJlYy1udW1iZXI+NzM1MDwvcmVjLW51bWJlcj48Zm9yZWlnbi1rZXlz
PjxrZXkgYXBwPSJFTiIgZGItaWQ9ImR2cDB0d2V6NXgwMDU5ZWVzcHh2NWZ4bGR2emFhdnpycnoy
ZSIgdGltZXN0YW1wPSIxNTMwMDc2NjQ0Ij43MzUwPC9rZXk+PC9mb3JlaWduLWtleXM+PHJlZi10
eXBlIG5hbWU9IkpvdXJuYWwgQXJ0aWNsZSI+MTc8L3JlZi10eXBlPjxjb250cmlidXRvcnM+PGF1
dGhvcnM+PGF1dGhvcj5HaXZpemlleiwgQy4gUi48L2F1dGhvcj48YXV0aG9yPlNhbmNoZXosIEUu
IEcuPC9hdXRob3I+PGF1dGhvcj5BcHByb2JhdG8sIE0uIFMuPC9hdXRob3I+PGF1dGhvcj5NYWlh
LCBNLiBDLjwvYXV0aG9yPjxhdXRob3I+RmxldXJ5LCBFLiBBLjwvYXV0aG9yPjxhdXRob3I+U2Fz
YWtpLCBSLiBTLjwvYXV0aG9yPjwvYXV0aG9ycz48L2NvbnRyaWJ1dG9ycz48YXV0aC1hZGRyZXNz
PlVuaXZlcnNpZGFkZSBGZWRlcmFsIGRlIEdvaWFzLiBGYWN1bGRhZGUgZGUgTWVkaWNpbmEuIEhv
c3BpdGFsIGRhcyBDbGluaWNhcy4gRGVwYXJ0YW1lbnRvIGRlIEdpbmVjb2xvZ2lhIGUgT2JzdGV0
cmljaWEuIExhYm9yYXRvcmlvIGRlIFJlcHJvZHVjYW8gSHVtYW5hIC0gR29pYW5pYS9HTyAtIEJy
YXppbC4mI3hEO1VuaWRhZGUgQWNhZGVtaWNhIGRlIENpZW5jaWFzIGRhIFNhdWRlL0Jpb21lZGlj
aW5hIGRhIFVuaXZlcnNpZGFkZSBGZWRlcmFsIGRlIEdvaWFzLCBKYXRhaS9HTyAtIEJyYXppbC4m
I3hEO0ZhY3VsZGFkZSBkZSBDaWVuY2lhcyBCaW9sb2dpY2FzIGRhIFVuaXZlcnNpZGFkZSBkZSBS
aW8gVmVyZGUvR08gLSBCcmF6aWwuJiN4RDtTZWNhbyBkZSBFbnNpbm8gZSBQZXNxdWlzYSBkbyBD
ZW50cm8gZGUgUmVmZXJlbmNpYSBkZSBNZWRpY2luYSBJbnRlcmF0aXZhIGUgQ29tcGxlbWVudGFy
L0dPIC0gQnJhemlsLjwvYXV0aC1hZGRyZXNzPjx0aXRsZXM+PHRpdGxlPk9iZXNpdHkgYW5kIGFu
b3Z1bGF0b3J5IGluZmVydGlsaXR5OiBBIHJldmlldzwvdGl0bGU+PHNlY29uZGFyeS10aXRsZT5K
QlJBIEFzc2lzdCBSZXByb2Q8L3NlY29uZGFyeS10aXRsZT48L3RpdGxlcz48cGVyaW9kaWNhbD48
ZnVsbC10aXRsZT5KQlJBIEFzc2lzdCBSZXByb2Q8L2Z1bGwtdGl0bGU+PC9wZXJpb2RpY2FsPjxw
YWdlcz4yNDAtMjQ1PC9wYWdlcz48dm9sdW1lPjIwPC92b2x1bWU+PG51bWJlcj40PC9udW1iZXI+
PGVkaXRpb24+MjAxNy8wMS8wNTwvZWRpdGlvbj48a2V5d29yZHM+PGtleXdvcmQ+QW5vdnVsYXRp
b248L2tleXdvcmQ+PGtleXdvcmQ+Ym9keSBtYXNzIGluZGV4PC9rZXl3b3JkPjxrZXl3b3JkPmZl
bWFsZSBpbmZlcnRpbGl0eTwva2V5d29yZD48a2V5d29yZD5vdmVyd2VpZ2h0PC9rZXl3b3JkPjwv
a2V5d29yZHM+PGRhdGVzPjx5ZWFyPjIwMTY8L3llYXI+PHB1Yi1kYXRlcz48ZGF0ZT5EZWMgMTwv
ZGF0ZT48L3B1Yi1kYXRlcz48L2RhdGVzPjxpc2JuPjE1MTgtMDU1NyAoRWxlY3Ryb25pYykmI3hE
OzE1MTctNTY5MyAoTGlua2luZyk8L2lzYm4+PGFjY2Vzc2lvbi1udW0+MjgwNTA5NjA8L2FjY2Vz
c2lvbi1udW0+PHVybHM+PHJlbGF0ZWQtdXJscz48dXJsPmh0dHBzOi8vd3d3Lm5jYmkubmxtLm5p
aC5nb3YvcHVibWVkLzI4MDUwOTYwPC91cmw+PHVybD5odHRwczovL3d3dy5uY2JpLm5sbS5uaWgu
Z292L3BtYy9hcnRpY2xlcy9QTUM1MjY1NjI0L3BkZi9qYnJhLTIwLTA0LTAyNDAucGRmPC91cmw+
PC9yZWxhdGVkLXVybHM+PC91cmxzPjxjdXN0b20yPlBNQzUyNjU2MjQ8L2N1c3RvbTI+PGVsZWN0
cm9uaWMtcmVzb3VyY2UtbnVtPjEwLjU5MzUvMTUxOC0wNTU3LjIwMTYwMDQ2PC9lbGVjdHJvbmlj
LXJlc291cmNlLW51bT48L3JlY29yZD48L0NpdGU+PC9FbmROb3RlPgB=
</w:fldData>
        </w:fldChar>
      </w:r>
      <w:r w:rsidR="006979FF">
        <w:rPr>
          <w:color w:val="000000" w:themeColor="text1"/>
          <w:shd w:val="clear" w:color="auto" w:fill="FFFFFF"/>
        </w:rPr>
        <w:instrText xml:space="preserve"> ADDIN EN.CITE </w:instrText>
      </w:r>
      <w:r w:rsidR="006979FF">
        <w:rPr>
          <w:color w:val="000000" w:themeColor="text1"/>
          <w:shd w:val="clear" w:color="auto" w:fill="FFFFFF"/>
        </w:rPr>
        <w:fldChar w:fldCharType="begin">
          <w:fldData xml:space="preserve">PEVuZE5vdGU+PENpdGU+PEF1dGhvcj5Cb29uPC9BdXRob3I+PFllYXI+MTk5OTwvWWVhcj48UmVj
TnVtPjcyMzE8L1JlY051bT48RGlzcGxheVRleHQ+WzQsIDVdPC9EaXNwbGF5VGV4dD48cmVjb3Jk
PjxyZWMtbnVtYmVyPjcyMzE8L3JlYy1udW1iZXI+PGZvcmVpZ24ta2V5cz48a2V5IGFwcD0iRU4i
IGRiLWlkPSJkdnAwdHdlejV4MDA1OWVlc3B4djVmeGxkdnphYXZ6cnJ6MmUiIHRpbWVzdGFtcD0i
MTUzMDA3NTcwOCI+NzIzMTwva2V5PjwvZm9yZWlnbi1rZXlzPjxyZWYtdHlwZSBuYW1lPSJKb3Vy
bmFsIEFydGljbGUiPjE3PC9yZWYtdHlwZT48Y29udHJpYnV0b3JzPjxhdXRob3JzPjxhdXRob3I+
Qm9vbiwgSi48L2F1dGhvcj48YXV0aG9yPnZhbiBkZSBQdXR0ZSwgUy4gQy48L2F1dGhvcj48YXV0
aG9yPlNjaG9sdGVuLCBQLiBDLjwvYXV0aG9yPjxhdXRob3I+SGVpbnR6LCBBLiBQLjwvYXV0aG9y
PjwvYXV0aG9ycz48L2NvbnRyaWJ1dG9ycz48YXV0aC1hZGRyZXNzPkRlcGFydG1lbnQgb2YgT2Jz
dGV0cmljcyBhbmQgR3luYWVjb2xvZ3ksIEFjYWRlbWljIEhvc3BpdGFsIFV0cmVjaHQsIFRoZSBO
ZXRoZXJsYW5kcy48L2F1dGgtYWRkcmVzcz48dGl0bGVzPjx0aXRsZT5IaXN0b2xvZ2ljYWwgcGF0
dGVybnMgaW4gZW5kb21ldHJpYWwgc2FtcGxlcyBmcm9tIHBlcmltZW5vcGF1c2FsIHdvbWVuPC90
aXRsZT48c2Vjb25kYXJ5LXRpdGxlPk1hdHVyaXRhczwvc2Vjb25kYXJ5LXRpdGxlPjwvdGl0bGVz
PjxwZXJpb2RpY2FsPjxmdWxsLXRpdGxlPk1hdHVyaXRhczwvZnVsbC10aXRsZT48L3BlcmlvZGlj
YWw+PHBhZ2VzPjE1NS05PC9wYWdlcz48dm9sdW1lPjMyPC92b2x1bWU+PG51bWJlcj4zPC9udW1i
ZXI+PGVkaXRpb24+MTk5OS8xMC8wOTwvZWRpdGlvbj48a2V5d29yZHM+PGtleXdvcmQ+QWR1bHQ8
L2tleXdvcmQ+PGtleXdvcmQ+QmlvcHN5PC9rZXl3b3JkPjxrZXl3b3JkPkVuZG9tZXRyaXVtLypw
YXRob2xvZ3k8L2tleXdvcmQ+PGtleXdvcmQ+RXN0cmFkaW9sL2Jsb29kPC9rZXl3b3JkPjxrZXl3
b3JkPkZlbWFsZTwva2V5d29yZD48a2V5d29yZD5Gb2xsaWNsZSBTdGltdWxhdGluZyBIb3Jtb25l
L2Jsb29kPC9rZXl3b3JkPjxrZXl3b3JkPkh1bWFuczwva2V5d29yZD48a2V5d29yZD5NaWRkbGUg
QWdlZDwva2V5d29yZD48a2V5d29yZD4qUHJlbWVub3BhdXNlPC9rZXl3b3JkPjwva2V5d29yZHM+
PGRhdGVzPjx5ZWFyPjE5OTk8L3llYXI+PHB1Yi1kYXRlcz48ZGF0ZT5BdWcgMTY8L2RhdGU+PC9w
dWItZGF0ZXM+PC9kYXRlcz48aXNibj4wMzc4LTUxMjIgKFByaW50KSYjeEQ7MDM3OC01MTIyIChM
aW5raW5nKTwvaXNibj48YWNjZXNzaW9uLW51bT4xMDUxNTY3MjwvYWNjZXNzaW9uLW51bT48dXJs
cz48cmVsYXRlZC11cmxzPjx1cmw+aHR0cHM6Ly93d3cubmNiaS5ubG0ubmloLmdvdi9wdWJtZWQv
MTA1MTU2NzI8L3VybD48L3JlbGF0ZWQtdXJscz48L3VybHM+PC9yZWNvcmQ+PC9DaXRlPjxDaXRl
PjxBdXRob3I+R2l2aXppZXo8L0F1dGhvcj48WWVhcj4yMDE2PC9ZZWFyPjxSZWNOdW0+NzM1MDwv
UmVjTnVtPjxyZWNvcmQ+PHJlYy1udW1iZXI+NzM1MDwvcmVjLW51bWJlcj48Zm9yZWlnbi1rZXlz
PjxrZXkgYXBwPSJFTiIgZGItaWQ9ImR2cDB0d2V6NXgwMDU5ZWVzcHh2NWZ4bGR2emFhdnpycnoy
ZSIgdGltZXN0YW1wPSIxNTMwMDc2NjQ0Ij43MzUwPC9rZXk+PC9mb3JlaWduLWtleXM+PHJlZi10
eXBlIG5hbWU9IkpvdXJuYWwgQXJ0aWNsZSI+MTc8L3JlZi10eXBlPjxjb250cmlidXRvcnM+PGF1
dGhvcnM+PGF1dGhvcj5HaXZpemlleiwgQy4gUi48L2F1dGhvcj48YXV0aG9yPlNhbmNoZXosIEUu
IEcuPC9hdXRob3I+PGF1dGhvcj5BcHByb2JhdG8sIE0uIFMuPC9hdXRob3I+PGF1dGhvcj5NYWlh
LCBNLiBDLjwvYXV0aG9yPjxhdXRob3I+RmxldXJ5LCBFLiBBLjwvYXV0aG9yPjxhdXRob3I+U2Fz
YWtpLCBSLiBTLjwvYXV0aG9yPjwvYXV0aG9ycz48L2NvbnRyaWJ1dG9ycz48YXV0aC1hZGRyZXNz
PlVuaXZlcnNpZGFkZSBGZWRlcmFsIGRlIEdvaWFzLiBGYWN1bGRhZGUgZGUgTWVkaWNpbmEuIEhv
c3BpdGFsIGRhcyBDbGluaWNhcy4gRGVwYXJ0YW1lbnRvIGRlIEdpbmVjb2xvZ2lhIGUgT2JzdGV0
cmljaWEuIExhYm9yYXRvcmlvIGRlIFJlcHJvZHVjYW8gSHVtYW5hIC0gR29pYW5pYS9HTyAtIEJy
YXppbC4mI3hEO1VuaWRhZGUgQWNhZGVtaWNhIGRlIENpZW5jaWFzIGRhIFNhdWRlL0Jpb21lZGlj
aW5hIGRhIFVuaXZlcnNpZGFkZSBGZWRlcmFsIGRlIEdvaWFzLCBKYXRhaS9HTyAtIEJyYXppbC4m
I3hEO0ZhY3VsZGFkZSBkZSBDaWVuY2lhcyBCaW9sb2dpY2FzIGRhIFVuaXZlcnNpZGFkZSBkZSBS
aW8gVmVyZGUvR08gLSBCcmF6aWwuJiN4RDtTZWNhbyBkZSBFbnNpbm8gZSBQZXNxdWlzYSBkbyBD
ZW50cm8gZGUgUmVmZXJlbmNpYSBkZSBNZWRpY2luYSBJbnRlcmF0aXZhIGUgQ29tcGxlbWVudGFy
L0dPIC0gQnJhemlsLjwvYXV0aC1hZGRyZXNzPjx0aXRsZXM+PHRpdGxlPk9iZXNpdHkgYW5kIGFu
b3Z1bGF0b3J5IGluZmVydGlsaXR5OiBBIHJldmlldzwvdGl0bGU+PHNlY29uZGFyeS10aXRsZT5K
QlJBIEFzc2lzdCBSZXByb2Q8L3NlY29uZGFyeS10aXRsZT48L3RpdGxlcz48cGVyaW9kaWNhbD48
ZnVsbC10aXRsZT5KQlJBIEFzc2lzdCBSZXByb2Q8L2Z1bGwtdGl0bGU+PC9wZXJpb2RpY2FsPjxw
YWdlcz4yNDAtMjQ1PC9wYWdlcz48dm9sdW1lPjIwPC92b2x1bWU+PG51bWJlcj40PC9udW1iZXI+
PGVkaXRpb24+MjAxNy8wMS8wNTwvZWRpdGlvbj48a2V5d29yZHM+PGtleXdvcmQ+QW5vdnVsYXRp
b248L2tleXdvcmQ+PGtleXdvcmQ+Ym9keSBtYXNzIGluZGV4PC9rZXl3b3JkPjxrZXl3b3JkPmZl
bWFsZSBpbmZlcnRpbGl0eTwva2V5d29yZD48a2V5d29yZD5vdmVyd2VpZ2h0PC9rZXl3b3JkPjwv
a2V5d29yZHM+PGRhdGVzPjx5ZWFyPjIwMTY8L3llYXI+PHB1Yi1kYXRlcz48ZGF0ZT5EZWMgMTwv
ZGF0ZT48L3B1Yi1kYXRlcz48L2RhdGVzPjxpc2JuPjE1MTgtMDU1NyAoRWxlY3Ryb25pYykmI3hE
OzE1MTctNTY5MyAoTGlua2luZyk8L2lzYm4+PGFjY2Vzc2lvbi1udW0+MjgwNTA5NjA8L2FjY2Vz
c2lvbi1udW0+PHVybHM+PHJlbGF0ZWQtdXJscz48dXJsPmh0dHBzOi8vd3d3Lm5jYmkubmxtLm5p
aC5nb3YvcHVibWVkLzI4MDUwOTYwPC91cmw+PHVybD5odHRwczovL3d3dy5uY2JpLm5sbS5uaWgu
Z292L3BtYy9hcnRpY2xlcy9QTUM1MjY1NjI0L3BkZi9qYnJhLTIwLTA0LTAyNDAucGRmPC91cmw+
PC9yZWxhdGVkLXVybHM+PC91cmxzPjxjdXN0b20yPlBNQzUyNjU2MjQ8L2N1c3RvbTI+PGVsZWN0
cm9uaWMtcmVzb3VyY2UtbnVtPjEwLjU5MzUvMTUxOC0wNTU3LjIwMTYwMDQ2PC9lbGVjdHJvbmlj
LXJlc291cmNlLW51bT48L3JlY29yZD48L0NpdGU+PC9FbmROb3RlPgB=
</w:fldData>
        </w:fldChar>
      </w:r>
      <w:r w:rsidR="006979FF">
        <w:rPr>
          <w:color w:val="000000" w:themeColor="text1"/>
          <w:shd w:val="clear" w:color="auto" w:fill="FFFFFF"/>
        </w:rPr>
        <w:instrText xml:space="preserve"> ADDIN EN.CITE.DATA </w:instrText>
      </w:r>
      <w:r w:rsidR="006979FF">
        <w:rPr>
          <w:color w:val="000000" w:themeColor="text1"/>
          <w:shd w:val="clear" w:color="auto" w:fill="FFFFFF"/>
        </w:rPr>
      </w:r>
      <w:r w:rsidR="006979FF">
        <w:rPr>
          <w:color w:val="000000" w:themeColor="text1"/>
          <w:shd w:val="clear" w:color="auto" w:fill="FFFFFF"/>
        </w:rPr>
        <w:fldChar w:fldCharType="end"/>
      </w:r>
      <w:r w:rsidRPr="00830B22">
        <w:rPr>
          <w:color w:val="000000" w:themeColor="text1"/>
          <w:shd w:val="clear" w:color="auto" w:fill="FFFFFF"/>
        </w:rPr>
      </w:r>
      <w:r w:rsidRPr="00830B22">
        <w:rPr>
          <w:color w:val="000000" w:themeColor="text1"/>
          <w:shd w:val="clear" w:color="auto" w:fill="FFFFFF"/>
        </w:rPr>
        <w:fldChar w:fldCharType="separate"/>
      </w:r>
      <w:r w:rsidR="006979FF">
        <w:rPr>
          <w:noProof/>
          <w:color w:val="000000" w:themeColor="text1"/>
          <w:shd w:val="clear" w:color="auto" w:fill="FFFFFF"/>
        </w:rPr>
        <w:t>[4, 5]</w:t>
      </w:r>
      <w:r w:rsidRPr="00830B22">
        <w:rPr>
          <w:color w:val="000000" w:themeColor="text1"/>
          <w:shd w:val="clear" w:color="auto" w:fill="FFFFFF"/>
        </w:rPr>
        <w:fldChar w:fldCharType="end"/>
      </w:r>
      <w:r w:rsidRPr="00830B22">
        <w:rPr>
          <w:color w:val="000000" w:themeColor="text1"/>
          <w:shd w:val="clear" w:color="auto" w:fill="FFFFFF"/>
        </w:rPr>
        <w:t xml:space="preserve">, </w:t>
      </w:r>
      <w:r w:rsidRPr="00830B22">
        <w:rPr>
          <w:color w:val="000000" w:themeColor="text1"/>
        </w:rPr>
        <w:t>and some participants</w:t>
      </w:r>
      <w:r>
        <w:rPr>
          <w:color w:val="000000" w:themeColor="text1"/>
        </w:rPr>
        <w:t xml:space="preserve"> with severe obesity</w:t>
      </w:r>
      <w:r w:rsidRPr="00830B22">
        <w:rPr>
          <w:color w:val="000000" w:themeColor="text1"/>
        </w:rPr>
        <w:t xml:space="preserve"> in our study reported irregular menstrual cycles, we </w:t>
      </w:r>
      <w:r>
        <w:rPr>
          <w:color w:val="000000" w:themeColor="text1"/>
        </w:rPr>
        <w:t xml:space="preserve">can hypothesize that </w:t>
      </w:r>
      <w:r w:rsidRPr="00830B22">
        <w:rPr>
          <w:color w:val="000000" w:themeColor="text1"/>
        </w:rPr>
        <w:t xml:space="preserve">some of the proliferative endometrium </w:t>
      </w:r>
      <w:r>
        <w:rPr>
          <w:color w:val="000000" w:themeColor="text1"/>
        </w:rPr>
        <w:t>findings</w:t>
      </w:r>
      <w:r w:rsidRPr="00830B22">
        <w:rPr>
          <w:color w:val="000000" w:themeColor="text1"/>
        </w:rPr>
        <w:t xml:space="preserve"> could </w:t>
      </w:r>
      <w:r>
        <w:rPr>
          <w:color w:val="000000" w:themeColor="text1"/>
        </w:rPr>
        <w:t>represent</w:t>
      </w:r>
      <w:r w:rsidRPr="00830B22">
        <w:rPr>
          <w:color w:val="000000" w:themeColor="text1"/>
        </w:rPr>
        <w:t xml:space="preserve"> disordered proliferative endometrium. </w:t>
      </w:r>
      <w:r w:rsidRPr="00830B22">
        <w:rPr>
          <w:color w:val="000000" w:themeColor="text1"/>
          <w:shd w:val="clear" w:color="auto" w:fill="FFFFFF"/>
        </w:rPr>
        <w:t xml:space="preserve">In </w:t>
      </w:r>
      <w:r>
        <w:rPr>
          <w:color w:val="000000" w:themeColor="text1"/>
          <w:shd w:val="clear" w:color="auto" w:fill="FFFFFF"/>
        </w:rPr>
        <w:t>women with severe obesity</w:t>
      </w:r>
      <w:r w:rsidRPr="00830B22">
        <w:rPr>
          <w:color w:val="000000" w:themeColor="text1"/>
          <w:shd w:val="clear" w:color="auto" w:fill="FFFFFF"/>
        </w:rPr>
        <w:t xml:space="preserve">, </w:t>
      </w:r>
      <w:r>
        <w:rPr>
          <w:color w:val="000000" w:themeColor="text1"/>
          <w:shd w:val="clear" w:color="auto" w:fill="FFFFFF"/>
        </w:rPr>
        <w:t xml:space="preserve">the </w:t>
      </w:r>
      <w:r w:rsidRPr="00830B22">
        <w:rPr>
          <w:color w:val="000000" w:themeColor="text1"/>
          <w:shd w:val="clear" w:color="auto" w:fill="FFFFFF"/>
        </w:rPr>
        <w:t xml:space="preserve">combination of proliferative endometrium and obesity could potentially increase </w:t>
      </w:r>
      <w:r>
        <w:rPr>
          <w:color w:val="000000" w:themeColor="text1"/>
          <w:shd w:val="clear" w:color="auto" w:fill="FFFFFF"/>
        </w:rPr>
        <w:t xml:space="preserve">the </w:t>
      </w:r>
      <w:r w:rsidRPr="00830B22">
        <w:rPr>
          <w:color w:val="000000" w:themeColor="text1"/>
          <w:shd w:val="clear" w:color="auto" w:fill="FFFFFF"/>
        </w:rPr>
        <w:t xml:space="preserve">risk of unexpected endometrial pathologies and low fertility </w:t>
      </w:r>
      <w:r w:rsidRPr="00830B22">
        <w:rPr>
          <w:color w:val="000000" w:themeColor="text1"/>
          <w:shd w:val="clear" w:color="auto" w:fill="FFFFFF"/>
        </w:rPr>
        <w:fldChar w:fldCharType="begin">
          <w:fldData xml:space="preserve">PEVuZE5vdGU+PENpdGU+PEF1dGhvcj5Cb29uPC9BdXRob3I+PFllYXI+MTk5OTwvWWVhcj48UmVj
TnVtPjcyMzE8L1JlY051bT48RGlzcGxheVRleHQ+WzQsIDVdPC9EaXNwbGF5VGV4dD48cmVjb3Jk
PjxyZWMtbnVtYmVyPjcyMzE8L3JlYy1udW1iZXI+PGZvcmVpZ24ta2V5cz48a2V5IGFwcD0iRU4i
IGRiLWlkPSJkdnAwdHdlejV4MDA1OWVlc3B4djVmeGxkdnphYXZ6cnJ6MmUiIHRpbWVzdGFtcD0i
MTUzMDA3NTcwOCI+NzIzMTwva2V5PjwvZm9yZWlnbi1rZXlzPjxyZWYtdHlwZSBuYW1lPSJKb3Vy
bmFsIEFydGljbGUiPjE3PC9yZWYtdHlwZT48Y29udHJpYnV0b3JzPjxhdXRob3JzPjxhdXRob3I+
Qm9vbiwgSi48L2F1dGhvcj48YXV0aG9yPnZhbiBkZSBQdXR0ZSwgUy4gQy48L2F1dGhvcj48YXV0
aG9yPlNjaG9sdGVuLCBQLiBDLjwvYXV0aG9yPjxhdXRob3I+SGVpbnR6LCBBLiBQLjwvYXV0aG9y
PjwvYXV0aG9ycz48L2NvbnRyaWJ1dG9ycz48YXV0aC1hZGRyZXNzPkRlcGFydG1lbnQgb2YgT2Jz
dGV0cmljcyBhbmQgR3luYWVjb2xvZ3ksIEFjYWRlbWljIEhvc3BpdGFsIFV0cmVjaHQsIFRoZSBO
ZXRoZXJsYW5kcy48L2F1dGgtYWRkcmVzcz48dGl0bGVzPjx0aXRsZT5IaXN0b2xvZ2ljYWwgcGF0
dGVybnMgaW4gZW5kb21ldHJpYWwgc2FtcGxlcyBmcm9tIHBlcmltZW5vcGF1c2FsIHdvbWVuPC90
aXRsZT48c2Vjb25kYXJ5LXRpdGxlPk1hdHVyaXRhczwvc2Vjb25kYXJ5LXRpdGxlPjwvdGl0bGVz
PjxwZXJpb2RpY2FsPjxmdWxsLXRpdGxlPk1hdHVyaXRhczwvZnVsbC10aXRsZT48L3BlcmlvZGlj
YWw+PHBhZ2VzPjE1NS05PC9wYWdlcz48dm9sdW1lPjMyPC92b2x1bWU+PG51bWJlcj4zPC9udW1i
ZXI+PGVkaXRpb24+MTk5OS8xMC8wOTwvZWRpdGlvbj48a2V5d29yZHM+PGtleXdvcmQ+QWR1bHQ8
L2tleXdvcmQ+PGtleXdvcmQ+QmlvcHN5PC9rZXl3b3JkPjxrZXl3b3JkPkVuZG9tZXRyaXVtLypw
YXRob2xvZ3k8L2tleXdvcmQ+PGtleXdvcmQ+RXN0cmFkaW9sL2Jsb29kPC9rZXl3b3JkPjxrZXl3
b3JkPkZlbWFsZTwva2V5d29yZD48a2V5d29yZD5Gb2xsaWNsZSBTdGltdWxhdGluZyBIb3Jtb25l
L2Jsb29kPC9rZXl3b3JkPjxrZXl3b3JkPkh1bWFuczwva2V5d29yZD48a2V5d29yZD5NaWRkbGUg
QWdlZDwva2V5d29yZD48a2V5d29yZD4qUHJlbWVub3BhdXNlPC9rZXl3b3JkPjwva2V5d29yZHM+
PGRhdGVzPjx5ZWFyPjE5OTk8L3llYXI+PHB1Yi1kYXRlcz48ZGF0ZT5BdWcgMTY8L2RhdGU+PC9w
dWItZGF0ZXM+PC9kYXRlcz48aXNibj4wMzc4LTUxMjIgKFByaW50KSYjeEQ7MDM3OC01MTIyIChM
aW5raW5nKTwvaXNibj48YWNjZXNzaW9uLW51bT4xMDUxNTY3MjwvYWNjZXNzaW9uLW51bT48dXJs
cz48cmVsYXRlZC11cmxzPjx1cmw+aHR0cHM6Ly93d3cubmNiaS5ubG0ubmloLmdvdi9wdWJtZWQv
MTA1MTU2NzI8L3VybD48L3JlbGF0ZWQtdXJscz48L3VybHM+PC9yZWNvcmQ+PC9DaXRlPjxDaXRl
PjxBdXRob3I+R2l2aXppZXo8L0F1dGhvcj48WWVhcj4yMDE2PC9ZZWFyPjxSZWNOdW0+NzM1MDwv
UmVjTnVtPjxyZWNvcmQ+PHJlYy1udW1iZXI+NzM1MDwvcmVjLW51bWJlcj48Zm9yZWlnbi1rZXlz
PjxrZXkgYXBwPSJFTiIgZGItaWQ9ImR2cDB0d2V6NXgwMDU5ZWVzcHh2NWZ4bGR2emFhdnpycnoy
ZSIgdGltZXN0YW1wPSIxNTMwMDc2NjQ0Ij43MzUwPC9rZXk+PC9mb3JlaWduLWtleXM+PHJlZi10
eXBlIG5hbWU9IkpvdXJuYWwgQXJ0aWNsZSI+MTc8L3JlZi10eXBlPjxjb250cmlidXRvcnM+PGF1
dGhvcnM+PGF1dGhvcj5HaXZpemlleiwgQy4gUi48L2F1dGhvcj48YXV0aG9yPlNhbmNoZXosIEUu
IEcuPC9hdXRob3I+PGF1dGhvcj5BcHByb2JhdG8sIE0uIFMuPC9hdXRob3I+PGF1dGhvcj5NYWlh
LCBNLiBDLjwvYXV0aG9yPjxhdXRob3I+RmxldXJ5LCBFLiBBLjwvYXV0aG9yPjxhdXRob3I+U2Fz
YWtpLCBSLiBTLjwvYXV0aG9yPjwvYXV0aG9ycz48L2NvbnRyaWJ1dG9ycz48YXV0aC1hZGRyZXNz
PlVuaXZlcnNpZGFkZSBGZWRlcmFsIGRlIEdvaWFzLiBGYWN1bGRhZGUgZGUgTWVkaWNpbmEuIEhv
c3BpdGFsIGRhcyBDbGluaWNhcy4gRGVwYXJ0YW1lbnRvIGRlIEdpbmVjb2xvZ2lhIGUgT2JzdGV0
cmljaWEuIExhYm9yYXRvcmlvIGRlIFJlcHJvZHVjYW8gSHVtYW5hIC0gR29pYW5pYS9HTyAtIEJy
YXppbC4mI3hEO1VuaWRhZGUgQWNhZGVtaWNhIGRlIENpZW5jaWFzIGRhIFNhdWRlL0Jpb21lZGlj
aW5hIGRhIFVuaXZlcnNpZGFkZSBGZWRlcmFsIGRlIEdvaWFzLCBKYXRhaS9HTyAtIEJyYXppbC4m
I3hEO0ZhY3VsZGFkZSBkZSBDaWVuY2lhcyBCaW9sb2dpY2FzIGRhIFVuaXZlcnNpZGFkZSBkZSBS
aW8gVmVyZGUvR08gLSBCcmF6aWwuJiN4RDtTZWNhbyBkZSBFbnNpbm8gZSBQZXNxdWlzYSBkbyBD
ZW50cm8gZGUgUmVmZXJlbmNpYSBkZSBNZWRpY2luYSBJbnRlcmF0aXZhIGUgQ29tcGxlbWVudGFy
L0dPIC0gQnJhemlsLjwvYXV0aC1hZGRyZXNzPjx0aXRsZXM+PHRpdGxlPk9iZXNpdHkgYW5kIGFu
b3Z1bGF0b3J5IGluZmVydGlsaXR5OiBBIHJldmlldzwvdGl0bGU+PHNlY29uZGFyeS10aXRsZT5K
QlJBIEFzc2lzdCBSZXByb2Q8L3NlY29uZGFyeS10aXRsZT48L3RpdGxlcz48cGVyaW9kaWNhbD48
ZnVsbC10aXRsZT5KQlJBIEFzc2lzdCBSZXByb2Q8L2Z1bGwtdGl0bGU+PC9wZXJpb2RpY2FsPjxw
YWdlcz4yNDAtMjQ1PC9wYWdlcz48dm9sdW1lPjIwPC92b2x1bWU+PG51bWJlcj40PC9udW1iZXI+
PGVkaXRpb24+MjAxNy8wMS8wNTwvZWRpdGlvbj48a2V5d29yZHM+PGtleXdvcmQ+QW5vdnVsYXRp
b248L2tleXdvcmQ+PGtleXdvcmQ+Ym9keSBtYXNzIGluZGV4PC9rZXl3b3JkPjxrZXl3b3JkPmZl
bWFsZSBpbmZlcnRpbGl0eTwva2V5d29yZD48a2V5d29yZD5vdmVyd2VpZ2h0PC9rZXl3b3JkPjwv
a2V5d29yZHM+PGRhdGVzPjx5ZWFyPjIwMTY8L3llYXI+PHB1Yi1kYXRlcz48ZGF0ZT5EZWMgMTwv
ZGF0ZT48L3B1Yi1kYXRlcz48L2RhdGVzPjxpc2JuPjE1MTgtMDU1NyAoRWxlY3Ryb25pYykmI3hE
OzE1MTctNTY5MyAoTGlua2luZyk8L2lzYm4+PGFjY2Vzc2lvbi1udW0+MjgwNTA5NjA8L2FjY2Vz
c2lvbi1udW0+PHVybHM+PHJlbGF0ZWQtdXJscz48dXJsPmh0dHBzOi8vd3d3Lm5jYmkubmxtLm5p
aC5nb3YvcHVibWVkLzI4MDUwOTYwPC91cmw+PHVybD5odHRwczovL3d3dy5uY2JpLm5sbS5uaWgu
Z292L3BtYy9hcnRpY2xlcy9QTUM1MjY1NjI0L3BkZi9qYnJhLTIwLTA0LTAyNDAucGRmPC91cmw+
PC9yZWxhdGVkLXVybHM+PC91cmxzPjxjdXN0b20yPlBNQzUyNjU2MjQ8L2N1c3RvbTI+PGVsZWN0
cm9uaWMtcmVzb3VyY2UtbnVtPjEwLjU5MzUvMTUxOC0wNTU3LjIwMTYwMDQ2PC9lbGVjdHJvbmlj
LXJlc291cmNlLW51bT48L3JlY29yZD48L0NpdGU+PC9FbmROb3RlPgB=
</w:fldData>
        </w:fldChar>
      </w:r>
      <w:r w:rsidR="006979FF">
        <w:rPr>
          <w:color w:val="000000" w:themeColor="text1"/>
          <w:shd w:val="clear" w:color="auto" w:fill="FFFFFF"/>
        </w:rPr>
        <w:instrText xml:space="preserve"> ADDIN EN.CITE </w:instrText>
      </w:r>
      <w:r w:rsidR="006979FF">
        <w:rPr>
          <w:color w:val="000000" w:themeColor="text1"/>
          <w:shd w:val="clear" w:color="auto" w:fill="FFFFFF"/>
        </w:rPr>
        <w:fldChar w:fldCharType="begin">
          <w:fldData xml:space="preserve">PEVuZE5vdGU+PENpdGU+PEF1dGhvcj5Cb29uPC9BdXRob3I+PFllYXI+MTk5OTwvWWVhcj48UmVj
TnVtPjcyMzE8L1JlY051bT48RGlzcGxheVRleHQ+WzQsIDVdPC9EaXNwbGF5VGV4dD48cmVjb3Jk
PjxyZWMtbnVtYmVyPjcyMzE8L3JlYy1udW1iZXI+PGZvcmVpZ24ta2V5cz48a2V5IGFwcD0iRU4i
IGRiLWlkPSJkdnAwdHdlejV4MDA1OWVlc3B4djVmeGxkdnphYXZ6cnJ6MmUiIHRpbWVzdGFtcD0i
MTUzMDA3NTcwOCI+NzIzMTwva2V5PjwvZm9yZWlnbi1rZXlzPjxyZWYtdHlwZSBuYW1lPSJKb3Vy
bmFsIEFydGljbGUiPjE3PC9yZWYtdHlwZT48Y29udHJpYnV0b3JzPjxhdXRob3JzPjxhdXRob3I+
Qm9vbiwgSi48L2F1dGhvcj48YXV0aG9yPnZhbiBkZSBQdXR0ZSwgUy4gQy48L2F1dGhvcj48YXV0
aG9yPlNjaG9sdGVuLCBQLiBDLjwvYXV0aG9yPjxhdXRob3I+SGVpbnR6LCBBLiBQLjwvYXV0aG9y
PjwvYXV0aG9ycz48L2NvbnRyaWJ1dG9ycz48YXV0aC1hZGRyZXNzPkRlcGFydG1lbnQgb2YgT2Jz
dGV0cmljcyBhbmQgR3luYWVjb2xvZ3ksIEFjYWRlbWljIEhvc3BpdGFsIFV0cmVjaHQsIFRoZSBO
ZXRoZXJsYW5kcy48L2F1dGgtYWRkcmVzcz48dGl0bGVzPjx0aXRsZT5IaXN0b2xvZ2ljYWwgcGF0
dGVybnMgaW4gZW5kb21ldHJpYWwgc2FtcGxlcyBmcm9tIHBlcmltZW5vcGF1c2FsIHdvbWVuPC90
aXRsZT48c2Vjb25kYXJ5LXRpdGxlPk1hdHVyaXRhczwvc2Vjb25kYXJ5LXRpdGxlPjwvdGl0bGVz
PjxwZXJpb2RpY2FsPjxmdWxsLXRpdGxlPk1hdHVyaXRhczwvZnVsbC10aXRsZT48L3BlcmlvZGlj
YWw+PHBhZ2VzPjE1NS05PC9wYWdlcz48dm9sdW1lPjMyPC92b2x1bWU+PG51bWJlcj4zPC9udW1i
ZXI+PGVkaXRpb24+MTk5OS8xMC8wOTwvZWRpdGlvbj48a2V5d29yZHM+PGtleXdvcmQ+QWR1bHQ8
L2tleXdvcmQ+PGtleXdvcmQ+QmlvcHN5PC9rZXl3b3JkPjxrZXl3b3JkPkVuZG9tZXRyaXVtLypw
YXRob2xvZ3k8L2tleXdvcmQ+PGtleXdvcmQ+RXN0cmFkaW9sL2Jsb29kPC9rZXl3b3JkPjxrZXl3
b3JkPkZlbWFsZTwva2V5d29yZD48a2V5d29yZD5Gb2xsaWNsZSBTdGltdWxhdGluZyBIb3Jtb25l
L2Jsb29kPC9rZXl3b3JkPjxrZXl3b3JkPkh1bWFuczwva2V5d29yZD48a2V5d29yZD5NaWRkbGUg
QWdlZDwva2V5d29yZD48a2V5d29yZD4qUHJlbWVub3BhdXNlPC9rZXl3b3JkPjwva2V5d29yZHM+
PGRhdGVzPjx5ZWFyPjE5OTk8L3llYXI+PHB1Yi1kYXRlcz48ZGF0ZT5BdWcgMTY8L2RhdGU+PC9w
dWItZGF0ZXM+PC9kYXRlcz48aXNibj4wMzc4LTUxMjIgKFByaW50KSYjeEQ7MDM3OC01MTIyIChM
aW5raW5nKTwvaXNibj48YWNjZXNzaW9uLW51bT4xMDUxNTY3MjwvYWNjZXNzaW9uLW51bT48dXJs
cz48cmVsYXRlZC11cmxzPjx1cmw+aHR0cHM6Ly93d3cubmNiaS5ubG0ubmloLmdvdi9wdWJtZWQv
MTA1MTU2NzI8L3VybD48L3JlbGF0ZWQtdXJscz48L3VybHM+PC9yZWNvcmQ+PC9DaXRlPjxDaXRl
PjxBdXRob3I+R2l2aXppZXo8L0F1dGhvcj48WWVhcj4yMDE2PC9ZZWFyPjxSZWNOdW0+NzM1MDwv
UmVjTnVtPjxyZWNvcmQ+PHJlYy1udW1iZXI+NzM1MDwvcmVjLW51bWJlcj48Zm9yZWlnbi1rZXlz
PjxrZXkgYXBwPSJFTiIgZGItaWQ9ImR2cDB0d2V6NXgwMDU5ZWVzcHh2NWZ4bGR2emFhdnpycnoy
ZSIgdGltZXN0YW1wPSIxNTMwMDc2NjQ0Ij43MzUwPC9rZXk+PC9mb3JlaWduLWtleXM+PHJlZi10
eXBlIG5hbWU9IkpvdXJuYWwgQXJ0aWNsZSI+MTc8L3JlZi10eXBlPjxjb250cmlidXRvcnM+PGF1
dGhvcnM+PGF1dGhvcj5HaXZpemlleiwgQy4gUi48L2F1dGhvcj48YXV0aG9yPlNhbmNoZXosIEUu
IEcuPC9hdXRob3I+PGF1dGhvcj5BcHByb2JhdG8sIE0uIFMuPC9hdXRob3I+PGF1dGhvcj5NYWlh
LCBNLiBDLjwvYXV0aG9yPjxhdXRob3I+RmxldXJ5LCBFLiBBLjwvYXV0aG9yPjxhdXRob3I+U2Fz
YWtpLCBSLiBTLjwvYXV0aG9yPjwvYXV0aG9ycz48L2NvbnRyaWJ1dG9ycz48YXV0aC1hZGRyZXNz
PlVuaXZlcnNpZGFkZSBGZWRlcmFsIGRlIEdvaWFzLiBGYWN1bGRhZGUgZGUgTWVkaWNpbmEuIEhv
c3BpdGFsIGRhcyBDbGluaWNhcy4gRGVwYXJ0YW1lbnRvIGRlIEdpbmVjb2xvZ2lhIGUgT2JzdGV0
cmljaWEuIExhYm9yYXRvcmlvIGRlIFJlcHJvZHVjYW8gSHVtYW5hIC0gR29pYW5pYS9HTyAtIEJy
YXppbC4mI3hEO1VuaWRhZGUgQWNhZGVtaWNhIGRlIENpZW5jaWFzIGRhIFNhdWRlL0Jpb21lZGlj
aW5hIGRhIFVuaXZlcnNpZGFkZSBGZWRlcmFsIGRlIEdvaWFzLCBKYXRhaS9HTyAtIEJyYXppbC4m
I3hEO0ZhY3VsZGFkZSBkZSBDaWVuY2lhcyBCaW9sb2dpY2FzIGRhIFVuaXZlcnNpZGFkZSBkZSBS
aW8gVmVyZGUvR08gLSBCcmF6aWwuJiN4RDtTZWNhbyBkZSBFbnNpbm8gZSBQZXNxdWlzYSBkbyBD
ZW50cm8gZGUgUmVmZXJlbmNpYSBkZSBNZWRpY2luYSBJbnRlcmF0aXZhIGUgQ29tcGxlbWVudGFy
L0dPIC0gQnJhemlsLjwvYXV0aC1hZGRyZXNzPjx0aXRsZXM+PHRpdGxlPk9iZXNpdHkgYW5kIGFu
b3Z1bGF0b3J5IGluZmVydGlsaXR5OiBBIHJldmlldzwvdGl0bGU+PHNlY29uZGFyeS10aXRsZT5K
QlJBIEFzc2lzdCBSZXByb2Q8L3NlY29uZGFyeS10aXRsZT48L3RpdGxlcz48cGVyaW9kaWNhbD48
ZnVsbC10aXRsZT5KQlJBIEFzc2lzdCBSZXByb2Q8L2Z1bGwtdGl0bGU+PC9wZXJpb2RpY2FsPjxw
YWdlcz4yNDAtMjQ1PC9wYWdlcz48dm9sdW1lPjIwPC92b2x1bWU+PG51bWJlcj40PC9udW1iZXI+
PGVkaXRpb24+MjAxNy8wMS8wNTwvZWRpdGlvbj48a2V5d29yZHM+PGtleXdvcmQ+QW5vdnVsYXRp
b248L2tleXdvcmQ+PGtleXdvcmQ+Ym9keSBtYXNzIGluZGV4PC9rZXl3b3JkPjxrZXl3b3JkPmZl
bWFsZSBpbmZlcnRpbGl0eTwva2V5d29yZD48a2V5d29yZD5vdmVyd2VpZ2h0PC9rZXl3b3JkPjwv
a2V5d29yZHM+PGRhdGVzPjx5ZWFyPjIwMTY8L3llYXI+PHB1Yi1kYXRlcz48ZGF0ZT5EZWMgMTwv
ZGF0ZT48L3B1Yi1kYXRlcz48L2RhdGVzPjxpc2JuPjE1MTgtMDU1NyAoRWxlY3Ryb25pYykmI3hE
OzE1MTctNTY5MyAoTGlua2luZyk8L2lzYm4+PGFjY2Vzc2lvbi1udW0+MjgwNTA5NjA8L2FjY2Vz
c2lvbi1udW0+PHVybHM+PHJlbGF0ZWQtdXJscz48dXJsPmh0dHBzOi8vd3d3Lm5jYmkubmxtLm5p
aC5nb3YvcHVibWVkLzI4MDUwOTYwPC91cmw+PHVybD5odHRwczovL3d3dy5uY2JpLm5sbS5uaWgu
Z292L3BtYy9hcnRpY2xlcy9QTUM1MjY1NjI0L3BkZi9qYnJhLTIwLTA0LTAyNDAucGRmPC91cmw+
PC9yZWxhdGVkLXVybHM+PC91cmxzPjxjdXN0b20yPlBNQzUyNjU2MjQ8L2N1c3RvbTI+PGVsZWN0
cm9uaWMtcmVzb3VyY2UtbnVtPjEwLjU5MzUvMTUxOC0wNTU3LjIwMTYwMDQ2PC9lbGVjdHJvbmlj
LXJlc291cmNlLW51bT48L3JlY29yZD48L0NpdGU+PC9FbmROb3RlPgB=
</w:fldData>
        </w:fldChar>
      </w:r>
      <w:r w:rsidR="006979FF">
        <w:rPr>
          <w:color w:val="000000" w:themeColor="text1"/>
          <w:shd w:val="clear" w:color="auto" w:fill="FFFFFF"/>
        </w:rPr>
        <w:instrText xml:space="preserve"> ADDIN EN.CITE.DATA </w:instrText>
      </w:r>
      <w:r w:rsidR="006979FF">
        <w:rPr>
          <w:color w:val="000000" w:themeColor="text1"/>
          <w:shd w:val="clear" w:color="auto" w:fill="FFFFFF"/>
        </w:rPr>
      </w:r>
      <w:r w:rsidR="006979FF">
        <w:rPr>
          <w:color w:val="000000" w:themeColor="text1"/>
          <w:shd w:val="clear" w:color="auto" w:fill="FFFFFF"/>
        </w:rPr>
        <w:fldChar w:fldCharType="end"/>
      </w:r>
      <w:r w:rsidRPr="00830B22">
        <w:rPr>
          <w:color w:val="000000" w:themeColor="text1"/>
          <w:shd w:val="clear" w:color="auto" w:fill="FFFFFF"/>
        </w:rPr>
      </w:r>
      <w:r w:rsidRPr="00830B22">
        <w:rPr>
          <w:color w:val="000000" w:themeColor="text1"/>
          <w:shd w:val="clear" w:color="auto" w:fill="FFFFFF"/>
        </w:rPr>
        <w:fldChar w:fldCharType="separate"/>
      </w:r>
      <w:r w:rsidR="006979FF">
        <w:rPr>
          <w:noProof/>
          <w:color w:val="000000" w:themeColor="text1"/>
          <w:shd w:val="clear" w:color="auto" w:fill="FFFFFF"/>
        </w:rPr>
        <w:t>[4, 5]</w:t>
      </w:r>
      <w:r w:rsidRPr="00830B22">
        <w:rPr>
          <w:color w:val="000000" w:themeColor="text1"/>
          <w:shd w:val="clear" w:color="auto" w:fill="FFFFFF"/>
        </w:rPr>
        <w:fldChar w:fldCharType="end"/>
      </w:r>
      <w:r w:rsidRPr="00830B22">
        <w:rPr>
          <w:color w:val="000000" w:themeColor="text1"/>
          <w:shd w:val="clear" w:color="auto" w:fill="FFFFFF"/>
        </w:rPr>
        <w:t>.</w:t>
      </w:r>
    </w:p>
    <w:p w14:paraId="1A6FB180" w14:textId="44C36ADB" w:rsidR="004A73FE" w:rsidRPr="002454CE" w:rsidRDefault="00D86D39" w:rsidP="00D86D39">
      <w:pPr>
        <w:snapToGrid w:val="0"/>
        <w:rPr>
          <w:color w:val="000000" w:themeColor="text1"/>
        </w:rPr>
      </w:pPr>
      <w:r>
        <w:rPr>
          <w:color w:val="000000" w:themeColor="text1"/>
        </w:rPr>
        <w:t xml:space="preserve"> This is one of the first studies to combine endometrial pathology results from bariatric surgery </w:t>
      </w:r>
      <w:r w:rsidRPr="00CB2759">
        <w:rPr>
          <w:color w:val="000000" w:themeColor="text1"/>
        </w:rPr>
        <w:t>candidates</w:t>
      </w:r>
      <w:r>
        <w:rPr>
          <w:color w:val="000000" w:themeColor="text1"/>
        </w:rPr>
        <w:t xml:space="preserve"> across three US health systems</w:t>
      </w:r>
      <w:r w:rsidRPr="00CB2759">
        <w:rPr>
          <w:color w:val="000000" w:themeColor="text1"/>
        </w:rPr>
        <w:t>.</w:t>
      </w:r>
      <w:r>
        <w:rPr>
          <w:color w:val="000000" w:themeColor="text1"/>
        </w:rPr>
        <w:t xml:space="preserve"> </w:t>
      </w:r>
      <w:r w:rsidRPr="0099018E">
        <w:rPr>
          <w:color w:val="000000" w:themeColor="text1"/>
        </w:rPr>
        <w:t>One of the strengths of this study is that the participants</w:t>
      </w:r>
      <w:r>
        <w:rPr>
          <w:color w:val="000000" w:themeColor="text1"/>
        </w:rPr>
        <w:t xml:space="preserve"> of the three cohorts included in our study share many characteristics, including severe obesity (BMI</w:t>
      </w:r>
      <w:r w:rsidRPr="00B022B5">
        <w:rPr>
          <w:color w:val="000000" w:themeColor="text1"/>
          <w:sz w:val="20"/>
          <w:szCs w:val="20"/>
        </w:rPr>
        <w:t>≥</w:t>
      </w:r>
      <w:r>
        <w:rPr>
          <w:color w:val="000000" w:themeColor="text1"/>
        </w:rPr>
        <w:t>35), intact uteruses, no history of endometrial cancer, and being healthy enough to meet the bariatric program acceptance criteria. Most participants did not have gynecologic symptoms, such as abnormal vaginal bleeding and pelvic pain.</w:t>
      </w:r>
      <w:r w:rsidRPr="005E5B71">
        <w:rPr>
          <w:color w:val="000000" w:themeColor="text1"/>
        </w:rPr>
        <w:t xml:space="preserve"> </w:t>
      </w:r>
      <w:r>
        <w:rPr>
          <w:color w:val="000000" w:themeColor="text1"/>
        </w:rPr>
        <w:t>The other strength is that a</w:t>
      </w:r>
      <w:r w:rsidRPr="005E5B71">
        <w:rPr>
          <w:color w:val="000000" w:themeColor="text1"/>
        </w:rPr>
        <w:t xml:space="preserve">ll endometrial samples were obtained using a </w:t>
      </w:r>
      <w:proofErr w:type="spellStart"/>
      <w:r w:rsidRPr="005E5B71">
        <w:rPr>
          <w:color w:val="000000" w:themeColor="text1"/>
        </w:rPr>
        <w:t>Pipelle</w:t>
      </w:r>
      <w:proofErr w:type="spellEnd"/>
      <w:r w:rsidRPr="005E5B71">
        <w:rPr>
          <w:color w:val="000000" w:themeColor="text1"/>
        </w:rPr>
        <w:t xml:space="preserve"> </w:t>
      </w:r>
      <w:r>
        <w:rPr>
          <w:color w:val="000000" w:themeColor="text1"/>
        </w:rPr>
        <w:t>suction curette</w:t>
      </w:r>
      <w:r w:rsidRPr="005E5B71">
        <w:rPr>
          <w:color w:val="000000" w:themeColor="text1"/>
        </w:rPr>
        <w:t xml:space="preserve"> </w:t>
      </w:r>
      <w:r>
        <w:rPr>
          <w:color w:val="000000" w:themeColor="text1"/>
        </w:rPr>
        <w:t>following the same protocol</w:t>
      </w:r>
      <w:r w:rsidRPr="00E92C2E">
        <w:rPr>
          <w:color w:val="000000" w:themeColor="text1"/>
        </w:rPr>
        <w:t xml:space="preserve">. </w:t>
      </w:r>
      <w:r>
        <w:rPr>
          <w:color w:val="000000" w:themeColor="text1"/>
        </w:rPr>
        <w:t xml:space="preserve">Therefore, the three groups of participants are very comparable despite different exclusion criteria and geographical locations across the three cohort </w:t>
      </w:r>
      <w:r w:rsidRPr="005C42FF">
        <w:rPr>
          <w:color w:val="000000" w:themeColor="text1"/>
        </w:rPr>
        <w:t>studies</w:t>
      </w:r>
      <w:r>
        <w:rPr>
          <w:color w:val="000000" w:themeColor="text1"/>
        </w:rPr>
        <w:t xml:space="preserve"> </w:t>
      </w:r>
      <w:r w:rsidRPr="00900653">
        <w:rPr>
          <w:color w:val="000000" w:themeColor="text1"/>
          <w:shd w:val="clear" w:color="auto" w:fill="FFFFFF"/>
        </w:rPr>
        <w:fldChar w:fldCharType="begin">
          <w:fldData xml:space="preserve">PEVuZE5vdGU+PENpdGU+PEF1dGhvcj5LYWl5cmx5a3l6eTwvQXV0aG9yPjxZZWFyPjIwMTU8L1ll
YXI+PFJlY051bT40PC9SZWNOdW0+PERpc3BsYXlUZXh0Pls0Ni00OSwgNTddPC9EaXNwbGF5VGV4
dD48cmVjb3JkPjxyZWMtbnVtYmVyPjQ8L3JlYy1udW1iZXI+PGZvcmVpZ24ta2V5cz48a2V5IGFw
cD0iRU4iIGRiLWlkPSJkdnAwdHdlejV4MDA1OWVlc3B4djVmeGxkdnphYXZ6cnJ6MmUiIHRpbWVz
dGFtcD0iMTUyNTIyNjU4MyI+NDwva2V5PjwvZm9yZWlnbi1rZXlzPjxyZWYtdHlwZSBuYW1lPSJK
b3VybmFsIEFydGljbGUiPjE3PC9yZWYtdHlwZT48Y29udHJpYnV0b3JzPjxhdXRob3JzPjxhdXRo
b3I+S2FpeXJseWt5enksIEEuPC9hdXRob3I+PGF1dGhvcj5GcmVlc2UsIEsuIEUuPC9hdXRob3I+
PGF1dGhvcj5FbGlzaGFldiwgRS48L2F1dGhvcj48YXV0aG9yPkJvdmJqZXJnLCBELiBILjwvYXV0
aG9yPjxhdXRob3I+UmFtYW5hdGhhbiwgUi48L2F1dGhvcj48YXV0aG9yPkhhbWFkLCBHLiBHLjwv
YXV0aG9yPjxhdXRob3I+TWNDbG9za2V5LCBDLjwvYXV0aG9yPjxhdXRob3I+QWx0aG91c2UsIEEu
IEQuPC9hdXRob3I+PGF1dGhvcj5IdWFuZywgTS48L2F1dGhvcj48YXV0aG9yPkVkd2FyZHMsIFIu
IFAuPC9hdXRob3I+PGF1dGhvcj5MaW5rb3YsIEYuPC9hdXRob3I+PC9hdXRob3JzPjwvY29udHJp
YnV0b3JzPjxhdXRoLWFkZHJlc3M+Q2VudGVyIGZvciBMaWZlIFNjaWVuY2VzLCBOYXphcmJheWV2
IFVuaXZlcnNpdHksIEFzdGFuYSwgS2F6YWtoc3Rhbi4mI3hEO0RlcGFydG1lbnQgb2YgRXBpZGVt
aW9sb2d5LCBVbml2ZXJzaXR5IG9mIFBpdHRzYnVyZ2ggR3JhZHVhdGUgU2Nob29sIG9mIFB1Ymxp
YyBIZWFsdGgsIFBpdHRzYnVyZ2gsIFBBOyBEZXBhcnRtZW50IG9mIE9ic3RldHJpY3MsIEd5bmVj
b2xvZ3kgJmFtcDsgUmVwcm9kdWN0aXZlIFNjaWVuY2VzLCBNYWdlZS1Xb21lbnMgUmVzZWFyY2gg
SW5zdGl0dXRlLCBQaXR0c2J1cmdoLCBQQS4mI3hEO0RlcGFydG1lbnQgb2YgUGF0aG9sb2d5LCBN
YWdlZS1Xb21lbnMgSG9zcGl0YWwsIFBpdHRzYnVyZ2gsIFBBLiYjeEQ7VW5pdmVyc2l0eSBvZiBQ
aXR0c2J1cmdoIENhbmNlciBJbnN0aXR1dGUsIFBpdHRzYnVyZ2gsIFBBLiYjeEQ7RGl2aXNpb24g
b2YgR2VuZXJhbCBTdXJnZXJ5LCBNYWdlZS1Xb21lbnMgSG9zcGl0YWwgb2YgVW5pdmVyc2l0eSBv
ZiBQaXR0c2J1cmdoIE1lZGljYWwgQ2VudGVyLCBQaXR0c2J1cmdoLCBQQS4mI3hEO0RlcGFydG1l
bnQgb2YgT2JzdGV0cmljcywgR3luZWNvbG9neSAmYW1wOyBSZXByb2R1Y3RpdmUgU2NpZW5jZXMs
IE1hZ2VlLVdvbWVucyBSZXNlYXJjaCBJbnN0aXR1dGUsIFBpdHRzYnVyZ2gsIFBBLiYjeEQ7RGVw
YXJ0bWVudCBvZiBFcGlkZW1pb2xvZ3ksIFVuaXZlcnNpdHkgb2YgUGl0dHNidXJnaCBHcmFkdWF0
ZSBTY2hvb2wgb2YgUHVibGljIEhlYWx0aCwgUGl0dHNidXJnaCwgUEE7IERlcGFydG1lbnQgb2Yg
T2JzdGV0cmljcywgR3luZWNvbG9neSAmYW1wOyBSZXByb2R1Y3RpdmUgU2NpZW5jZXMsIE1hZ2Vl
LVdvbWVucyBSZXNlYXJjaCBJbnN0aXR1dGUsIFBpdHRzYnVyZ2gsIFBBLiBFbGVjdHJvbmljIGFk
ZHJlc3M6IGxpbmtmeUBtYWlsLm1hZ2VlLmVkdS48L2F1dGgtYWRkcmVzcz48dGl0bGVzPjx0aXRs
ZT5FbmRvbWV0cmlhbCBoaXN0b2xvZ3kgaW4gc2V2ZXJlbHkgb2Jlc2UgYmFyaWF0cmljIHN1cmdl
cnkgY2FuZGlkYXRlczogYW4gZXhwbG9yYXRvcnkgYW5hbHlzaXM8L3RpdGxlPjxzZWNvbmRhcnkt
dGl0bGU+U3VyZyBPYmVzIFJlbGF0IERpczwvc2Vjb25kYXJ5LXRpdGxlPjwvdGl0bGVzPjxwZXJp
b2RpY2FsPjxmdWxsLXRpdGxlPlN1cmcgT2JlcyBSZWxhdCBEaXM8L2Z1bGwtdGl0bGU+PC9wZXJp
b2RpY2FsPjxwYWdlcz42NTMtODwvcGFnZXM+PHZvbHVtZT4xMTwvdm9sdW1lPjxudW1iZXI+Mzwv
bnVtYmVyPjxlZGl0aW9uPjIwMTUvMDMvMzE8L2VkaXRpb24+PGtleXdvcmRzPjxrZXl3b3JkPkFk
dWx0PC9rZXl3b3JkPjxrZXl3b3JkPipCYXJpYXRyaWMgU3VyZ2VyeTwva2V5d29yZD48a2V5d29y
ZD5CaW9wc3k8L2tleXdvcmQ+PGtleXdvcmQ+Qm9keSBNYXNzIEluZGV4PC9rZXl3b3JkPjxrZXl3
b3JkPkVuZG9tZXRyaWFsIEh5cGVycGxhc2lhLypkaWFnbm9zaXMvZXBpZGVtaW9sb2d5L2V0aW9s
b2d5PC9rZXl3b3JkPjxrZXl3b3JkPkVuZG9tZXRyaXVtLypwYXRob2xvZ3k8L2tleXdvcmQ+PGtl
eXdvcmQ+RmVtYWxlPC9rZXl3b3JkPjxrZXl3b3JkPkh1bWFuczwva2V5d29yZD48a2V5d29yZD5N
aWRkbGUgQWdlZDwva2V5d29yZD48a2V5d29yZD5PYmVzaXR5LCBNb3JiaWQvY29tcGxpY2F0aW9u
cy8qc3VyZ2VyeTwva2V5d29yZD48a2V5d29yZD5QcmV2YWxlbmNlPC9rZXl3b3JkPjxrZXl3b3Jk
PlJpc2sgRmFjdG9yczwva2V5d29yZD48a2V5d29yZD5UYWl3YW4vZXBpZGVtaW9sb2d5PC9rZXl3
b3JkPjxrZXl3b3JkPkJhcmlhdHJpYyBzdXJnZXJ5PC9rZXl3b3JkPjxrZXl3b3JkPkVuZG9tZXRy
aWFsIGNhbmNlcjwva2V5d29yZD48a2V5d29yZD5FbmRvbWV0cmlhbCBoeXBlcnBsYXNpYTwva2V5
d29yZD48a2V5d29yZD5FbmRvbWV0cmlhbCBwb2x5cHM8L2tleXdvcmQ+PGtleXdvcmQ+T2Jlc2l0
eTwva2V5d29yZD48a2V5d29yZD5QaXBlbGxlIHNhbXBsaW5nPC9rZXl3b3JkPjwva2V5d29yZHM+
PGRhdGVzPjx5ZWFyPjIwMTU8L3llYXI+PHB1Yi1kYXRlcz48ZGF0ZT5NYXktSnVuPC9kYXRlPjwv
cHViLWRhdGVzPjwvZGF0ZXM+PGlzYm4+MTg3OC03NTMzIChFbGVjdHJvbmljKSYjeEQ7MTU1MC03
Mjg5IChMaW5raW5nKTwvaXNibj48YWNjZXNzaW9uLW51bT4yNTgyMDA3OTwvYWNjZXNzaW9uLW51
bT48dXJscz48cmVsYXRlZC11cmxzPjx1cmw+aHR0cHM6Ly93d3cubmNiaS5ubG0ubmloLmdvdi9w
dWJtZWQvMjU4MjAwNzk8L3VybD48dXJsPmh0dHBzOi8vd3d3LnNvYXJkLm9yZy9hcnRpY2xlL1Mx
NTUwLTcyODkoMTQpMDA0OTItNC9mdWxsdGV4dDwvdXJsPjwvcmVsYXRlZC11cmxzPjwvdXJscz48
ZWxlY3Ryb25pYy1yZXNvdXJjZS1udW0+MTAuMTAxNi9qLnNvYXJkLjIwMTQuMTIuMDEwPC9lbGVj
dHJvbmljLXJlc291cmNlLW51bT48L3JlY29yZD48L0NpdGU+PENpdGU+PEF1dGhvcj5Nb2Rlc2l0
dDwvQXV0aG9yPjxZZWFyPjIwMTU8L1llYXI+PFJlY051bT42PC9SZWNOdW0+PHJlY29yZD48cmVj
LW51bWJlcj42PC9yZWMtbnVtYmVyPjxmb3JlaWduLWtleXM+PGtleSBhcHA9IkVOIiBkYi1pZD0i
ZHZwMHR3ZXo1eDAwNTllZXNweHY1ZnhsZHZ6YWF2enJyejJlIiB0aW1lc3RhbXA9IjE1MjUyMjY1
ODMiPjY8L2tleT48L2ZvcmVpZ24ta2V5cz48cmVmLXR5cGUgbmFtZT0iSm91cm5hbCBBcnRpY2xl
Ij4xNzwvcmVmLXR5cGU+PGNvbnRyaWJ1dG9ycz48YXV0aG9ycz48YXV0aG9yPk1vZGVzaXR0LCBT
LiBDLjwvYXV0aG9yPjxhdXRob3I+SGFsbG93ZWxsLCBQLiBULjwvYXV0aG9yPjxhdXRob3I+U2xh
Y2stRGF2aXMsIEouIEsuPC9hdXRob3I+PGF1dGhvcj5NaWNoYWxlaywgUi4gRC48L2F1dGhvcj48
YXV0aG9yPkF0a2lucywgSy4gQS48L2F1dGhvcj48YXV0aG9yPktlbGxleSwgUy4gTC48L2F1dGhv
cj48YXV0aG9yPkFyYXBvdmljLCBTLjwvYXV0aG9yPjxhdXRob3I+U2h1cG5paywgTS4gQS48L2F1
dGhvcj48YXV0aG9yPkhvZWhuLCBLLjwvYXV0aG9yPjwvYXV0aG9ycz48L2NvbnRyaWJ1dG9ycz48
YXV0aC1hZGRyZXNzPkd5bmVjb2xvZ2ljIE9uY29sb2d5IERpdmlzaW9uLCBVbml2ZXJzaXR5IG9m
IFZpcmdpbmlhIFNjaG9vbCBvZiBNZWRpY2luZSwgQ2hhcmxvdHRlc3ZpbGxlLCBWQSwgVW5pdGVk
IFN0YXRlcy4mI3hEO0RlcGFydG1lbnQgb2YgU3VyZ2VyeSwgVW5pdmVyc2l0eSBvZiBWaXJnaW5p
YSBTY2hvb2wgb2YgTWVkaWNpbmUsIENoYXJsb3R0ZXN2aWxsZSwgVkEsIFVuaXRlZCBTdGF0ZXMu
JiN4RDtEZXBhcnRtZW50IG9mIE1pY3JvYmlvbG9neSwgSW1tdW5vbG9neSBhbmQgQ2FuY2VyIEJp
b2xvZ3ksIFVuaXZlcnNpdHkgb2YgVmlyZ2luaWEgU2Nob29sIG9mIE1lZGljaW5lLCBDaGFybG90
dGVzdmlsbGUsIFZBLCBVbml0ZWQgU3RhdGVzLiYjeEQ7TWV0YWJvbG9uLCBJbmMuLCBEdXJoYW0s
IE5DLCBVbml0ZWQgU3RhdGVzLiYjeEQ7RGVwYXJ0bWVudCBvZiBQYXRob2xvZ3ksIFVuaXZlcnNp
dHkgb2YgVmlyZ2luaWEgU2Nob29sIG9mIE1lZGljaW5lLCBDaGFybG90dGVzdmlsbGUsIFZBLCBV
bml0ZWQgU3RhdGVzLiYjeEQ7Q29sbGVnZSBvZiBBcnRzIGFuZCBTY2llbmNlcywgVW5pdmVyc2l0
eSBvZiBWaXJnaW5pYSwgQ2hhcmxvdHRlc3ZpbGxlLCBWQSwgVW5pdGVkIFN0YXRlcy4mI3hEO0Vu
ZG9jcmlub2xvZ3kgRGl2aXNpb24sIFVuaXZlcnNpdHkgb2YgVmlyZ2luaWEgU2Nob29sIG9mIE1l
ZGljaW5lLCBDaGFybG90dGVzdmlsbGUsIFZBLCBVbml0ZWQgU3RhdGVzLiYjeEQ7RGVwYXJ0bWVu
dCBvZiBQaGFybWFjb2xvZ3ksIFVuaXZlcnNpdHkgb2YgVmlyZ2luaWEgU2Nob29sIG9mIE1lZGlj
aW5lLCBDaGFybG90dGVzdmlsbGUsIFZBLCBVbml0ZWQgU3RhdGVzOyBTY2hvb2wgb2YgQkFCUywg
VW5pdmVyc2l0eSBvZiBOZXcgU291dGggV2FsZXMsIFN5ZG5leSwgQXVzdHJhbGlhLjwvYXV0aC1h
ZGRyZXNzPjx0aXRsZXM+PHRpdGxlPldvbWVuIGF0IGV4dHJlbWUgcmlzayBmb3Igb2Jlc2l0eS1y
ZWxhdGVkIGNhcmNpbm9nZW5lc2lzOiBCYXNlbGluZSBlbmRvbWV0cmlhbCBwYXRob2xvZ3kgYW5k
IGltcGFjdCBvZiBiYXJpYXRyaWMgc3VyZ2VyeSBvbiB3ZWlnaHQsIG1ldGFib2xpYyBwcm9maWxl
cyBhbmQgcXVhbGl0eSBvZiBsaWZlPC90aXRsZT48c2Vjb25kYXJ5LXRpdGxlPkd5bmVjb2wgT25j
b2w8L3NlY29uZGFyeS10aXRsZT48L3RpdGxlcz48cGVyaW9kaWNhbD48ZnVsbC10aXRsZT5HeW5l
Y29sIE9uY29sPC9mdWxsLXRpdGxlPjwvcGVyaW9kaWNhbD48cGFnZXM+MjM4LTQ1PC9wYWdlcz48
dm9sdW1lPjEzODwvdm9sdW1lPjxudW1iZXI+MjwvbnVtYmVyPjxlZGl0aW9uPjIwMTUvMDUvMjg8
L2VkaXRpb24+PGtleXdvcmRzPjxrZXl3b3JkPkFkdWx0PC9rZXl3b3JkPjxrZXl3b3JkPkFnZWQ8
L2tleXdvcmQ+PGtleXdvcmQ+KkJhcmlhdHJpYyBTdXJnZXJ5PC9rZXl3b3JkPjxrZXl3b3JkPkJv
ZHkgV2VpZ2h0PC9rZXl3b3JkPjxrZXl3b3JkPkNhcmNpbm9nZW5lc2lzL21ldGFib2xpc20vKnBh
dGhvbG9neTwva2V5d29yZD48a2V5d29yZD5FbmRvbWV0cmlhbCBIeXBlcnBsYXNpYS8qcGF0aG9s
b2d5PC9rZXl3b3JkPjxrZXl3b3JkPkVuZG9tZXRyaWFsIE5lb3BsYXNtcy9tZXRhYm9saXNtL3Bh
dGhvbG9neS9wcmV2ZW50aW9uICZhbXA7IGNvbnRyb2w8L2tleXdvcmQ+PGtleXdvcmQ+RW5kb21l
dHJpdW0vbWV0YWJvbGlzbS8qcGF0aG9sb2d5PC9rZXl3b3JkPjxrZXl3b3JkPkZlbWFsZTwva2V5
d29yZD48a2V5d29yZD5HbHVjb3NlL21ldGFib2xpc208L2tleXdvcmQ+PGtleXdvcmQ+SHVtYW5z
PC9rZXl3b3JkPjxrZXl3b3JkPkxpcGlkIE1ldGFib2xpc208L2tleXdvcmQ+PGtleXdvcmQ+TWlk
ZGxlIEFnZWQ8L2tleXdvcmQ+PGtleXdvcmQ+T2Jlc2l0eS9tZXRhYm9saXNtLypwYXRob2xvZ3kv
KnN1cmdlcnk8L2tleXdvcmQ+PGtleXdvcmQ+UXVhbGl0eSBvZiBMaWZlPC9rZXl3b3JkPjxrZXl3
b3JkPllvdW5nIEFkdWx0PC9rZXl3b3JkPjxrZXl3b3JkPkJhcmlhdHJpYyBzdXJnZXJ5PC9rZXl3
b3JkPjxrZXl3b3JkPkVuZG9tZXRyaWFsIGh5cGVycGxhc2lhPC9rZXl3b3JkPjxrZXl3b3JkPk1l
dGFib2xvbWljczwva2V5d29yZD48a2V5d29yZD5Nb3JiaWQgb2Jlc2l0eTwva2V5d29yZD48a2V5
d29yZD5Rb2w8L2tleXdvcmQ+PC9rZXl3b3Jkcz48ZGF0ZXM+PHllYXI+MjAxNTwveWVhcj48cHVi
LWRhdGVzPjxkYXRlPkF1ZzwvZGF0ZT48L3B1Yi1kYXRlcz48L2RhdGVzPjxpc2JuPjEwOTUtNjg1
OSAoRWxlY3Ryb25pYykmI3hEOzAwOTAtODI1OCAoTGlua2luZyk8L2lzYm4+PGFjY2Vzc2lvbi1u
dW0+MjYwMTM2OTY8L2FjY2Vzc2lvbi1udW0+PHVybHM+PHJlbGF0ZWQtdXJscz48dXJsPmh0dHBz
Oi8vd3d3Lm5jYmkubmxtLm5paC5nb3YvcHVibWVkLzI2MDEzNjk2PC91cmw+PHVybD5odHRwczov
L3d3dy5neW5lY29sb2dpY29uY29sb2d5LW9ubGluZS5uZXQvYXJ0aWNsZS9TMDA5MC04MjU4KDE1
KTAwOTMzLTYvZnVsbHRleHQ8L3VybD48L3JlbGF0ZWQtdXJscz48L3VybHM+PGVsZWN0cm9uaWMt
cmVzb3VyY2UtbnVtPjEwLjEwMTYvai55Z3luby4yMDE1LjA1LjAxNTwvZWxlY3Ryb25pYy1yZXNv
dXJjZS1udW0+PC9yZWNvcmQ+PC9DaXRlPjxDaXRlPjxBdXRob3I+QXJnZW50YTwvQXV0aG9yPjxZ
ZWFyPjIwMTM8L1llYXI+PFJlY051bT4xMTgyOTwvUmVjTnVtPjxyZWNvcmQ+PHJlYy1udW1iZXI+
MTE4Mjk8L3JlYy1udW1iZXI+PGZvcmVpZ24ta2V5cz48a2V5IGFwcD0iRU4iIGRiLWlkPSJwMmR2
YXJzc3Ywc3Y5NWVhNWEzeHB3OXVmYXd4YXhlejB3MnoiIHRpbWVzdGFtcD0iMTM4NzI1MzE0MyI+
MTE4Mjk8L2tleT48L2ZvcmVpZ24ta2V5cz48cmVmLXR5cGUgbmFtZT0iSm91cm5hbCBBcnRpY2xl
Ij4xNzwvcmVmLXR5cGU+PGNvbnRyaWJ1dG9ycz48YXV0aG9ycz48YXV0aG9yPkFyZ2VudGEsIFAu
IEEuPC9hdXRob3I+PGF1dGhvcj5LYXNzaW5nLCBNLjwvYXV0aG9yPjxhdXRob3I+VHJ1c2tpbm92
c2t5LCBBLiBNLjwvYXV0aG9yPjxhdXRob3I+U3ZlbmRzZW4sIEMuIEEuPC9hdXRob3I+PC9hdXRo
b3JzPjwvY29udHJpYnV0b3JzPjxhdXRoLWFkZHJlc3M+RGVwYXJ0bWVudCBvZiBPYnN0ZXRyaWNz
IGFuZCBHeW5lY29sb2d5LCBUaGUgVW5pdmVyc2l0eSBvZiBNaW5uZXNvdGEsIDQyMCBEZWxhd2Fy
ZSBTdHJlZXQgU0UsIE1pbm5lYXBvbGlzLCBNTiA1NTQ1NSwgVVNBLiBhcmdlbnRhQHVtbi5lZHU8
L2F1dGgtYWRkcmVzcz48dGl0bGVzPjx0aXRsZT5CYXJpYXRyaWMgc3VyZ2VyeSBhbmQgZW5kb21l
dHJpYWwgcGF0aG9sb2d5IGluIGFzeW1wdG9tYXRpYyBtb3JiaWRseSBvYmVzZSB3b21lbjogYSBw
cm9zcGVjdGl2ZSwgcGlsb3Qgc3R1ZHk8L3RpdGxlPjxzZWNvbmRhcnktdGl0bGU+QkpPRzwvc2Vj
b25kYXJ5LXRpdGxlPjxhbHQtdGl0bGU+QkpPRyA6IGFuIGludGVybmF0aW9uYWwgam91cm5hbCBv
ZiBvYnN0ZXRyaWNzIGFuZCBneW5hZWNvbG9neTwvYWx0LXRpdGxlPjwvdGl0bGVzPjxwZXJpb2Rp
Y2FsPjxmdWxsLXRpdGxlPkJKT0c8L2Z1bGwtdGl0bGU+PC9wZXJpb2RpY2FsPjxwYWdlcz43OTUt
ODAwPC9wYWdlcz48dm9sdW1lPjEyMDwvdm9sdW1lPjxudW1iZXI+NzwvbnVtYmVyPjxrZXl3b3Jk
cz48a2V5d29yZD5BZHVsdDwva2V5d29yZD48a2V5d29yZD4qQXN5bXB0b21hdGljIERpc2Vhc2Vz
L2VwaWRlbWlvbG9neTwva2V5d29yZD48a2V5d29yZD5CaW9wc3k8L2tleXdvcmQ+PGtleXdvcmQ+
RW5kb21ldHJpYWwgSHlwZXJwbGFzaWEvZXBpZGVtaW9sb2d5LypldGlvbG9neS9wYXRob2xvZ3kv
cGh5c2lvcGF0aG9sb2d5PC9rZXl3b3JkPjxrZXl3b3JkPkVuZG9tZXRyaXVtL3BhdGhvbG9neTwv
a2V5d29yZD48a2V5d29yZD5GZW1hbGU8L2tleXdvcmQ+PGtleXdvcmQ+Rm9sbG93LVVwIFN0dWRp
ZXM8L2tleXdvcmQ+PGtleXdvcmQ+Kkdhc3RyaWMgQnlwYXNzPC9rZXl3b3JkPjxrZXl3b3JkPkh1
bWFuczwva2V5d29yZD48a2V5d29yZD5NaWRkbGUgQWdlZDwva2V5d29yZD48a2V5d29yZD5PYmVz
aXR5LCBNb3JiaWQvY29tcGxpY2F0aW9ucy9waHlzaW9wYXRob2xvZ3kvKnN1cmdlcnk8L2tleXdv
cmQ+PGtleXdvcmQ+UGlsb3QgUHJvamVjdHM8L2tleXdvcmQ+PGtleXdvcmQ+UHJldmFsZW5jZTwv
a2V5d29yZD48a2V5d29yZD5Qcm9zcGVjdGl2ZSBTdHVkaWVzPC9rZXl3b3JkPjxrZXl3b3JkPlNp
bmdsZS1CbGluZCBNZXRob2Q8L2tleXdvcmQ+PGtleXdvcmQ+VHJlYXRtZW50IE91dGNvbWU8L2tl
eXdvcmQ+PGtleXdvcmQ+KldlaWdodCBMb3NzPC9rZXl3b3JkPjwva2V5d29yZHM+PGRhdGVzPjx5
ZWFyPjIwMTM8L3llYXI+PHB1Yi1kYXRlcz48ZGF0ZT5KdW48L2RhdGU+PC9wdWItZGF0ZXM+PC9k
YXRlcz48aXNibj4xNDcxLTA1MjggKEVsZWN0cm9uaWMpJiN4RDsxNDcwLTAzMjggKExpbmtpbmcp
PC9pc2JuPjxhY2Nlc3Npb24tbnVtPjIzMjMxNjMyPC9hY2Nlc3Npb24tbnVtPjx1cmxzPjxyZWxh
dGVkLXVybHM+PHVybD5odHRwOi8vd3d3Lm5jYmkubmxtLm5paC5nb3YvcHVibWVkLzIzMjMxNjMy
PC91cmw+PC9yZWxhdGVkLXVybHM+PC91cmxzPjxlbGVjdHJvbmljLXJlc291cmNlLW51bT4xMC4x
MTExLzE0NzEtMDUyOC4xMjEwMDwvZWxlY3Ryb25pYy1yZXNvdXJjZS1udW0+PC9yZWNvcmQ+PC9D
aXRlPjxDaXRlPjxBdXRob3I+QXJnZW50YTwvQXV0aG9yPjxZZWFyPjIwMTQ8L1llYXI+PFJlY051
bT42NzAyPC9SZWNOdW0+PHJlY29yZD48cmVjLW51bWJlcj42NzAyPC9yZWMtbnVtYmVyPjxmb3Jl
aWduLWtleXM+PGtleSBhcHA9IkVOIiBkYi1pZD0iZHZwMHR3ZXo1eDAwNTllZXNweHY1ZnhsZHZ6
YWF2enJyejJlIiB0aW1lc3RhbXA9IjE1Mjc3Mzk4MjMiPjY3MDI8L2tleT48L2ZvcmVpZ24ta2V5
cz48cmVmLXR5cGUgbmFtZT0iSm91cm5hbCBBcnRpY2xlIj4xNzwvcmVmLXR5cGU+PGNvbnRyaWJ1
dG9ycz48YXV0aG9ycz48YXV0aG9yPkFyZ2VudGEsIFAuPC9hdXRob3I+PGF1dGhvcj5TdmVuZHNl
biwgQy48L2F1dGhvcj48YXV0aG9yPkVsaXNoYWV2LCBFLjwvYXV0aG9yPjxhdXRob3I+R2xveWVz
a2UsIE4uPC9hdXRob3I+PGF1dGhvcj5HZWxsZXIsIE0uIEEuPC9hdXRob3I+PGF1dGhvcj5FZHdh
cmRzLCBSLiBQLjwvYXV0aG9yPjxhdXRob3I+TGlua292LCBGLjwvYXV0aG9yPjwvYXV0aG9ycz48
L2NvbnRyaWJ1dG9ycz48YXV0aC1hZGRyZXNzPkRpdmlzaW9uIG9mIEd5bmVjb2xvZ2ljIE9uY29s
b2d5LCBEZXBhcnRtZW50IG9mIE9ic3RldHJpY3MgYW5kIEd5bmVjb2xvZ3ksIFVuaXZlcnNpdHkg
b2YgTWlubmVzb3RhLCBNaW5uZWFwb2xpcywgTU4sIFVTQS4gRWxlY3Ryb25pYyBhZGRyZXNzOiBh
cmdlbnRhQHVtbi5lZHUuJiN4RDtEZXBhcnRtZW50IG9mIFN1cmdlcnksIFBhcmsgTmljb2xsZXQg
SGVhbHRoIFN5c3RlbSwgU3QuIExvdWlzIFBhcmssIE1OLCBVU0EuJiN4RDtEZXBhcnRtZW50IG9m
IFBhdGhvbG9neSwgTWFnZWUgSG9zcGl0YWwsIFVuaXZlcnNpdHkgb2YgUGl0dHNidXJnaCBNZWRp
Y2FsIENlbnRlciwgUGl0dHNidXJnaCwgUEEsIFVTQS4mI3hEO0RpdmlzaW9uIG9mIEd5bmVjb2xv
Z2ljIE9uY29sb2d5LCBEZXBhcnRtZW50IG9mIE9ic3RldHJpY3MgYW5kIEd5bmVjb2xvZ3ksIFVu
aXZlcnNpdHkgb2YgTWlubmVzb3RhLCBNaW5uZWFwb2xpcywgTU4sIFVTQS4mI3hEO0RpdmlzaW9u
IG9mIEd5bmVjb2xvZ2ljIE9uY29sb2d5LCBEZXBhcnRtZW50IG9mIE9ic3RldHJpY3MgYW5kIEd5
bmVjb2xvZ3ksIE1hZ2VlIEhvc3BpdGFsLCBVbml2ZXJzaXR5IG9mIFBpdHRzYnVyZ2ggTWVkaWNh
bCBDZW50ZXIsIFBpdHRzYnVyZ2gsIFBBLCBVU0EuPC9hdXRoLWFkZHJlc3M+PHRpdGxlcz48dGl0
bGU+SG9ybW9uZSByZWNlcHRvciBleHByZXNzaW9uIHBhdHRlcm5zIGluIHRoZSBlbmRvbWV0cml1
bSBvZiBhc3ltcHRvbWF0aWMgbW9yYmlkbHkgb2Jlc2Ugd29tZW4gYmVmb3JlIGFuZCBhZnRlciBi
YXJpYXRyaWMgc3VyZ2VyeTwvdGl0bGU+PHNlY29uZGFyeS10aXRsZT5HeW5lY29sIE9uY29sPC9z
ZWNvbmRhcnktdGl0bGU+PC90aXRsZXM+PHBlcmlvZGljYWw+PGZ1bGwtdGl0bGU+R3luZWNvbCBP
bmNvbDwvZnVsbC10aXRsZT48L3BlcmlvZGljYWw+PHBhZ2VzPjc4LTgyPC9wYWdlcz48dm9sdW1l
PjEzMzwvdm9sdW1lPjxudW1iZXI+MTwvbnVtYmVyPjxlZGl0aW9uPjIwMTQvMDQvMDE8L2VkaXRp
b24+PGtleXdvcmRzPjxrZXl3b3JkPkFkdWx0PC9rZXl3b3JkPjxrZXl3b3JkPkFzeW1wdG9tYXRp
YyBEaXNlYXNlczwva2V5d29yZD48a2V5d29yZD5CYXJpYXRyaWMgU3VyZ2VyeTwva2V5d29yZD48
a2V5d29yZD5FbmRvbWV0cmlhbCBIeXBlcnBsYXNpYS9jb21wbGljYXRpb25zLyptZXRhYm9saXNt
PC9rZXl3b3JkPjxrZXl3b3JkPkVuZG9tZXRyaXVtLyptZXRhYm9saXNtPC9rZXl3b3JkPjxrZXl3
b3JkPkZlbWFsZTwva2V5d29yZD48a2V5d29yZD5IdW1hbnM8L2tleXdvcmQ+PGtleXdvcmQ+S2kt
NjcgQW50aWdlbi9tZXRhYm9saXNtPC9rZXl3b3JkPjxrZXl3b3JkPk1pZGRsZSBBZ2VkPC9rZXl3
b3JkPjxrZXl3b3JkPk9iZXNpdHksIE1vcmJpZC9jb21wbGljYXRpb25zLyptZXRhYm9saXNtL3N1
cmdlcnk8L2tleXdvcmQ+PGtleXdvcmQ+UmVjZXB0b3JzLCBBbmRyb2dlbi8qbWV0YWJvbGlzbTwv
a2V5d29yZD48a2V5d29yZD5SZWNlcHRvcnMsIEVzdHJvZ2VuLyptZXRhYm9saXNtPC9rZXl3b3Jk
PjxrZXl3b3JkPlJlY2VwdG9ycywgUHJvZ2VzdGVyb25lLyptZXRhYm9saXNtPC9rZXl3b3JkPjxr
ZXl3b3JkPlRyZWF0bWVudCBPdXRjb21lPC9rZXl3b3JkPjxrZXl3b3JkPldlaWdodCBMb3NzLypw
aHlzaW9sb2d5PC9rZXl3b3JkPjxrZXl3b3JkPllvdW5nIEFkdWx0PC9rZXl3b3JkPjxrZXl3b3Jk
PkVuZG9tZXRyaWFsIGNhbmNlcjwva2V5d29yZD48a2V5d29yZD5FbmRvbWV0cmlhbCBoeXBlcnBs
YXNpYTwva2V5d29yZD48a2V5d29yZD5Fc3Ryb2dlbiByZWNlcHRvciAoRVIpPC9rZXl3b3JkPjxr
ZXl3b3JkPk9iZXNpdHk8L2tleXdvcmQ+PGtleXdvcmQ+UHJvZ2VzdGVyb25lIHJlY2VwdG9yIChQ
Uik8L2tleXdvcmQ+PC9rZXl3b3Jkcz48ZGF0ZXM+PHllYXI+MjAxNDwveWVhcj48cHViLWRhdGVz
PjxkYXRlPkFwcjwvZGF0ZT48L3B1Yi1kYXRlcz48L2RhdGVzPjxpc2JuPjEwOTUtNjg1OSAoRWxl
Y3Ryb25pYykmI3hEOzAwOTAtODI1OCAoTGlua2luZyk8L2lzYm4+PGFjY2Vzc2lvbi1udW0+MjQ2
ODA1OTU8L2FjY2Vzc2lvbi1udW0+PHVybHM+PHJlbGF0ZWQtdXJscz48dXJsPmh0dHBzOi8vd3d3
Lm5jYmkubmxtLm5paC5nb3YvcHVibWVkLzI0NjgwNTk1PC91cmw+PC9yZWxhdGVkLXVybHM+PC91
cmxzPjxlbGVjdHJvbmljLXJlc291cmNlLW51bT4xMC4xMDE2L2oueWd5bm8uMjAxMy4xMi4wMDU8
L2VsZWN0cm9uaWMtcmVzb3VyY2UtbnVtPjwvcmVjb3JkPjwvQ2l0ZT48Q2l0ZT48QXV0aG9yPkxp
bmtvdjwvQXV0aG9yPjxZZWFyPjIwMTQ8L1llYXI+PFJlY051bT42NzAxPC9SZWNOdW0+PHJlY29y
ZD48cmVjLW51bWJlcj42NzAxPC9yZWMtbnVtYmVyPjxmb3JlaWduLWtleXM+PGtleSBhcHA9IkVO
IiBkYi1pZD0iZHZwMHR3ZXo1eDAwNTllZXNweHY1ZnhsZHZ6YWF2enJyejJlIiB0aW1lc3RhbXA9
IjE1Mjc3Mzk4MjMiPjY3MDE8L2tleT48L2ZvcmVpZ24ta2V5cz48cmVmLXR5cGUgbmFtZT0iSm91
cm5hbCBBcnRpY2xlIj4xNzwvcmVmLXR5cGU+PGNvbnRyaWJ1dG9ycz48YXV0aG9ycz48YXV0aG9y
PkxpbmtvdiwgRi48L2F1dGhvcj48YXV0aG9yPkVsaXNoYWV2LCBFLjwvYXV0aG9yPjxhdXRob3I+
R2xveWVza2UsIE4uPC9hdXRob3I+PGF1dGhvcj5FZHdhcmRzLCBSLjwvYXV0aG9yPjxhdXRob3I+
QWx0aG91c2UsIEEuIEQuPC9hdXRob3I+PGF1dGhvcj5HZWxsZXIsIE0uIEEuPC9hdXRob3I+PGF1
dGhvcj5TdmVuZHNlbiwgQy48L2F1dGhvcj48YXV0aG9yPkFyZ2VudGEsIFAuIEEuPC9hdXRob3I+
PC9hdXRob3JzPjwvY29udHJpYnV0b3JzPjxhdXRoLWFkZHJlc3M+VW5pdmVyc2l0eSBvZiBQaXR0
c2J1cmdoIERlcGFydG1lbnQgb2YgT2JzdGV0cmljcywgR3luZWNvbG9neSwgYW5kIFJlcHJvZHVj
dGl2ZSBTY2llbmNlcywgTWFnZWUtV29tZW5zIFJlc2VhcmNoIEluc3RpdHV0ZSwgUGl0dHNidXJn
aCwgUGVubnN5bHZhbmlhLiBFbGVjdHJvbmljIGFkZHJlc3M6IGZhaW5hLmxpbmtvdkBnbWFpbC5j
b20uJiN4RDtVbml2ZXJzaXR5IG9mIFBpdHRzYnVyZ2ggU2Nob29sIG9mIE1lZGljaW5lLCBEZXBh
cnRtZW50IG9mIFBhdGhvbG9neSwgUGl0dHNidXJnaCwgUGVubnN5bHZhbmlhLiYjeEQ7U1VOWSBE
b3duc3RhdGUsIERlcGFydG1lbnQgb2YgUGF0aG9sb2d5LCBCcm9va2x5biwgTmV3IFlvcmsuJiN4
RDtVbml2ZXJzaXR5IG9mIFBpdHRzYnVyZ2ggRGVwYXJ0bWVudCBvZiBPYnN0ZXRyaWNzLCBHeW5l
Y29sb2d5LCBhbmQgUmVwcm9kdWN0aXZlIFNjaWVuY2VzLCBNYWdlZS1Xb21lbnMgUmVzZWFyY2gg
SW5zdGl0dXRlLCBQaXR0c2J1cmdoLCBQZW5uc3lsdmFuaWEuJiN4RDtEaXZpc2lvbiBvZiBHeW5l
Y29sb2dpYyBPbmNvbG9neSwgRGVwYXJ0bWVudCBvZiBPYnN0ZXRyaWNzIGFuZCBHeW5lY29sb2d5
LCBVbml2ZXJzaXR5IG9mIE1pbm5lc290YSwgTWlubmVhcG9saXMsIE1pbm5lc290YSwgVVNBLjwv
YXV0aC1hZGRyZXNzPjx0aXRsZXM+PHRpdGxlPkJhcmlhdHJpYyBzdXJnZXJ5LWluZHVjZWQgd2Vp
Z2h0IGxvc3MgY2hhbmdlcyBpbW11bmUgbWFya2VycyBpbiB0aGUgZW5kb21ldHJpdW0gb2YgbW9y
YmlkbHkgb2Jlc2Ugd29tZW48L3RpdGxlPjxzZWNvbmRhcnktdGl0bGU+U3VyZyBPYmVzIFJlbGF0
IERpczwvc2Vjb25kYXJ5LXRpdGxlPjwvdGl0bGVzPjxwZXJpb2RpY2FsPjxmdWxsLXRpdGxlPlN1
cmcgT2JlcyBSZWxhdCBEaXM8L2Z1bGwtdGl0bGU+PC9wZXJpb2RpY2FsPjxwYWdlcz45MjEtNjwv
cGFnZXM+PHZvbHVtZT4xMDwvdm9sdW1lPjxudW1iZXI+NTwvbnVtYmVyPjxlZGl0aW9uPjIwMTQv
MTIvMDM8L2VkaXRpb24+PGtleXdvcmRzPjxrZXl3b3JkPkFkdWx0PC9rZXl3b3JkPjxrZXl3b3Jk
PkFudGlnZW5zLCBDRDIwL21ldGFib2xpc208L2tleXdvcmQ+PGtleXdvcmQ+QmFyaWF0cmljIFN1
cmdlcnkvKm1ldGhvZHM8L2tleXdvcmQ+PGtleXdvcmQ+QmlvbWFya2Vycy9tZXRhYm9saXNtPC9r
ZXl3b3JkPjxrZXl3b3JkPkNEMyBDb21wbGV4L21ldGFib2xpc208L2tleXdvcmQ+PGtleXdvcmQ+
RW5kb21ldHJpYWwgSHlwZXJwbGFzaWEvZGlhZ25vc2lzL2ltbXVub2xvZ3k8L2tleXdvcmQ+PGtl
eXdvcmQ+RW5kb21ldHJpdW0vKmltbXVub2xvZ3k8L2tleXdvcmQ+PGtleXdvcmQ+RmVtYWxlPC9r
ZXl3b3JkPjxrZXl3b3JkPkh1bWFuczwva2V5d29yZD48a2V5d29yZD5JbmNpZGVudGFsIEZpbmRp
bmdzPC9rZXl3b3JkPjxrZXl3b3JkPk1pZGRsZSBBZ2VkPC9rZXl3b3JkPjxrZXl3b3JkPk9iZXNp
dHksIE1vcmJpZC9pbW11bm9sb2d5LypzdXJnZXJ5PC9rZXl3b3JkPjxrZXl3b3JkPlBURU4gUGhv
c3Bob2h5ZHJvbGFzZS9tZXRhYm9saXNtPC9rZXl3b3JkPjxrZXl3b3JkPlBvc3RvcGVyYXRpdmUg
Q2FyZTwva2V5d29yZD48a2V5d29yZD5QcmVvcGVyYXRpdmUgQ2FyZTwva2V5d29yZD48a2V5d29y
ZD5UaXNzdWUgQXJyYXkgQW5hbHlzaXM8L2tleXdvcmQ+PGtleXdvcmQ+V2VpZ2h0IExvc3MvKmlt
bXVub2xvZ3k8L2tleXdvcmQ+PGtleXdvcmQ+Q2QyMDwva2V5d29yZD48a2V5d29yZD5DZDM8L2tl
eXdvcmQ+PGtleXdvcmQ+RW5kb21ldHJpYWwgY2FuY2VyIHByZXZlbnRpb248L2tleXdvcmQ+PGtl
eXdvcmQ+RW5kb21ldHJpYWwgaHlwZXJwbGFzaWE8L2tleXdvcmQ+PGtleXdvcmQ+SW1tdW5pdHk8
L2tleXdvcmQ+PGtleXdvcmQ+SW5mbGFtbWF0aW9uPC9rZXl3b3JkPjxrZXl3b3JkPk9iZXNpdHk8
L2tleXdvcmQ+PGtleXdvcmQ+UHRlbjwva2V5d29yZD48L2tleXdvcmRzPjxkYXRlcz48eWVhcj4y
MDE0PC95ZWFyPjxwdWItZGF0ZXM+PGRhdGU+U2VwLU9jdDwvZGF0ZT48L3B1Yi1kYXRlcz48L2Rh
dGVzPjxpc2JuPjE4NzgtNzUzMyAoRWxlY3Ryb25pYykmI3hEOzE1NTAtNzI4OSAoTGlua2luZyk8
L2lzYm4+PGFjY2Vzc2lvbi1udW0+MjU0MzkwMDM8L2FjY2Vzc2lvbi1udW0+PHVybHM+PHJlbGF0
ZWQtdXJscz48dXJsPmh0dHBzOi8vd3d3Lm5jYmkubmxtLm5paC5nb3YvcHVibWVkLzI1NDM5MDAz
PC91cmw+PHVybD5odHRwczovL3d3dy5zb2FyZC5vcmcvYXJ0aWNsZS9TMTU1MC03Mjg5KDE0KTAw
MTQ2LTQvZnVsbHRleHQ8L3VybD48L3JlbGF0ZWQtdXJscz48L3VybHM+PGVsZWN0cm9uaWMtcmVz
b3VyY2UtbnVtPjEwLjEwMTYvai5zb2FyZC4yMDE0LjAzLjAyMzwvZWxlY3Ryb25pYy1yZXNvdXJj
ZS1udW0+PC9yZWNvcmQ+PC9DaXRlPjwvRW5kTm90ZT5=
</w:fldData>
        </w:fldChar>
      </w:r>
      <w:r w:rsidR="006979FF">
        <w:rPr>
          <w:color w:val="000000" w:themeColor="text1"/>
          <w:shd w:val="clear" w:color="auto" w:fill="FFFFFF"/>
        </w:rPr>
        <w:instrText xml:space="preserve"> ADDIN EN.CITE </w:instrText>
      </w:r>
      <w:r w:rsidR="006979FF">
        <w:rPr>
          <w:color w:val="000000" w:themeColor="text1"/>
          <w:shd w:val="clear" w:color="auto" w:fill="FFFFFF"/>
        </w:rPr>
        <w:fldChar w:fldCharType="begin">
          <w:fldData xml:space="preserve">PEVuZE5vdGU+PENpdGU+PEF1dGhvcj5LYWl5cmx5a3l6eTwvQXV0aG9yPjxZZWFyPjIwMTU8L1ll
YXI+PFJlY051bT40PC9SZWNOdW0+PERpc3BsYXlUZXh0Pls0Ni00OSwgNTddPC9EaXNwbGF5VGV4
dD48cmVjb3JkPjxyZWMtbnVtYmVyPjQ8L3JlYy1udW1iZXI+PGZvcmVpZ24ta2V5cz48a2V5IGFw
cD0iRU4iIGRiLWlkPSJkdnAwdHdlejV4MDA1OWVlc3B4djVmeGxkdnphYXZ6cnJ6MmUiIHRpbWVz
dGFtcD0iMTUyNTIyNjU4MyI+NDwva2V5PjwvZm9yZWlnbi1rZXlzPjxyZWYtdHlwZSBuYW1lPSJK
b3VybmFsIEFydGljbGUiPjE3PC9yZWYtdHlwZT48Y29udHJpYnV0b3JzPjxhdXRob3JzPjxhdXRo
b3I+S2FpeXJseWt5enksIEEuPC9hdXRob3I+PGF1dGhvcj5GcmVlc2UsIEsuIEUuPC9hdXRob3I+
PGF1dGhvcj5FbGlzaGFldiwgRS48L2F1dGhvcj48YXV0aG9yPkJvdmJqZXJnLCBELiBILjwvYXV0
aG9yPjxhdXRob3I+UmFtYW5hdGhhbiwgUi48L2F1dGhvcj48YXV0aG9yPkhhbWFkLCBHLiBHLjwv
YXV0aG9yPjxhdXRob3I+TWNDbG9za2V5LCBDLjwvYXV0aG9yPjxhdXRob3I+QWx0aG91c2UsIEEu
IEQuPC9hdXRob3I+PGF1dGhvcj5IdWFuZywgTS48L2F1dGhvcj48YXV0aG9yPkVkd2FyZHMsIFIu
IFAuPC9hdXRob3I+PGF1dGhvcj5MaW5rb3YsIEYuPC9hdXRob3I+PC9hdXRob3JzPjwvY29udHJp
YnV0b3JzPjxhdXRoLWFkZHJlc3M+Q2VudGVyIGZvciBMaWZlIFNjaWVuY2VzLCBOYXphcmJheWV2
IFVuaXZlcnNpdHksIEFzdGFuYSwgS2F6YWtoc3Rhbi4mI3hEO0RlcGFydG1lbnQgb2YgRXBpZGVt
aW9sb2d5LCBVbml2ZXJzaXR5IG9mIFBpdHRzYnVyZ2ggR3JhZHVhdGUgU2Nob29sIG9mIFB1Ymxp
YyBIZWFsdGgsIFBpdHRzYnVyZ2gsIFBBOyBEZXBhcnRtZW50IG9mIE9ic3RldHJpY3MsIEd5bmVj
b2xvZ3kgJmFtcDsgUmVwcm9kdWN0aXZlIFNjaWVuY2VzLCBNYWdlZS1Xb21lbnMgUmVzZWFyY2gg
SW5zdGl0dXRlLCBQaXR0c2J1cmdoLCBQQS4mI3hEO0RlcGFydG1lbnQgb2YgUGF0aG9sb2d5LCBN
YWdlZS1Xb21lbnMgSG9zcGl0YWwsIFBpdHRzYnVyZ2gsIFBBLiYjeEQ7VW5pdmVyc2l0eSBvZiBQ
aXR0c2J1cmdoIENhbmNlciBJbnN0aXR1dGUsIFBpdHRzYnVyZ2gsIFBBLiYjeEQ7RGl2aXNpb24g
b2YgR2VuZXJhbCBTdXJnZXJ5LCBNYWdlZS1Xb21lbnMgSG9zcGl0YWwgb2YgVW5pdmVyc2l0eSBv
ZiBQaXR0c2J1cmdoIE1lZGljYWwgQ2VudGVyLCBQaXR0c2J1cmdoLCBQQS4mI3hEO0RlcGFydG1l
bnQgb2YgT2JzdGV0cmljcywgR3luZWNvbG9neSAmYW1wOyBSZXByb2R1Y3RpdmUgU2NpZW5jZXMs
IE1hZ2VlLVdvbWVucyBSZXNlYXJjaCBJbnN0aXR1dGUsIFBpdHRzYnVyZ2gsIFBBLiYjeEQ7RGVw
YXJ0bWVudCBvZiBFcGlkZW1pb2xvZ3ksIFVuaXZlcnNpdHkgb2YgUGl0dHNidXJnaCBHcmFkdWF0
ZSBTY2hvb2wgb2YgUHVibGljIEhlYWx0aCwgUGl0dHNidXJnaCwgUEE7IERlcGFydG1lbnQgb2Yg
T2JzdGV0cmljcywgR3luZWNvbG9neSAmYW1wOyBSZXByb2R1Y3RpdmUgU2NpZW5jZXMsIE1hZ2Vl
LVdvbWVucyBSZXNlYXJjaCBJbnN0aXR1dGUsIFBpdHRzYnVyZ2gsIFBBLiBFbGVjdHJvbmljIGFk
ZHJlc3M6IGxpbmtmeUBtYWlsLm1hZ2VlLmVkdS48L2F1dGgtYWRkcmVzcz48dGl0bGVzPjx0aXRs
ZT5FbmRvbWV0cmlhbCBoaXN0b2xvZ3kgaW4gc2V2ZXJlbHkgb2Jlc2UgYmFyaWF0cmljIHN1cmdl
cnkgY2FuZGlkYXRlczogYW4gZXhwbG9yYXRvcnkgYW5hbHlzaXM8L3RpdGxlPjxzZWNvbmRhcnkt
dGl0bGU+U3VyZyBPYmVzIFJlbGF0IERpczwvc2Vjb25kYXJ5LXRpdGxlPjwvdGl0bGVzPjxwZXJp
b2RpY2FsPjxmdWxsLXRpdGxlPlN1cmcgT2JlcyBSZWxhdCBEaXM8L2Z1bGwtdGl0bGU+PC9wZXJp
b2RpY2FsPjxwYWdlcz42NTMtODwvcGFnZXM+PHZvbHVtZT4xMTwvdm9sdW1lPjxudW1iZXI+Mzwv
bnVtYmVyPjxlZGl0aW9uPjIwMTUvMDMvMzE8L2VkaXRpb24+PGtleXdvcmRzPjxrZXl3b3JkPkFk
dWx0PC9rZXl3b3JkPjxrZXl3b3JkPipCYXJpYXRyaWMgU3VyZ2VyeTwva2V5d29yZD48a2V5d29y
ZD5CaW9wc3k8L2tleXdvcmQ+PGtleXdvcmQ+Qm9keSBNYXNzIEluZGV4PC9rZXl3b3JkPjxrZXl3
b3JkPkVuZG9tZXRyaWFsIEh5cGVycGxhc2lhLypkaWFnbm9zaXMvZXBpZGVtaW9sb2d5L2V0aW9s
b2d5PC9rZXl3b3JkPjxrZXl3b3JkPkVuZG9tZXRyaXVtLypwYXRob2xvZ3k8L2tleXdvcmQ+PGtl
eXdvcmQ+RmVtYWxlPC9rZXl3b3JkPjxrZXl3b3JkPkh1bWFuczwva2V5d29yZD48a2V5d29yZD5N
aWRkbGUgQWdlZDwva2V5d29yZD48a2V5d29yZD5PYmVzaXR5LCBNb3JiaWQvY29tcGxpY2F0aW9u
cy8qc3VyZ2VyeTwva2V5d29yZD48a2V5d29yZD5QcmV2YWxlbmNlPC9rZXl3b3JkPjxrZXl3b3Jk
PlJpc2sgRmFjdG9yczwva2V5d29yZD48a2V5d29yZD5UYWl3YW4vZXBpZGVtaW9sb2d5PC9rZXl3
b3JkPjxrZXl3b3JkPkJhcmlhdHJpYyBzdXJnZXJ5PC9rZXl3b3JkPjxrZXl3b3JkPkVuZG9tZXRy
aWFsIGNhbmNlcjwva2V5d29yZD48a2V5d29yZD5FbmRvbWV0cmlhbCBoeXBlcnBsYXNpYTwva2V5
d29yZD48a2V5d29yZD5FbmRvbWV0cmlhbCBwb2x5cHM8L2tleXdvcmQ+PGtleXdvcmQ+T2Jlc2l0
eTwva2V5d29yZD48a2V5d29yZD5QaXBlbGxlIHNhbXBsaW5nPC9rZXl3b3JkPjwva2V5d29yZHM+
PGRhdGVzPjx5ZWFyPjIwMTU8L3llYXI+PHB1Yi1kYXRlcz48ZGF0ZT5NYXktSnVuPC9kYXRlPjwv
cHViLWRhdGVzPjwvZGF0ZXM+PGlzYm4+MTg3OC03NTMzIChFbGVjdHJvbmljKSYjeEQ7MTU1MC03
Mjg5IChMaW5raW5nKTwvaXNibj48YWNjZXNzaW9uLW51bT4yNTgyMDA3OTwvYWNjZXNzaW9uLW51
bT48dXJscz48cmVsYXRlZC11cmxzPjx1cmw+aHR0cHM6Ly93d3cubmNiaS5ubG0ubmloLmdvdi9w
dWJtZWQvMjU4MjAwNzk8L3VybD48dXJsPmh0dHBzOi8vd3d3LnNvYXJkLm9yZy9hcnRpY2xlL1Mx
NTUwLTcyODkoMTQpMDA0OTItNC9mdWxsdGV4dDwvdXJsPjwvcmVsYXRlZC11cmxzPjwvdXJscz48
ZWxlY3Ryb25pYy1yZXNvdXJjZS1udW0+MTAuMTAxNi9qLnNvYXJkLjIwMTQuMTIuMDEwPC9lbGVj
dHJvbmljLXJlc291cmNlLW51bT48L3JlY29yZD48L0NpdGU+PENpdGU+PEF1dGhvcj5Nb2Rlc2l0
dDwvQXV0aG9yPjxZZWFyPjIwMTU8L1llYXI+PFJlY051bT42PC9SZWNOdW0+PHJlY29yZD48cmVj
LW51bWJlcj42PC9yZWMtbnVtYmVyPjxmb3JlaWduLWtleXM+PGtleSBhcHA9IkVOIiBkYi1pZD0i
ZHZwMHR3ZXo1eDAwNTllZXNweHY1ZnhsZHZ6YWF2enJyejJlIiB0aW1lc3RhbXA9IjE1MjUyMjY1
ODMiPjY8L2tleT48L2ZvcmVpZ24ta2V5cz48cmVmLXR5cGUgbmFtZT0iSm91cm5hbCBBcnRpY2xl
Ij4xNzwvcmVmLXR5cGU+PGNvbnRyaWJ1dG9ycz48YXV0aG9ycz48YXV0aG9yPk1vZGVzaXR0LCBT
LiBDLjwvYXV0aG9yPjxhdXRob3I+SGFsbG93ZWxsLCBQLiBULjwvYXV0aG9yPjxhdXRob3I+U2xh
Y2stRGF2aXMsIEouIEsuPC9hdXRob3I+PGF1dGhvcj5NaWNoYWxlaywgUi4gRC48L2F1dGhvcj48
YXV0aG9yPkF0a2lucywgSy4gQS48L2F1dGhvcj48YXV0aG9yPktlbGxleSwgUy4gTC48L2F1dGhv
cj48YXV0aG9yPkFyYXBvdmljLCBTLjwvYXV0aG9yPjxhdXRob3I+U2h1cG5paywgTS4gQS48L2F1
dGhvcj48YXV0aG9yPkhvZWhuLCBLLjwvYXV0aG9yPjwvYXV0aG9ycz48L2NvbnRyaWJ1dG9ycz48
YXV0aC1hZGRyZXNzPkd5bmVjb2xvZ2ljIE9uY29sb2d5IERpdmlzaW9uLCBVbml2ZXJzaXR5IG9m
IFZpcmdpbmlhIFNjaG9vbCBvZiBNZWRpY2luZSwgQ2hhcmxvdHRlc3ZpbGxlLCBWQSwgVW5pdGVk
IFN0YXRlcy4mI3hEO0RlcGFydG1lbnQgb2YgU3VyZ2VyeSwgVW5pdmVyc2l0eSBvZiBWaXJnaW5p
YSBTY2hvb2wgb2YgTWVkaWNpbmUsIENoYXJsb3R0ZXN2aWxsZSwgVkEsIFVuaXRlZCBTdGF0ZXMu
JiN4RDtEZXBhcnRtZW50IG9mIE1pY3JvYmlvbG9neSwgSW1tdW5vbG9neSBhbmQgQ2FuY2VyIEJp
b2xvZ3ksIFVuaXZlcnNpdHkgb2YgVmlyZ2luaWEgU2Nob29sIG9mIE1lZGljaW5lLCBDaGFybG90
dGVzdmlsbGUsIFZBLCBVbml0ZWQgU3RhdGVzLiYjeEQ7TWV0YWJvbG9uLCBJbmMuLCBEdXJoYW0s
IE5DLCBVbml0ZWQgU3RhdGVzLiYjeEQ7RGVwYXJ0bWVudCBvZiBQYXRob2xvZ3ksIFVuaXZlcnNp
dHkgb2YgVmlyZ2luaWEgU2Nob29sIG9mIE1lZGljaW5lLCBDaGFybG90dGVzdmlsbGUsIFZBLCBV
bml0ZWQgU3RhdGVzLiYjeEQ7Q29sbGVnZSBvZiBBcnRzIGFuZCBTY2llbmNlcywgVW5pdmVyc2l0
eSBvZiBWaXJnaW5pYSwgQ2hhcmxvdHRlc3ZpbGxlLCBWQSwgVW5pdGVkIFN0YXRlcy4mI3hEO0Vu
ZG9jcmlub2xvZ3kgRGl2aXNpb24sIFVuaXZlcnNpdHkgb2YgVmlyZ2luaWEgU2Nob29sIG9mIE1l
ZGljaW5lLCBDaGFybG90dGVzdmlsbGUsIFZBLCBVbml0ZWQgU3RhdGVzLiYjeEQ7RGVwYXJ0bWVu
dCBvZiBQaGFybWFjb2xvZ3ksIFVuaXZlcnNpdHkgb2YgVmlyZ2luaWEgU2Nob29sIG9mIE1lZGlj
aW5lLCBDaGFybG90dGVzdmlsbGUsIFZBLCBVbml0ZWQgU3RhdGVzOyBTY2hvb2wgb2YgQkFCUywg
VW5pdmVyc2l0eSBvZiBOZXcgU291dGggV2FsZXMsIFN5ZG5leSwgQXVzdHJhbGlhLjwvYXV0aC1h
ZGRyZXNzPjx0aXRsZXM+PHRpdGxlPldvbWVuIGF0IGV4dHJlbWUgcmlzayBmb3Igb2Jlc2l0eS1y
ZWxhdGVkIGNhcmNpbm9nZW5lc2lzOiBCYXNlbGluZSBlbmRvbWV0cmlhbCBwYXRob2xvZ3kgYW5k
IGltcGFjdCBvZiBiYXJpYXRyaWMgc3VyZ2VyeSBvbiB3ZWlnaHQsIG1ldGFib2xpYyBwcm9maWxl
cyBhbmQgcXVhbGl0eSBvZiBsaWZlPC90aXRsZT48c2Vjb25kYXJ5LXRpdGxlPkd5bmVjb2wgT25j
b2w8L3NlY29uZGFyeS10aXRsZT48L3RpdGxlcz48cGVyaW9kaWNhbD48ZnVsbC10aXRsZT5HeW5l
Y29sIE9uY29sPC9mdWxsLXRpdGxlPjwvcGVyaW9kaWNhbD48cGFnZXM+MjM4LTQ1PC9wYWdlcz48
dm9sdW1lPjEzODwvdm9sdW1lPjxudW1iZXI+MjwvbnVtYmVyPjxlZGl0aW9uPjIwMTUvMDUvMjg8
L2VkaXRpb24+PGtleXdvcmRzPjxrZXl3b3JkPkFkdWx0PC9rZXl3b3JkPjxrZXl3b3JkPkFnZWQ8
L2tleXdvcmQ+PGtleXdvcmQ+KkJhcmlhdHJpYyBTdXJnZXJ5PC9rZXl3b3JkPjxrZXl3b3JkPkJv
ZHkgV2VpZ2h0PC9rZXl3b3JkPjxrZXl3b3JkPkNhcmNpbm9nZW5lc2lzL21ldGFib2xpc20vKnBh
dGhvbG9neTwva2V5d29yZD48a2V5d29yZD5FbmRvbWV0cmlhbCBIeXBlcnBsYXNpYS8qcGF0aG9s
b2d5PC9rZXl3b3JkPjxrZXl3b3JkPkVuZG9tZXRyaWFsIE5lb3BsYXNtcy9tZXRhYm9saXNtL3Bh
dGhvbG9neS9wcmV2ZW50aW9uICZhbXA7IGNvbnRyb2w8L2tleXdvcmQ+PGtleXdvcmQ+RW5kb21l
dHJpdW0vbWV0YWJvbGlzbS8qcGF0aG9sb2d5PC9rZXl3b3JkPjxrZXl3b3JkPkZlbWFsZTwva2V5
d29yZD48a2V5d29yZD5HbHVjb3NlL21ldGFib2xpc208L2tleXdvcmQ+PGtleXdvcmQ+SHVtYW5z
PC9rZXl3b3JkPjxrZXl3b3JkPkxpcGlkIE1ldGFib2xpc208L2tleXdvcmQ+PGtleXdvcmQ+TWlk
ZGxlIEFnZWQ8L2tleXdvcmQ+PGtleXdvcmQ+T2Jlc2l0eS9tZXRhYm9saXNtLypwYXRob2xvZ3kv
KnN1cmdlcnk8L2tleXdvcmQ+PGtleXdvcmQ+UXVhbGl0eSBvZiBMaWZlPC9rZXl3b3JkPjxrZXl3
b3JkPllvdW5nIEFkdWx0PC9rZXl3b3JkPjxrZXl3b3JkPkJhcmlhdHJpYyBzdXJnZXJ5PC9rZXl3
b3JkPjxrZXl3b3JkPkVuZG9tZXRyaWFsIGh5cGVycGxhc2lhPC9rZXl3b3JkPjxrZXl3b3JkPk1l
dGFib2xvbWljczwva2V5d29yZD48a2V5d29yZD5Nb3JiaWQgb2Jlc2l0eTwva2V5d29yZD48a2V5
d29yZD5Rb2w8L2tleXdvcmQ+PC9rZXl3b3Jkcz48ZGF0ZXM+PHllYXI+MjAxNTwveWVhcj48cHVi
LWRhdGVzPjxkYXRlPkF1ZzwvZGF0ZT48L3B1Yi1kYXRlcz48L2RhdGVzPjxpc2JuPjEwOTUtNjg1
OSAoRWxlY3Ryb25pYykmI3hEOzAwOTAtODI1OCAoTGlua2luZyk8L2lzYm4+PGFjY2Vzc2lvbi1u
dW0+MjYwMTM2OTY8L2FjY2Vzc2lvbi1udW0+PHVybHM+PHJlbGF0ZWQtdXJscz48dXJsPmh0dHBz
Oi8vd3d3Lm5jYmkubmxtLm5paC5nb3YvcHVibWVkLzI2MDEzNjk2PC91cmw+PHVybD5odHRwczov
L3d3dy5neW5lY29sb2dpY29uY29sb2d5LW9ubGluZS5uZXQvYXJ0aWNsZS9TMDA5MC04MjU4KDE1
KTAwOTMzLTYvZnVsbHRleHQ8L3VybD48L3JlbGF0ZWQtdXJscz48L3VybHM+PGVsZWN0cm9uaWMt
cmVzb3VyY2UtbnVtPjEwLjEwMTYvai55Z3luby4yMDE1LjA1LjAxNTwvZWxlY3Ryb25pYy1yZXNv
dXJjZS1udW0+PC9yZWNvcmQ+PC9DaXRlPjxDaXRlPjxBdXRob3I+QXJnZW50YTwvQXV0aG9yPjxZ
ZWFyPjIwMTM8L1llYXI+PFJlY051bT4xMTgyOTwvUmVjTnVtPjxyZWNvcmQ+PHJlYy1udW1iZXI+
MTE4Mjk8L3JlYy1udW1iZXI+PGZvcmVpZ24ta2V5cz48a2V5IGFwcD0iRU4iIGRiLWlkPSJwMmR2
YXJzc3Ywc3Y5NWVhNWEzeHB3OXVmYXd4YXhlejB3MnoiIHRpbWVzdGFtcD0iMTM4NzI1MzE0MyI+
MTE4Mjk8L2tleT48L2ZvcmVpZ24ta2V5cz48cmVmLXR5cGUgbmFtZT0iSm91cm5hbCBBcnRpY2xl
Ij4xNzwvcmVmLXR5cGU+PGNvbnRyaWJ1dG9ycz48YXV0aG9ycz48YXV0aG9yPkFyZ2VudGEsIFAu
IEEuPC9hdXRob3I+PGF1dGhvcj5LYXNzaW5nLCBNLjwvYXV0aG9yPjxhdXRob3I+VHJ1c2tpbm92
c2t5LCBBLiBNLjwvYXV0aG9yPjxhdXRob3I+U3ZlbmRzZW4sIEMuIEEuPC9hdXRob3I+PC9hdXRo
b3JzPjwvY29udHJpYnV0b3JzPjxhdXRoLWFkZHJlc3M+RGVwYXJ0bWVudCBvZiBPYnN0ZXRyaWNz
IGFuZCBHeW5lY29sb2d5LCBUaGUgVW5pdmVyc2l0eSBvZiBNaW5uZXNvdGEsIDQyMCBEZWxhd2Fy
ZSBTdHJlZXQgU0UsIE1pbm5lYXBvbGlzLCBNTiA1NTQ1NSwgVVNBLiBhcmdlbnRhQHVtbi5lZHU8
L2F1dGgtYWRkcmVzcz48dGl0bGVzPjx0aXRsZT5CYXJpYXRyaWMgc3VyZ2VyeSBhbmQgZW5kb21l
dHJpYWwgcGF0aG9sb2d5IGluIGFzeW1wdG9tYXRpYyBtb3JiaWRseSBvYmVzZSB3b21lbjogYSBw
cm9zcGVjdGl2ZSwgcGlsb3Qgc3R1ZHk8L3RpdGxlPjxzZWNvbmRhcnktdGl0bGU+QkpPRzwvc2Vj
b25kYXJ5LXRpdGxlPjxhbHQtdGl0bGU+QkpPRyA6IGFuIGludGVybmF0aW9uYWwgam91cm5hbCBv
ZiBvYnN0ZXRyaWNzIGFuZCBneW5hZWNvbG9neTwvYWx0LXRpdGxlPjwvdGl0bGVzPjxwZXJpb2Rp
Y2FsPjxmdWxsLXRpdGxlPkJKT0c8L2Z1bGwtdGl0bGU+PC9wZXJpb2RpY2FsPjxwYWdlcz43OTUt
ODAwPC9wYWdlcz48dm9sdW1lPjEyMDwvdm9sdW1lPjxudW1iZXI+NzwvbnVtYmVyPjxrZXl3b3Jk
cz48a2V5d29yZD5BZHVsdDwva2V5d29yZD48a2V5d29yZD4qQXN5bXB0b21hdGljIERpc2Vhc2Vz
L2VwaWRlbWlvbG9neTwva2V5d29yZD48a2V5d29yZD5CaW9wc3k8L2tleXdvcmQ+PGtleXdvcmQ+
RW5kb21ldHJpYWwgSHlwZXJwbGFzaWEvZXBpZGVtaW9sb2d5LypldGlvbG9neS9wYXRob2xvZ3kv
cGh5c2lvcGF0aG9sb2d5PC9rZXl3b3JkPjxrZXl3b3JkPkVuZG9tZXRyaXVtL3BhdGhvbG9neTwv
a2V5d29yZD48a2V5d29yZD5GZW1hbGU8L2tleXdvcmQ+PGtleXdvcmQ+Rm9sbG93LVVwIFN0dWRp
ZXM8L2tleXdvcmQ+PGtleXdvcmQ+Kkdhc3RyaWMgQnlwYXNzPC9rZXl3b3JkPjxrZXl3b3JkPkh1
bWFuczwva2V5d29yZD48a2V5d29yZD5NaWRkbGUgQWdlZDwva2V5d29yZD48a2V5d29yZD5PYmVz
aXR5LCBNb3JiaWQvY29tcGxpY2F0aW9ucy9waHlzaW9wYXRob2xvZ3kvKnN1cmdlcnk8L2tleXdv
cmQ+PGtleXdvcmQ+UGlsb3QgUHJvamVjdHM8L2tleXdvcmQ+PGtleXdvcmQ+UHJldmFsZW5jZTwv
a2V5d29yZD48a2V5d29yZD5Qcm9zcGVjdGl2ZSBTdHVkaWVzPC9rZXl3b3JkPjxrZXl3b3JkPlNp
bmdsZS1CbGluZCBNZXRob2Q8L2tleXdvcmQ+PGtleXdvcmQ+VHJlYXRtZW50IE91dGNvbWU8L2tl
eXdvcmQ+PGtleXdvcmQ+KldlaWdodCBMb3NzPC9rZXl3b3JkPjwva2V5d29yZHM+PGRhdGVzPjx5
ZWFyPjIwMTM8L3llYXI+PHB1Yi1kYXRlcz48ZGF0ZT5KdW48L2RhdGU+PC9wdWItZGF0ZXM+PC9k
YXRlcz48aXNibj4xNDcxLTA1MjggKEVsZWN0cm9uaWMpJiN4RDsxNDcwLTAzMjggKExpbmtpbmcp
PC9pc2JuPjxhY2Nlc3Npb24tbnVtPjIzMjMxNjMyPC9hY2Nlc3Npb24tbnVtPjx1cmxzPjxyZWxh
dGVkLXVybHM+PHVybD5odHRwOi8vd3d3Lm5jYmkubmxtLm5paC5nb3YvcHVibWVkLzIzMjMxNjMy
PC91cmw+PC9yZWxhdGVkLXVybHM+PC91cmxzPjxlbGVjdHJvbmljLXJlc291cmNlLW51bT4xMC4x
MTExLzE0NzEtMDUyOC4xMjEwMDwvZWxlY3Ryb25pYy1yZXNvdXJjZS1udW0+PC9yZWNvcmQ+PC9D
aXRlPjxDaXRlPjxBdXRob3I+QXJnZW50YTwvQXV0aG9yPjxZZWFyPjIwMTQ8L1llYXI+PFJlY051
bT42NzAyPC9SZWNOdW0+PHJlY29yZD48cmVjLW51bWJlcj42NzAyPC9yZWMtbnVtYmVyPjxmb3Jl
aWduLWtleXM+PGtleSBhcHA9IkVOIiBkYi1pZD0iZHZwMHR3ZXo1eDAwNTllZXNweHY1ZnhsZHZ6
YWF2enJyejJlIiB0aW1lc3RhbXA9IjE1Mjc3Mzk4MjMiPjY3MDI8L2tleT48L2ZvcmVpZ24ta2V5
cz48cmVmLXR5cGUgbmFtZT0iSm91cm5hbCBBcnRpY2xlIj4xNzwvcmVmLXR5cGU+PGNvbnRyaWJ1
dG9ycz48YXV0aG9ycz48YXV0aG9yPkFyZ2VudGEsIFAuPC9hdXRob3I+PGF1dGhvcj5TdmVuZHNl
biwgQy48L2F1dGhvcj48YXV0aG9yPkVsaXNoYWV2LCBFLjwvYXV0aG9yPjxhdXRob3I+R2xveWVz
a2UsIE4uPC9hdXRob3I+PGF1dGhvcj5HZWxsZXIsIE0uIEEuPC9hdXRob3I+PGF1dGhvcj5FZHdh
cmRzLCBSLiBQLjwvYXV0aG9yPjxhdXRob3I+TGlua292LCBGLjwvYXV0aG9yPjwvYXV0aG9ycz48
L2NvbnRyaWJ1dG9ycz48YXV0aC1hZGRyZXNzPkRpdmlzaW9uIG9mIEd5bmVjb2xvZ2ljIE9uY29s
b2d5LCBEZXBhcnRtZW50IG9mIE9ic3RldHJpY3MgYW5kIEd5bmVjb2xvZ3ksIFVuaXZlcnNpdHkg
b2YgTWlubmVzb3RhLCBNaW5uZWFwb2xpcywgTU4sIFVTQS4gRWxlY3Ryb25pYyBhZGRyZXNzOiBh
cmdlbnRhQHVtbi5lZHUuJiN4RDtEZXBhcnRtZW50IG9mIFN1cmdlcnksIFBhcmsgTmljb2xsZXQg
SGVhbHRoIFN5c3RlbSwgU3QuIExvdWlzIFBhcmssIE1OLCBVU0EuJiN4RDtEZXBhcnRtZW50IG9m
IFBhdGhvbG9neSwgTWFnZWUgSG9zcGl0YWwsIFVuaXZlcnNpdHkgb2YgUGl0dHNidXJnaCBNZWRp
Y2FsIENlbnRlciwgUGl0dHNidXJnaCwgUEEsIFVTQS4mI3hEO0RpdmlzaW9uIG9mIEd5bmVjb2xv
Z2ljIE9uY29sb2d5LCBEZXBhcnRtZW50IG9mIE9ic3RldHJpY3MgYW5kIEd5bmVjb2xvZ3ksIFVu
aXZlcnNpdHkgb2YgTWlubmVzb3RhLCBNaW5uZWFwb2xpcywgTU4sIFVTQS4mI3hEO0RpdmlzaW9u
IG9mIEd5bmVjb2xvZ2ljIE9uY29sb2d5LCBEZXBhcnRtZW50IG9mIE9ic3RldHJpY3MgYW5kIEd5
bmVjb2xvZ3ksIE1hZ2VlIEhvc3BpdGFsLCBVbml2ZXJzaXR5IG9mIFBpdHRzYnVyZ2ggTWVkaWNh
bCBDZW50ZXIsIFBpdHRzYnVyZ2gsIFBBLCBVU0EuPC9hdXRoLWFkZHJlc3M+PHRpdGxlcz48dGl0
bGU+SG9ybW9uZSByZWNlcHRvciBleHByZXNzaW9uIHBhdHRlcm5zIGluIHRoZSBlbmRvbWV0cml1
bSBvZiBhc3ltcHRvbWF0aWMgbW9yYmlkbHkgb2Jlc2Ugd29tZW4gYmVmb3JlIGFuZCBhZnRlciBi
YXJpYXRyaWMgc3VyZ2VyeTwvdGl0bGU+PHNlY29uZGFyeS10aXRsZT5HeW5lY29sIE9uY29sPC9z
ZWNvbmRhcnktdGl0bGU+PC90aXRsZXM+PHBlcmlvZGljYWw+PGZ1bGwtdGl0bGU+R3luZWNvbCBP
bmNvbDwvZnVsbC10aXRsZT48L3BlcmlvZGljYWw+PHBhZ2VzPjc4LTgyPC9wYWdlcz48dm9sdW1l
PjEzMzwvdm9sdW1lPjxudW1iZXI+MTwvbnVtYmVyPjxlZGl0aW9uPjIwMTQvMDQvMDE8L2VkaXRp
b24+PGtleXdvcmRzPjxrZXl3b3JkPkFkdWx0PC9rZXl3b3JkPjxrZXl3b3JkPkFzeW1wdG9tYXRp
YyBEaXNlYXNlczwva2V5d29yZD48a2V5d29yZD5CYXJpYXRyaWMgU3VyZ2VyeTwva2V5d29yZD48
a2V5d29yZD5FbmRvbWV0cmlhbCBIeXBlcnBsYXNpYS9jb21wbGljYXRpb25zLyptZXRhYm9saXNt
PC9rZXl3b3JkPjxrZXl3b3JkPkVuZG9tZXRyaXVtLyptZXRhYm9saXNtPC9rZXl3b3JkPjxrZXl3
b3JkPkZlbWFsZTwva2V5d29yZD48a2V5d29yZD5IdW1hbnM8L2tleXdvcmQ+PGtleXdvcmQ+S2kt
NjcgQW50aWdlbi9tZXRhYm9saXNtPC9rZXl3b3JkPjxrZXl3b3JkPk1pZGRsZSBBZ2VkPC9rZXl3
b3JkPjxrZXl3b3JkPk9iZXNpdHksIE1vcmJpZC9jb21wbGljYXRpb25zLyptZXRhYm9saXNtL3N1
cmdlcnk8L2tleXdvcmQ+PGtleXdvcmQ+UmVjZXB0b3JzLCBBbmRyb2dlbi8qbWV0YWJvbGlzbTwv
a2V5d29yZD48a2V5d29yZD5SZWNlcHRvcnMsIEVzdHJvZ2VuLyptZXRhYm9saXNtPC9rZXl3b3Jk
PjxrZXl3b3JkPlJlY2VwdG9ycywgUHJvZ2VzdGVyb25lLyptZXRhYm9saXNtPC9rZXl3b3JkPjxr
ZXl3b3JkPlRyZWF0bWVudCBPdXRjb21lPC9rZXl3b3JkPjxrZXl3b3JkPldlaWdodCBMb3NzLypw
aHlzaW9sb2d5PC9rZXl3b3JkPjxrZXl3b3JkPllvdW5nIEFkdWx0PC9rZXl3b3JkPjxrZXl3b3Jk
PkVuZG9tZXRyaWFsIGNhbmNlcjwva2V5d29yZD48a2V5d29yZD5FbmRvbWV0cmlhbCBoeXBlcnBs
YXNpYTwva2V5d29yZD48a2V5d29yZD5Fc3Ryb2dlbiByZWNlcHRvciAoRVIpPC9rZXl3b3JkPjxr
ZXl3b3JkPk9iZXNpdHk8L2tleXdvcmQ+PGtleXdvcmQ+UHJvZ2VzdGVyb25lIHJlY2VwdG9yIChQ
Uik8L2tleXdvcmQ+PC9rZXl3b3Jkcz48ZGF0ZXM+PHllYXI+MjAxNDwveWVhcj48cHViLWRhdGVz
PjxkYXRlPkFwcjwvZGF0ZT48L3B1Yi1kYXRlcz48L2RhdGVzPjxpc2JuPjEwOTUtNjg1OSAoRWxl
Y3Ryb25pYykmI3hEOzAwOTAtODI1OCAoTGlua2luZyk8L2lzYm4+PGFjY2Vzc2lvbi1udW0+MjQ2
ODA1OTU8L2FjY2Vzc2lvbi1udW0+PHVybHM+PHJlbGF0ZWQtdXJscz48dXJsPmh0dHBzOi8vd3d3
Lm5jYmkubmxtLm5paC5nb3YvcHVibWVkLzI0NjgwNTk1PC91cmw+PC9yZWxhdGVkLXVybHM+PC91
cmxzPjxlbGVjdHJvbmljLXJlc291cmNlLW51bT4xMC4xMDE2L2oueWd5bm8uMjAxMy4xMi4wMDU8
L2VsZWN0cm9uaWMtcmVzb3VyY2UtbnVtPjwvcmVjb3JkPjwvQ2l0ZT48Q2l0ZT48QXV0aG9yPkxp
bmtvdjwvQXV0aG9yPjxZZWFyPjIwMTQ8L1llYXI+PFJlY051bT42NzAxPC9SZWNOdW0+PHJlY29y
ZD48cmVjLW51bWJlcj42NzAxPC9yZWMtbnVtYmVyPjxmb3JlaWduLWtleXM+PGtleSBhcHA9IkVO
IiBkYi1pZD0iZHZwMHR3ZXo1eDAwNTllZXNweHY1ZnhsZHZ6YWF2enJyejJlIiB0aW1lc3RhbXA9
IjE1Mjc3Mzk4MjMiPjY3MDE8L2tleT48L2ZvcmVpZ24ta2V5cz48cmVmLXR5cGUgbmFtZT0iSm91
cm5hbCBBcnRpY2xlIj4xNzwvcmVmLXR5cGU+PGNvbnRyaWJ1dG9ycz48YXV0aG9ycz48YXV0aG9y
PkxpbmtvdiwgRi48L2F1dGhvcj48YXV0aG9yPkVsaXNoYWV2LCBFLjwvYXV0aG9yPjxhdXRob3I+
R2xveWVza2UsIE4uPC9hdXRob3I+PGF1dGhvcj5FZHdhcmRzLCBSLjwvYXV0aG9yPjxhdXRob3I+
QWx0aG91c2UsIEEuIEQuPC9hdXRob3I+PGF1dGhvcj5HZWxsZXIsIE0uIEEuPC9hdXRob3I+PGF1
dGhvcj5TdmVuZHNlbiwgQy48L2F1dGhvcj48YXV0aG9yPkFyZ2VudGEsIFAuIEEuPC9hdXRob3I+
PC9hdXRob3JzPjwvY29udHJpYnV0b3JzPjxhdXRoLWFkZHJlc3M+VW5pdmVyc2l0eSBvZiBQaXR0
c2J1cmdoIERlcGFydG1lbnQgb2YgT2JzdGV0cmljcywgR3luZWNvbG9neSwgYW5kIFJlcHJvZHVj
dGl2ZSBTY2llbmNlcywgTWFnZWUtV29tZW5zIFJlc2VhcmNoIEluc3RpdHV0ZSwgUGl0dHNidXJn
aCwgUGVubnN5bHZhbmlhLiBFbGVjdHJvbmljIGFkZHJlc3M6IGZhaW5hLmxpbmtvdkBnbWFpbC5j
b20uJiN4RDtVbml2ZXJzaXR5IG9mIFBpdHRzYnVyZ2ggU2Nob29sIG9mIE1lZGljaW5lLCBEZXBh
cnRtZW50IG9mIFBhdGhvbG9neSwgUGl0dHNidXJnaCwgUGVubnN5bHZhbmlhLiYjeEQ7U1VOWSBE
b3duc3RhdGUsIERlcGFydG1lbnQgb2YgUGF0aG9sb2d5LCBCcm9va2x5biwgTmV3IFlvcmsuJiN4
RDtVbml2ZXJzaXR5IG9mIFBpdHRzYnVyZ2ggRGVwYXJ0bWVudCBvZiBPYnN0ZXRyaWNzLCBHeW5l
Y29sb2d5LCBhbmQgUmVwcm9kdWN0aXZlIFNjaWVuY2VzLCBNYWdlZS1Xb21lbnMgUmVzZWFyY2gg
SW5zdGl0dXRlLCBQaXR0c2J1cmdoLCBQZW5uc3lsdmFuaWEuJiN4RDtEaXZpc2lvbiBvZiBHeW5l
Y29sb2dpYyBPbmNvbG9neSwgRGVwYXJ0bWVudCBvZiBPYnN0ZXRyaWNzIGFuZCBHeW5lY29sb2d5
LCBVbml2ZXJzaXR5IG9mIE1pbm5lc290YSwgTWlubmVhcG9saXMsIE1pbm5lc290YSwgVVNBLjwv
YXV0aC1hZGRyZXNzPjx0aXRsZXM+PHRpdGxlPkJhcmlhdHJpYyBzdXJnZXJ5LWluZHVjZWQgd2Vp
Z2h0IGxvc3MgY2hhbmdlcyBpbW11bmUgbWFya2VycyBpbiB0aGUgZW5kb21ldHJpdW0gb2YgbW9y
YmlkbHkgb2Jlc2Ugd29tZW48L3RpdGxlPjxzZWNvbmRhcnktdGl0bGU+U3VyZyBPYmVzIFJlbGF0
IERpczwvc2Vjb25kYXJ5LXRpdGxlPjwvdGl0bGVzPjxwZXJpb2RpY2FsPjxmdWxsLXRpdGxlPlN1
cmcgT2JlcyBSZWxhdCBEaXM8L2Z1bGwtdGl0bGU+PC9wZXJpb2RpY2FsPjxwYWdlcz45MjEtNjwv
cGFnZXM+PHZvbHVtZT4xMDwvdm9sdW1lPjxudW1iZXI+NTwvbnVtYmVyPjxlZGl0aW9uPjIwMTQv
MTIvMDM8L2VkaXRpb24+PGtleXdvcmRzPjxrZXl3b3JkPkFkdWx0PC9rZXl3b3JkPjxrZXl3b3Jk
PkFudGlnZW5zLCBDRDIwL21ldGFib2xpc208L2tleXdvcmQ+PGtleXdvcmQ+QmFyaWF0cmljIFN1
cmdlcnkvKm1ldGhvZHM8L2tleXdvcmQ+PGtleXdvcmQ+QmlvbWFya2Vycy9tZXRhYm9saXNtPC9r
ZXl3b3JkPjxrZXl3b3JkPkNEMyBDb21wbGV4L21ldGFib2xpc208L2tleXdvcmQ+PGtleXdvcmQ+
RW5kb21ldHJpYWwgSHlwZXJwbGFzaWEvZGlhZ25vc2lzL2ltbXVub2xvZ3k8L2tleXdvcmQ+PGtl
eXdvcmQ+RW5kb21ldHJpdW0vKmltbXVub2xvZ3k8L2tleXdvcmQ+PGtleXdvcmQ+RmVtYWxlPC9r
ZXl3b3JkPjxrZXl3b3JkPkh1bWFuczwva2V5d29yZD48a2V5d29yZD5JbmNpZGVudGFsIEZpbmRp
bmdzPC9rZXl3b3JkPjxrZXl3b3JkPk1pZGRsZSBBZ2VkPC9rZXl3b3JkPjxrZXl3b3JkPk9iZXNp
dHksIE1vcmJpZC9pbW11bm9sb2d5LypzdXJnZXJ5PC9rZXl3b3JkPjxrZXl3b3JkPlBURU4gUGhv
c3Bob2h5ZHJvbGFzZS9tZXRhYm9saXNtPC9rZXl3b3JkPjxrZXl3b3JkPlBvc3RvcGVyYXRpdmUg
Q2FyZTwva2V5d29yZD48a2V5d29yZD5QcmVvcGVyYXRpdmUgQ2FyZTwva2V5d29yZD48a2V5d29y
ZD5UaXNzdWUgQXJyYXkgQW5hbHlzaXM8L2tleXdvcmQ+PGtleXdvcmQ+V2VpZ2h0IExvc3MvKmlt
bXVub2xvZ3k8L2tleXdvcmQ+PGtleXdvcmQ+Q2QyMDwva2V5d29yZD48a2V5d29yZD5DZDM8L2tl
eXdvcmQ+PGtleXdvcmQ+RW5kb21ldHJpYWwgY2FuY2VyIHByZXZlbnRpb248L2tleXdvcmQ+PGtl
eXdvcmQ+RW5kb21ldHJpYWwgaHlwZXJwbGFzaWE8L2tleXdvcmQ+PGtleXdvcmQ+SW1tdW5pdHk8
L2tleXdvcmQ+PGtleXdvcmQ+SW5mbGFtbWF0aW9uPC9rZXl3b3JkPjxrZXl3b3JkPk9iZXNpdHk8
L2tleXdvcmQ+PGtleXdvcmQ+UHRlbjwva2V5d29yZD48L2tleXdvcmRzPjxkYXRlcz48eWVhcj4y
MDE0PC95ZWFyPjxwdWItZGF0ZXM+PGRhdGU+U2VwLU9jdDwvZGF0ZT48L3B1Yi1kYXRlcz48L2Rh
dGVzPjxpc2JuPjE4NzgtNzUzMyAoRWxlY3Ryb25pYykmI3hEOzE1NTAtNzI4OSAoTGlua2luZyk8
L2lzYm4+PGFjY2Vzc2lvbi1udW0+MjU0MzkwMDM8L2FjY2Vzc2lvbi1udW0+PHVybHM+PHJlbGF0
ZWQtdXJscz48dXJsPmh0dHBzOi8vd3d3Lm5jYmkubmxtLm5paC5nb3YvcHVibWVkLzI1NDM5MDAz
PC91cmw+PHVybD5odHRwczovL3d3dy5zb2FyZC5vcmcvYXJ0aWNsZS9TMTU1MC03Mjg5KDE0KTAw
MTQ2LTQvZnVsbHRleHQ8L3VybD48L3JlbGF0ZWQtdXJscz48L3VybHM+PGVsZWN0cm9uaWMtcmVz
b3VyY2UtbnVtPjEwLjEwMTYvai5zb2FyZC4yMDE0LjAzLjAyMzwvZWxlY3Ryb25pYy1yZXNvdXJj
ZS1udW0+PC9yZWNvcmQ+PC9DaXRlPjwvRW5kTm90ZT5=
</w:fldData>
        </w:fldChar>
      </w:r>
      <w:r w:rsidR="006979FF">
        <w:rPr>
          <w:color w:val="000000" w:themeColor="text1"/>
          <w:shd w:val="clear" w:color="auto" w:fill="FFFFFF"/>
        </w:rPr>
        <w:instrText xml:space="preserve"> ADDIN EN.CITE.DATA </w:instrText>
      </w:r>
      <w:r w:rsidR="006979FF">
        <w:rPr>
          <w:color w:val="000000" w:themeColor="text1"/>
          <w:shd w:val="clear" w:color="auto" w:fill="FFFFFF"/>
        </w:rPr>
      </w:r>
      <w:r w:rsidR="006979FF">
        <w:rPr>
          <w:color w:val="000000" w:themeColor="text1"/>
          <w:shd w:val="clear" w:color="auto" w:fill="FFFFFF"/>
        </w:rPr>
        <w:fldChar w:fldCharType="end"/>
      </w:r>
      <w:r w:rsidRPr="00900653">
        <w:rPr>
          <w:color w:val="000000" w:themeColor="text1"/>
          <w:shd w:val="clear" w:color="auto" w:fill="FFFFFF"/>
        </w:rPr>
      </w:r>
      <w:r w:rsidRPr="00900653">
        <w:rPr>
          <w:color w:val="000000" w:themeColor="text1"/>
          <w:shd w:val="clear" w:color="auto" w:fill="FFFFFF"/>
        </w:rPr>
        <w:fldChar w:fldCharType="separate"/>
      </w:r>
      <w:r w:rsidR="006979FF">
        <w:rPr>
          <w:noProof/>
          <w:color w:val="000000" w:themeColor="text1"/>
          <w:shd w:val="clear" w:color="auto" w:fill="FFFFFF"/>
        </w:rPr>
        <w:t>[46-49, 57]</w:t>
      </w:r>
      <w:r w:rsidRPr="00900653">
        <w:rPr>
          <w:color w:val="000000" w:themeColor="text1"/>
          <w:shd w:val="clear" w:color="auto" w:fill="FFFFFF"/>
        </w:rPr>
        <w:fldChar w:fldCharType="end"/>
      </w:r>
      <w:r w:rsidRPr="005C42FF">
        <w:rPr>
          <w:color w:val="000000" w:themeColor="text1"/>
        </w:rPr>
        <w:t xml:space="preserve">. </w:t>
      </w:r>
      <w:r>
        <w:rPr>
          <w:color w:val="000000" w:themeColor="text1"/>
        </w:rPr>
        <w:t>However, the following limitations should be considered. First, even after combining the three US cohorts, our study sample size was still relatively small, which could reduce statistical power. Second, due to lack of full medical record for every participant included in our sample, we were not sure if the proliferative endometrium finding could be considered to be in disordered pattern, although some participants reported abnormal menstrual cycles at the time of recruitment. Third, regardless of age and BMI, individual-level information on the reproductive history and menopausal status of our sample and those selected studies was not available, which might confound the prevalence of endometrial biopsy result</w:t>
      </w:r>
      <w:r w:rsidR="004A73FE">
        <w:rPr>
          <w:color w:val="000000" w:themeColor="text1"/>
        </w:rPr>
        <w:t>.</w:t>
      </w:r>
    </w:p>
    <w:p w14:paraId="49F9400F" w14:textId="3BBD9BE5" w:rsidR="004A73FE" w:rsidRDefault="00F10AEC" w:rsidP="004A73FE">
      <w:pPr>
        <w:pStyle w:val="NormalWeb"/>
        <w:rPr>
          <w:color w:val="000000" w:themeColor="text1"/>
        </w:rPr>
      </w:pPr>
      <w:r w:rsidRPr="00830B22">
        <w:rPr>
          <w:color w:val="000000" w:themeColor="text1"/>
        </w:rPr>
        <w:t xml:space="preserve">Since our study demonstrated </w:t>
      </w:r>
      <w:r>
        <w:rPr>
          <w:color w:val="000000" w:themeColor="text1"/>
        </w:rPr>
        <w:t xml:space="preserve">a </w:t>
      </w:r>
      <w:r w:rsidRPr="00830B22">
        <w:rPr>
          <w:color w:val="000000" w:themeColor="text1"/>
        </w:rPr>
        <w:t xml:space="preserve">high </w:t>
      </w:r>
      <w:r>
        <w:rPr>
          <w:color w:val="000000" w:themeColor="text1"/>
        </w:rPr>
        <w:t>prevalence</w:t>
      </w:r>
      <w:r w:rsidRPr="00830B22">
        <w:rPr>
          <w:color w:val="000000" w:themeColor="text1"/>
        </w:rPr>
        <w:t xml:space="preserve"> of endometrial pathologies in women</w:t>
      </w:r>
      <w:r>
        <w:rPr>
          <w:color w:val="000000" w:themeColor="text1"/>
        </w:rPr>
        <w:t xml:space="preserve"> with severe obesity</w:t>
      </w:r>
      <w:r w:rsidRPr="00830B22">
        <w:rPr>
          <w:color w:val="000000" w:themeColor="text1"/>
        </w:rPr>
        <w:t>, it is possible that this particular group of women</w:t>
      </w:r>
      <w:r>
        <w:rPr>
          <w:color w:val="000000" w:themeColor="text1"/>
        </w:rPr>
        <w:t xml:space="preserve"> (especially</w:t>
      </w:r>
      <w:r w:rsidRPr="00830B22">
        <w:rPr>
          <w:color w:val="000000" w:themeColor="text1"/>
        </w:rPr>
        <w:t xml:space="preserve"> young</w:t>
      </w:r>
      <w:r>
        <w:rPr>
          <w:color w:val="000000" w:themeColor="text1"/>
        </w:rPr>
        <w:t xml:space="preserve">er women wishing to retain </w:t>
      </w:r>
      <w:r w:rsidR="008A2903">
        <w:rPr>
          <w:color w:val="000000" w:themeColor="text1"/>
        </w:rPr>
        <w:t xml:space="preserve">fertility </w:t>
      </w:r>
      <w:r>
        <w:rPr>
          <w:color w:val="000000" w:themeColor="text1"/>
        </w:rPr>
        <w:t xml:space="preserve">or </w:t>
      </w:r>
      <w:r w:rsidR="008A2903">
        <w:rPr>
          <w:color w:val="000000" w:themeColor="text1"/>
        </w:rPr>
        <w:t xml:space="preserve">to </w:t>
      </w:r>
      <w:r w:rsidR="00396555">
        <w:rPr>
          <w:rFonts w:hint="eastAsia"/>
          <w:color w:val="000000" w:themeColor="text1"/>
          <w:lang w:eastAsia="zh-CN"/>
        </w:rPr>
        <w:t>recover</w:t>
      </w:r>
      <w:r w:rsidR="00396555">
        <w:rPr>
          <w:color w:val="000000" w:themeColor="text1"/>
          <w:lang w:eastAsia="zh-CN"/>
        </w:rPr>
        <w:t xml:space="preserve"> </w:t>
      </w:r>
      <w:r w:rsidR="008A2903">
        <w:rPr>
          <w:color w:val="000000" w:themeColor="text1"/>
          <w:lang w:eastAsia="zh-CN"/>
        </w:rPr>
        <w:t>from in</w:t>
      </w:r>
      <w:r>
        <w:rPr>
          <w:color w:val="000000" w:themeColor="text1"/>
        </w:rPr>
        <w:t>fertility)</w:t>
      </w:r>
      <w:r w:rsidRPr="00E8571A">
        <w:rPr>
          <w:color w:val="000000" w:themeColor="text1"/>
        </w:rPr>
        <w:t>, may benefit from endometrial pathology screening and</w:t>
      </w:r>
      <w:r w:rsidRPr="00C26A4C">
        <w:rPr>
          <w:color w:val="000000" w:themeColor="text1"/>
        </w:rPr>
        <w:t xml:space="preserve">/or </w:t>
      </w:r>
      <w:r w:rsidRPr="00E8571A">
        <w:rPr>
          <w:color w:val="000000" w:themeColor="text1"/>
        </w:rPr>
        <w:t>chemoprophylaxis</w:t>
      </w:r>
      <w:r>
        <w:rPr>
          <w:color w:val="000000" w:themeColor="text1"/>
        </w:rPr>
        <w:t xml:space="preserve"> with progesterone compounds</w:t>
      </w:r>
      <w:r w:rsidRPr="00E8571A">
        <w:rPr>
          <w:color w:val="000000" w:themeColor="text1"/>
        </w:rPr>
        <w:t>. Larger and more thorough examination of relationships between levels of obesity and endometrial pathology are needed to better characterize high cancer risk groups who may benefit from introducing</w:t>
      </w:r>
      <w:r>
        <w:rPr>
          <w:color w:val="000000" w:themeColor="text1"/>
        </w:rPr>
        <w:t xml:space="preserve"> new screening measures. Additionally</w:t>
      </w:r>
      <w:r w:rsidRPr="00E8571A">
        <w:rPr>
          <w:color w:val="000000" w:themeColor="text1"/>
        </w:rPr>
        <w:t>, future resear</w:t>
      </w:r>
      <w:r>
        <w:rPr>
          <w:color w:val="000000" w:themeColor="text1"/>
        </w:rPr>
        <w:t>ch efforts should focus</w:t>
      </w:r>
      <w:r w:rsidRPr="00E8571A">
        <w:rPr>
          <w:color w:val="000000" w:themeColor="text1"/>
        </w:rPr>
        <w:t xml:space="preserve"> on evaluating the</w:t>
      </w:r>
      <w:r w:rsidR="004C5F74">
        <w:rPr>
          <w:color w:val="000000" w:themeColor="text1"/>
        </w:rPr>
        <w:t xml:space="preserve"> </w:t>
      </w:r>
      <w:r w:rsidRPr="00E8571A">
        <w:rPr>
          <w:color w:val="000000" w:themeColor="text1"/>
        </w:rPr>
        <w:t>cost-effectiveness</w:t>
      </w:r>
      <w:r w:rsidR="004C5F74">
        <w:rPr>
          <w:color w:val="000000" w:themeColor="text1"/>
        </w:rPr>
        <w:t xml:space="preserve"> </w:t>
      </w:r>
      <w:r w:rsidRPr="00E8571A">
        <w:rPr>
          <w:rFonts w:hint="eastAsia"/>
          <w:color w:val="000000" w:themeColor="text1"/>
        </w:rPr>
        <w:t>o</w:t>
      </w:r>
      <w:r w:rsidRPr="00E8571A">
        <w:rPr>
          <w:color w:val="000000" w:themeColor="text1"/>
        </w:rPr>
        <w:t>f EC screening in high-risk women and identifying characteristics of women who can benefit from screening</w:t>
      </w:r>
      <w:r>
        <w:rPr>
          <w:color w:val="000000" w:themeColor="text1"/>
        </w:rPr>
        <w:t xml:space="preserve"> or prevention activities (progesterone therapy)</w:t>
      </w:r>
      <w:r w:rsidRPr="00E8571A">
        <w:rPr>
          <w:color w:val="000000" w:themeColor="text1"/>
        </w:rPr>
        <w:t xml:space="preserve">. </w:t>
      </w:r>
      <w:r>
        <w:rPr>
          <w:color w:val="000000" w:themeColor="text1"/>
        </w:rPr>
        <w:t>For instance, young women with severe obesity can potentially preserve fertility and reduce healthcare expenditures from the introduction of EC preventive activities so that the number of pathologies requiring endometrial surgical interventions would be greatly reduced</w:t>
      </w:r>
      <w:r w:rsidR="004A73FE">
        <w:rPr>
          <w:color w:val="000000" w:themeColor="text1"/>
        </w:rPr>
        <w:t>.</w:t>
      </w:r>
    </w:p>
    <w:p w14:paraId="7A1B6101" w14:textId="77777777" w:rsidR="004A73FE" w:rsidRDefault="004A73FE" w:rsidP="004A73FE">
      <w:pPr>
        <w:pStyle w:val="NormalWeb"/>
        <w:rPr>
          <w:color w:val="000000" w:themeColor="text1"/>
        </w:rPr>
      </w:pPr>
    </w:p>
    <w:p w14:paraId="0765503D" w14:textId="77777777" w:rsidR="004A73FE" w:rsidRDefault="004A73FE" w:rsidP="004A73FE">
      <w:pPr>
        <w:spacing w:line="360" w:lineRule="auto"/>
        <w:jc w:val="left"/>
        <w:rPr>
          <w:color w:val="000000" w:themeColor="text1"/>
        </w:rPr>
      </w:pPr>
    </w:p>
    <w:p w14:paraId="54C3E4CA" w14:textId="77777777" w:rsidR="004A73FE" w:rsidRDefault="00AB0EAD" w:rsidP="002507A6">
      <w:pPr>
        <w:pStyle w:val="Heading"/>
      </w:pPr>
      <w:bookmarkStart w:id="83" w:name="_Toc5874890"/>
      <w:r>
        <w:t>Bibliography</w:t>
      </w:r>
      <w:bookmarkEnd w:id="83"/>
    </w:p>
    <w:p w14:paraId="51A5CF23" w14:textId="77777777" w:rsidR="006979FF" w:rsidRPr="006979FF" w:rsidRDefault="004A73FE" w:rsidP="006979FF">
      <w:pPr>
        <w:pStyle w:val="EndNoteBibliography"/>
        <w:ind w:left="720" w:hanging="720"/>
        <w:rPr>
          <w:rFonts w:ascii="Times New Roman" w:hAnsi="Times New Roman" w:cs="Times New Roman"/>
        </w:rPr>
      </w:pPr>
      <w:r w:rsidRPr="006979FF">
        <w:rPr>
          <w:rFonts w:ascii="Times New Roman" w:hAnsi="Times New Roman" w:cs="Times New Roman"/>
        </w:rPr>
        <w:fldChar w:fldCharType="begin"/>
      </w:r>
      <w:r w:rsidRPr="006979FF">
        <w:rPr>
          <w:rFonts w:ascii="Times New Roman" w:hAnsi="Times New Roman" w:cs="Times New Roman"/>
        </w:rPr>
        <w:instrText xml:space="preserve"> ADDIN EN.REFLIST </w:instrText>
      </w:r>
      <w:r w:rsidRPr="006979FF">
        <w:rPr>
          <w:rFonts w:ascii="Times New Roman" w:hAnsi="Times New Roman" w:cs="Times New Roman"/>
        </w:rPr>
        <w:fldChar w:fldCharType="separate"/>
      </w:r>
      <w:r w:rsidR="006979FF" w:rsidRPr="006979FF">
        <w:rPr>
          <w:rFonts w:ascii="Times New Roman" w:hAnsi="Times New Roman" w:cs="Times New Roman"/>
        </w:rPr>
        <w:t>1.</w:t>
      </w:r>
      <w:r w:rsidR="006979FF" w:rsidRPr="006979FF">
        <w:rPr>
          <w:rFonts w:ascii="Times New Roman" w:hAnsi="Times New Roman" w:cs="Times New Roman"/>
        </w:rPr>
        <w:tab/>
        <w:t xml:space="preserve">Fritz, M.A. and L. Speroff, </w:t>
      </w:r>
      <w:r w:rsidR="006979FF" w:rsidRPr="006979FF">
        <w:rPr>
          <w:rFonts w:ascii="Times New Roman" w:hAnsi="Times New Roman" w:cs="Times New Roman"/>
          <w:i/>
        </w:rPr>
        <w:t>Clinical gynecologic endocrinology and infertility</w:t>
      </w:r>
      <w:r w:rsidR="006979FF" w:rsidRPr="006979FF">
        <w:rPr>
          <w:rFonts w:ascii="Times New Roman" w:hAnsi="Times New Roman" w:cs="Times New Roman"/>
        </w:rPr>
        <w:t>. 8th ed. 2011, Philadelphia: Wolters Kluwer Health/Lippincott Williams &amp; Wilkins. x, 1439 p.</w:t>
      </w:r>
    </w:p>
    <w:p w14:paraId="105C7C46" w14:textId="77777777"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2.</w:t>
      </w:r>
      <w:r w:rsidRPr="006979FF">
        <w:rPr>
          <w:rFonts w:ascii="Times New Roman" w:hAnsi="Times New Roman" w:cs="Times New Roman"/>
        </w:rPr>
        <w:tab/>
        <w:t xml:space="preserve">Guyton, A.C. and J.E. Hall, </w:t>
      </w:r>
      <w:r w:rsidRPr="006979FF">
        <w:rPr>
          <w:rFonts w:ascii="Times New Roman" w:hAnsi="Times New Roman" w:cs="Times New Roman"/>
          <w:i/>
        </w:rPr>
        <w:t>Textbook of medical physiology</w:t>
      </w:r>
      <w:r w:rsidRPr="006979FF">
        <w:rPr>
          <w:rFonts w:ascii="Times New Roman" w:hAnsi="Times New Roman" w:cs="Times New Roman"/>
        </w:rPr>
        <w:t>. 11th ed. 2006, Philadelphia: Elsevier Saunders. xxxv, 1116 p.</w:t>
      </w:r>
    </w:p>
    <w:p w14:paraId="06EE2D14" w14:textId="77777777"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3.</w:t>
      </w:r>
      <w:r w:rsidRPr="006979FF">
        <w:rPr>
          <w:rFonts w:ascii="Times New Roman" w:hAnsi="Times New Roman" w:cs="Times New Roman"/>
        </w:rPr>
        <w:tab/>
        <w:t xml:space="preserve">Ducatman, B.S., </w:t>
      </w:r>
      <w:r w:rsidRPr="006979FF">
        <w:rPr>
          <w:rFonts w:ascii="Times New Roman" w:hAnsi="Times New Roman" w:cs="Times New Roman"/>
          <w:i/>
        </w:rPr>
        <w:t>Pathologic diagnosis of the abnormally bleeding patient.</w:t>
      </w:r>
      <w:r w:rsidRPr="006979FF">
        <w:rPr>
          <w:rFonts w:ascii="Times New Roman" w:hAnsi="Times New Roman" w:cs="Times New Roman"/>
        </w:rPr>
        <w:t xml:space="preserve"> Clin Obstet Gynecol, 2005. </w:t>
      </w:r>
      <w:r w:rsidRPr="006979FF">
        <w:rPr>
          <w:rFonts w:ascii="Times New Roman" w:hAnsi="Times New Roman" w:cs="Times New Roman"/>
          <w:b/>
        </w:rPr>
        <w:t>48</w:t>
      </w:r>
      <w:r w:rsidRPr="006979FF">
        <w:rPr>
          <w:rFonts w:ascii="Times New Roman" w:hAnsi="Times New Roman" w:cs="Times New Roman"/>
        </w:rPr>
        <w:t>(2): p. 274-83.</w:t>
      </w:r>
    </w:p>
    <w:p w14:paraId="02970686" w14:textId="77777777"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4.</w:t>
      </w:r>
      <w:r w:rsidRPr="006979FF">
        <w:rPr>
          <w:rFonts w:ascii="Times New Roman" w:hAnsi="Times New Roman" w:cs="Times New Roman"/>
        </w:rPr>
        <w:tab/>
        <w:t xml:space="preserve">Boon, J., et al., </w:t>
      </w:r>
      <w:r w:rsidRPr="006979FF">
        <w:rPr>
          <w:rFonts w:ascii="Times New Roman" w:hAnsi="Times New Roman" w:cs="Times New Roman"/>
          <w:i/>
        </w:rPr>
        <w:t>Histological patterns in endometrial samples from perimenopausal women.</w:t>
      </w:r>
      <w:r w:rsidRPr="006979FF">
        <w:rPr>
          <w:rFonts w:ascii="Times New Roman" w:hAnsi="Times New Roman" w:cs="Times New Roman"/>
        </w:rPr>
        <w:t xml:space="preserve"> Maturitas, 1999. </w:t>
      </w:r>
      <w:r w:rsidRPr="006979FF">
        <w:rPr>
          <w:rFonts w:ascii="Times New Roman" w:hAnsi="Times New Roman" w:cs="Times New Roman"/>
          <w:b/>
        </w:rPr>
        <w:t>32</w:t>
      </w:r>
      <w:r w:rsidRPr="006979FF">
        <w:rPr>
          <w:rFonts w:ascii="Times New Roman" w:hAnsi="Times New Roman" w:cs="Times New Roman"/>
        </w:rPr>
        <w:t>(3): p. 155-9.</w:t>
      </w:r>
    </w:p>
    <w:p w14:paraId="56C9C167" w14:textId="77777777"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5.</w:t>
      </w:r>
      <w:r w:rsidRPr="006979FF">
        <w:rPr>
          <w:rFonts w:ascii="Times New Roman" w:hAnsi="Times New Roman" w:cs="Times New Roman"/>
        </w:rPr>
        <w:tab/>
        <w:t xml:space="preserve">Giviziez, C.R., et al., </w:t>
      </w:r>
      <w:r w:rsidRPr="006979FF">
        <w:rPr>
          <w:rFonts w:ascii="Times New Roman" w:hAnsi="Times New Roman" w:cs="Times New Roman"/>
          <w:i/>
        </w:rPr>
        <w:t>Obesity and anovulatory infertility: A review.</w:t>
      </w:r>
      <w:r w:rsidRPr="006979FF">
        <w:rPr>
          <w:rFonts w:ascii="Times New Roman" w:hAnsi="Times New Roman" w:cs="Times New Roman"/>
        </w:rPr>
        <w:t xml:space="preserve"> JBRA Assist Reprod, 2016. </w:t>
      </w:r>
      <w:r w:rsidRPr="006979FF">
        <w:rPr>
          <w:rFonts w:ascii="Times New Roman" w:hAnsi="Times New Roman" w:cs="Times New Roman"/>
          <w:b/>
        </w:rPr>
        <w:t>20</w:t>
      </w:r>
      <w:r w:rsidRPr="006979FF">
        <w:rPr>
          <w:rFonts w:ascii="Times New Roman" w:hAnsi="Times New Roman" w:cs="Times New Roman"/>
        </w:rPr>
        <w:t>(4): p. 240-245.</w:t>
      </w:r>
    </w:p>
    <w:p w14:paraId="007CA353" w14:textId="77777777"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6.</w:t>
      </w:r>
      <w:r w:rsidRPr="006979FF">
        <w:rPr>
          <w:rFonts w:ascii="Times New Roman" w:hAnsi="Times New Roman" w:cs="Times New Roman"/>
        </w:rPr>
        <w:tab/>
        <w:t xml:space="preserve">McCluggage, W.G., </w:t>
      </w:r>
      <w:r w:rsidRPr="006979FF">
        <w:rPr>
          <w:rFonts w:ascii="Times New Roman" w:hAnsi="Times New Roman" w:cs="Times New Roman"/>
          <w:i/>
        </w:rPr>
        <w:t>My approach to the interpretation of endometrial biopsies and curettings.</w:t>
      </w:r>
      <w:r w:rsidRPr="006979FF">
        <w:rPr>
          <w:rFonts w:ascii="Times New Roman" w:hAnsi="Times New Roman" w:cs="Times New Roman"/>
        </w:rPr>
        <w:t xml:space="preserve"> J Clin Pathol, 2006. </w:t>
      </w:r>
      <w:r w:rsidRPr="006979FF">
        <w:rPr>
          <w:rFonts w:ascii="Times New Roman" w:hAnsi="Times New Roman" w:cs="Times New Roman"/>
          <w:b/>
        </w:rPr>
        <w:t>59</w:t>
      </w:r>
      <w:r w:rsidRPr="006979FF">
        <w:rPr>
          <w:rFonts w:ascii="Times New Roman" w:hAnsi="Times New Roman" w:cs="Times New Roman"/>
        </w:rPr>
        <w:t>(8): p. 801-12.</w:t>
      </w:r>
    </w:p>
    <w:p w14:paraId="2E9527BA" w14:textId="3B086DD9"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7.</w:t>
      </w:r>
      <w:r w:rsidRPr="006979FF">
        <w:rPr>
          <w:rFonts w:ascii="Times New Roman" w:hAnsi="Times New Roman" w:cs="Times New Roman"/>
        </w:rPr>
        <w:tab/>
      </w:r>
      <w:r w:rsidRPr="006979FF">
        <w:rPr>
          <w:rFonts w:ascii="Times New Roman" w:hAnsi="Times New Roman" w:cs="Times New Roman"/>
          <w:i/>
        </w:rPr>
        <w:t>Key Statistics for Endometrial Cancer</w:t>
      </w:r>
      <w:r w:rsidRPr="006979FF">
        <w:rPr>
          <w:rFonts w:ascii="Times New Roman" w:hAnsi="Times New Roman" w:cs="Times New Roman"/>
        </w:rPr>
        <w:t xml:space="preserve">. 2019  [cited 2019 April 2]; Available from: </w:t>
      </w:r>
      <w:hyperlink r:id="rId17" w:history="1">
        <w:r w:rsidRPr="006979FF">
          <w:rPr>
            <w:rStyle w:val="Hyperlink"/>
            <w:rFonts w:ascii="Times New Roman" w:hAnsi="Times New Roman" w:cs="Times New Roman"/>
          </w:rPr>
          <w:t>https://www.cancer.org/cancer/endometrial-cancer/about/key-statistics.html</w:t>
        </w:r>
      </w:hyperlink>
      <w:r w:rsidRPr="006979FF">
        <w:rPr>
          <w:rFonts w:ascii="Times New Roman" w:hAnsi="Times New Roman" w:cs="Times New Roman"/>
        </w:rPr>
        <w:t>.</w:t>
      </w:r>
    </w:p>
    <w:p w14:paraId="483501F0" w14:textId="6ACDA1C5"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8.</w:t>
      </w:r>
      <w:r w:rsidRPr="006979FF">
        <w:rPr>
          <w:rFonts w:ascii="Times New Roman" w:hAnsi="Times New Roman" w:cs="Times New Roman"/>
        </w:rPr>
        <w:tab/>
      </w:r>
      <w:r w:rsidRPr="006979FF">
        <w:rPr>
          <w:rFonts w:ascii="Times New Roman" w:hAnsi="Times New Roman" w:cs="Times New Roman"/>
          <w:i/>
        </w:rPr>
        <w:t>What Are the Risk Factors for Uterine Cancer?</w:t>
      </w:r>
      <w:r w:rsidRPr="006979FF">
        <w:rPr>
          <w:rFonts w:ascii="Times New Roman" w:hAnsi="Times New Roman" w:cs="Times New Roman"/>
        </w:rPr>
        <w:t xml:space="preserve">  [cited 2019 April 2]; Available from: </w:t>
      </w:r>
      <w:hyperlink r:id="rId18" w:history="1">
        <w:r w:rsidRPr="006979FF">
          <w:rPr>
            <w:rStyle w:val="Hyperlink"/>
            <w:rFonts w:ascii="Times New Roman" w:hAnsi="Times New Roman" w:cs="Times New Roman"/>
          </w:rPr>
          <w:t>https://www.cdc.gov/cancer/uterine/basic_info/risk_factors.htm</w:t>
        </w:r>
      </w:hyperlink>
      <w:r w:rsidRPr="006979FF">
        <w:rPr>
          <w:rFonts w:ascii="Times New Roman" w:hAnsi="Times New Roman" w:cs="Times New Roman"/>
        </w:rPr>
        <w:t>.</w:t>
      </w:r>
    </w:p>
    <w:p w14:paraId="4C3BFEF3" w14:textId="77777777"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9.</w:t>
      </w:r>
      <w:r w:rsidRPr="006979FF">
        <w:rPr>
          <w:rFonts w:ascii="Times New Roman" w:hAnsi="Times New Roman" w:cs="Times New Roman"/>
        </w:rPr>
        <w:tab/>
        <w:t xml:space="preserve">Sheikh, M.A., et al., </w:t>
      </w:r>
      <w:r w:rsidRPr="006979FF">
        <w:rPr>
          <w:rFonts w:ascii="Times New Roman" w:hAnsi="Times New Roman" w:cs="Times New Roman"/>
          <w:i/>
        </w:rPr>
        <w:t>USA endometrial cancer projections to 2030: should we be concerned?</w:t>
      </w:r>
      <w:r w:rsidRPr="006979FF">
        <w:rPr>
          <w:rFonts w:ascii="Times New Roman" w:hAnsi="Times New Roman" w:cs="Times New Roman"/>
        </w:rPr>
        <w:t xml:space="preserve"> Future Oncol, 2014. </w:t>
      </w:r>
      <w:r w:rsidRPr="006979FF">
        <w:rPr>
          <w:rFonts w:ascii="Times New Roman" w:hAnsi="Times New Roman" w:cs="Times New Roman"/>
          <w:b/>
        </w:rPr>
        <w:t>10</w:t>
      </w:r>
      <w:r w:rsidRPr="006979FF">
        <w:rPr>
          <w:rFonts w:ascii="Times New Roman" w:hAnsi="Times New Roman" w:cs="Times New Roman"/>
        </w:rPr>
        <w:t>(16): p. 2561-8.</w:t>
      </w:r>
    </w:p>
    <w:p w14:paraId="1150DFCA" w14:textId="77777777"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10.</w:t>
      </w:r>
      <w:r w:rsidRPr="006979FF">
        <w:rPr>
          <w:rFonts w:ascii="Times New Roman" w:hAnsi="Times New Roman" w:cs="Times New Roman"/>
        </w:rPr>
        <w:tab/>
        <w:t xml:space="preserve">American Cancer Society., </w:t>
      </w:r>
      <w:r w:rsidRPr="006979FF">
        <w:rPr>
          <w:rFonts w:ascii="Times New Roman" w:hAnsi="Times New Roman" w:cs="Times New Roman"/>
          <w:i/>
        </w:rPr>
        <w:t>Cancer facts &amp; figures</w:t>
      </w:r>
      <w:r w:rsidRPr="006979FF">
        <w:rPr>
          <w:rFonts w:ascii="Times New Roman" w:hAnsi="Times New Roman" w:cs="Times New Roman"/>
        </w:rPr>
        <w:t>. The Society: Atlanta, GA. p. volumes.</w:t>
      </w:r>
    </w:p>
    <w:p w14:paraId="09FDEA1D" w14:textId="77777777"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11.</w:t>
      </w:r>
      <w:r w:rsidRPr="006979FF">
        <w:rPr>
          <w:rFonts w:ascii="Times New Roman" w:hAnsi="Times New Roman" w:cs="Times New Roman"/>
        </w:rPr>
        <w:tab/>
        <w:t xml:space="preserve">Blaustein, A. and R.J. Kurman, </w:t>
      </w:r>
      <w:r w:rsidRPr="006979FF">
        <w:rPr>
          <w:rFonts w:ascii="Times New Roman" w:hAnsi="Times New Roman" w:cs="Times New Roman"/>
          <w:i/>
        </w:rPr>
        <w:t>Blaustein's pathology of the female genital tract</w:t>
      </w:r>
      <w:r w:rsidRPr="006979FF">
        <w:rPr>
          <w:rFonts w:ascii="Times New Roman" w:hAnsi="Times New Roman" w:cs="Times New Roman"/>
        </w:rPr>
        <w:t>. 6th ed. 2011, New York, NY: Springer. xv, 1246 p.</w:t>
      </w:r>
    </w:p>
    <w:p w14:paraId="260AAAA3" w14:textId="77777777"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12.</w:t>
      </w:r>
      <w:r w:rsidRPr="006979FF">
        <w:rPr>
          <w:rFonts w:ascii="Times New Roman" w:hAnsi="Times New Roman" w:cs="Times New Roman"/>
        </w:rPr>
        <w:tab/>
        <w:t xml:space="preserve">Lacey, J.V., Jr. and V.M. Chia, </w:t>
      </w:r>
      <w:r w:rsidRPr="006979FF">
        <w:rPr>
          <w:rFonts w:ascii="Times New Roman" w:hAnsi="Times New Roman" w:cs="Times New Roman"/>
          <w:i/>
        </w:rPr>
        <w:t>Endometrial hyperplasia and the risk of progression to carcinoma.</w:t>
      </w:r>
      <w:r w:rsidRPr="006979FF">
        <w:rPr>
          <w:rFonts w:ascii="Times New Roman" w:hAnsi="Times New Roman" w:cs="Times New Roman"/>
        </w:rPr>
        <w:t xml:space="preserve"> Maturitas, 2009. </w:t>
      </w:r>
      <w:r w:rsidRPr="006979FF">
        <w:rPr>
          <w:rFonts w:ascii="Times New Roman" w:hAnsi="Times New Roman" w:cs="Times New Roman"/>
          <w:b/>
        </w:rPr>
        <w:t>63</w:t>
      </w:r>
      <w:r w:rsidRPr="006979FF">
        <w:rPr>
          <w:rFonts w:ascii="Times New Roman" w:hAnsi="Times New Roman" w:cs="Times New Roman"/>
        </w:rPr>
        <w:t>(1): p. 39-44.</w:t>
      </w:r>
    </w:p>
    <w:p w14:paraId="7F2261D7" w14:textId="77777777"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13.</w:t>
      </w:r>
      <w:r w:rsidRPr="006979FF">
        <w:rPr>
          <w:rFonts w:ascii="Times New Roman" w:hAnsi="Times New Roman" w:cs="Times New Roman"/>
        </w:rPr>
        <w:tab/>
        <w:t xml:space="preserve">Trimble, C.L., et al., </w:t>
      </w:r>
      <w:r w:rsidRPr="006979FF">
        <w:rPr>
          <w:rFonts w:ascii="Times New Roman" w:hAnsi="Times New Roman" w:cs="Times New Roman"/>
          <w:i/>
        </w:rPr>
        <w:t>Concurrent endometrial carcinoma in women with a biopsy diagnosis of atypical endometrial hyperplasia: a Gynecologic Oncology Group study.</w:t>
      </w:r>
      <w:r w:rsidRPr="006979FF">
        <w:rPr>
          <w:rFonts w:ascii="Times New Roman" w:hAnsi="Times New Roman" w:cs="Times New Roman"/>
        </w:rPr>
        <w:t xml:space="preserve"> Cancer, 2006. </w:t>
      </w:r>
      <w:r w:rsidRPr="006979FF">
        <w:rPr>
          <w:rFonts w:ascii="Times New Roman" w:hAnsi="Times New Roman" w:cs="Times New Roman"/>
          <w:b/>
        </w:rPr>
        <w:t>106</w:t>
      </w:r>
      <w:r w:rsidRPr="006979FF">
        <w:rPr>
          <w:rFonts w:ascii="Times New Roman" w:hAnsi="Times New Roman" w:cs="Times New Roman"/>
        </w:rPr>
        <w:t>(4): p. 812-9.</w:t>
      </w:r>
    </w:p>
    <w:p w14:paraId="41C4DCCA" w14:textId="77777777"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14.</w:t>
      </w:r>
      <w:r w:rsidRPr="006979FF">
        <w:rPr>
          <w:rFonts w:ascii="Times New Roman" w:hAnsi="Times New Roman" w:cs="Times New Roman"/>
        </w:rPr>
        <w:tab/>
        <w:t xml:space="preserve">Sobczuk, K. and A. Sobczuk, </w:t>
      </w:r>
      <w:r w:rsidRPr="006979FF">
        <w:rPr>
          <w:rFonts w:ascii="Times New Roman" w:hAnsi="Times New Roman" w:cs="Times New Roman"/>
          <w:i/>
        </w:rPr>
        <w:t>New classification system of endometrial hyperplasia WHO 2014 and its clinical implications.</w:t>
      </w:r>
      <w:r w:rsidRPr="006979FF">
        <w:rPr>
          <w:rFonts w:ascii="Times New Roman" w:hAnsi="Times New Roman" w:cs="Times New Roman"/>
        </w:rPr>
        <w:t xml:space="preserve"> Prz Menopauzalny, 2017. </w:t>
      </w:r>
      <w:r w:rsidRPr="006979FF">
        <w:rPr>
          <w:rFonts w:ascii="Times New Roman" w:hAnsi="Times New Roman" w:cs="Times New Roman"/>
          <w:b/>
        </w:rPr>
        <w:t>16</w:t>
      </w:r>
      <w:r w:rsidRPr="006979FF">
        <w:rPr>
          <w:rFonts w:ascii="Times New Roman" w:hAnsi="Times New Roman" w:cs="Times New Roman"/>
        </w:rPr>
        <w:t>(3): p. 107-111.</w:t>
      </w:r>
    </w:p>
    <w:p w14:paraId="2652239F" w14:textId="3803BF60"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15.</w:t>
      </w:r>
      <w:r w:rsidRPr="006979FF">
        <w:rPr>
          <w:rFonts w:ascii="Times New Roman" w:hAnsi="Times New Roman" w:cs="Times New Roman"/>
        </w:rPr>
        <w:tab/>
      </w:r>
      <w:r w:rsidRPr="006979FF">
        <w:rPr>
          <w:rFonts w:ascii="Times New Roman" w:hAnsi="Times New Roman" w:cs="Times New Roman"/>
          <w:i/>
        </w:rPr>
        <w:t>Uterine polyps</w:t>
      </w:r>
      <w:r w:rsidRPr="006979FF">
        <w:rPr>
          <w:rFonts w:ascii="Times New Roman" w:hAnsi="Times New Roman" w:cs="Times New Roman"/>
        </w:rPr>
        <w:t xml:space="preserve">. 2018  [cited 2019 March 25]; Available from: </w:t>
      </w:r>
      <w:hyperlink r:id="rId19" w:history="1">
        <w:r w:rsidRPr="006979FF">
          <w:rPr>
            <w:rStyle w:val="Hyperlink"/>
            <w:rFonts w:ascii="Times New Roman" w:hAnsi="Times New Roman" w:cs="Times New Roman"/>
          </w:rPr>
          <w:t>https://www.mayoclinic.org/diseases-conditions/uterine-polyps/symptoms-causes/syc-20378709</w:t>
        </w:r>
      </w:hyperlink>
      <w:r w:rsidRPr="006979FF">
        <w:rPr>
          <w:rFonts w:ascii="Times New Roman" w:hAnsi="Times New Roman" w:cs="Times New Roman"/>
        </w:rPr>
        <w:t>.</w:t>
      </w:r>
    </w:p>
    <w:p w14:paraId="4F2EEFD2" w14:textId="77777777"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16.</w:t>
      </w:r>
      <w:r w:rsidRPr="006979FF">
        <w:rPr>
          <w:rFonts w:ascii="Times New Roman" w:hAnsi="Times New Roman" w:cs="Times New Roman"/>
        </w:rPr>
        <w:tab/>
        <w:t xml:space="preserve">Serhat, E., et al., </w:t>
      </w:r>
      <w:r w:rsidRPr="006979FF">
        <w:rPr>
          <w:rFonts w:ascii="Times New Roman" w:hAnsi="Times New Roman" w:cs="Times New Roman"/>
          <w:i/>
        </w:rPr>
        <w:t>Is there a relationship between endometrial polyps and obesity, diabetes mellitus, hypertension?</w:t>
      </w:r>
      <w:r w:rsidRPr="006979FF">
        <w:rPr>
          <w:rFonts w:ascii="Times New Roman" w:hAnsi="Times New Roman" w:cs="Times New Roman"/>
        </w:rPr>
        <w:t xml:space="preserve"> Arch Gynecol Obstet, 2014. </w:t>
      </w:r>
      <w:r w:rsidRPr="006979FF">
        <w:rPr>
          <w:rFonts w:ascii="Times New Roman" w:hAnsi="Times New Roman" w:cs="Times New Roman"/>
          <w:b/>
        </w:rPr>
        <w:t>290</w:t>
      </w:r>
      <w:r w:rsidRPr="006979FF">
        <w:rPr>
          <w:rFonts w:ascii="Times New Roman" w:hAnsi="Times New Roman" w:cs="Times New Roman"/>
        </w:rPr>
        <w:t>(5): p. 937-41.</w:t>
      </w:r>
    </w:p>
    <w:p w14:paraId="347B73F1" w14:textId="77777777"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17.</w:t>
      </w:r>
      <w:r w:rsidRPr="006979FF">
        <w:rPr>
          <w:rFonts w:ascii="Times New Roman" w:hAnsi="Times New Roman" w:cs="Times New Roman"/>
        </w:rPr>
        <w:tab/>
        <w:t xml:space="preserve">Torres, M.L., et al., </w:t>
      </w:r>
      <w:r w:rsidRPr="006979FF">
        <w:rPr>
          <w:rFonts w:ascii="Times New Roman" w:hAnsi="Times New Roman" w:cs="Times New Roman"/>
          <w:i/>
        </w:rPr>
        <w:t>Risk factors for developing endometrial cancer after benign endometrial sampling.</w:t>
      </w:r>
      <w:r w:rsidRPr="006979FF">
        <w:rPr>
          <w:rFonts w:ascii="Times New Roman" w:hAnsi="Times New Roman" w:cs="Times New Roman"/>
        </w:rPr>
        <w:t xml:space="preserve"> Obstet Gynecol, 2012. </w:t>
      </w:r>
      <w:r w:rsidRPr="006979FF">
        <w:rPr>
          <w:rFonts w:ascii="Times New Roman" w:hAnsi="Times New Roman" w:cs="Times New Roman"/>
          <w:b/>
        </w:rPr>
        <w:t>120</w:t>
      </w:r>
      <w:r w:rsidRPr="006979FF">
        <w:rPr>
          <w:rFonts w:ascii="Times New Roman" w:hAnsi="Times New Roman" w:cs="Times New Roman"/>
        </w:rPr>
        <w:t>(5): p. 998-1004.</w:t>
      </w:r>
    </w:p>
    <w:p w14:paraId="561ABE12" w14:textId="77777777"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18.</w:t>
      </w:r>
      <w:r w:rsidRPr="006979FF">
        <w:rPr>
          <w:rFonts w:ascii="Times New Roman" w:hAnsi="Times New Roman" w:cs="Times New Roman"/>
        </w:rPr>
        <w:tab/>
        <w:t xml:space="preserve">Andersen, W.A., et al., </w:t>
      </w:r>
      <w:r w:rsidRPr="006979FF">
        <w:rPr>
          <w:rFonts w:ascii="Times New Roman" w:hAnsi="Times New Roman" w:cs="Times New Roman"/>
          <w:i/>
        </w:rPr>
        <w:t>Endometrial metaplasia associated with endometrial adenocarcinoma.</w:t>
      </w:r>
      <w:r w:rsidRPr="006979FF">
        <w:rPr>
          <w:rFonts w:ascii="Times New Roman" w:hAnsi="Times New Roman" w:cs="Times New Roman"/>
        </w:rPr>
        <w:t xml:space="preserve"> Am J Obstet Gynecol, 1987. </w:t>
      </w:r>
      <w:r w:rsidRPr="006979FF">
        <w:rPr>
          <w:rFonts w:ascii="Times New Roman" w:hAnsi="Times New Roman" w:cs="Times New Roman"/>
          <w:b/>
        </w:rPr>
        <w:t>157</w:t>
      </w:r>
      <w:r w:rsidRPr="006979FF">
        <w:rPr>
          <w:rFonts w:ascii="Times New Roman" w:hAnsi="Times New Roman" w:cs="Times New Roman"/>
        </w:rPr>
        <w:t>(3): p. 597-604.</w:t>
      </w:r>
    </w:p>
    <w:p w14:paraId="4A619DDC" w14:textId="77777777"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19.</w:t>
      </w:r>
      <w:r w:rsidRPr="006979FF">
        <w:rPr>
          <w:rFonts w:ascii="Times New Roman" w:hAnsi="Times New Roman" w:cs="Times New Roman"/>
        </w:rPr>
        <w:tab/>
        <w:t xml:space="preserve">Smith, R.A., et al., </w:t>
      </w:r>
      <w:r w:rsidRPr="006979FF">
        <w:rPr>
          <w:rFonts w:ascii="Times New Roman" w:hAnsi="Times New Roman" w:cs="Times New Roman"/>
          <w:i/>
        </w:rPr>
        <w:t>American Cancer Society guidelines for the early detection of cancer: update of early detection guidelines for prostate, colorectal, and endometrial cancers. Also: update 2001--testing for early lung cancer detection.</w:t>
      </w:r>
      <w:r w:rsidRPr="006979FF">
        <w:rPr>
          <w:rFonts w:ascii="Times New Roman" w:hAnsi="Times New Roman" w:cs="Times New Roman"/>
        </w:rPr>
        <w:t xml:space="preserve"> CA Cancer J Clin, 2001. </w:t>
      </w:r>
      <w:r w:rsidRPr="006979FF">
        <w:rPr>
          <w:rFonts w:ascii="Times New Roman" w:hAnsi="Times New Roman" w:cs="Times New Roman"/>
          <w:b/>
        </w:rPr>
        <w:t>51</w:t>
      </w:r>
      <w:r w:rsidRPr="006979FF">
        <w:rPr>
          <w:rFonts w:ascii="Times New Roman" w:hAnsi="Times New Roman" w:cs="Times New Roman"/>
        </w:rPr>
        <w:t>(1): p. 38-75; quiz 77-80.</w:t>
      </w:r>
    </w:p>
    <w:p w14:paraId="53C78F14" w14:textId="77777777"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20.</w:t>
      </w:r>
      <w:r w:rsidRPr="006979FF">
        <w:rPr>
          <w:rFonts w:ascii="Times New Roman" w:hAnsi="Times New Roman" w:cs="Times New Roman"/>
        </w:rPr>
        <w:tab/>
      </w:r>
      <w:r w:rsidRPr="006979FF">
        <w:rPr>
          <w:rFonts w:ascii="Times New Roman" w:hAnsi="Times New Roman" w:cs="Times New Roman"/>
          <w:i/>
        </w:rPr>
        <w:t>The American College of Obstetricians and Gynecologists Committee Opinion No. 734: The Role of Transvaginal Ultrasonography in Evaluating the Endometrium of Women With Postmenopausal Bleeding.</w:t>
      </w:r>
      <w:r w:rsidRPr="006979FF">
        <w:rPr>
          <w:rFonts w:ascii="Times New Roman" w:hAnsi="Times New Roman" w:cs="Times New Roman"/>
        </w:rPr>
        <w:t xml:space="preserve"> Obstet Gynecol, 2018. </w:t>
      </w:r>
      <w:r w:rsidRPr="006979FF">
        <w:rPr>
          <w:rFonts w:ascii="Times New Roman" w:hAnsi="Times New Roman" w:cs="Times New Roman"/>
          <w:b/>
        </w:rPr>
        <w:t>131</w:t>
      </w:r>
      <w:r w:rsidRPr="006979FF">
        <w:rPr>
          <w:rFonts w:ascii="Times New Roman" w:hAnsi="Times New Roman" w:cs="Times New Roman"/>
        </w:rPr>
        <w:t>(5): p. e124-e129.</w:t>
      </w:r>
    </w:p>
    <w:p w14:paraId="1A057A0F" w14:textId="77777777"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21.</w:t>
      </w:r>
      <w:r w:rsidRPr="006979FF">
        <w:rPr>
          <w:rFonts w:ascii="Times New Roman" w:hAnsi="Times New Roman" w:cs="Times New Roman"/>
        </w:rPr>
        <w:tab/>
      </w:r>
      <w:r w:rsidRPr="006979FF">
        <w:rPr>
          <w:rFonts w:ascii="Times New Roman" w:hAnsi="Times New Roman" w:cs="Times New Roman"/>
          <w:i/>
        </w:rPr>
        <w:t>Practice Bulletin No. 149: Endometrial cancer.</w:t>
      </w:r>
      <w:r w:rsidRPr="006979FF">
        <w:rPr>
          <w:rFonts w:ascii="Times New Roman" w:hAnsi="Times New Roman" w:cs="Times New Roman"/>
        </w:rPr>
        <w:t xml:space="preserve"> Obstet Gynecol, 2015. </w:t>
      </w:r>
      <w:r w:rsidRPr="006979FF">
        <w:rPr>
          <w:rFonts w:ascii="Times New Roman" w:hAnsi="Times New Roman" w:cs="Times New Roman"/>
          <w:b/>
        </w:rPr>
        <w:t>125</w:t>
      </w:r>
      <w:r w:rsidRPr="006979FF">
        <w:rPr>
          <w:rFonts w:ascii="Times New Roman" w:hAnsi="Times New Roman" w:cs="Times New Roman"/>
        </w:rPr>
        <w:t>(4): p. 1006-26.</w:t>
      </w:r>
    </w:p>
    <w:p w14:paraId="6AEE3C68" w14:textId="77777777"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22.</w:t>
      </w:r>
      <w:r w:rsidRPr="006979FF">
        <w:rPr>
          <w:rFonts w:ascii="Times New Roman" w:hAnsi="Times New Roman" w:cs="Times New Roman"/>
        </w:rPr>
        <w:tab/>
        <w:t xml:space="preserve">Piatek, S., G. Panek, and M. Wielgos, </w:t>
      </w:r>
      <w:r w:rsidRPr="006979FF">
        <w:rPr>
          <w:rFonts w:ascii="Times New Roman" w:hAnsi="Times New Roman" w:cs="Times New Roman"/>
          <w:i/>
        </w:rPr>
        <w:t>Assessment of the usefulness of pipelle biopsy in gynecological diagnostics.</w:t>
      </w:r>
      <w:r w:rsidRPr="006979FF">
        <w:rPr>
          <w:rFonts w:ascii="Times New Roman" w:hAnsi="Times New Roman" w:cs="Times New Roman"/>
        </w:rPr>
        <w:t xml:space="preserve"> Ginekol Pol, 2016. </w:t>
      </w:r>
      <w:r w:rsidRPr="006979FF">
        <w:rPr>
          <w:rFonts w:ascii="Times New Roman" w:hAnsi="Times New Roman" w:cs="Times New Roman"/>
          <w:b/>
        </w:rPr>
        <w:t>87</w:t>
      </w:r>
      <w:r w:rsidRPr="006979FF">
        <w:rPr>
          <w:rFonts w:ascii="Times New Roman" w:hAnsi="Times New Roman" w:cs="Times New Roman"/>
        </w:rPr>
        <w:t>(8): p. 559-64.</w:t>
      </w:r>
    </w:p>
    <w:p w14:paraId="48FE4C7D" w14:textId="77777777"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23.</w:t>
      </w:r>
      <w:r w:rsidRPr="006979FF">
        <w:rPr>
          <w:rFonts w:ascii="Times New Roman" w:hAnsi="Times New Roman" w:cs="Times New Roman"/>
        </w:rPr>
        <w:tab/>
        <w:t xml:space="preserve">Adambekov, S., et al., </w:t>
      </w:r>
      <w:r w:rsidRPr="006979FF">
        <w:rPr>
          <w:rFonts w:ascii="Times New Roman" w:hAnsi="Times New Roman" w:cs="Times New Roman"/>
          <w:i/>
        </w:rPr>
        <w:t>Patient and provider factors associated with endometrial Pipelle sampling failure.</w:t>
      </w:r>
      <w:r w:rsidRPr="006979FF">
        <w:rPr>
          <w:rFonts w:ascii="Times New Roman" w:hAnsi="Times New Roman" w:cs="Times New Roman"/>
        </w:rPr>
        <w:t xml:space="preserve"> Gynecol Oncol, 2017. </w:t>
      </w:r>
      <w:r w:rsidRPr="006979FF">
        <w:rPr>
          <w:rFonts w:ascii="Times New Roman" w:hAnsi="Times New Roman" w:cs="Times New Roman"/>
          <w:b/>
        </w:rPr>
        <w:t>144</w:t>
      </w:r>
      <w:r w:rsidRPr="006979FF">
        <w:rPr>
          <w:rFonts w:ascii="Times New Roman" w:hAnsi="Times New Roman" w:cs="Times New Roman"/>
        </w:rPr>
        <w:t>(2): p. 324-328.</w:t>
      </w:r>
    </w:p>
    <w:p w14:paraId="37B26D96" w14:textId="77777777"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24.</w:t>
      </w:r>
      <w:r w:rsidRPr="006979FF">
        <w:rPr>
          <w:rFonts w:ascii="Times New Roman" w:hAnsi="Times New Roman" w:cs="Times New Roman"/>
        </w:rPr>
        <w:tab/>
        <w:t xml:space="preserve">Elsandabesee, D. and P. Greenwood, </w:t>
      </w:r>
      <w:r w:rsidRPr="006979FF">
        <w:rPr>
          <w:rFonts w:ascii="Times New Roman" w:hAnsi="Times New Roman" w:cs="Times New Roman"/>
          <w:i/>
        </w:rPr>
        <w:t>The performance of Pipelle endometrial sampling in a dedicated postmenopausal bleeding clinic.</w:t>
      </w:r>
      <w:r w:rsidRPr="006979FF">
        <w:rPr>
          <w:rFonts w:ascii="Times New Roman" w:hAnsi="Times New Roman" w:cs="Times New Roman"/>
        </w:rPr>
        <w:t xml:space="preserve"> J Obstet Gynaecol, 2005. </w:t>
      </w:r>
      <w:r w:rsidRPr="006979FF">
        <w:rPr>
          <w:rFonts w:ascii="Times New Roman" w:hAnsi="Times New Roman" w:cs="Times New Roman"/>
          <w:b/>
        </w:rPr>
        <w:t>25</w:t>
      </w:r>
      <w:r w:rsidRPr="006979FF">
        <w:rPr>
          <w:rFonts w:ascii="Times New Roman" w:hAnsi="Times New Roman" w:cs="Times New Roman"/>
        </w:rPr>
        <w:t>(1): p. 32-4.</w:t>
      </w:r>
    </w:p>
    <w:p w14:paraId="678BC3D5" w14:textId="77777777"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25.</w:t>
      </w:r>
      <w:r w:rsidRPr="006979FF">
        <w:rPr>
          <w:rFonts w:ascii="Times New Roman" w:hAnsi="Times New Roman" w:cs="Times New Roman"/>
        </w:rPr>
        <w:tab/>
      </w:r>
      <w:r w:rsidRPr="006979FF">
        <w:rPr>
          <w:rFonts w:ascii="Times New Roman" w:hAnsi="Times New Roman" w:cs="Times New Roman"/>
          <w:i/>
        </w:rPr>
        <w:t>Obesity: preventing and managing the global epidemic. Report of a WHO consultation.</w:t>
      </w:r>
      <w:r w:rsidRPr="006979FF">
        <w:rPr>
          <w:rFonts w:ascii="Times New Roman" w:hAnsi="Times New Roman" w:cs="Times New Roman"/>
        </w:rPr>
        <w:t xml:space="preserve"> World Health Organ Tech Rep Ser, 2000. </w:t>
      </w:r>
      <w:r w:rsidRPr="006979FF">
        <w:rPr>
          <w:rFonts w:ascii="Times New Roman" w:hAnsi="Times New Roman" w:cs="Times New Roman"/>
          <w:b/>
        </w:rPr>
        <w:t>894</w:t>
      </w:r>
      <w:r w:rsidRPr="006979FF">
        <w:rPr>
          <w:rFonts w:ascii="Times New Roman" w:hAnsi="Times New Roman" w:cs="Times New Roman"/>
        </w:rPr>
        <w:t>: p. i-xii, 1-253.</w:t>
      </w:r>
    </w:p>
    <w:p w14:paraId="1DA22475" w14:textId="07952D19"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26.</w:t>
      </w:r>
      <w:r w:rsidRPr="006979FF">
        <w:rPr>
          <w:rFonts w:ascii="Times New Roman" w:hAnsi="Times New Roman" w:cs="Times New Roman"/>
        </w:rPr>
        <w:tab/>
      </w:r>
      <w:r w:rsidRPr="006979FF">
        <w:rPr>
          <w:rFonts w:ascii="Times New Roman" w:hAnsi="Times New Roman" w:cs="Times New Roman"/>
          <w:i/>
        </w:rPr>
        <w:t>What is Obesity?</w:t>
      </w:r>
      <w:r w:rsidRPr="006979FF">
        <w:rPr>
          <w:rFonts w:ascii="Times New Roman" w:hAnsi="Times New Roman" w:cs="Times New Roman"/>
        </w:rPr>
        <w:t xml:space="preserve">  [cited 2019 March 10]; Available from: </w:t>
      </w:r>
      <w:hyperlink r:id="rId20" w:history="1">
        <w:r w:rsidRPr="006979FF">
          <w:rPr>
            <w:rStyle w:val="Hyperlink"/>
            <w:rFonts w:ascii="Times New Roman" w:hAnsi="Times New Roman" w:cs="Times New Roman"/>
          </w:rPr>
          <w:t>https://www.obesityaction.org/get-educated/understanding-your-weight-and-health/what-is-obesity/</w:t>
        </w:r>
      </w:hyperlink>
      <w:r w:rsidRPr="006979FF">
        <w:rPr>
          <w:rFonts w:ascii="Times New Roman" w:hAnsi="Times New Roman" w:cs="Times New Roman"/>
        </w:rPr>
        <w:t>.</w:t>
      </w:r>
    </w:p>
    <w:p w14:paraId="0F6FA7FE" w14:textId="6E8D419B"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27.</w:t>
      </w:r>
      <w:r w:rsidRPr="006979FF">
        <w:rPr>
          <w:rFonts w:ascii="Times New Roman" w:hAnsi="Times New Roman" w:cs="Times New Roman"/>
        </w:rPr>
        <w:tab/>
        <w:t xml:space="preserve">WHO. </w:t>
      </w:r>
      <w:r w:rsidRPr="006979FF">
        <w:rPr>
          <w:rFonts w:ascii="Times New Roman" w:hAnsi="Times New Roman" w:cs="Times New Roman"/>
          <w:i/>
        </w:rPr>
        <w:t>Global status report on noncommunicable diseases 2014</w:t>
      </w:r>
      <w:r w:rsidRPr="006979FF">
        <w:rPr>
          <w:rFonts w:ascii="Times New Roman" w:hAnsi="Times New Roman" w:cs="Times New Roman"/>
        </w:rPr>
        <w:t>. 2014  [cited 2019 Feburary 27]; Available from:   </w:t>
      </w:r>
      <w:hyperlink r:id="rId21" w:history="1">
        <w:r w:rsidRPr="006979FF">
          <w:rPr>
            <w:rStyle w:val="Hyperlink"/>
            <w:rFonts w:ascii="Times New Roman" w:hAnsi="Times New Roman" w:cs="Times New Roman"/>
          </w:rPr>
          <w:t>http://apps.who.int/iris/bitstream/10665/148114/1/9789241564854_eng.pdf?ua=1</w:t>
        </w:r>
      </w:hyperlink>
      <w:r w:rsidRPr="006979FF">
        <w:rPr>
          <w:rFonts w:ascii="Times New Roman" w:hAnsi="Times New Roman" w:cs="Times New Roman"/>
        </w:rPr>
        <w:t>.</w:t>
      </w:r>
    </w:p>
    <w:p w14:paraId="7870F39D" w14:textId="77777777"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28.</w:t>
      </w:r>
      <w:r w:rsidRPr="006979FF">
        <w:rPr>
          <w:rFonts w:ascii="Times New Roman" w:hAnsi="Times New Roman" w:cs="Times New Roman"/>
        </w:rPr>
        <w:tab/>
        <w:t xml:space="preserve">Hales, C.M., et al., </w:t>
      </w:r>
      <w:r w:rsidRPr="006979FF">
        <w:rPr>
          <w:rFonts w:ascii="Times New Roman" w:hAnsi="Times New Roman" w:cs="Times New Roman"/>
          <w:i/>
        </w:rPr>
        <w:t>Prevalence of Obesity Among Adults and Youth: United States, 2015-2016.</w:t>
      </w:r>
      <w:r w:rsidRPr="006979FF">
        <w:rPr>
          <w:rFonts w:ascii="Times New Roman" w:hAnsi="Times New Roman" w:cs="Times New Roman"/>
        </w:rPr>
        <w:t xml:space="preserve"> NCHS Data Brief, 2017(288): p. 1-8.</w:t>
      </w:r>
    </w:p>
    <w:p w14:paraId="5D503081" w14:textId="77777777"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29.</w:t>
      </w:r>
      <w:r w:rsidRPr="006979FF">
        <w:rPr>
          <w:rFonts w:ascii="Times New Roman" w:hAnsi="Times New Roman" w:cs="Times New Roman"/>
        </w:rPr>
        <w:tab/>
      </w:r>
      <w:r w:rsidRPr="006979FF">
        <w:rPr>
          <w:rFonts w:ascii="Times New Roman" w:hAnsi="Times New Roman" w:cs="Times New Roman"/>
          <w:i/>
        </w:rPr>
        <w:t>Guidelines (2013) for managing overweight and obesity in adults. Preface to the Expert Panel Report (comprehensive version which includes systematic evidence review, evidence statements, and recommendations).</w:t>
      </w:r>
      <w:r w:rsidRPr="006979FF">
        <w:rPr>
          <w:rFonts w:ascii="Times New Roman" w:hAnsi="Times New Roman" w:cs="Times New Roman"/>
        </w:rPr>
        <w:t xml:space="preserve"> Obesity (Silver Spring), 2014. </w:t>
      </w:r>
      <w:r w:rsidRPr="006979FF">
        <w:rPr>
          <w:rFonts w:ascii="Times New Roman" w:hAnsi="Times New Roman" w:cs="Times New Roman"/>
          <w:b/>
        </w:rPr>
        <w:t>22 Suppl 2</w:t>
      </w:r>
      <w:r w:rsidRPr="006979FF">
        <w:rPr>
          <w:rFonts w:ascii="Times New Roman" w:hAnsi="Times New Roman" w:cs="Times New Roman"/>
        </w:rPr>
        <w:t>: p. S40.</w:t>
      </w:r>
    </w:p>
    <w:p w14:paraId="5E97878B" w14:textId="4D760E4E"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30.</w:t>
      </w:r>
      <w:r w:rsidRPr="006979FF">
        <w:rPr>
          <w:rFonts w:ascii="Times New Roman" w:hAnsi="Times New Roman" w:cs="Times New Roman"/>
        </w:rPr>
        <w:tab/>
        <w:t xml:space="preserve">Fryar CD, C.M., Ogden CL. </w:t>
      </w:r>
      <w:r w:rsidRPr="006979FF">
        <w:rPr>
          <w:rFonts w:ascii="Times New Roman" w:hAnsi="Times New Roman" w:cs="Times New Roman"/>
          <w:i/>
        </w:rPr>
        <w:t>Prevalence of overweight and obesity among children and adolescents aged 2–19 years: United States, 1963–1965 through 2013–2014</w:t>
      </w:r>
      <w:r w:rsidRPr="006979FF">
        <w:rPr>
          <w:rFonts w:ascii="Times New Roman" w:hAnsi="Times New Roman" w:cs="Times New Roman"/>
        </w:rPr>
        <w:t xml:space="preserve">. 2016  [cited 2019 March 10]; Available from: </w:t>
      </w:r>
      <w:hyperlink r:id="rId22" w:history="1">
        <w:r w:rsidRPr="006979FF">
          <w:rPr>
            <w:rStyle w:val="Hyperlink"/>
            <w:rFonts w:ascii="Times New Roman" w:hAnsi="Times New Roman" w:cs="Times New Roman"/>
          </w:rPr>
          <w:t>https://www.cdc.gov/nchs/data/hestat/obesity_child_13_14/obesity_child_13_14.htm</w:t>
        </w:r>
      </w:hyperlink>
      <w:r w:rsidRPr="006979FF">
        <w:rPr>
          <w:rFonts w:ascii="Times New Roman" w:hAnsi="Times New Roman" w:cs="Times New Roman"/>
        </w:rPr>
        <w:t>.</w:t>
      </w:r>
    </w:p>
    <w:p w14:paraId="7505A328" w14:textId="141EBB63"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31.</w:t>
      </w:r>
      <w:r w:rsidRPr="006979FF">
        <w:rPr>
          <w:rFonts w:ascii="Times New Roman" w:hAnsi="Times New Roman" w:cs="Times New Roman"/>
        </w:rPr>
        <w:tab/>
        <w:t xml:space="preserve">Fryar CD, C.M., Ogden CL. </w:t>
      </w:r>
      <w:r w:rsidRPr="006979FF">
        <w:rPr>
          <w:rFonts w:ascii="Times New Roman" w:hAnsi="Times New Roman" w:cs="Times New Roman"/>
          <w:i/>
        </w:rPr>
        <w:t>Prevalence of overweight, obesity, and extreme obesity among adults aged 20 and over: United States, 1960–1962 through 2011–2014</w:t>
      </w:r>
      <w:r w:rsidRPr="006979FF">
        <w:rPr>
          <w:rFonts w:ascii="Times New Roman" w:hAnsi="Times New Roman" w:cs="Times New Roman"/>
        </w:rPr>
        <w:t xml:space="preserve">. 2016  [cited 2019 March 10]; Available from: </w:t>
      </w:r>
      <w:hyperlink r:id="rId23" w:history="1">
        <w:r w:rsidRPr="006979FF">
          <w:rPr>
            <w:rStyle w:val="Hyperlink"/>
            <w:rFonts w:ascii="Times New Roman" w:hAnsi="Times New Roman" w:cs="Times New Roman"/>
          </w:rPr>
          <w:t>https://www.cdc.gov/nchs/data/hestat/obesity_adult_13_14/obesity_adult_13_14.htm</w:t>
        </w:r>
      </w:hyperlink>
      <w:r w:rsidRPr="006979FF">
        <w:rPr>
          <w:rFonts w:ascii="Times New Roman" w:hAnsi="Times New Roman" w:cs="Times New Roman"/>
        </w:rPr>
        <w:t>.</w:t>
      </w:r>
    </w:p>
    <w:p w14:paraId="68903599" w14:textId="77777777"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32.</w:t>
      </w:r>
      <w:r w:rsidRPr="006979FF">
        <w:rPr>
          <w:rFonts w:ascii="Times New Roman" w:hAnsi="Times New Roman" w:cs="Times New Roman"/>
        </w:rPr>
        <w:tab/>
        <w:t xml:space="preserve">Shaw, E., et al., </w:t>
      </w:r>
      <w:r w:rsidRPr="006979FF">
        <w:rPr>
          <w:rFonts w:ascii="Times New Roman" w:hAnsi="Times New Roman" w:cs="Times New Roman"/>
          <w:i/>
        </w:rPr>
        <w:t>Obesity and Endometrial Cancer.</w:t>
      </w:r>
      <w:r w:rsidRPr="006979FF">
        <w:rPr>
          <w:rFonts w:ascii="Times New Roman" w:hAnsi="Times New Roman" w:cs="Times New Roman"/>
        </w:rPr>
        <w:t xml:space="preserve"> Recent Results Cancer Res, 2016. </w:t>
      </w:r>
      <w:r w:rsidRPr="006979FF">
        <w:rPr>
          <w:rFonts w:ascii="Times New Roman" w:hAnsi="Times New Roman" w:cs="Times New Roman"/>
          <w:b/>
        </w:rPr>
        <w:t>208</w:t>
      </w:r>
      <w:r w:rsidRPr="006979FF">
        <w:rPr>
          <w:rFonts w:ascii="Times New Roman" w:hAnsi="Times New Roman" w:cs="Times New Roman"/>
        </w:rPr>
        <w:t>: p. 107-136.</w:t>
      </w:r>
    </w:p>
    <w:p w14:paraId="5F1301A6" w14:textId="77777777"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33.</w:t>
      </w:r>
      <w:r w:rsidRPr="006979FF">
        <w:rPr>
          <w:rFonts w:ascii="Times New Roman" w:hAnsi="Times New Roman" w:cs="Times New Roman"/>
        </w:rPr>
        <w:tab/>
        <w:t xml:space="preserve">Epplein, M., et al., </w:t>
      </w:r>
      <w:r w:rsidRPr="006979FF">
        <w:rPr>
          <w:rFonts w:ascii="Times New Roman" w:hAnsi="Times New Roman" w:cs="Times New Roman"/>
          <w:i/>
        </w:rPr>
        <w:t>Risk of complex and atypical endometrial hyperplasia in relation to anthropometric measures and reproductive history.</w:t>
      </w:r>
      <w:r w:rsidRPr="006979FF">
        <w:rPr>
          <w:rFonts w:ascii="Times New Roman" w:hAnsi="Times New Roman" w:cs="Times New Roman"/>
        </w:rPr>
        <w:t xml:space="preserve"> Am J Epidemiol, 2008. </w:t>
      </w:r>
      <w:r w:rsidRPr="006979FF">
        <w:rPr>
          <w:rFonts w:ascii="Times New Roman" w:hAnsi="Times New Roman" w:cs="Times New Roman"/>
          <w:b/>
        </w:rPr>
        <w:t>168</w:t>
      </w:r>
      <w:r w:rsidRPr="006979FF">
        <w:rPr>
          <w:rFonts w:ascii="Times New Roman" w:hAnsi="Times New Roman" w:cs="Times New Roman"/>
        </w:rPr>
        <w:t>(6): p. 563-70; discussion 571-6.</w:t>
      </w:r>
    </w:p>
    <w:p w14:paraId="6D7647AB" w14:textId="424B9348"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34.</w:t>
      </w:r>
      <w:r w:rsidRPr="006979FF">
        <w:rPr>
          <w:rFonts w:ascii="Times New Roman" w:hAnsi="Times New Roman" w:cs="Times New Roman"/>
        </w:rPr>
        <w:tab/>
      </w:r>
      <w:r w:rsidRPr="006979FF">
        <w:rPr>
          <w:rFonts w:ascii="Times New Roman" w:hAnsi="Times New Roman" w:cs="Times New Roman"/>
          <w:i/>
        </w:rPr>
        <w:t>Estimate of Bariatric Surgery Numbers, 2011-2017</w:t>
      </w:r>
      <w:r w:rsidRPr="006979FF">
        <w:rPr>
          <w:rFonts w:ascii="Times New Roman" w:hAnsi="Times New Roman" w:cs="Times New Roman"/>
        </w:rPr>
        <w:t xml:space="preserve">. 2018  [cited 2019 Feburary 27]; Available from: </w:t>
      </w:r>
      <w:hyperlink r:id="rId24" w:history="1">
        <w:r w:rsidRPr="006979FF">
          <w:rPr>
            <w:rStyle w:val="Hyperlink"/>
            <w:rFonts w:ascii="Times New Roman" w:hAnsi="Times New Roman" w:cs="Times New Roman"/>
          </w:rPr>
          <w:t>https://asmbs.org/resources/estimate-of-bariatric-surgery-numbers</w:t>
        </w:r>
      </w:hyperlink>
      <w:r w:rsidRPr="006979FF">
        <w:rPr>
          <w:rFonts w:ascii="Times New Roman" w:hAnsi="Times New Roman" w:cs="Times New Roman"/>
        </w:rPr>
        <w:t>.</w:t>
      </w:r>
    </w:p>
    <w:p w14:paraId="70A5E6D8" w14:textId="77777777"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35.</w:t>
      </w:r>
      <w:r w:rsidRPr="006979FF">
        <w:rPr>
          <w:rFonts w:ascii="Times New Roman" w:hAnsi="Times New Roman" w:cs="Times New Roman"/>
        </w:rPr>
        <w:tab/>
        <w:t xml:space="preserve">Sawaya, R.A., et al., </w:t>
      </w:r>
      <w:r w:rsidRPr="006979FF">
        <w:rPr>
          <w:rFonts w:ascii="Times New Roman" w:hAnsi="Times New Roman" w:cs="Times New Roman"/>
          <w:i/>
        </w:rPr>
        <w:t>Vitamin, mineral, and drug absorption following bariatric surgery.</w:t>
      </w:r>
      <w:r w:rsidRPr="006979FF">
        <w:rPr>
          <w:rFonts w:ascii="Times New Roman" w:hAnsi="Times New Roman" w:cs="Times New Roman"/>
        </w:rPr>
        <w:t xml:space="preserve"> Curr Drug Metab, 2012. </w:t>
      </w:r>
      <w:r w:rsidRPr="006979FF">
        <w:rPr>
          <w:rFonts w:ascii="Times New Roman" w:hAnsi="Times New Roman" w:cs="Times New Roman"/>
          <w:b/>
        </w:rPr>
        <w:t>13</w:t>
      </w:r>
      <w:r w:rsidRPr="006979FF">
        <w:rPr>
          <w:rFonts w:ascii="Times New Roman" w:hAnsi="Times New Roman" w:cs="Times New Roman"/>
        </w:rPr>
        <w:t>(9): p. 1345-55.</w:t>
      </w:r>
    </w:p>
    <w:p w14:paraId="06913974" w14:textId="77777777"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36.</w:t>
      </w:r>
      <w:r w:rsidRPr="006979FF">
        <w:rPr>
          <w:rFonts w:ascii="Times New Roman" w:hAnsi="Times New Roman" w:cs="Times New Roman"/>
        </w:rPr>
        <w:tab/>
        <w:t xml:space="preserve">Meek, C.L., et al., </w:t>
      </w:r>
      <w:r w:rsidRPr="006979FF">
        <w:rPr>
          <w:rFonts w:ascii="Times New Roman" w:hAnsi="Times New Roman" w:cs="Times New Roman"/>
          <w:i/>
        </w:rPr>
        <w:t>The effect of bariatric surgery on gastrointestinal and pancreatic peptide hormones.</w:t>
      </w:r>
      <w:r w:rsidRPr="006979FF">
        <w:rPr>
          <w:rFonts w:ascii="Times New Roman" w:hAnsi="Times New Roman" w:cs="Times New Roman"/>
        </w:rPr>
        <w:t xml:space="preserve"> Peptides, 2016. </w:t>
      </w:r>
      <w:r w:rsidRPr="006979FF">
        <w:rPr>
          <w:rFonts w:ascii="Times New Roman" w:hAnsi="Times New Roman" w:cs="Times New Roman"/>
          <w:b/>
        </w:rPr>
        <w:t>77</w:t>
      </w:r>
      <w:r w:rsidRPr="006979FF">
        <w:rPr>
          <w:rFonts w:ascii="Times New Roman" w:hAnsi="Times New Roman" w:cs="Times New Roman"/>
        </w:rPr>
        <w:t>: p. 28-37.</w:t>
      </w:r>
    </w:p>
    <w:p w14:paraId="13AA602F" w14:textId="77777777"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37.</w:t>
      </w:r>
      <w:r w:rsidRPr="006979FF">
        <w:rPr>
          <w:rFonts w:ascii="Times New Roman" w:hAnsi="Times New Roman" w:cs="Times New Roman"/>
        </w:rPr>
        <w:tab/>
        <w:t xml:space="preserve">Bays, H.E., et al., </w:t>
      </w:r>
      <w:r w:rsidRPr="006979FF">
        <w:rPr>
          <w:rFonts w:ascii="Times New Roman" w:hAnsi="Times New Roman" w:cs="Times New Roman"/>
          <w:i/>
        </w:rPr>
        <w:t>Lipids and bariatric procedures part 1 of 2: Scientific statement from the National Lipid Association, American Society for Metabolic and Bariatric Surgery, and Obesity Medicine Association: FULL REPORT.</w:t>
      </w:r>
      <w:r w:rsidRPr="006979FF">
        <w:rPr>
          <w:rFonts w:ascii="Times New Roman" w:hAnsi="Times New Roman" w:cs="Times New Roman"/>
        </w:rPr>
        <w:t xml:space="preserve"> J Clin Lipidol, 2016. </w:t>
      </w:r>
      <w:r w:rsidRPr="006979FF">
        <w:rPr>
          <w:rFonts w:ascii="Times New Roman" w:hAnsi="Times New Roman" w:cs="Times New Roman"/>
          <w:b/>
        </w:rPr>
        <w:t>10</w:t>
      </w:r>
      <w:r w:rsidRPr="006979FF">
        <w:rPr>
          <w:rFonts w:ascii="Times New Roman" w:hAnsi="Times New Roman" w:cs="Times New Roman"/>
        </w:rPr>
        <w:t>(1): p. 33-57.</w:t>
      </w:r>
    </w:p>
    <w:p w14:paraId="3BE79936" w14:textId="2374D383"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38.</w:t>
      </w:r>
      <w:r w:rsidRPr="006979FF">
        <w:rPr>
          <w:rFonts w:ascii="Times New Roman" w:hAnsi="Times New Roman" w:cs="Times New Roman"/>
        </w:rPr>
        <w:tab/>
        <w:t xml:space="preserve">Surgery, A.S.f.M.a.B. </w:t>
      </w:r>
      <w:r w:rsidRPr="006979FF">
        <w:rPr>
          <w:rFonts w:ascii="Times New Roman" w:hAnsi="Times New Roman" w:cs="Times New Roman"/>
          <w:i/>
        </w:rPr>
        <w:t>Bariatric Surgery Procedures</w:t>
      </w:r>
      <w:r w:rsidRPr="006979FF">
        <w:rPr>
          <w:rFonts w:ascii="Times New Roman" w:hAnsi="Times New Roman" w:cs="Times New Roman"/>
        </w:rPr>
        <w:t xml:space="preserve">. 2018  [cited 2019 Feburary 27]; Available from: </w:t>
      </w:r>
      <w:hyperlink r:id="rId25" w:history="1">
        <w:r w:rsidRPr="006979FF">
          <w:rPr>
            <w:rStyle w:val="Hyperlink"/>
            <w:rFonts w:ascii="Times New Roman" w:hAnsi="Times New Roman" w:cs="Times New Roman"/>
          </w:rPr>
          <w:t>https://asmbs.org/patients/bariatric-surgery-procedures</w:t>
        </w:r>
      </w:hyperlink>
      <w:r w:rsidRPr="006979FF">
        <w:rPr>
          <w:rFonts w:ascii="Times New Roman" w:hAnsi="Times New Roman" w:cs="Times New Roman"/>
        </w:rPr>
        <w:t>.</w:t>
      </w:r>
    </w:p>
    <w:p w14:paraId="68669837" w14:textId="77777777"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39.</w:t>
      </w:r>
      <w:r w:rsidRPr="006979FF">
        <w:rPr>
          <w:rFonts w:ascii="Times New Roman" w:hAnsi="Times New Roman" w:cs="Times New Roman"/>
        </w:rPr>
        <w:tab/>
        <w:t xml:space="preserve">Weiner, R.A., </w:t>
      </w:r>
      <w:r w:rsidRPr="006979FF">
        <w:rPr>
          <w:rFonts w:ascii="Times New Roman" w:hAnsi="Times New Roman" w:cs="Times New Roman"/>
          <w:i/>
        </w:rPr>
        <w:t>[Indications and principles of metabolic surgery].</w:t>
      </w:r>
      <w:r w:rsidRPr="006979FF">
        <w:rPr>
          <w:rFonts w:ascii="Times New Roman" w:hAnsi="Times New Roman" w:cs="Times New Roman"/>
        </w:rPr>
        <w:t xml:space="preserve"> Chirurg, 2010. </w:t>
      </w:r>
      <w:r w:rsidRPr="006979FF">
        <w:rPr>
          <w:rFonts w:ascii="Times New Roman" w:hAnsi="Times New Roman" w:cs="Times New Roman"/>
          <w:b/>
        </w:rPr>
        <w:t>81</w:t>
      </w:r>
      <w:r w:rsidRPr="006979FF">
        <w:rPr>
          <w:rFonts w:ascii="Times New Roman" w:hAnsi="Times New Roman" w:cs="Times New Roman"/>
        </w:rPr>
        <w:t>(4): p. 379-94; quiz 395.</w:t>
      </w:r>
    </w:p>
    <w:p w14:paraId="5B033022" w14:textId="77777777"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40.</w:t>
      </w:r>
      <w:r w:rsidRPr="006979FF">
        <w:rPr>
          <w:rFonts w:ascii="Times New Roman" w:hAnsi="Times New Roman" w:cs="Times New Roman"/>
        </w:rPr>
        <w:tab/>
        <w:t xml:space="preserve">Picot, J., et al., </w:t>
      </w:r>
      <w:r w:rsidRPr="006979FF">
        <w:rPr>
          <w:rFonts w:ascii="Times New Roman" w:hAnsi="Times New Roman" w:cs="Times New Roman"/>
          <w:i/>
        </w:rPr>
        <w:t>The clinical effectiveness and cost-effectiveness of bariatric (weight loss) surgery for obesity: a systematic review and economic evaluation.</w:t>
      </w:r>
      <w:r w:rsidRPr="006979FF">
        <w:rPr>
          <w:rFonts w:ascii="Times New Roman" w:hAnsi="Times New Roman" w:cs="Times New Roman"/>
        </w:rPr>
        <w:t xml:space="preserve"> Health Technol Assess, 2009. </w:t>
      </w:r>
      <w:r w:rsidRPr="006979FF">
        <w:rPr>
          <w:rFonts w:ascii="Times New Roman" w:hAnsi="Times New Roman" w:cs="Times New Roman"/>
          <w:b/>
        </w:rPr>
        <w:t>13</w:t>
      </w:r>
      <w:r w:rsidRPr="006979FF">
        <w:rPr>
          <w:rFonts w:ascii="Times New Roman" w:hAnsi="Times New Roman" w:cs="Times New Roman"/>
        </w:rPr>
        <w:t>(41): p. 1-190, 215-357, iii-iv.</w:t>
      </w:r>
    </w:p>
    <w:p w14:paraId="3A112800" w14:textId="77777777"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41.</w:t>
      </w:r>
      <w:r w:rsidRPr="006979FF">
        <w:rPr>
          <w:rFonts w:ascii="Times New Roman" w:hAnsi="Times New Roman" w:cs="Times New Roman"/>
        </w:rPr>
        <w:tab/>
        <w:t xml:space="preserve">Colquitt, J.L., et al., </w:t>
      </w:r>
      <w:r w:rsidRPr="006979FF">
        <w:rPr>
          <w:rFonts w:ascii="Times New Roman" w:hAnsi="Times New Roman" w:cs="Times New Roman"/>
          <w:i/>
        </w:rPr>
        <w:t>Surgery for weight loss in adults.</w:t>
      </w:r>
      <w:r w:rsidRPr="006979FF">
        <w:rPr>
          <w:rFonts w:ascii="Times New Roman" w:hAnsi="Times New Roman" w:cs="Times New Roman"/>
        </w:rPr>
        <w:t xml:space="preserve"> Cochrane Database Syst Rev, 2014(8): p. CD003641.</w:t>
      </w:r>
    </w:p>
    <w:p w14:paraId="2D77B2A5" w14:textId="77777777"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42.</w:t>
      </w:r>
      <w:r w:rsidRPr="006979FF">
        <w:rPr>
          <w:rFonts w:ascii="Times New Roman" w:hAnsi="Times New Roman" w:cs="Times New Roman"/>
        </w:rPr>
        <w:tab/>
        <w:t xml:space="preserve">Mechanick, J.I., et al., </w:t>
      </w:r>
      <w:r w:rsidRPr="006979FF">
        <w:rPr>
          <w:rFonts w:ascii="Times New Roman" w:hAnsi="Times New Roman" w:cs="Times New Roman"/>
          <w:i/>
        </w:rPr>
        <w:t>Clinical practice guidelines for the perioperative nutritional, metabolic, and nonsurgical support of the bariatric surgery patient--2013 update: cosponsored by American Association of Clinical Endocrinologists, the Obesity Society, and American Society for Metabolic &amp; Bariatric Surgery.</w:t>
      </w:r>
      <w:r w:rsidRPr="006979FF">
        <w:rPr>
          <w:rFonts w:ascii="Times New Roman" w:hAnsi="Times New Roman" w:cs="Times New Roman"/>
        </w:rPr>
        <w:t xml:space="preserve"> Endocr Pract, 2013. </w:t>
      </w:r>
      <w:r w:rsidRPr="006979FF">
        <w:rPr>
          <w:rFonts w:ascii="Times New Roman" w:hAnsi="Times New Roman" w:cs="Times New Roman"/>
          <w:b/>
        </w:rPr>
        <w:t>19</w:t>
      </w:r>
      <w:r w:rsidRPr="006979FF">
        <w:rPr>
          <w:rFonts w:ascii="Times New Roman" w:hAnsi="Times New Roman" w:cs="Times New Roman"/>
        </w:rPr>
        <w:t>(2): p. 337-72.</w:t>
      </w:r>
    </w:p>
    <w:p w14:paraId="4B117251" w14:textId="77777777"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43.</w:t>
      </w:r>
      <w:r w:rsidRPr="006979FF">
        <w:rPr>
          <w:rFonts w:ascii="Times New Roman" w:hAnsi="Times New Roman" w:cs="Times New Roman"/>
        </w:rPr>
        <w:tab/>
        <w:t xml:space="preserve">Sheng, B., et al., </w:t>
      </w:r>
      <w:r w:rsidRPr="006979FF">
        <w:rPr>
          <w:rFonts w:ascii="Times New Roman" w:hAnsi="Times New Roman" w:cs="Times New Roman"/>
          <w:i/>
        </w:rPr>
        <w:t>The Long-Term Effects of Bariatric Surgery on Type 2 Diabetes Remission, Microvascular and Macrovascular Complications, and Mortality: a Systematic Review and Meta-Analysis.</w:t>
      </w:r>
      <w:r w:rsidRPr="006979FF">
        <w:rPr>
          <w:rFonts w:ascii="Times New Roman" w:hAnsi="Times New Roman" w:cs="Times New Roman"/>
        </w:rPr>
        <w:t xml:space="preserve"> Obes Surg, 2017. </w:t>
      </w:r>
      <w:r w:rsidRPr="006979FF">
        <w:rPr>
          <w:rFonts w:ascii="Times New Roman" w:hAnsi="Times New Roman" w:cs="Times New Roman"/>
          <w:b/>
        </w:rPr>
        <w:t>27</w:t>
      </w:r>
      <w:r w:rsidRPr="006979FF">
        <w:rPr>
          <w:rFonts w:ascii="Times New Roman" w:hAnsi="Times New Roman" w:cs="Times New Roman"/>
        </w:rPr>
        <w:t>(10): p. 2724-2732.</w:t>
      </w:r>
    </w:p>
    <w:p w14:paraId="08FCE8B9" w14:textId="77777777"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44.</w:t>
      </w:r>
      <w:r w:rsidRPr="006979FF">
        <w:rPr>
          <w:rFonts w:ascii="Times New Roman" w:hAnsi="Times New Roman" w:cs="Times New Roman"/>
        </w:rPr>
        <w:tab/>
        <w:t xml:space="preserve">Kokkinos, A., et al., </w:t>
      </w:r>
      <w:r w:rsidRPr="006979FF">
        <w:rPr>
          <w:rFonts w:ascii="Times New Roman" w:hAnsi="Times New Roman" w:cs="Times New Roman"/>
          <w:i/>
        </w:rPr>
        <w:t>Improvement in cardiovascular indices after Roux-en-Y gastric bypass or sleeve gastrectomy for morbid obesity.</w:t>
      </w:r>
      <w:r w:rsidRPr="006979FF">
        <w:rPr>
          <w:rFonts w:ascii="Times New Roman" w:hAnsi="Times New Roman" w:cs="Times New Roman"/>
        </w:rPr>
        <w:t xml:space="preserve"> Obes Surg, 2013. </w:t>
      </w:r>
      <w:r w:rsidRPr="006979FF">
        <w:rPr>
          <w:rFonts w:ascii="Times New Roman" w:hAnsi="Times New Roman" w:cs="Times New Roman"/>
          <w:b/>
        </w:rPr>
        <w:t>23</w:t>
      </w:r>
      <w:r w:rsidRPr="006979FF">
        <w:rPr>
          <w:rFonts w:ascii="Times New Roman" w:hAnsi="Times New Roman" w:cs="Times New Roman"/>
        </w:rPr>
        <w:t>(1): p. 31-8.</w:t>
      </w:r>
    </w:p>
    <w:p w14:paraId="0E2B1648" w14:textId="77777777"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45.</w:t>
      </w:r>
      <w:r w:rsidRPr="006979FF">
        <w:rPr>
          <w:rFonts w:ascii="Times New Roman" w:hAnsi="Times New Roman" w:cs="Times New Roman"/>
        </w:rPr>
        <w:tab/>
        <w:t xml:space="preserve">Schauer, D.P., et al., </w:t>
      </w:r>
      <w:r w:rsidRPr="006979FF">
        <w:rPr>
          <w:rFonts w:ascii="Times New Roman" w:hAnsi="Times New Roman" w:cs="Times New Roman"/>
          <w:i/>
        </w:rPr>
        <w:t>Association Between Weight Loss and the Risk of Cancer after Bariatric Surgery.</w:t>
      </w:r>
      <w:r w:rsidRPr="006979FF">
        <w:rPr>
          <w:rFonts w:ascii="Times New Roman" w:hAnsi="Times New Roman" w:cs="Times New Roman"/>
        </w:rPr>
        <w:t xml:space="preserve"> Obesity (Silver Spring), 2017. </w:t>
      </w:r>
      <w:r w:rsidRPr="006979FF">
        <w:rPr>
          <w:rFonts w:ascii="Times New Roman" w:hAnsi="Times New Roman" w:cs="Times New Roman"/>
          <w:b/>
        </w:rPr>
        <w:t>25 Suppl 2</w:t>
      </w:r>
      <w:r w:rsidRPr="006979FF">
        <w:rPr>
          <w:rFonts w:ascii="Times New Roman" w:hAnsi="Times New Roman" w:cs="Times New Roman"/>
        </w:rPr>
        <w:t>: p. S52-S57.</w:t>
      </w:r>
    </w:p>
    <w:p w14:paraId="4A28122F" w14:textId="77777777"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46.</w:t>
      </w:r>
      <w:r w:rsidRPr="006979FF">
        <w:rPr>
          <w:rFonts w:ascii="Times New Roman" w:hAnsi="Times New Roman" w:cs="Times New Roman"/>
        </w:rPr>
        <w:tab/>
        <w:t xml:space="preserve">Kaiyrlykyzy, A., et al., </w:t>
      </w:r>
      <w:r w:rsidRPr="006979FF">
        <w:rPr>
          <w:rFonts w:ascii="Times New Roman" w:hAnsi="Times New Roman" w:cs="Times New Roman"/>
          <w:i/>
        </w:rPr>
        <w:t>Endometrial histology in severely obese bariatric surgery candidates: an exploratory analysis.</w:t>
      </w:r>
      <w:r w:rsidRPr="006979FF">
        <w:rPr>
          <w:rFonts w:ascii="Times New Roman" w:hAnsi="Times New Roman" w:cs="Times New Roman"/>
        </w:rPr>
        <w:t xml:space="preserve"> Surg Obes Relat Dis, 2015. </w:t>
      </w:r>
      <w:r w:rsidRPr="006979FF">
        <w:rPr>
          <w:rFonts w:ascii="Times New Roman" w:hAnsi="Times New Roman" w:cs="Times New Roman"/>
          <w:b/>
        </w:rPr>
        <w:t>11</w:t>
      </w:r>
      <w:r w:rsidRPr="006979FF">
        <w:rPr>
          <w:rFonts w:ascii="Times New Roman" w:hAnsi="Times New Roman" w:cs="Times New Roman"/>
        </w:rPr>
        <w:t>(3): p. 653-8.</w:t>
      </w:r>
    </w:p>
    <w:p w14:paraId="63043BEA" w14:textId="77777777"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47.</w:t>
      </w:r>
      <w:r w:rsidRPr="006979FF">
        <w:rPr>
          <w:rFonts w:ascii="Times New Roman" w:hAnsi="Times New Roman" w:cs="Times New Roman"/>
        </w:rPr>
        <w:tab/>
        <w:t xml:space="preserve">Linkov, F., et al., </w:t>
      </w:r>
      <w:r w:rsidRPr="006979FF">
        <w:rPr>
          <w:rFonts w:ascii="Times New Roman" w:hAnsi="Times New Roman" w:cs="Times New Roman"/>
          <w:i/>
        </w:rPr>
        <w:t>Bariatric surgery-induced weight loss changes immune markers in the endometrium of morbidly obese women.</w:t>
      </w:r>
      <w:r w:rsidRPr="006979FF">
        <w:rPr>
          <w:rFonts w:ascii="Times New Roman" w:hAnsi="Times New Roman" w:cs="Times New Roman"/>
        </w:rPr>
        <w:t xml:space="preserve"> Surg Obes Relat Dis, 2014. </w:t>
      </w:r>
      <w:r w:rsidRPr="006979FF">
        <w:rPr>
          <w:rFonts w:ascii="Times New Roman" w:hAnsi="Times New Roman" w:cs="Times New Roman"/>
          <w:b/>
        </w:rPr>
        <w:t>10</w:t>
      </w:r>
      <w:r w:rsidRPr="006979FF">
        <w:rPr>
          <w:rFonts w:ascii="Times New Roman" w:hAnsi="Times New Roman" w:cs="Times New Roman"/>
        </w:rPr>
        <w:t>(5): p. 921-6.</w:t>
      </w:r>
    </w:p>
    <w:p w14:paraId="63B21435" w14:textId="77777777"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48.</w:t>
      </w:r>
      <w:r w:rsidRPr="006979FF">
        <w:rPr>
          <w:rFonts w:ascii="Times New Roman" w:hAnsi="Times New Roman" w:cs="Times New Roman"/>
        </w:rPr>
        <w:tab/>
        <w:t xml:space="preserve">Argenta, P.A., et al., </w:t>
      </w:r>
      <w:r w:rsidRPr="006979FF">
        <w:rPr>
          <w:rFonts w:ascii="Times New Roman" w:hAnsi="Times New Roman" w:cs="Times New Roman"/>
          <w:i/>
        </w:rPr>
        <w:t>Bariatric surgery and endometrial pathology in asymptomatic morbidly obese women: a prospective, pilot study.</w:t>
      </w:r>
      <w:r w:rsidRPr="006979FF">
        <w:rPr>
          <w:rFonts w:ascii="Times New Roman" w:hAnsi="Times New Roman" w:cs="Times New Roman"/>
        </w:rPr>
        <w:t xml:space="preserve"> BJOG, 2013. </w:t>
      </w:r>
      <w:r w:rsidRPr="006979FF">
        <w:rPr>
          <w:rFonts w:ascii="Times New Roman" w:hAnsi="Times New Roman" w:cs="Times New Roman"/>
          <w:b/>
        </w:rPr>
        <w:t>120</w:t>
      </w:r>
      <w:r w:rsidRPr="006979FF">
        <w:rPr>
          <w:rFonts w:ascii="Times New Roman" w:hAnsi="Times New Roman" w:cs="Times New Roman"/>
        </w:rPr>
        <w:t>(7): p. 795-800.</w:t>
      </w:r>
    </w:p>
    <w:p w14:paraId="20ECB83C" w14:textId="77777777"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49.</w:t>
      </w:r>
      <w:r w:rsidRPr="006979FF">
        <w:rPr>
          <w:rFonts w:ascii="Times New Roman" w:hAnsi="Times New Roman" w:cs="Times New Roman"/>
        </w:rPr>
        <w:tab/>
        <w:t xml:space="preserve">Modesitt, S.C., et al., </w:t>
      </w:r>
      <w:r w:rsidRPr="006979FF">
        <w:rPr>
          <w:rFonts w:ascii="Times New Roman" w:hAnsi="Times New Roman" w:cs="Times New Roman"/>
          <w:i/>
        </w:rPr>
        <w:t>Women at extreme risk for obesity-related carcinogenesis: Baseline endometrial pathology and impact of bariatric surgery on weight, metabolic profiles and quality of life.</w:t>
      </w:r>
      <w:r w:rsidRPr="006979FF">
        <w:rPr>
          <w:rFonts w:ascii="Times New Roman" w:hAnsi="Times New Roman" w:cs="Times New Roman"/>
        </w:rPr>
        <w:t xml:space="preserve"> Gynecol Oncol, 2015. </w:t>
      </w:r>
      <w:r w:rsidRPr="006979FF">
        <w:rPr>
          <w:rFonts w:ascii="Times New Roman" w:hAnsi="Times New Roman" w:cs="Times New Roman"/>
          <w:b/>
        </w:rPr>
        <w:t>138</w:t>
      </w:r>
      <w:r w:rsidRPr="006979FF">
        <w:rPr>
          <w:rFonts w:ascii="Times New Roman" w:hAnsi="Times New Roman" w:cs="Times New Roman"/>
        </w:rPr>
        <w:t>(2): p. 238-45.</w:t>
      </w:r>
    </w:p>
    <w:p w14:paraId="10B96B2E" w14:textId="77777777"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50.</w:t>
      </w:r>
      <w:r w:rsidRPr="006979FF">
        <w:rPr>
          <w:rFonts w:ascii="Times New Roman" w:hAnsi="Times New Roman" w:cs="Times New Roman"/>
        </w:rPr>
        <w:tab/>
        <w:t xml:space="preserve">Havrilesky, L.J., G.L. Maxwell, and E.R. Myers, </w:t>
      </w:r>
      <w:r w:rsidRPr="006979FF">
        <w:rPr>
          <w:rFonts w:ascii="Times New Roman" w:hAnsi="Times New Roman" w:cs="Times New Roman"/>
          <w:i/>
        </w:rPr>
        <w:t>Cost-effectiveness analysis of annual screening strategies for endometrial cancer.</w:t>
      </w:r>
      <w:r w:rsidRPr="006979FF">
        <w:rPr>
          <w:rFonts w:ascii="Times New Roman" w:hAnsi="Times New Roman" w:cs="Times New Roman"/>
        </w:rPr>
        <w:t xml:space="preserve"> Am J Obstet Gynecol, 2009. </w:t>
      </w:r>
      <w:r w:rsidRPr="006979FF">
        <w:rPr>
          <w:rFonts w:ascii="Times New Roman" w:hAnsi="Times New Roman" w:cs="Times New Roman"/>
          <w:b/>
        </w:rPr>
        <w:t>200</w:t>
      </w:r>
      <w:r w:rsidRPr="006979FF">
        <w:rPr>
          <w:rFonts w:ascii="Times New Roman" w:hAnsi="Times New Roman" w:cs="Times New Roman"/>
        </w:rPr>
        <w:t>(6): p. 640 e1-8.</w:t>
      </w:r>
    </w:p>
    <w:p w14:paraId="7EBD974E" w14:textId="56E2B958"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51.</w:t>
      </w:r>
      <w:r w:rsidRPr="006979FF">
        <w:rPr>
          <w:rFonts w:ascii="Times New Roman" w:hAnsi="Times New Roman" w:cs="Times New Roman"/>
        </w:rPr>
        <w:tab/>
      </w:r>
      <w:r w:rsidRPr="006979FF">
        <w:rPr>
          <w:rFonts w:ascii="Times New Roman" w:hAnsi="Times New Roman" w:cs="Times New Roman"/>
          <w:i/>
        </w:rPr>
        <w:t>Who is a Candidate for Bariatric Surgery?</w:t>
      </w:r>
      <w:r w:rsidRPr="006979FF">
        <w:rPr>
          <w:rFonts w:ascii="Times New Roman" w:hAnsi="Times New Roman" w:cs="Times New Roman"/>
        </w:rPr>
        <w:t xml:space="preserve"> 2019  [cited 2019 March 12]; Available from: </w:t>
      </w:r>
      <w:hyperlink r:id="rId26" w:history="1">
        <w:r w:rsidRPr="006979FF">
          <w:rPr>
            <w:rStyle w:val="Hyperlink"/>
            <w:rFonts w:ascii="Times New Roman" w:hAnsi="Times New Roman" w:cs="Times New Roman"/>
          </w:rPr>
          <w:t>https://asmbs.org/patients/who-is-a-candidate-for-bariatric-surgery</w:t>
        </w:r>
      </w:hyperlink>
      <w:r w:rsidRPr="006979FF">
        <w:rPr>
          <w:rFonts w:ascii="Times New Roman" w:hAnsi="Times New Roman" w:cs="Times New Roman"/>
        </w:rPr>
        <w:t>.</w:t>
      </w:r>
    </w:p>
    <w:p w14:paraId="40C885B7" w14:textId="77777777"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52.</w:t>
      </w:r>
      <w:r w:rsidRPr="006979FF">
        <w:rPr>
          <w:rFonts w:ascii="Times New Roman" w:hAnsi="Times New Roman" w:cs="Times New Roman"/>
        </w:rPr>
        <w:tab/>
        <w:t xml:space="preserve">Archer, D.F., et al., </w:t>
      </w:r>
      <w:r w:rsidRPr="006979FF">
        <w:rPr>
          <w:rFonts w:ascii="Times New Roman" w:hAnsi="Times New Roman" w:cs="Times New Roman"/>
          <w:i/>
        </w:rPr>
        <w:t>Endometrial morphology in asymptomatic postmenopausal women.</w:t>
      </w:r>
      <w:r w:rsidRPr="006979FF">
        <w:rPr>
          <w:rFonts w:ascii="Times New Roman" w:hAnsi="Times New Roman" w:cs="Times New Roman"/>
        </w:rPr>
        <w:t xml:space="preserve"> Am J Obstet Gynecol, 1991. </w:t>
      </w:r>
      <w:r w:rsidRPr="006979FF">
        <w:rPr>
          <w:rFonts w:ascii="Times New Roman" w:hAnsi="Times New Roman" w:cs="Times New Roman"/>
          <w:b/>
        </w:rPr>
        <w:t>165</w:t>
      </w:r>
      <w:r w:rsidRPr="006979FF">
        <w:rPr>
          <w:rFonts w:ascii="Times New Roman" w:hAnsi="Times New Roman" w:cs="Times New Roman"/>
        </w:rPr>
        <w:t>(2): p. 317-20; discussion 320-2.</w:t>
      </w:r>
    </w:p>
    <w:p w14:paraId="6B34DF57" w14:textId="77777777"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53.</w:t>
      </w:r>
      <w:r w:rsidRPr="006979FF">
        <w:rPr>
          <w:rFonts w:ascii="Times New Roman" w:hAnsi="Times New Roman" w:cs="Times New Roman"/>
        </w:rPr>
        <w:tab/>
        <w:t xml:space="preserve">Korhonen, M.O., et al., </w:t>
      </w:r>
      <w:r w:rsidRPr="006979FF">
        <w:rPr>
          <w:rFonts w:ascii="Times New Roman" w:hAnsi="Times New Roman" w:cs="Times New Roman"/>
          <w:i/>
        </w:rPr>
        <w:t>Histologic classification and pathologic findings for endometrial biopsy specimens obtained from 2964 perimenopausal and postmenopausal women undergoing screening for continuous hormones as replacement therapy (CHART 2 Study).</w:t>
      </w:r>
      <w:r w:rsidRPr="006979FF">
        <w:rPr>
          <w:rFonts w:ascii="Times New Roman" w:hAnsi="Times New Roman" w:cs="Times New Roman"/>
        </w:rPr>
        <w:t xml:space="preserve"> Am J Obstet Gynecol, 1997. </w:t>
      </w:r>
      <w:r w:rsidRPr="006979FF">
        <w:rPr>
          <w:rFonts w:ascii="Times New Roman" w:hAnsi="Times New Roman" w:cs="Times New Roman"/>
          <w:b/>
        </w:rPr>
        <w:t>176</w:t>
      </w:r>
      <w:r w:rsidRPr="006979FF">
        <w:rPr>
          <w:rFonts w:ascii="Times New Roman" w:hAnsi="Times New Roman" w:cs="Times New Roman"/>
        </w:rPr>
        <w:t>(2): p. 377-80.</w:t>
      </w:r>
    </w:p>
    <w:p w14:paraId="61F00EA3" w14:textId="77777777"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54.</w:t>
      </w:r>
      <w:r w:rsidRPr="006979FF">
        <w:rPr>
          <w:rFonts w:ascii="Times New Roman" w:hAnsi="Times New Roman" w:cs="Times New Roman"/>
        </w:rPr>
        <w:tab/>
        <w:t xml:space="preserve">Gol, K., et al., </w:t>
      </w:r>
      <w:r w:rsidRPr="006979FF">
        <w:rPr>
          <w:rFonts w:ascii="Times New Roman" w:hAnsi="Times New Roman" w:cs="Times New Roman"/>
          <w:i/>
        </w:rPr>
        <w:t>Endometrial patterns and endocrinologic characteristics of asymptomatic menopausal women.</w:t>
      </w:r>
      <w:r w:rsidRPr="006979FF">
        <w:rPr>
          <w:rFonts w:ascii="Times New Roman" w:hAnsi="Times New Roman" w:cs="Times New Roman"/>
        </w:rPr>
        <w:t xml:space="preserve"> Gynecol Endocrinol, 2001. </w:t>
      </w:r>
      <w:r w:rsidRPr="006979FF">
        <w:rPr>
          <w:rFonts w:ascii="Times New Roman" w:hAnsi="Times New Roman" w:cs="Times New Roman"/>
          <w:b/>
        </w:rPr>
        <w:t>15</w:t>
      </w:r>
      <w:r w:rsidRPr="006979FF">
        <w:rPr>
          <w:rFonts w:ascii="Times New Roman" w:hAnsi="Times New Roman" w:cs="Times New Roman"/>
        </w:rPr>
        <w:t>(1): p. 63-7.</w:t>
      </w:r>
    </w:p>
    <w:p w14:paraId="0093D7FF" w14:textId="77777777"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55.</w:t>
      </w:r>
      <w:r w:rsidRPr="006979FF">
        <w:rPr>
          <w:rFonts w:ascii="Times New Roman" w:hAnsi="Times New Roman" w:cs="Times New Roman"/>
        </w:rPr>
        <w:tab/>
        <w:t xml:space="preserve">Grigoriadis, T., et al., </w:t>
      </w:r>
      <w:r w:rsidRPr="006979FF">
        <w:rPr>
          <w:rFonts w:ascii="Times New Roman" w:hAnsi="Times New Roman" w:cs="Times New Roman"/>
          <w:i/>
        </w:rPr>
        <w:t>Vaginal hysterectomy for uterovaginal prolapse: what is the incidence of concurrent gynecological malignancy?</w:t>
      </w:r>
      <w:r w:rsidRPr="006979FF">
        <w:rPr>
          <w:rFonts w:ascii="Times New Roman" w:hAnsi="Times New Roman" w:cs="Times New Roman"/>
        </w:rPr>
        <w:t xml:space="preserve"> Int Urogynecol J, 2015. </w:t>
      </w:r>
      <w:r w:rsidRPr="006979FF">
        <w:rPr>
          <w:rFonts w:ascii="Times New Roman" w:hAnsi="Times New Roman" w:cs="Times New Roman"/>
          <w:b/>
        </w:rPr>
        <w:t>26</w:t>
      </w:r>
      <w:r w:rsidRPr="006979FF">
        <w:rPr>
          <w:rFonts w:ascii="Times New Roman" w:hAnsi="Times New Roman" w:cs="Times New Roman"/>
        </w:rPr>
        <w:t>(3): p. 421-5.</w:t>
      </w:r>
    </w:p>
    <w:p w14:paraId="04F1419D" w14:textId="77777777"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56.</w:t>
      </w:r>
      <w:r w:rsidRPr="006979FF">
        <w:rPr>
          <w:rFonts w:ascii="Times New Roman" w:hAnsi="Times New Roman" w:cs="Times New Roman"/>
        </w:rPr>
        <w:tab/>
        <w:t xml:space="preserve">Awale, R., et al., </w:t>
      </w:r>
      <w:r w:rsidRPr="006979FF">
        <w:rPr>
          <w:rFonts w:ascii="Times New Roman" w:hAnsi="Times New Roman" w:cs="Times New Roman"/>
          <w:i/>
        </w:rPr>
        <w:t>Uterine Prolapse: Should Hysterectomy Specimens be Subjected for Histopathological Examination?</w:t>
      </w:r>
      <w:r w:rsidRPr="006979FF">
        <w:rPr>
          <w:rFonts w:ascii="Times New Roman" w:hAnsi="Times New Roman" w:cs="Times New Roman"/>
        </w:rPr>
        <w:t xml:space="preserve"> J Midlife Health, 2017. </w:t>
      </w:r>
      <w:r w:rsidRPr="006979FF">
        <w:rPr>
          <w:rFonts w:ascii="Times New Roman" w:hAnsi="Times New Roman" w:cs="Times New Roman"/>
          <w:b/>
        </w:rPr>
        <w:t>8</w:t>
      </w:r>
      <w:r w:rsidRPr="006979FF">
        <w:rPr>
          <w:rFonts w:ascii="Times New Roman" w:hAnsi="Times New Roman" w:cs="Times New Roman"/>
        </w:rPr>
        <w:t>(4): p. 179-182.</w:t>
      </w:r>
    </w:p>
    <w:p w14:paraId="51A648E2" w14:textId="77777777"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57.</w:t>
      </w:r>
      <w:r w:rsidRPr="006979FF">
        <w:rPr>
          <w:rFonts w:ascii="Times New Roman" w:hAnsi="Times New Roman" w:cs="Times New Roman"/>
        </w:rPr>
        <w:tab/>
        <w:t xml:space="preserve">Argenta, P., et al., </w:t>
      </w:r>
      <w:r w:rsidRPr="006979FF">
        <w:rPr>
          <w:rFonts w:ascii="Times New Roman" w:hAnsi="Times New Roman" w:cs="Times New Roman"/>
          <w:i/>
        </w:rPr>
        <w:t>Hormone receptor expression patterns in the endometrium of asymptomatic morbidly obese women before and after bariatric surgery.</w:t>
      </w:r>
      <w:r w:rsidRPr="006979FF">
        <w:rPr>
          <w:rFonts w:ascii="Times New Roman" w:hAnsi="Times New Roman" w:cs="Times New Roman"/>
        </w:rPr>
        <w:t xml:space="preserve"> Gynecol Oncol, 2014. </w:t>
      </w:r>
      <w:r w:rsidRPr="006979FF">
        <w:rPr>
          <w:rFonts w:ascii="Times New Roman" w:hAnsi="Times New Roman" w:cs="Times New Roman"/>
          <w:b/>
        </w:rPr>
        <w:t>133</w:t>
      </w:r>
      <w:r w:rsidRPr="006979FF">
        <w:rPr>
          <w:rFonts w:ascii="Times New Roman" w:hAnsi="Times New Roman" w:cs="Times New Roman"/>
        </w:rPr>
        <w:t>(1): p. 78-82.</w:t>
      </w:r>
    </w:p>
    <w:p w14:paraId="7F522602" w14:textId="77777777"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58.</w:t>
      </w:r>
      <w:r w:rsidRPr="006979FF">
        <w:rPr>
          <w:rFonts w:ascii="Times New Roman" w:hAnsi="Times New Roman" w:cs="Times New Roman"/>
        </w:rPr>
        <w:tab/>
        <w:t xml:space="preserve">Hales, C.M., et al., </w:t>
      </w:r>
      <w:r w:rsidRPr="006979FF">
        <w:rPr>
          <w:rFonts w:ascii="Times New Roman" w:hAnsi="Times New Roman" w:cs="Times New Roman"/>
          <w:i/>
        </w:rPr>
        <w:t>Trends in Obesity and Severe Obesity Prevalence in US Youth and Adults by Sex and Age, 2007-2008 to 2015-2016.</w:t>
      </w:r>
      <w:r w:rsidRPr="006979FF">
        <w:rPr>
          <w:rFonts w:ascii="Times New Roman" w:hAnsi="Times New Roman" w:cs="Times New Roman"/>
        </w:rPr>
        <w:t xml:space="preserve"> JAMA, 2018. </w:t>
      </w:r>
      <w:r w:rsidRPr="006979FF">
        <w:rPr>
          <w:rFonts w:ascii="Times New Roman" w:hAnsi="Times New Roman" w:cs="Times New Roman"/>
          <w:b/>
        </w:rPr>
        <w:t>319</w:t>
      </w:r>
      <w:r w:rsidRPr="006979FF">
        <w:rPr>
          <w:rFonts w:ascii="Times New Roman" w:hAnsi="Times New Roman" w:cs="Times New Roman"/>
        </w:rPr>
        <w:t>(16): p. 1723-1725.</w:t>
      </w:r>
    </w:p>
    <w:p w14:paraId="4813ABC2" w14:textId="77777777"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59.</w:t>
      </w:r>
      <w:r w:rsidRPr="006979FF">
        <w:rPr>
          <w:rFonts w:ascii="Times New Roman" w:hAnsi="Times New Roman" w:cs="Times New Roman"/>
        </w:rPr>
        <w:tab/>
        <w:t xml:space="preserve">Ladabaum, U., et al., </w:t>
      </w:r>
      <w:r w:rsidRPr="006979FF">
        <w:rPr>
          <w:rFonts w:ascii="Times New Roman" w:hAnsi="Times New Roman" w:cs="Times New Roman"/>
          <w:i/>
        </w:rPr>
        <w:t>Obesity, abdominal obesity, physical activity, and caloric intake in US adults: 1988 to 2010.</w:t>
      </w:r>
      <w:r w:rsidRPr="006979FF">
        <w:rPr>
          <w:rFonts w:ascii="Times New Roman" w:hAnsi="Times New Roman" w:cs="Times New Roman"/>
        </w:rPr>
        <w:t xml:space="preserve"> Am J Med, 2014. </w:t>
      </w:r>
      <w:r w:rsidRPr="006979FF">
        <w:rPr>
          <w:rFonts w:ascii="Times New Roman" w:hAnsi="Times New Roman" w:cs="Times New Roman"/>
          <w:b/>
        </w:rPr>
        <w:t>127</w:t>
      </w:r>
      <w:r w:rsidRPr="006979FF">
        <w:rPr>
          <w:rFonts w:ascii="Times New Roman" w:hAnsi="Times New Roman" w:cs="Times New Roman"/>
        </w:rPr>
        <w:t>(8): p. 717-727 e12.</w:t>
      </w:r>
    </w:p>
    <w:p w14:paraId="626E06B8" w14:textId="77777777" w:rsidR="006979FF" w:rsidRPr="006979FF" w:rsidRDefault="006979FF" w:rsidP="006979FF">
      <w:pPr>
        <w:pStyle w:val="EndNoteBibliography"/>
        <w:ind w:left="720" w:hanging="720"/>
        <w:rPr>
          <w:rFonts w:ascii="Times New Roman" w:hAnsi="Times New Roman" w:cs="Times New Roman"/>
        </w:rPr>
      </w:pPr>
      <w:r w:rsidRPr="006979FF">
        <w:rPr>
          <w:rFonts w:ascii="Times New Roman" w:hAnsi="Times New Roman" w:cs="Times New Roman"/>
        </w:rPr>
        <w:t>60.</w:t>
      </w:r>
      <w:r w:rsidRPr="006979FF">
        <w:rPr>
          <w:rFonts w:ascii="Times New Roman" w:hAnsi="Times New Roman" w:cs="Times New Roman"/>
        </w:rPr>
        <w:tab/>
        <w:t xml:space="preserve">Ali, A.T., </w:t>
      </w:r>
      <w:r w:rsidRPr="006979FF">
        <w:rPr>
          <w:rFonts w:ascii="Times New Roman" w:hAnsi="Times New Roman" w:cs="Times New Roman"/>
          <w:i/>
        </w:rPr>
        <w:t>Risk factors for endometrial cancer.</w:t>
      </w:r>
      <w:r w:rsidRPr="006979FF">
        <w:rPr>
          <w:rFonts w:ascii="Times New Roman" w:hAnsi="Times New Roman" w:cs="Times New Roman"/>
        </w:rPr>
        <w:t xml:space="preserve"> Ceska Gynekol, 2013. </w:t>
      </w:r>
      <w:r w:rsidRPr="006979FF">
        <w:rPr>
          <w:rFonts w:ascii="Times New Roman" w:hAnsi="Times New Roman" w:cs="Times New Roman"/>
          <w:b/>
        </w:rPr>
        <w:t>78</w:t>
      </w:r>
      <w:r w:rsidRPr="006979FF">
        <w:rPr>
          <w:rFonts w:ascii="Times New Roman" w:hAnsi="Times New Roman" w:cs="Times New Roman"/>
        </w:rPr>
        <w:t>(5): p. 448-59.</w:t>
      </w:r>
    </w:p>
    <w:p w14:paraId="7F36FF8B" w14:textId="35B10087" w:rsidR="004A73FE" w:rsidRPr="002507A6" w:rsidRDefault="004A73FE" w:rsidP="004A73FE">
      <w:r w:rsidRPr="006979FF">
        <w:fldChar w:fldCharType="end"/>
      </w:r>
    </w:p>
    <w:p w14:paraId="7BF6760C" w14:textId="77777777" w:rsidR="004A73FE" w:rsidRPr="002507A6" w:rsidRDefault="004A73FE" w:rsidP="004A73FE"/>
    <w:p w14:paraId="391BA29F" w14:textId="142078B3" w:rsidR="007C527B" w:rsidRPr="002507A6" w:rsidRDefault="007C527B" w:rsidP="007C527B"/>
    <w:sectPr w:rsidR="007C527B" w:rsidRPr="002507A6" w:rsidSect="00AB0EA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7F0860" w14:textId="77777777" w:rsidR="00556150" w:rsidRDefault="00556150">
      <w:r>
        <w:separator/>
      </w:r>
    </w:p>
  </w:endnote>
  <w:endnote w:type="continuationSeparator" w:id="0">
    <w:p w14:paraId="1DA0EB72" w14:textId="77777777" w:rsidR="00556150" w:rsidRDefault="005561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20B0604020202020204"/>
    <w:charset w:val="00"/>
    <w:family w:val="auto"/>
    <w:pitch w:val="variable"/>
    <w:sig w:usb0="E0002AFF" w:usb1="C0007843" w:usb2="00000009" w:usb3="00000000" w:csb0="000001F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02CD5E" w14:textId="77777777" w:rsidR="00B360BE" w:rsidRDefault="00B360BE" w:rsidP="006B1124">
    <w:pPr>
      <w:tabs>
        <w:tab w:val="center" w:pos="4680"/>
      </w:tabs>
      <w:ind w:firstLine="0"/>
    </w:pPr>
    <w:r>
      <w:tab/>
    </w:r>
    <w:r>
      <w:fldChar w:fldCharType="begin"/>
    </w:r>
    <w:r>
      <w:instrText xml:space="preserve"> PAGE </w:instrText>
    </w:r>
    <w:r>
      <w:fldChar w:fldCharType="separate"/>
    </w:r>
    <w:r>
      <w:rPr>
        <w:noProof/>
      </w:rPr>
      <w:t>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B055CC" w14:textId="77777777" w:rsidR="00B360BE" w:rsidRDefault="00B360BE" w:rsidP="00AF3154">
    <w:pPr>
      <w:pStyle w:val="Footer"/>
      <w:tabs>
        <w:tab w:val="clear" w:pos="4320"/>
        <w:tab w:val="center" w:pos="4680"/>
      </w:tabs>
    </w:pPr>
    <w:r>
      <w:tab/>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2A1930" w14:textId="2AC8366B" w:rsidR="00B360BE" w:rsidRDefault="00B360BE" w:rsidP="00AB0EAD">
    <w:pPr>
      <w:tabs>
        <w:tab w:val="center" w:pos="4680"/>
      </w:tabs>
      <w:ind w:firstLine="0"/>
      <w:jc w:val="center"/>
    </w:pPr>
    <w:r>
      <w:fldChar w:fldCharType="begin"/>
    </w:r>
    <w:r>
      <w:instrText xml:space="preserve"> PAGE </w:instrText>
    </w:r>
    <w:r>
      <w:fldChar w:fldCharType="separate"/>
    </w:r>
    <w:r w:rsidR="00C87865">
      <w:rPr>
        <w:noProof/>
      </w:rPr>
      <w:t>1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1DB954" w14:textId="77777777" w:rsidR="00556150" w:rsidRDefault="00556150">
      <w:r>
        <w:separator/>
      </w:r>
    </w:p>
  </w:footnote>
  <w:footnote w:type="continuationSeparator" w:id="0">
    <w:p w14:paraId="3E6F3A7C" w14:textId="77777777" w:rsidR="00556150" w:rsidRDefault="0055615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692A70" w14:textId="77777777" w:rsidR="00B360BE" w:rsidRPr="00932701" w:rsidRDefault="00B360BE" w:rsidP="00932701">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7E8001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A7690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46F20B8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DF2151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C682263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E4A402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04C1E5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BD660C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0443A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CE8117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4FE228B"/>
    <w:multiLevelType w:val="hybridMultilevel"/>
    <w:tmpl w:val="9CBC74E0"/>
    <w:lvl w:ilvl="0" w:tplc="55CA98A6">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0C315625"/>
    <w:multiLevelType w:val="multilevel"/>
    <w:tmpl w:val="DA78ED6A"/>
    <w:lvl w:ilvl="0">
      <w:start w:val="1"/>
      <w:numFmt w:val="decimal"/>
      <w:pStyle w:val="Heading1"/>
      <w:suff w:val="space"/>
      <w:lvlText w:val="%1.0"/>
      <w:lvlJc w:val="left"/>
      <w:pPr>
        <w:ind w:left="792" w:hanging="792"/>
      </w:pPr>
      <w:rPr>
        <w:rFonts w:hint="default"/>
        <w:b/>
        <w:i w:val="0"/>
        <w:sz w:val="24"/>
        <w:szCs w:val="24"/>
      </w:rPr>
    </w:lvl>
    <w:lvl w:ilvl="1">
      <w:start w:val="1"/>
      <w:numFmt w:val="decimal"/>
      <w:pStyle w:val="Heading2"/>
      <w:suff w:val="space"/>
      <w:lvlText w:val="%1.%2"/>
      <w:lvlJc w:val="left"/>
      <w:pPr>
        <w:ind w:left="1656" w:hanging="864"/>
      </w:pPr>
      <w:rPr>
        <w:rFonts w:hint="default"/>
        <w:b/>
        <w:i w:val="0"/>
        <w:color w:val="000000" w:themeColor="text1"/>
        <w:sz w:val="24"/>
      </w:rPr>
    </w:lvl>
    <w:lvl w:ilvl="2">
      <w:start w:val="1"/>
      <w:numFmt w:val="decimal"/>
      <w:pStyle w:val="Heading3"/>
      <w:suff w:val="space"/>
      <w:lvlText w:val="%1.%2.%3 "/>
      <w:lvlJc w:val="left"/>
      <w:pPr>
        <w:ind w:left="3096" w:hanging="1440"/>
      </w:pPr>
      <w:rPr>
        <w:rFonts w:hint="default"/>
        <w:b/>
        <w:i w:val="0"/>
        <w:sz w:val="24"/>
        <w:szCs w:val="24"/>
      </w:rPr>
    </w:lvl>
    <w:lvl w:ilvl="3">
      <w:start w:val="1"/>
      <w:numFmt w:val="decimal"/>
      <w:pStyle w:val="Heading4"/>
      <w:suff w:val="space"/>
      <w:lvlText w:val="%1.%2.%3.%4"/>
      <w:lvlJc w:val="left"/>
      <w:pPr>
        <w:ind w:left="4824" w:hanging="1728"/>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2" w15:restartNumberingAfterBreak="0">
    <w:nsid w:val="46B41FBA"/>
    <w:multiLevelType w:val="multilevel"/>
    <w:tmpl w:val="23C6E0A2"/>
    <w:styleLink w:val="Style1"/>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val="0"/>
        <w:sz w:val="24"/>
        <w:szCs w:val="24"/>
      </w:rPr>
    </w:lvl>
    <w:lvl w:ilvl="5">
      <w:start w:val="1"/>
      <w:numFmt w:val="decimal"/>
      <w:suff w:val="space"/>
      <w:lvlText w:val="%5.%6"/>
      <w:lvlJc w:val="left"/>
      <w:pPr>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3" w15:restartNumberingAfterBreak="0">
    <w:nsid w:val="48756846"/>
    <w:multiLevelType w:val="multilevel"/>
    <w:tmpl w:val="A59615B4"/>
    <w:lvl w:ilvl="0">
      <w:start w:val="1"/>
      <w:numFmt w:val="upperLetter"/>
      <w:pStyle w:val="AppSection"/>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space"/>
      <w:lvlText w:val="Appendix %5"/>
      <w:lvlJc w:val="left"/>
      <w:pPr>
        <w:ind w:left="0" w:firstLine="0"/>
      </w:pPr>
      <w:rPr>
        <w:rFonts w:hint="default"/>
        <w:b/>
        <w:i w:val="0"/>
        <w:caps w:val="0"/>
        <w:sz w:val="24"/>
        <w:szCs w:val="24"/>
      </w:rPr>
    </w:lvl>
    <w:lvl w:ilvl="5">
      <w:start w:val="1"/>
      <w:numFmt w:val="decimal"/>
      <w:pStyle w:val="AppSection"/>
      <w:suff w:val="space"/>
      <w:lvlText w:val="%5.%6"/>
      <w:lvlJc w:val="left"/>
      <w:pPr>
        <w:ind w:left="0" w:firstLine="0"/>
      </w:pPr>
      <w:rPr>
        <w:rFonts w:hint="default"/>
        <w:b/>
        <w:i w:val="0"/>
        <w:sz w:val="24"/>
        <w:szCs w:val="24"/>
      </w:rPr>
    </w:lvl>
    <w:lvl w:ilvl="6">
      <w:start w:val="1"/>
      <w:numFmt w:val="decimal"/>
      <w:pStyle w:val="AppSubsection"/>
      <w:suff w:val="space"/>
      <w:lvlText w:val="%5.%6.%7"/>
      <w:lvlJc w:val="left"/>
      <w:pPr>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num w:numId="1">
    <w:abstractNumId w:val="13"/>
  </w:num>
  <w:num w:numId="2">
    <w:abstractNumId w:val="11"/>
  </w:num>
  <w:num w:numId="3">
    <w:abstractNumId w:val="9"/>
  </w:num>
  <w:num w:numId="4">
    <w:abstractNumId w:val="7"/>
  </w:num>
  <w:num w:numId="5">
    <w:abstractNumId w:val="6"/>
  </w:num>
  <w:num w:numId="6">
    <w:abstractNumId w:val="5"/>
  </w:num>
  <w:num w:numId="7">
    <w:abstractNumId w:val="4"/>
  </w:num>
  <w:num w:numId="8">
    <w:abstractNumId w:val="0"/>
  </w:num>
  <w:num w:numId="9">
    <w:abstractNumId w:val="1"/>
  </w:num>
  <w:num w:numId="10">
    <w:abstractNumId w:val="3"/>
  </w:num>
  <w:num w:numId="11">
    <w:abstractNumId w:val="2"/>
  </w:num>
  <w:num w:numId="12">
    <w:abstractNumId w:val="8"/>
  </w:num>
  <w:num w:numId="13">
    <w:abstractNumId w:val="12"/>
  </w:num>
  <w:num w:numId="14">
    <w:abstractNumId w:val="1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3008" w:allStyles="0" w:customStyles="0" w:latentStyles="0" w:stylesInUse="1" w:headingStyles="0" w:numberingStyles="0" w:tableStyles="0" w:directFormattingOnRuns="0" w:directFormattingOnParagraphs="0" w:directFormattingOnNumbering="0" w:directFormattingOnTables="0" w:clearFormatting="1" w:top3HeadingStyles="1" w:visibleStyles="0" w:alternateStyleNames="0"/>
  <w:defaultTabStop w:val="0"/>
  <w:noPunctuationKerning/>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p0twez5x0059eespxv5fxldvzaavzrrz2e&quot;&gt;My EndNote Library&lt;record-ids&gt;&lt;item&gt;2&lt;/item&gt;&lt;item&gt;4&lt;/item&gt;&lt;item&gt;6&lt;/item&gt;&lt;item&gt;319&lt;/item&gt;&lt;item&gt;6686&lt;/item&gt;&lt;item&gt;6695&lt;/item&gt;&lt;item&gt;6696&lt;/item&gt;&lt;item&gt;6698&lt;/item&gt;&lt;item&gt;6700&lt;/item&gt;&lt;item&gt;6701&lt;/item&gt;&lt;item&gt;6702&lt;/item&gt;&lt;item&gt;6703&lt;/item&gt;&lt;item&gt;6707&lt;/item&gt;&lt;item&gt;6772&lt;/item&gt;&lt;item&gt;6919&lt;/item&gt;&lt;item&gt;7231&lt;/item&gt;&lt;item&gt;7350&lt;/item&gt;&lt;item&gt;7353&lt;/item&gt;&lt;item&gt;7504&lt;/item&gt;&lt;item&gt;7542&lt;/item&gt;&lt;item&gt;7702&lt;/item&gt;&lt;item&gt;8492&lt;/item&gt;&lt;item&gt;8493&lt;/item&gt;&lt;item&gt;8700&lt;/item&gt;&lt;item&gt;15377&lt;/item&gt;&lt;item&gt;15434&lt;/item&gt;&lt;item&gt;15591&lt;/item&gt;&lt;item&gt;15593&lt;/item&gt;&lt;item&gt;15624&lt;/item&gt;&lt;item&gt;15632&lt;/item&gt;&lt;item&gt;15633&lt;/item&gt;&lt;item&gt;15642&lt;/item&gt;&lt;item&gt;15935&lt;/item&gt;&lt;item&gt;15937&lt;/item&gt;&lt;item&gt;15938&lt;/item&gt;&lt;item&gt;16259&lt;/item&gt;&lt;item&gt;16260&lt;/item&gt;&lt;item&gt;16265&lt;/item&gt;&lt;item&gt;16269&lt;/item&gt;&lt;item&gt;16270&lt;/item&gt;&lt;item&gt;16271&lt;/item&gt;&lt;item&gt;16416&lt;/item&gt;&lt;item&gt;16472&lt;/item&gt;&lt;item&gt;16658&lt;/item&gt;&lt;item&gt;16903&lt;/item&gt;&lt;item&gt;17085&lt;/item&gt;&lt;item&gt;17090&lt;/item&gt;&lt;item&gt;17091&lt;/item&gt;&lt;item&gt;17092&lt;/item&gt;&lt;item&gt;17093&lt;/item&gt;&lt;item&gt;17094&lt;/item&gt;&lt;item&gt;17128&lt;/item&gt;&lt;item&gt;17129&lt;/item&gt;&lt;item&gt;17131&lt;/item&gt;&lt;item&gt;17132&lt;/item&gt;&lt;item&gt;17133&lt;/item&gt;&lt;item&gt;17134&lt;/item&gt;&lt;item&gt;17135&lt;/item&gt;&lt;item&gt;17136&lt;/item&gt;&lt;item&gt;17137&lt;/item&gt;&lt;/record-ids&gt;&lt;/item&gt;&lt;/Libraries&gt;"/>
  </w:docVars>
  <w:rsids>
    <w:rsidRoot w:val="006250C2"/>
    <w:rsid w:val="000000E2"/>
    <w:rsid w:val="00001A56"/>
    <w:rsid w:val="00001C37"/>
    <w:rsid w:val="00007079"/>
    <w:rsid w:val="00007C57"/>
    <w:rsid w:val="0001649C"/>
    <w:rsid w:val="00020691"/>
    <w:rsid w:val="0002247B"/>
    <w:rsid w:val="00026E3B"/>
    <w:rsid w:val="00035D1E"/>
    <w:rsid w:val="00037CEE"/>
    <w:rsid w:val="0004128D"/>
    <w:rsid w:val="00060F6B"/>
    <w:rsid w:val="000635D4"/>
    <w:rsid w:val="00064169"/>
    <w:rsid w:val="00072BDC"/>
    <w:rsid w:val="00076469"/>
    <w:rsid w:val="00085070"/>
    <w:rsid w:val="00086364"/>
    <w:rsid w:val="000914FD"/>
    <w:rsid w:val="000A011C"/>
    <w:rsid w:val="000B716F"/>
    <w:rsid w:val="000C0539"/>
    <w:rsid w:val="000E3C74"/>
    <w:rsid w:val="000E7184"/>
    <w:rsid w:val="000F5DBB"/>
    <w:rsid w:val="0011612C"/>
    <w:rsid w:val="0011645E"/>
    <w:rsid w:val="0012127B"/>
    <w:rsid w:val="00130B6B"/>
    <w:rsid w:val="00131BB5"/>
    <w:rsid w:val="001324BC"/>
    <w:rsid w:val="0014709E"/>
    <w:rsid w:val="00150EF7"/>
    <w:rsid w:val="00162616"/>
    <w:rsid w:val="0016572C"/>
    <w:rsid w:val="001724B5"/>
    <w:rsid w:val="00174952"/>
    <w:rsid w:val="00186B52"/>
    <w:rsid w:val="0018793B"/>
    <w:rsid w:val="001A5B53"/>
    <w:rsid w:val="001B04DC"/>
    <w:rsid w:val="001B3F17"/>
    <w:rsid w:val="001B6143"/>
    <w:rsid w:val="001C1C2F"/>
    <w:rsid w:val="001C6AF5"/>
    <w:rsid w:val="001C7CDC"/>
    <w:rsid w:val="001D3F1D"/>
    <w:rsid w:val="001F3C64"/>
    <w:rsid w:val="00200B2E"/>
    <w:rsid w:val="002032E8"/>
    <w:rsid w:val="002060D7"/>
    <w:rsid w:val="002466E5"/>
    <w:rsid w:val="002507A6"/>
    <w:rsid w:val="0025093C"/>
    <w:rsid w:val="00261153"/>
    <w:rsid w:val="00263F10"/>
    <w:rsid w:val="00267158"/>
    <w:rsid w:val="002706BA"/>
    <w:rsid w:val="00271C20"/>
    <w:rsid w:val="00276E7E"/>
    <w:rsid w:val="002804A9"/>
    <w:rsid w:val="00280B7A"/>
    <w:rsid w:val="00281E1B"/>
    <w:rsid w:val="0028782F"/>
    <w:rsid w:val="00295A1C"/>
    <w:rsid w:val="002972FB"/>
    <w:rsid w:val="00297379"/>
    <w:rsid w:val="002B18E5"/>
    <w:rsid w:val="002B272B"/>
    <w:rsid w:val="002B41A8"/>
    <w:rsid w:val="002C09FD"/>
    <w:rsid w:val="002C1C0C"/>
    <w:rsid w:val="002D01B1"/>
    <w:rsid w:val="002D11E0"/>
    <w:rsid w:val="002E78AD"/>
    <w:rsid w:val="0030592B"/>
    <w:rsid w:val="00307A4C"/>
    <w:rsid w:val="00312CF9"/>
    <w:rsid w:val="003242A1"/>
    <w:rsid w:val="00326C4F"/>
    <w:rsid w:val="00335C88"/>
    <w:rsid w:val="00337CC7"/>
    <w:rsid w:val="003425C9"/>
    <w:rsid w:val="00361C81"/>
    <w:rsid w:val="00367476"/>
    <w:rsid w:val="00396555"/>
    <w:rsid w:val="003A25F2"/>
    <w:rsid w:val="003A34DE"/>
    <w:rsid w:val="003B1894"/>
    <w:rsid w:val="003B7B2F"/>
    <w:rsid w:val="003C435E"/>
    <w:rsid w:val="003C791E"/>
    <w:rsid w:val="003D1F85"/>
    <w:rsid w:val="003D4FDC"/>
    <w:rsid w:val="003E306C"/>
    <w:rsid w:val="003E31E1"/>
    <w:rsid w:val="003F1C72"/>
    <w:rsid w:val="003F7E2D"/>
    <w:rsid w:val="0041104E"/>
    <w:rsid w:val="004128EE"/>
    <w:rsid w:val="0042151D"/>
    <w:rsid w:val="004250A3"/>
    <w:rsid w:val="00427585"/>
    <w:rsid w:val="004367F6"/>
    <w:rsid w:val="00450673"/>
    <w:rsid w:val="00451CB4"/>
    <w:rsid w:val="00455D94"/>
    <w:rsid w:val="0046438E"/>
    <w:rsid w:val="00464F27"/>
    <w:rsid w:val="00474137"/>
    <w:rsid w:val="00486073"/>
    <w:rsid w:val="00486137"/>
    <w:rsid w:val="00492F5A"/>
    <w:rsid w:val="0049590A"/>
    <w:rsid w:val="00495B23"/>
    <w:rsid w:val="004A73FE"/>
    <w:rsid w:val="004B7295"/>
    <w:rsid w:val="004B7B28"/>
    <w:rsid w:val="004C5F74"/>
    <w:rsid w:val="004D7AA4"/>
    <w:rsid w:val="004E32F7"/>
    <w:rsid w:val="004E3B59"/>
    <w:rsid w:val="004E5E20"/>
    <w:rsid w:val="004F0846"/>
    <w:rsid w:val="004F223B"/>
    <w:rsid w:val="004F5D61"/>
    <w:rsid w:val="004F605E"/>
    <w:rsid w:val="004F7CAF"/>
    <w:rsid w:val="00507649"/>
    <w:rsid w:val="00524533"/>
    <w:rsid w:val="00535D51"/>
    <w:rsid w:val="00536110"/>
    <w:rsid w:val="005368F5"/>
    <w:rsid w:val="00537BA3"/>
    <w:rsid w:val="005515CF"/>
    <w:rsid w:val="00556150"/>
    <w:rsid w:val="00556ED1"/>
    <w:rsid w:val="00557281"/>
    <w:rsid w:val="00563033"/>
    <w:rsid w:val="005641CB"/>
    <w:rsid w:val="0056532E"/>
    <w:rsid w:val="00590BD7"/>
    <w:rsid w:val="005B42B0"/>
    <w:rsid w:val="005B55C8"/>
    <w:rsid w:val="005C2E83"/>
    <w:rsid w:val="005C7A08"/>
    <w:rsid w:val="005D12FD"/>
    <w:rsid w:val="005D278D"/>
    <w:rsid w:val="005E74F2"/>
    <w:rsid w:val="005E7DD1"/>
    <w:rsid w:val="0060172C"/>
    <w:rsid w:val="00602962"/>
    <w:rsid w:val="00604F7D"/>
    <w:rsid w:val="00614FAB"/>
    <w:rsid w:val="00620815"/>
    <w:rsid w:val="006250C2"/>
    <w:rsid w:val="0062656B"/>
    <w:rsid w:val="006306D4"/>
    <w:rsid w:val="00633644"/>
    <w:rsid w:val="00633C36"/>
    <w:rsid w:val="00635B45"/>
    <w:rsid w:val="00636C11"/>
    <w:rsid w:val="006425BF"/>
    <w:rsid w:val="00654EE6"/>
    <w:rsid w:val="00656EE6"/>
    <w:rsid w:val="00662856"/>
    <w:rsid w:val="006713F1"/>
    <w:rsid w:val="00676758"/>
    <w:rsid w:val="0069134F"/>
    <w:rsid w:val="00694341"/>
    <w:rsid w:val="006979FF"/>
    <w:rsid w:val="006A348D"/>
    <w:rsid w:val="006A5780"/>
    <w:rsid w:val="006B1124"/>
    <w:rsid w:val="006B2019"/>
    <w:rsid w:val="006C03CC"/>
    <w:rsid w:val="006C3E92"/>
    <w:rsid w:val="006D4F5B"/>
    <w:rsid w:val="006E7268"/>
    <w:rsid w:val="006F6B3A"/>
    <w:rsid w:val="006F73B0"/>
    <w:rsid w:val="006F7C9B"/>
    <w:rsid w:val="00701272"/>
    <w:rsid w:val="00701306"/>
    <w:rsid w:val="0071155D"/>
    <w:rsid w:val="00715DD4"/>
    <w:rsid w:val="0075752F"/>
    <w:rsid w:val="0076768F"/>
    <w:rsid w:val="00775294"/>
    <w:rsid w:val="0078530B"/>
    <w:rsid w:val="007A43BC"/>
    <w:rsid w:val="007B3646"/>
    <w:rsid w:val="007B3848"/>
    <w:rsid w:val="007B5DD8"/>
    <w:rsid w:val="007C0F36"/>
    <w:rsid w:val="007C527B"/>
    <w:rsid w:val="007D1CB6"/>
    <w:rsid w:val="007D205D"/>
    <w:rsid w:val="007E07DF"/>
    <w:rsid w:val="007E2ADD"/>
    <w:rsid w:val="007E5CB3"/>
    <w:rsid w:val="007F0CEA"/>
    <w:rsid w:val="00810C9C"/>
    <w:rsid w:val="0082176F"/>
    <w:rsid w:val="00822639"/>
    <w:rsid w:val="00824678"/>
    <w:rsid w:val="00834193"/>
    <w:rsid w:val="008363FE"/>
    <w:rsid w:val="008417D3"/>
    <w:rsid w:val="008526FB"/>
    <w:rsid w:val="008536BE"/>
    <w:rsid w:val="00863D37"/>
    <w:rsid w:val="008650E7"/>
    <w:rsid w:val="00867F9B"/>
    <w:rsid w:val="008720B5"/>
    <w:rsid w:val="00872F59"/>
    <w:rsid w:val="008768B0"/>
    <w:rsid w:val="00877A79"/>
    <w:rsid w:val="00881F16"/>
    <w:rsid w:val="00895E7C"/>
    <w:rsid w:val="00896178"/>
    <w:rsid w:val="008A0426"/>
    <w:rsid w:val="008A110F"/>
    <w:rsid w:val="008A2903"/>
    <w:rsid w:val="008A4541"/>
    <w:rsid w:val="008A4BE8"/>
    <w:rsid w:val="008C006C"/>
    <w:rsid w:val="008E192E"/>
    <w:rsid w:val="008F10E7"/>
    <w:rsid w:val="008F60CE"/>
    <w:rsid w:val="0090135E"/>
    <w:rsid w:val="00901CC9"/>
    <w:rsid w:val="00903A04"/>
    <w:rsid w:val="00905846"/>
    <w:rsid w:val="0091054F"/>
    <w:rsid w:val="00932701"/>
    <w:rsid w:val="00933068"/>
    <w:rsid w:val="009344B6"/>
    <w:rsid w:val="00936D40"/>
    <w:rsid w:val="009503B5"/>
    <w:rsid w:val="00963775"/>
    <w:rsid w:val="00972D3B"/>
    <w:rsid w:val="0097781E"/>
    <w:rsid w:val="00977828"/>
    <w:rsid w:val="00981D75"/>
    <w:rsid w:val="009857C1"/>
    <w:rsid w:val="00985A02"/>
    <w:rsid w:val="00987A37"/>
    <w:rsid w:val="0099539E"/>
    <w:rsid w:val="00997A88"/>
    <w:rsid w:val="009B3B5D"/>
    <w:rsid w:val="009B5021"/>
    <w:rsid w:val="009C1A7A"/>
    <w:rsid w:val="009C283C"/>
    <w:rsid w:val="009D03C8"/>
    <w:rsid w:val="009D536F"/>
    <w:rsid w:val="00A12587"/>
    <w:rsid w:val="00A12E35"/>
    <w:rsid w:val="00A15D9D"/>
    <w:rsid w:val="00A1660F"/>
    <w:rsid w:val="00A208D2"/>
    <w:rsid w:val="00A21542"/>
    <w:rsid w:val="00A23857"/>
    <w:rsid w:val="00A27C9F"/>
    <w:rsid w:val="00A30AD7"/>
    <w:rsid w:val="00A3281F"/>
    <w:rsid w:val="00A35269"/>
    <w:rsid w:val="00A4149D"/>
    <w:rsid w:val="00A42080"/>
    <w:rsid w:val="00A42F9F"/>
    <w:rsid w:val="00A4495A"/>
    <w:rsid w:val="00A45F73"/>
    <w:rsid w:val="00A56D12"/>
    <w:rsid w:val="00A57886"/>
    <w:rsid w:val="00A60905"/>
    <w:rsid w:val="00A75099"/>
    <w:rsid w:val="00A86D27"/>
    <w:rsid w:val="00A957AB"/>
    <w:rsid w:val="00A96B60"/>
    <w:rsid w:val="00AA2C6A"/>
    <w:rsid w:val="00AA3E52"/>
    <w:rsid w:val="00AA773F"/>
    <w:rsid w:val="00AA7BED"/>
    <w:rsid w:val="00AB08F3"/>
    <w:rsid w:val="00AB0EAD"/>
    <w:rsid w:val="00AC278D"/>
    <w:rsid w:val="00AC4CF3"/>
    <w:rsid w:val="00AC7DB1"/>
    <w:rsid w:val="00AE23D5"/>
    <w:rsid w:val="00AF0220"/>
    <w:rsid w:val="00AF3154"/>
    <w:rsid w:val="00B00241"/>
    <w:rsid w:val="00B0718A"/>
    <w:rsid w:val="00B12C79"/>
    <w:rsid w:val="00B14A07"/>
    <w:rsid w:val="00B21DD8"/>
    <w:rsid w:val="00B27900"/>
    <w:rsid w:val="00B33801"/>
    <w:rsid w:val="00B360BE"/>
    <w:rsid w:val="00B407EB"/>
    <w:rsid w:val="00B40E08"/>
    <w:rsid w:val="00B42340"/>
    <w:rsid w:val="00B424B6"/>
    <w:rsid w:val="00B56F3C"/>
    <w:rsid w:val="00B57E9B"/>
    <w:rsid w:val="00B614F2"/>
    <w:rsid w:val="00B618C7"/>
    <w:rsid w:val="00B74B27"/>
    <w:rsid w:val="00B74BD0"/>
    <w:rsid w:val="00B752C4"/>
    <w:rsid w:val="00B917F0"/>
    <w:rsid w:val="00B95CAC"/>
    <w:rsid w:val="00B972E3"/>
    <w:rsid w:val="00BB1B08"/>
    <w:rsid w:val="00BB4FAE"/>
    <w:rsid w:val="00BB500A"/>
    <w:rsid w:val="00BC04A6"/>
    <w:rsid w:val="00BD727F"/>
    <w:rsid w:val="00BE1BD6"/>
    <w:rsid w:val="00BE5D4F"/>
    <w:rsid w:val="00BE5EFE"/>
    <w:rsid w:val="00BE6B74"/>
    <w:rsid w:val="00BF71F0"/>
    <w:rsid w:val="00BF7D4D"/>
    <w:rsid w:val="00C27362"/>
    <w:rsid w:val="00C328C1"/>
    <w:rsid w:val="00C35A51"/>
    <w:rsid w:val="00C372FB"/>
    <w:rsid w:val="00C422CB"/>
    <w:rsid w:val="00C43878"/>
    <w:rsid w:val="00C460D7"/>
    <w:rsid w:val="00C4735A"/>
    <w:rsid w:val="00C4772D"/>
    <w:rsid w:val="00C64C25"/>
    <w:rsid w:val="00C723E4"/>
    <w:rsid w:val="00C87865"/>
    <w:rsid w:val="00C9228E"/>
    <w:rsid w:val="00CA2BC8"/>
    <w:rsid w:val="00CA485A"/>
    <w:rsid w:val="00CB03F9"/>
    <w:rsid w:val="00CB2FAD"/>
    <w:rsid w:val="00CB700E"/>
    <w:rsid w:val="00CC7C94"/>
    <w:rsid w:val="00CD029A"/>
    <w:rsid w:val="00CE2814"/>
    <w:rsid w:val="00CE2FA5"/>
    <w:rsid w:val="00D057FC"/>
    <w:rsid w:val="00D06DD6"/>
    <w:rsid w:val="00D21791"/>
    <w:rsid w:val="00D344F7"/>
    <w:rsid w:val="00D369C8"/>
    <w:rsid w:val="00D443F7"/>
    <w:rsid w:val="00D52D15"/>
    <w:rsid w:val="00D530BC"/>
    <w:rsid w:val="00D55C8D"/>
    <w:rsid w:val="00D74CB6"/>
    <w:rsid w:val="00D81ED0"/>
    <w:rsid w:val="00D86D39"/>
    <w:rsid w:val="00D97469"/>
    <w:rsid w:val="00DA453B"/>
    <w:rsid w:val="00DA5BA8"/>
    <w:rsid w:val="00DA7F20"/>
    <w:rsid w:val="00DC75C0"/>
    <w:rsid w:val="00DD1A9A"/>
    <w:rsid w:val="00DE132E"/>
    <w:rsid w:val="00DF11D2"/>
    <w:rsid w:val="00DF31DD"/>
    <w:rsid w:val="00DF4722"/>
    <w:rsid w:val="00E019F0"/>
    <w:rsid w:val="00E03A7B"/>
    <w:rsid w:val="00E2555E"/>
    <w:rsid w:val="00E32D09"/>
    <w:rsid w:val="00E34012"/>
    <w:rsid w:val="00E344E6"/>
    <w:rsid w:val="00E35361"/>
    <w:rsid w:val="00E36565"/>
    <w:rsid w:val="00E40A3A"/>
    <w:rsid w:val="00E448F9"/>
    <w:rsid w:val="00E45541"/>
    <w:rsid w:val="00E456F4"/>
    <w:rsid w:val="00E65256"/>
    <w:rsid w:val="00E76385"/>
    <w:rsid w:val="00E84B63"/>
    <w:rsid w:val="00E9026F"/>
    <w:rsid w:val="00E96EF3"/>
    <w:rsid w:val="00EA2796"/>
    <w:rsid w:val="00EA3692"/>
    <w:rsid w:val="00EB74F2"/>
    <w:rsid w:val="00ED3FB3"/>
    <w:rsid w:val="00ED48CB"/>
    <w:rsid w:val="00ED5DA4"/>
    <w:rsid w:val="00ED696D"/>
    <w:rsid w:val="00EE1957"/>
    <w:rsid w:val="00EE6F3E"/>
    <w:rsid w:val="00EF2BE5"/>
    <w:rsid w:val="00EF5C08"/>
    <w:rsid w:val="00F0330D"/>
    <w:rsid w:val="00F102EE"/>
    <w:rsid w:val="00F10AEC"/>
    <w:rsid w:val="00F173C0"/>
    <w:rsid w:val="00F201A8"/>
    <w:rsid w:val="00F24A51"/>
    <w:rsid w:val="00F3047B"/>
    <w:rsid w:val="00F34251"/>
    <w:rsid w:val="00F37561"/>
    <w:rsid w:val="00F37B4F"/>
    <w:rsid w:val="00F4014A"/>
    <w:rsid w:val="00F46A24"/>
    <w:rsid w:val="00F46DD1"/>
    <w:rsid w:val="00F4707E"/>
    <w:rsid w:val="00F53DF6"/>
    <w:rsid w:val="00F56B64"/>
    <w:rsid w:val="00F7482F"/>
    <w:rsid w:val="00F86579"/>
    <w:rsid w:val="00F91BDB"/>
    <w:rsid w:val="00F93A35"/>
    <w:rsid w:val="00F95DC9"/>
    <w:rsid w:val="00FB02C3"/>
    <w:rsid w:val="00FB402B"/>
    <w:rsid w:val="00FB6AA1"/>
    <w:rsid w:val="00FC1342"/>
    <w:rsid w:val="00FC2D5F"/>
    <w:rsid w:val="00FD059C"/>
    <w:rsid w:val="00FD7DE5"/>
    <w:rsid w:val="00FE0D75"/>
    <w:rsid w:val="00FE7589"/>
    <w:rsid w:val="00FF38EA"/>
    <w:rsid w:val="00FF7B3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47C5A732"/>
  <w14:defaultImageDpi w14:val="330"/>
  <w15:chartTrackingRefBased/>
  <w15:docId w15:val="{0CD64925-14C1-4E96-8CED-A808A7F6A4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9" w:uiPriority="39"/>
    <w:lsdException w:name="annotation text" w:uiPriority="99"/>
    <w:lsdException w:name="header" w:uiPriority="99"/>
    <w:lsdException w:name="footer" w:uiPriority="99"/>
    <w:lsdException w:name="caption" w:qFormat="1"/>
    <w:lsdException w:name="table of figures" w:uiPriority="99"/>
    <w:lsdException w:name="annotation reference" w:uiPriority="99"/>
    <w:lsdException w:name="line number" w:uiPriority="99"/>
    <w:lsdException w:name="page number" w:uiPriority="99"/>
    <w:lsdException w:name="Title" w:qFormat="1"/>
    <w:lsdException w:name="Subtitle" w:qFormat="1"/>
    <w:lsdException w:name="Hyperlink" w:uiPriority="99"/>
    <w:lsdException w:name="FollowedHyperlink" w:uiPriority="99"/>
    <w:lsdException w:name="Strong" w:qFormat="1"/>
    <w:lsdException w:name="Emphasis" w:uiPriority="20" w:qFormat="1"/>
    <w:lsdException w:name="Normal (Web)" w:uiPriority="99"/>
    <w:lsdException w:name="HTML Cite" w:uiPriority="99"/>
    <w:lsdException w:name="HTML Keyboard"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192E"/>
    <w:pPr>
      <w:spacing w:line="480" w:lineRule="auto"/>
      <w:ind w:firstLine="720"/>
      <w:jc w:val="both"/>
    </w:pPr>
    <w:rPr>
      <w:sz w:val="24"/>
      <w:szCs w:val="24"/>
    </w:rPr>
  </w:style>
  <w:style w:type="paragraph" w:styleId="Heading1">
    <w:name w:val="heading 1"/>
    <w:basedOn w:val="Normal"/>
    <w:next w:val="Normal"/>
    <w:link w:val="Heading1Char"/>
    <w:uiPriority w:val="9"/>
    <w:qFormat/>
    <w:rsid w:val="00295A1C"/>
    <w:pPr>
      <w:keepNext/>
      <w:pageBreakBefore/>
      <w:numPr>
        <w:numId w:val="2"/>
      </w:numPr>
      <w:spacing w:after="960"/>
      <w:jc w:val="center"/>
      <w:outlineLvl w:val="0"/>
    </w:pPr>
    <w:rPr>
      <w:rFonts w:cs="Arial"/>
      <w:b/>
      <w:bCs/>
    </w:rPr>
  </w:style>
  <w:style w:type="paragraph" w:styleId="Heading2">
    <w:name w:val="heading 2"/>
    <w:basedOn w:val="Heading1"/>
    <w:next w:val="Normal"/>
    <w:link w:val="Heading2Char"/>
    <w:uiPriority w:val="9"/>
    <w:qFormat/>
    <w:rsid w:val="00295A1C"/>
    <w:pPr>
      <w:pageBreakBefore w:val="0"/>
      <w:numPr>
        <w:ilvl w:val="1"/>
      </w:numPr>
      <w:spacing w:before="960" w:after="480"/>
      <w:ind w:left="864"/>
      <w:contextualSpacing/>
      <w:outlineLvl w:val="1"/>
    </w:pPr>
    <w:rPr>
      <w:bCs w:val="0"/>
      <w:iCs/>
    </w:rPr>
  </w:style>
  <w:style w:type="paragraph" w:styleId="Heading3">
    <w:name w:val="heading 3"/>
    <w:basedOn w:val="Heading2"/>
    <w:next w:val="Normal"/>
    <w:qFormat/>
    <w:rsid w:val="00B27900"/>
    <w:pPr>
      <w:numPr>
        <w:ilvl w:val="2"/>
      </w:numPr>
      <w:spacing w:before="480"/>
      <w:ind w:left="1440"/>
      <w:jc w:val="left"/>
      <w:outlineLvl w:val="2"/>
    </w:pPr>
    <w:rPr>
      <w:bCs/>
    </w:rPr>
  </w:style>
  <w:style w:type="paragraph" w:styleId="Heading4">
    <w:name w:val="heading 4"/>
    <w:basedOn w:val="Heading3"/>
    <w:next w:val="Normal"/>
    <w:qFormat/>
    <w:rsid w:val="00B27900"/>
    <w:pPr>
      <w:numPr>
        <w:ilvl w:val="3"/>
      </w:numPr>
      <w:spacing w:after="0"/>
      <w:ind w:left="1728"/>
      <w:contextualSpacing w:val="0"/>
      <w:outlineLvl w:val="3"/>
    </w:pPr>
    <w:rPr>
      <w:bCs w:val="0"/>
    </w:rPr>
  </w:style>
  <w:style w:type="paragraph" w:styleId="Heading5">
    <w:name w:val="heading 5"/>
    <w:basedOn w:val="Normal"/>
    <w:next w:val="Normal"/>
    <w:qFormat/>
    <w:rsid w:val="00DA5BA8"/>
    <w:pPr>
      <w:spacing w:before="240" w:after="60"/>
      <w:outlineLvl w:val="4"/>
    </w:pPr>
    <w:rPr>
      <w:b/>
      <w:bCs/>
      <w:i/>
      <w:iCs/>
      <w:sz w:val="26"/>
      <w:szCs w:val="26"/>
    </w:rPr>
  </w:style>
  <w:style w:type="paragraph" w:styleId="Heading6">
    <w:name w:val="heading 6"/>
    <w:basedOn w:val="Normal"/>
    <w:next w:val="Normal"/>
    <w:link w:val="Heading6Char"/>
    <w:semiHidden/>
    <w:unhideWhenUsed/>
    <w:qFormat/>
    <w:rsid w:val="00D97469"/>
    <w:pPr>
      <w:spacing w:before="240" w:after="60"/>
      <w:outlineLvl w:val="5"/>
    </w:pPr>
    <w:rPr>
      <w:rFonts w:ascii="Calibri" w:hAnsi="Calibri"/>
      <w:b/>
      <w:bCs/>
      <w:sz w:val="22"/>
      <w:szCs w:val="22"/>
    </w:rPr>
  </w:style>
  <w:style w:type="paragraph" w:styleId="Heading7">
    <w:name w:val="heading 7"/>
    <w:basedOn w:val="Normal"/>
    <w:next w:val="Normal"/>
    <w:link w:val="Heading7Char"/>
    <w:semiHidden/>
    <w:unhideWhenUsed/>
    <w:qFormat/>
    <w:rsid w:val="00D97469"/>
    <w:pPr>
      <w:spacing w:before="240" w:after="60"/>
      <w:outlineLvl w:val="6"/>
    </w:pPr>
    <w:rPr>
      <w:rFonts w:ascii="Calibri" w:hAnsi="Calibri"/>
    </w:rPr>
  </w:style>
  <w:style w:type="paragraph" w:styleId="Heading8">
    <w:name w:val="heading 8"/>
    <w:basedOn w:val="Normal"/>
    <w:next w:val="Normal"/>
    <w:link w:val="Heading8Char"/>
    <w:semiHidden/>
    <w:unhideWhenUsed/>
    <w:qFormat/>
    <w:rsid w:val="00D97469"/>
    <w:p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D97469"/>
    <w:pPr>
      <w:spacing w:before="240" w:after="60"/>
      <w:outlineLvl w:val="8"/>
    </w:pPr>
    <w:rPr>
      <w:rFonts w:ascii="Calibri Light"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4E5E20"/>
    <w:pPr>
      <w:tabs>
        <w:tab w:val="right" w:leader="dot" w:pos="9350"/>
      </w:tabs>
      <w:ind w:right="720" w:firstLine="0"/>
    </w:pPr>
    <w:rPr>
      <w:b/>
    </w:rPr>
  </w:style>
  <w:style w:type="paragraph" w:customStyle="1" w:styleId="AppSection">
    <w:name w:val="App Section"/>
    <w:basedOn w:val="Normal"/>
    <w:next w:val="Normal"/>
    <w:rsid w:val="009B5021"/>
    <w:pPr>
      <w:keepNext/>
      <w:numPr>
        <w:ilvl w:val="5"/>
        <w:numId w:val="1"/>
      </w:numPr>
      <w:spacing w:before="960" w:after="480"/>
      <w:jc w:val="center"/>
      <w:outlineLvl w:val="1"/>
    </w:pPr>
    <w:rPr>
      <w:b/>
    </w:rPr>
  </w:style>
  <w:style w:type="paragraph" w:customStyle="1" w:styleId="Appendix">
    <w:name w:val="Appendix"/>
    <w:basedOn w:val="Normal"/>
    <w:next w:val="Normal"/>
    <w:qFormat/>
    <w:rsid w:val="00001A56"/>
    <w:pPr>
      <w:keepNext/>
      <w:pageBreakBefore/>
      <w:numPr>
        <w:ilvl w:val="4"/>
        <w:numId w:val="1"/>
      </w:numPr>
      <w:spacing w:before="960" w:after="960"/>
      <w:jc w:val="center"/>
      <w:outlineLvl w:val="0"/>
    </w:pPr>
    <w:rPr>
      <w:b/>
    </w:rPr>
  </w:style>
  <w:style w:type="paragraph" w:customStyle="1" w:styleId="AppendixTitle">
    <w:name w:val="Appendix Title"/>
    <w:basedOn w:val="Heading1"/>
    <w:next w:val="Normal"/>
    <w:rsid w:val="008A110F"/>
    <w:pPr>
      <w:pageBreakBefore w:val="0"/>
      <w:numPr>
        <w:numId w:val="0"/>
      </w:numPr>
    </w:p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rmal"/>
    <w:rsid w:val="00130B6B"/>
  </w:style>
  <w:style w:type="paragraph" w:styleId="Header">
    <w:name w:val="header"/>
    <w:basedOn w:val="Normal"/>
    <w:link w:val="HeaderChar"/>
    <w:uiPriority w:val="99"/>
    <w:rsid w:val="00367476"/>
    <w:pPr>
      <w:tabs>
        <w:tab w:val="center" w:pos="4320"/>
        <w:tab w:val="right" w:pos="8640"/>
      </w:tabs>
    </w:pPr>
  </w:style>
  <w:style w:type="paragraph" w:customStyle="1" w:styleId="AppSubsection">
    <w:name w:val="App Subsection"/>
    <w:basedOn w:val="AppSection"/>
    <w:next w:val="Normal"/>
    <w:rsid w:val="00261153"/>
    <w:pPr>
      <w:numPr>
        <w:ilvl w:val="6"/>
      </w:numPr>
      <w:spacing w:before="480"/>
      <w:jc w:val="left"/>
      <w:outlineLvl w:val="2"/>
    </w:pPr>
  </w:style>
  <w:style w:type="paragraph" w:styleId="TOC2">
    <w:name w:val="toc 2"/>
    <w:basedOn w:val="Normal"/>
    <w:next w:val="Normal"/>
    <w:autoRedefine/>
    <w:uiPriority w:val="39"/>
    <w:rsid w:val="00CA2BC8"/>
    <w:pPr>
      <w:tabs>
        <w:tab w:val="left" w:pos="1170"/>
        <w:tab w:val="right" w:leader="dot" w:pos="9350"/>
      </w:tabs>
      <w:ind w:left="504" w:firstLine="0"/>
    </w:pPr>
    <w:rPr>
      <w:b/>
    </w:rPr>
  </w:style>
  <w:style w:type="paragraph" w:styleId="TOC3">
    <w:name w:val="toc 3"/>
    <w:basedOn w:val="Normal"/>
    <w:next w:val="Normal"/>
    <w:autoRedefine/>
    <w:uiPriority w:val="39"/>
    <w:rsid w:val="00495B23"/>
    <w:pPr>
      <w:tabs>
        <w:tab w:val="left" w:pos="1920"/>
        <w:tab w:val="right" w:leader="dot" w:pos="9350"/>
      </w:tabs>
      <w:ind w:left="1008" w:firstLine="0"/>
    </w:pPr>
    <w:rPr>
      <w:b/>
    </w:rPr>
  </w:style>
  <w:style w:type="paragraph" w:styleId="Footer">
    <w:name w:val="footer"/>
    <w:basedOn w:val="Normal"/>
    <w:link w:val="FooterChar"/>
    <w:uiPriority w:val="99"/>
    <w:rsid w:val="00367476"/>
    <w:pPr>
      <w:tabs>
        <w:tab w:val="center" w:pos="4320"/>
        <w:tab w:val="right" w:pos="8640"/>
      </w:tabs>
    </w:pPr>
  </w:style>
  <w:style w:type="paragraph" w:styleId="Caption">
    <w:name w:val="caption"/>
    <w:basedOn w:val="NoIndent"/>
    <w:next w:val="Normal"/>
    <w:qFormat/>
    <w:rsid w:val="00715DD4"/>
    <w:pPr>
      <w:outlineLvl w:val="1"/>
    </w:pPr>
    <w:rPr>
      <w:b/>
      <w:bCs/>
      <w:sz w:val="20"/>
      <w:szCs w:val="20"/>
    </w:rPr>
  </w:style>
  <w:style w:type="paragraph" w:styleId="TOC4">
    <w:name w:val="toc 4"/>
    <w:basedOn w:val="Normal"/>
    <w:next w:val="Normal"/>
    <w:autoRedefine/>
    <w:uiPriority w:val="39"/>
    <w:rsid w:val="00DA5BA8"/>
    <w:pPr>
      <w:ind w:left="1512" w:firstLine="0"/>
    </w:pPr>
    <w:rPr>
      <w:b/>
    </w:rPr>
  </w:style>
  <w:style w:type="paragraph" w:customStyle="1" w:styleId="Preliminary">
    <w:name w:val="Preliminary"/>
    <w:basedOn w:val="Heading1"/>
    <w:next w:val="Normal"/>
    <w:rsid w:val="00D81ED0"/>
    <w:pPr>
      <w:numPr>
        <w:numId w:val="0"/>
      </w:numPr>
    </w:pPr>
  </w:style>
  <w:style w:type="table" w:styleId="TableGrid">
    <w:name w:val="Table Grid"/>
    <w:basedOn w:val="TableNormal"/>
    <w:uiPriority w:val="39"/>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A23857"/>
    <w:pPr>
      <w:ind w:firstLine="0"/>
    </w:pPr>
  </w:style>
  <w:style w:type="paragraph" w:styleId="BalloonText">
    <w:name w:val="Balloon Text"/>
    <w:basedOn w:val="Normal"/>
    <w:link w:val="BalloonTextChar"/>
    <w:uiPriority w:val="99"/>
    <w:rsid w:val="00D97469"/>
    <w:pPr>
      <w:spacing w:line="240" w:lineRule="auto"/>
    </w:pPr>
    <w:rPr>
      <w:rFonts w:ascii="Segoe UI" w:hAnsi="Segoe UI" w:cs="Segoe UI"/>
      <w:sz w:val="18"/>
      <w:szCs w:val="18"/>
    </w:rPr>
  </w:style>
  <w:style w:type="character" w:customStyle="1" w:styleId="BalloonTextChar">
    <w:name w:val="Balloon Text Char"/>
    <w:link w:val="BalloonText"/>
    <w:uiPriority w:val="99"/>
    <w:rsid w:val="00D97469"/>
    <w:rPr>
      <w:rFonts w:ascii="Segoe UI" w:hAnsi="Segoe UI" w:cs="Segoe UI"/>
      <w:sz w:val="18"/>
      <w:szCs w:val="18"/>
    </w:rPr>
  </w:style>
  <w:style w:type="paragraph" w:styleId="Bibliography">
    <w:name w:val="Bibliography"/>
    <w:basedOn w:val="Normal"/>
    <w:next w:val="Normal"/>
    <w:uiPriority w:val="37"/>
    <w:semiHidden/>
    <w:unhideWhenUsed/>
    <w:rsid w:val="00D97469"/>
  </w:style>
  <w:style w:type="paragraph" w:styleId="BlockText">
    <w:name w:val="Block Text"/>
    <w:basedOn w:val="Normal"/>
    <w:rsid w:val="00D97469"/>
    <w:pPr>
      <w:spacing w:after="120"/>
      <w:ind w:left="1440" w:right="1440"/>
    </w:pPr>
  </w:style>
  <w:style w:type="paragraph" w:styleId="BodyText">
    <w:name w:val="Body Text"/>
    <w:basedOn w:val="Normal"/>
    <w:link w:val="BodyTextChar"/>
    <w:rsid w:val="00D97469"/>
    <w:pPr>
      <w:spacing w:after="120"/>
    </w:pPr>
  </w:style>
  <w:style w:type="character" w:customStyle="1" w:styleId="BodyTextChar">
    <w:name w:val="Body Text Char"/>
    <w:link w:val="BodyText"/>
    <w:rsid w:val="00D97469"/>
    <w:rPr>
      <w:sz w:val="24"/>
      <w:szCs w:val="24"/>
    </w:rPr>
  </w:style>
  <w:style w:type="paragraph" w:styleId="BodyText2">
    <w:name w:val="Body Text 2"/>
    <w:basedOn w:val="Normal"/>
    <w:link w:val="BodyText2Char"/>
    <w:rsid w:val="00D97469"/>
    <w:pPr>
      <w:spacing w:after="120"/>
    </w:pPr>
  </w:style>
  <w:style w:type="character" w:customStyle="1" w:styleId="BodyText2Char">
    <w:name w:val="Body Text 2 Char"/>
    <w:link w:val="BodyText2"/>
    <w:rsid w:val="00D97469"/>
    <w:rPr>
      <w:sz w:val="24"/>
      <w:szCs w:val="24"/>
    </w:rPr>
  </w:style>
  <w:style w:type="paragraph" w:styleId="BodyText3">
    <w:name w:val="Body Text 3"/>
    <w:basedOn w:val="Normal"/>
    <w:link w:val="BodyText3Char"/>
    <w:rsid w:val="00D97469"/>
    <w:pPr>
      <w:spacing w:after="120"/>
    </w:pPr>
    <w:rPr>
      <w:sz w:val="16"/>
      <w:szCs w:val="16"/>
    </w:rPr>
  </w:style>
  <w:style w:type="character" w:customStyle="1" w:styleId="BodyText3Char">
    <w:name w:val="Body Text 3 Char"/>
    <w:link w:val="BodyText3"/>
    <w:rsid w:val="00D97469"/>
    <w:rPr>
      <w:sz w:val="16"/>
      <w:szCs w:val="16"/>
    </w:rPr>
  </w:style>
  <w:style w:type="paragraph" w:styleId="BodyTextFirstIndent">
    <w:name w:val="Body Text First Indent"/>
    <w:basedOn w:val="BodyText"/>
    <w:link w:val="BodyTextFirstIndentChar"/>
    <w:rsid w:val="00D97469"/>
    <w:pPr>
      <w:ind w:firstLine="210"/>
    </w:pPr>
  </w:style>
  <w:style w:type="character" w:customStyle="1" w:styleId="BodyTextFirstIndentChar">
    <w:name w:val="Body Text First Indent Char"/>
    <w:basedOn w:val="BodyTextChar"/>
    <w:link w:val="BodyTextFirstIndent"/>
    <w:rsid w:val="00D97469"/>
    <w:rPr>
      <w:sz w:val="24"/>
      <w:szCs w:val="24"/>
    </w:rPr>
  </w:style>
  <w:style w:type="paragraph" w:styleId="BodyTextIndent">
    <w:name w:val="Body Text Indent"/>
    <w:basedOn w:val="Normal"/>
    <w:link w:val="BodyTextIndentChar"/>
    <w:rsid w:val="00D97469"/>
    <w:pPr>
      <w:spacing w:after="120"/>
      <w:ind w:left="360"/>
    </w:pPr>
  </w:style>
  <w:style w:type="character" w:customStyle="1" w:styleId="BodyTextIndentChar">
    <w:name w:val="Body Text Indent Char"/>
    <w:link w:val="BodyTextIndent"/>
    <w:rsid w:val="00D97469"/>
    <w:rPr>
      <w:sz w:val="24"/>
      <w:szCs w:val="24"/>
    </w:rPr>
  </w:style>
  <w:style w:type="paragraph" w:styleId="BodyTextFirstIndent2">
    <w:name w:val="Body Text First Indent 2"/>
    <w:basedOn w:val="BodyTextIndent"/>
    <w:link w:val="BodyTextFirstIndent2Char"/>
    <w:rsid w:val="00D97469"/>
    <w:pPr>
      <w:ind w:firstLine="210"/>
    </w:pPr>
  </w:style>
  <w:style w:type="character" w:customStyle="1" w:styleId="BodyTextFirstIndent2Char">
    <w:name w:val="Body Text First Indent 2 Char"/>
    <w:basedOn w:val="BodyTextIndentChar"/>
    <w:link w:val="BodyTextFirstIndent2"/>
    <w:rsid w:val="00D97469"/>
    <w:rPr>
      <w:sz w:val="24"/>
      <w:szCs w:val="24"/>
    </w:rPr>
  </w:style>
  <w:style w:type="paragraph" w:styleId="BodyTextIndent2">
    <w:name w:val="Body Text Indent 2"/>
    <w:basedOn w:val="Normal"/>
    <w:link w:val="BodyTextIndent2Char"/>
    <w:rsid w:val="00D97469"/>
    <w:pPr>
      <w:spacing w:after="120"/>
      <w:ind w:left="360"/>
    </w:pPr>
  </w:style>
  <w:style w:type="character" w:customStyle="1" w:styleId="BodyTextIndent2Char">
    <w:name w:val="Body Text Indent 2 Char"/>
    <w:link w:val="BodyTextIndent2"/>
    <w:rsid w:val="00D97469"/>
    <w:rPr>
      <w:sz w:val="24"/>
      <w:szCs w:val="24"/>
    </w:rPr>
  </w:style>
  <w:style w:type="paragraph" w:styleId="BodyTextIndent3">
    <w:name w:val="Body Text Indent 3"/>
    <w:basedOn w:val="Normal"/>
    <w:link w:val="BodyTextIndent3Char"/>
    <w:rsid w:val="00D97469"/>
    <w:pPr>
      <w:spacing w:after="120"/>
      <w:ind w:left="360"/>
    </w:pPr>
    <w:rPr>
      <w:sz w:val="16"/>
      <w:szCs w:val="16"/>
    </w:rPr>
  </w:style>
  <w:style w:type="character" w:customStyle="1" w:styleId="BodyTextIndent3Char">
    <w:name w:val="Body Text Indent 3 Char"/>
    <w:link w:val="BodyTextIndent3"/>
    <w:rsid w:val="00D97469"/>
    <w:rPr>
      <w:sz w:val="16"/>
      <w:szCs w:val="16"/>
    </w:rPr>
  </w:style>
  <w:style w:type="paragraph" w:styleId="Closing">
    <w:name w:val="Closing"/>
    <w:basedOn w:val="Normal"/>
    <w:link w:val="ClosingChar"/>
    <w:rsid w:val="00D97469"/>
    <w:pPr>
      <w:ind w:left="4320"/>
    </w:pPr>
  </w:style>
  <w:style w:type="character" w:customStyle="1" w:styleId="ClosingChar">
    <w:name w:val="Closing Char"/>
    <w:link w:val="Closing"/>
    <w:rsid w:val="00D97469"/>
    <w:rPr>
      <w:sz w:val="24"/>
      <w:szCs w:val="24"/>
    </w:rPr>
  </w:style>
  <w:style w:type="paragraph" w:styleId="CommentText">
    <w:name w:val="annotation text"/>
    <w:basedOn w:val="Normal"/>
    <w:link w:val="CommentTextChar"/>
    <w:uiPriority w:val="99"/>
    <w:rsid w:val="00D97469"/>
    <w:rPr>
      <w:sz w:val="20"/>
      <w:szCs w:val="20"/>
    </w:rPr>
  </w:style>
  <w:style w:type="character" w:customStyle="1" w:styleId="CommentTextChar">
    <w:name w:val="Comment Text Char"/>
    <w:basedOn w:val="DefaultParagraphFont"/>
    <w:link w:val="CommentText"/>
    <w:uiPriority w:val="99"/>
    <w:rsid w:val="00D97469"/>
  </w:style>
  <w:style w:type="paragraph" w:styleId="CommentSubject">
    <w:name w:val="annotation subject"/>
    <w:basedOn w:val="CommentText"/>
    <w:next w:val="CommentText"/>
    <w:link w:val="CommentSubjectChar"/>
    <w:uiPriority w:val="99"/>
    <w:rsid w:val="00D97469"/>
    <w:rPr>
      <w:b/>
      <w:bCs/>
    </w:rPr>
  </w:style>
  <w:style w:type="character" w:customStyle="1" w:styleId="CommentSubjectChar">
    <w:name w:val="Comment Subject Char"/>
    <w:link w:val="CommentSubject"/>
    <w:uiPriority w:val="99"/>
    <w:rsid w:val="00D97469"/>
    <w:rPr>
      <w:b/>
      <w:bCs/>
    </w:rPr>
  </w:style>
  <w:style w:type="paragraph" w:styleId="Date">
    <w:name w:val="Date"/>
    <w:basedOn w:val="Normal"/>
    <w:next w:val="Normal"/>
    <w:link w:val="DateChar"/>
    <w:rsid w:val="00D97469"/>
  </w:style>
  <w:style w:type="character" w:customStyle="1" w:styleId="DateChar">
    <w:name w:val="Date Char"/>
    <w:link w:val="Date"/>
    <w:rsid w:val="00D97469"/>
    <w:rPr>
      <w:sz w:val="24"/>
      <w:szCs w:val="24"/>
    </w:rPr>
  </w:style>
  <w:style w:type="paragraph" w:styleId="DocumentMap">
    <w:name w:val="Document Map"/>
    <w:basedOn w:val="Normal"/>
    <w:link w:val="DocumentMapChar"/>
    <w:rsid w:val="00D97469"/>
    <w:rPr>
      <w:rFonts w:ascii="Segoe UI" w:hAnsi="Segoe UI" w:cs="Segoe UI"/>
      <w:sz w:val="16"/>
      <w:szCs w:val="16"/>
    </w:rPr>
  </w:style>
  <w:style w:type="character" w:customStyle="1" w:styleId="DocumentMapChar">
    <w:name w:val="Document Map Char"/>
    <w:link w:val="DocumentMap"/>
    <w:rsid w:val="00D97469"/>
    <w:rPr>
      <w:rFonts w:ascii="Segoe UI" w:hAnsi="Segoe UI" w:cs="Segoe UI"/>
      <w:sz w:val="16"/>
      <w:szCs w:val="16"/>
    </w:rPr>
  </w:style>
  <w:style w:type="paragraph" w:styleId="E-mailSignature">
    <w:name w:val="E-mail Signature"/>
    <w:basedOn w:val="Normal"/>
    <w:link w:val="E-mailSignatureChar"/>
    <w:rsid w:val="00D97469"/>
  </w:style>
  <w:style w:type="character" w:customStyle="1" w:styleId="E-mailSignatureChar">
    <w:name w:val="E-mail Signature Char"/>
    <w:link w:val="E-mailSignature"/>
    <w:rsid w:val="00D97469"/>
    <w:rPr>
      <w:sz w:val="24"/>
      <w:szCs w:val="24"/>
    </w:rPr>
  </w:style>
  <w:style w:type="paragraph" w:styleId="EndnoteText">
    <w:name w:val="endnote text"/>
    <w:basedOn w:val="Normal"/>
    <w:link w:val="EndnoteTextChar"/>
    <w:rsid w:val="00D97469"/>
    <w:rPr>
      <w:sz w:val="20"/>
      <w:szCs w:val="20"/>
    </w:rPr>
  </w:style>
  <w:style w:type="character" w:customStyle="1" w:styleId="EndnoteTextChar">
    <w:name w:val="Endnote Text Char"/>
    <w:basedOn w:val="DefaultParagraphFont"/>
    <w:link w:val="EndnoteText"/>
    <w:rsid w:val="00D97469"/>
  </w:style>
  <w:style w:type="paragraph" w:styleId="EnvelopeAddress">
    <w:name w:val="envelope address"/>
    <w:basedOn w:val="Normal"/>
    <w:rsid w:val="00D97469"/>
    <w:pPr>
      <w:framePr w:w="7920" w:h="1980" w:hRule="exact" w:hSpace="180" w:wrap="auto" w:hAnchor="page" w:xAlign="center" w:yAlign="bottom"/>
      <w:ind w:left="2880"/>
    </w:pPr>
    <w:rPr>
      <w:rFonts w:ascii="Calibri Light" w:hAnsi="Calibri Light"/>
    </w:rPr>
  </w:style>
  <w:style w:type="paragraph" w:styleId="EnvelopeReturn">
    <w:name w:val="envelope return"/>
    <w:basedOn w:val="Normal"/>
    <w:rsid w:val="00D97469"/>
    <w:rPr>
      <w:rFonts w:ascii="Calibri Light" w:hAnsi="Calibri Light"/>
      <w:sz w:val="20"/>
      <w:szCs w:val="20"/>
    </w:rPr>
  </w:style>
  <w:style w:type="paragraph" w:styleId="FootnoteText">
    <w:name w:val="footnote text"/>
    <w:basedOn w:val="Normal"/>
    <w:link w:val="FootnoteTextChar"/>
    <w:rsid w:val="00D97469"/>
    <w:rPr>
      <w:sz w:val="20"/>
      <w:szCs w:val="20"/>
    </w:rPr>
  </w:style>
  <w:style w:type="character" w:customStyle="1" w:styleId="FootnoteTextChar">
    <w:name w:val="Footnote Text Char"/>
    <w:basedOn w:val="DefaultParagraphFont"/>
    <w:link w:val="FootnoteText"/>
    <w:rsid w:val="00D97469"/>
  </w:style>
  <w:style w:type="character" w:customStyle="1" w:styleId="Heading6Char">
    <w:name w:val="Heading 6 Char"/>
    <w:link w:val="Heading6"/>
    <w:semiHidden/>
    <w:rsid w:val="00D97469"/>
    <w:rPr>
      <w:rFonts w:ascii="Calibri" w:eastAsia="Times New Roman" w:hAnsi="Calibri" w:cs="Times New Roman"/>
      <w:b/>
      <w:bCs/>
      <w:sz w:val="22"/>
      <w:szCs w:val="22"/>
    </w:rPr>
  </w:style>
  <w:style w:type="character" w:customStyle="1" w:styleId="Heading7Char">
    <w:name w:val="Heading 7 Char"/>
    <w:link w:val="Heading7"/>
    <w:semiHidden/>
    <w:rsid w:val="00D97469"/>
    <w:rPr>
      <w:rFonts w:ascii="Calibri" w:eastAsia="Times New Roman" w:hAnsi="Calibri" w:cs="Times New Roman"/>
      <w:sz w:val="24"/>
      <w:szCs w:val="24"/>
    </w:rPr>
  </w:style>
  <w:style w:type="character" w:customStyle="1" w:styleId="Heading8Char">
    <w:name w:val="Heading 8 Char"/>
    <w:link w:val="Heading8"/>
    <w:semiHidden/>
    <w:rsid w:val="00D97469"/>
    <w:rPr>
      <w:rFonts w:ascii="Calibri" w:eastAsia="Times New Roman" w:hAnsi="Calibri" w:cs="Times New Roman"/>
      <w:i/>
      <w:iCs/>
      <w:sz w:val="24"/>
      <w:szCs w:val="24"/>
    </w:rPr>
  </w:style>
  <w:style w:type="character" w:customStyle="1" w:styleId="Heading9Char">
    <w:name w:val="Heading 9 Char"/>
    <w:link w:val="Heading9"/>
    <w:semiHidden/>
    <w:rsid w:val="00D97469"/>
    <w:rPr>
      <w:rFonts w:ascii="Calibri Light" w:eastAsia="Times New Roman" w:hAnsi="Calibri Light" w:cs="Times New Roman"/>
      <w:sz w:val="22"/>
      <w:szCs w:val="22"/>
    </w:rPr>
  </w:style>
  <w:style w:type="paragraph" w:styleId="HTMLAddress">
    <w:name w:val="HTML Address"/>
    <w:basedOn w:val="Normal"/>
    <w:link w:val="HTMLAddressChar"/>
    <w:rsid w:val="00D97469"/>
    <w:rPr>
      <w:i/>
      <w:iCs/>
    </w:rPr>
  </w:style>
  <w:style w:type="character" w:customStyle="1" w:styleId="HTMLAddressChar">
    <w:name w:val="HTML Address Char"/>
    <w:link w:val="HTMLAddress"/>
    <w:rsid w:val="00D97469"/>
    <w:rPr>
      <w:i/>
      <w:iCs/>
      <w:sz w:val="24"/>
      <w:szCs w:val="24"/>
    </w:rPr>
  </w:style>
  <w:style w:type="paragraph" w:styleId="HTMLPreformatted">
    <w:name w:val="HTML Preformatted"/>
    <w:basedOn w:val="Normal"/>
    <w:link w:val="HTMLPreformattedChar"/>
    <w:rsid w:val="00D97469"/>
    <w:rPr>
      <w:rFonts w:ascii="Courier New" w:hAnsi="Courier New" w:cs="Courier New"/>
      <w:sz w:val="20"/>
      <w:szCs w:val="20"/>
    </w:rPr>
  </w:style>
  <w:style w:type="character" w:customStyle="1" w:styleId="HTMLPreformattedChar">
    <w:name w:val="HTML Preformatted Char"/>
    <w:link w:val="HTMLPreformatted"/>
    <w:rsid w:val="00D97469"/>
    <w:rPr>
      <w:rFonts w:ascii="Courier New" w:hAnsi="Courier New" w:cs="Courier New"/>
    </w:rPr>
  </w:style>
  <w:style w:type="paragraph" w:styleId="Index1">
    <w:name w:val="index 1"/>
    <w:basedOn w:val="Normal"/>
    <w:next w:val="Normal"/>
    <w:autoRedefine/>
    <w:rsid w:val="00D97469"/>
    <w:pPr>
      <w:ind w:left="240" w:hanging="240"/>
    </w:pPr>
  </w:style>
  <w:style w:type="paragraph" w:styleId="Index2">
    <w:name w:val="index 2"/>
    <w:basedOn w:val="Normal"/>
    <w:next w:val="Normal"/>
    <w:autoRedefine/>
    <w:rsid w:val="00D97469"/>
    <w:pPr>
      <w:ind w:left="480" w:hanging="240"/>
    </w:pPr>
  </w:style>
  <w:style w:type="paragraph" w:styleId="Index3">
    <w:name w:val="index 3"/>
    <w:basedOn w:val="Normal"/>
    <w:next w:val="Normal"/>
    <w:autoRedefine/>
    <w:rsid w:val="00D97469"/>
    <w:pPr>
      <w:ind w:left="720" w:hanging="240"/>
    </w:pPr>
  </w:style>
  <w:style w:type="paragraph" w:styleId="Index4">
    <w:name w:val="index 4"/>
    <w:basedOn w:val="Normal"/>
    <w:next w:val="Normal"/>
    <w:autoRedefine/>
    <w:rsid w:val="00D97469"/>
    <w:pPr>
      <w:ind w:left="960" w:hanging="240"/>
    </w:pPr>
  </w:style>
  <w:style w:type="paragraph" w:styleId="Index5">
    <w:name w:val="index 5"/>
    <w:basedOn w:val="Normal"/>
    <w:next w:val="Normal"/>
    <w:autoRedefine/>
    <w:rsid w:val="00D97469"/>
    <w:pPr>
      <w:ind w:left="1200" w:hanging="240"/>
    </w:pPr>
  </w:style>
  <w:style w:type="paragraph" w:styleId="Index6">
    <w:name w:val="index 6"/>
    <w:basedOn w:val="Normal"/>
    <w:next w:val="Normal"/>
    <w:autoRedefine/>
    <w:rsid w:val="00D97469"/>
    <w:pPr>
      <w:ind w:left="1440" w:hanging="240"/>
    </w:pPr>
  </w:style>
  <w:style w:type="paragraph" w:styleId="Index7">
    <w:name w:val="index 7"/>
    <w:basedOn w:val="Normal"/>
    <w:next w:val="Normal"/>
    <w:autoRedefine/>
    <w:rsid w:val="00D97469"/>
    <w:pPr>
      <w:ind w:left="1680" w:hanging="240"/>
    </w:pPr>
  </w:style>
  <w:style w:type="paragraph" w:styleId="Index8">
    <w:name w:val="index 8"/>
    <w:basedOn w:val="Normal"/>
    <w:next w:val="Normal"/>
    <w:autoRedefine/>
    <w:rsid w:val="00D97469"/>
    <w:pPr>
      <w:ind w:left="1920" w:hanging="240"/>
    </w:pPr>
  </w:style>
  <w:style w:type="paragraph" w:styleId="Index9">
    <w:name w:val="index 9"/>
    <w:basedOn w:val="Normal"/>
    <w:next w:val="Normal"/>
    <w:autoRedefine/>
    <w:rsid w:val="00D97469"/>
    <w:pPr>
      <w:ind w:left="2160" w:hanging="240"/>
    </w:pPr>
  </w:style>
  <w:style w:type="paragraph" w:styleId="IndexHeading">
    <w:name w:val="index heading"/>
    <w:basedOn w:val="Normal"/>
    <w:next w:val="Index1"/>
    <w:rsid w:val="00D97469"/>
    <w:rPr>
      <w:rFonts w:ascii="Calibri Light" w:hAnsi="Calibri Light"/>
      <w:b/>
      <w:bCs/>
    </w:rPr>
  </w:style>
  <w:style w:type="paragraph" w:styleId="IntenseQuote">
    <w:name w:val="Intense Quote"/>
    <w:basedOn w:val="Normal"/>
    <w:next w:val="Normal"/>
    <w:link w:val="IntenseQuoteChar"/>
    <w:uiPriority w:val="30"/>
    <w:qFormat/>
    <w:rsid w:val="00D97469"/>
    <w:pPr>
      <w:pBdr>
        <w:top w:val="single" w:sz="4" w:space="10" w:color="5B9BD5"/>
        <w:bottom w:val="single" w:sz="4" w:space="10" w:color="5B9BD5"/>
      </w:pBdr>
      <w:spacing w:before="360" w:after="360"/>
      <w:ind w:left="864" w:right="864"/>
      <w:jc w:val="center"/>
    </w:pPr>
    <w:rPr>
      <w:i/>
      <w:iCs/>
      <w:color w:val="5B9BD5"/>
    </w:rPr>
  </w:style>
  <w:style w:type="character" w:customStyle="1" w:styleId="IntenseQuoteChar">
    <w:name w:val="Intense Quote Char"/>
    <w:link w:val="IntenseQuote"/>
    <w:uiPriority w:val="30"/>
    <w:rsid w:val="00D97469"/>
    <w:rPr>
      <w:i/>
      <w:iCs/>
      <w:color w:val="5B9BD5"/>
      <w:sz w:val="24"/>
      <w:szCs w:val="24"/>
    </w:rPr>
  </w:style>
  <w:style w:type="paragraph" w:styleId="List">
    <w:name w:val="List"/>
    <w:basedOn w:val="Normal"/>
    <w:rsid w:val="00D97469"/>
    <w:pPr>
      <w:ind w:left="360" w:hanging="360"/>
      <w:contextualSpacing/>
    </w:pPr>
  </w:style>
  <w:style w:type="paragraph" w:styleId="List2">
    <w:name w:val="List 2"/>
    <w:basedOn w:val="Normal"/>
    <w:rsid w:val="00D97469"/>
    <w:pPr>
      <w:ind w:left="720" w:hanging="360"/>
      <w:contextualSpacing/>
    </w:pPr>
  </w:style>
  <w:style w:type="paragraph" w:styleId="List3">
    <w:name w:val="List 3"/>
    <w:basedOn w:val="Normal"/>
    <w:rsid w:val="00D97469"/>
    <w:pPr>
      <w:ind w:left="1080" w:hanging="360"/>
      <w:contextualSpacing/>
    </w:pPr>
  </w:style>
  <w:style w:type="paragraph" w:styleId="List4">
    <w:name w:val="List 4"/>
    <w:basedOn w:val="Normal"/>
    <w:rsid w:val="00D97469"/>
    <w:pPr>
      <w:ind w:left="1440" w:hanging="360"/>
      <w:contextualSpacing/>
    </w:pPr>
  </w:style>
  <w:style w:type="paragraph" w:styleId="List5">
    <w:name w:val="List 5"/>
    <w:basedOn w:val="Normal"/>
    <w:rsid w:val="00D97469"/>
    <w:pPr>
      <w:ind w:left="1800" w:hanging="360"/>
      <w:contextualSpacing/>
    </w:pPr>
  </w:style>
  <w:style w:type="paragraph" w:styleId="ListBullet">
    <w:name w:val="List Bullet"/>
    <w:basedOn w:val="Normal"/>
    <w:rsid w:val="00D97469"/>
    <w:pPr>
      <w:numPr>
        <w:numId w:val="3"/>
      </w:numPr>
      <w:contextualSpacing/>
    </w:pPr>
  </w:style>
  <w:style w:type="paragraph" w:styleId="ListBullet2">
    <w:name w:val="List Bullet 2"/>
    <w:basedOn w:val="Normal"/>
    <w:rsid w:val="00D97469"/>
    <w:pPr>
      <w:numPr>
        <w:numId w:val="4"/>
      </w:numPr>
      <w:contextualSpacing/>
    </w:pPr>
  </w:style>
  <w:style w:type="paragraph" w:styleId="ListBullet3">
    <w:name w:val="List Bullet 3"/>
    <w:basedOn w:val="Normal"/>
    <w:rsid w:val="00D97469"/>
    <w:pPr>
      <w:numPr>
        <w:numId w:val="5"/>
      </w:numPr>
      <w:contextualSpacing/>
    </w:pPr>
  </w:style>
  <w:style w:type="paragraph" w:styleId="ListBullet4">
    <w:name w:val="List Bullet 4"/>
    <w:basedOn w:val="Normal"/>
    <w:rsid w:val="00D97469"/>
    <w:pPr>
      <w:numPr>
        <w:numId w:val="6"/>
      </w:numPr>
      <w:contextualSpacing/>
    </w:pPr>
  </w:style>
  <w:style w:type="paragraph" w:styleId="ListBullet5">
    <w:name w:val="List Bullet 5"/>
    <w:basedOn w:val="Normal"/>
    <w:rsid w:val="00D97469"/>
    <w:pPr>
      <w:numPr>
        <w:numId w:val="7"/>
      </w:numPr>
      <w:contextualSpacing/>
    </w:pPr>
  </w:style>
  <w:style w:type="paragraph" w:styleId="ListContinue">
    <w:name w:val="List Continue"/>
    <w:basedOn w:val="Normal"/>
    <w:rsid w:val="00D97469"/>
    <w:pPr>
      <w:spacing w:after="120"/>
      <w:ind w:left="360"/>
      <w:contextualSpacing/>
    </w:pPr>
  </w:style>
  <w:style w:type="paragraph" w:styleId="ListContinue2">
    <w:name w:val="List Continue 2"/>
    <w:basedOn w:val="Normal"/>
    <w:rsid w:val="00D97469"/>
    <w:pPr>
      <w:spacing w:after="120"/>
      <w:ind w:left="720"/>
      <w:contextualSpacing/>
    </w:pPr>
  </w:style>
  <w:style w:type="paragraph" w:styleId="ListContinue3">
    <w:name w:val="List Continue 3"/>
    <w:basedOn w:val="Normal"/>
    <w:rsid w:val="00D97469"/>
    <w:pPr>
      <w:spacing w:after="120"/>
      <w:ind w:left="1080"/>
      <w:contextualSpacing/>
    </w:pPr>
  </w:style>
  <w:style w:type="paragraph" w:styleId="ListContinue4">
    <w:name w:val="List Continue 4"/>
    <w:basedOn w:val="Normal"/>
    <w:rsid w:val="00D97469"/>
    <w:pPr>
      <w:spacing w:after="120"/>
      <w:ind w:left="1440"/>
      <w:contextualSpacing/>
    </w:pPr>
  </w:style>
  <w:style w:type="paragraph" w:styleId="ListContinue5">
    <w:name w:val="List Continue 5"/>
    <w:basedOn w:val="Normal"/>
    <w:rsid w:val="00D97469"/>
    <w:pPr>
      <w:spacing w:after="120"/>
      <w:ind w:left="1800"/>
      <w:contextualSpacing/>
    </w:pPr>
  </w:style>
  <w:style w:type="paragraph" w:styleId="ListNumber">
    <w:name w:val="List Number"/>
    <w:basedOn w:val="Normal"/>
    <w:rsid w:val="00D97469"/>
    <w:pPr>
      <w:numPr>
        <w:numId w:val="12"/>
      </w:numPr>
      <w:contextualSpacing/>
    </w:pPr>
  </w:style>
  <w:style w:type="paragraph" w:styleId="ListNumber2">
    <w:name w:val="List Number 2"/>
    <w:basedOn w:val="Normal"/>
    <w:rsid w:val="00D97469"/>
    <w:pPr>
      <w:numPr>
        <w:numId w:val="10"/>
      </w:numPr>
      <w:contextualSpacing/>
    </w:pPr>
  </w:style>
  <w:style w:type="paragraph" w:styleId="ListNumber3">
    <w:name w:val="List Number 3"/>
    <w:basedOn w:val="Normal"/>
    <w:rsid w:val="00D97469"/>
    <w:pPr>
      <w:numPr>
        <w:numId w:val="11"/>
      </w:numPr>
      <w:contextualSpacing/>
    </w:pPr>
  </w:style>
  <w:style w:type="paragraph" w:styleId="ListNumber4">
    <w:name w:val="List Number 4"/>
    <w:basedOn w:val="Normal"/>
    <w:rsid w:val="00D97469"/>
    <w:pPr>
      <w:numPr>
        <w:numId w:val="9"/>
      </w:numPr>
      <w:contextualSpacing/>
    </w:pPr>
  </w:style>
  <w:style w:type="paragraph" w:styleId="ListNumber5">
    <w:name w:val="List Number 5"/>
    <w:basedOn w:val="Normal"/>
    <w:rsid w:val="00D97469"/>
    <w:pPr>
      <w:numPr>
        <w:numId w:val="8"/>
      </w:numPr>
      <w:contextualSpacing/>
    </w:pPr>
  </w:style>
  <w:style w:type="paragraph" w:styleId="ListParagraph">
    <w:name w:val="List Paragraph"/>
    <w:basedOn w:val="Normal"/>
    <w:uiPriority w:val="34"/>
    <w:qFormat/>
    <w:rsid w:val="00D97469"/>
    <w:pPr>
      <w:ind w:left="720"/>
    </w:pPr>
  </w:style>
  <w:style w:type="paragraph" w:styleId="MacroText">
    <w:name w:val="macro"/>
    <w:link w:val="MacroTextChar"/>
    <w:rsid w:val="00D97469"/>
    <w:pPr>
      <w:tabs>
        <w:tab w:val="left" w:pos="480"/>
        <w:tab w:val="left" w:pos="960"/>
        <w:tab w:val="left" w:pos="1440"/>
        <w:tab w:val="left" w:pos="1920"/>
        <w:tab w:val="left" w:pos="2400"/>
        <w:tab w:val="left" w:pos="2880"/>
        <w:tab w:val="left" w:pos="3360"/>
        <w:tab w:val="left" w:pos="3840"/>
        <w:tab w:val="left" w:pos="4320"/>
      </w:tabs>
      <w:spacing w:line="480" w:lineRule="auto"/>
      <w:ind w:firstLine="720"/>
      <w:jc w:val="both"/>
    </w:pPr>
    <w:rPr>
      <w:rFonts w:ascii="Courier New" w:hAnsi="Courier New" w:cs="Courier New"/>
    </w:rPr>
  </w:style>
  <w:style w:type="character" w:customStyle="1" w:styleId="MacroTextChar">
    <w:name w:val="Macro Text Char"/>
    <w:link w:val="MacroText"/>
    <w:rsid w:val="00D97469"/>
    <w:rPr>
      <w:rFonts w:ascii="Courier New" w:hAnsi="Courier New" w:cs="Courier New"/>
    </w:rPr>
  </w:style>
  <w:style w:type="paragraph" w:styleId="MessageHeader">
    <w:name w:val="Message Header"/>
    <w:basedOn w:val="Normal"/>
    <w:link w:val="MessageHeaderChar"/>
    <w:rsid w:val="00D97469"/>
    <w:pPr>
      <w:pBdr>
        <w:top w:val="single" w:sz="6" w:space="1" w:color="auto"/>
        <w:left w:val="single" w:sz="6" w:space="1" w:color="auto"/>
        <w:bottom w:val="single" w:sz="6" w:space="1" w:color="auto"/>
        <w:right w:val="single" w:sz="6" w:space="1" w:color="auto"/>
      </w:pBdr>
      <w:shd w:val="pct20" w:color="auto" w:fill="auto"/>
      <w:ind w:left="1080" w:hanging="1080"/>
    </w:pPr>
    <w:rPr>
      <w:rFonts w:ascii="Calibri Light" w:hAnsi="Calibri Light"/>
    </w:rPr>
  </w:style>
  <w:style w:type="character" w:customStyle="1" w:styleId="MessageHeaderChar">
    <w:name w:val="Message Header Char"/>
    <w:link w:val="MessageHeader"/>
    <w:rsid w:val="00D97469"/>
    <w:rPr>
      <w:rFonts w:ascii="Calibri Light" w:eastAsia="Times New Roman" w:hAnsi="Calibri Light" w:cs="Times New Roman"/>
      <w:sz w:val="24"/>
      <w:szCs w:val="24"/>
      <w:shd w:val="pct20" w:color="auto" w:fill="auto"/>
    </w:rPr>
  </w:style>
  <w:style w:type="paragraph" w:styleId="NoSpacing">
    <w:name w:val="No Spacing"/>
    <w:uiPriority w:val="1"/>
    <w:qFormat/>
    <w:rsid w:val="00D97469"/>
    <w:pPr>
      <w:ind w:firstLine="720"/>
      <w:jc w:val="both"/>
    </w:pPr>
    <w:rPr>
      <w:sz w:val="24"/>
      <w:szCs w:val="24"/>
    </w:rPr>
  </w:style>
  <w:style w:type="paragraph" w:styleId="NormalWeb">
    <w:name w:val="Normal (Web)"/>
    <w:basedOn w:val="Normal"/>
    <w:uiPriority w:val="99"/>
    <w:rsid w:val="00D97469"/>
  </w:style>
  <w:style w:type="paragraph" w:styleId="NormalIndent">
    <w:name w:val="Normal Indent"/>
    <w:basedOn w:val="Normal"/>
    <w:rsid w:val="00D97469"/>
    <w:pPr>
      <w:ind w:left="720"/>
    </w:pPr>
  </w:style>
  <w:style w:type="paragraph" w:styleId="NoteHeading">
    <w:name w:val="Note Heading"/>
    <w:basedOn w:val="Normal"/>
    <w:next w:val="Normal"/>
    <w:link w:val="NoteHeadingChar"/>
    <w:rsid w:val="00D97469"/>
  </w:style>
  <w:style w:type="character" w:customStyle="1" w:styleId="NoteHeadingChar">
    <w:name w:val="Note Heading Char"/>
    <w:link w:val="NoteHeading"/>
    <w:rsid w:val="00D97469"/>
    <w:rPr>
      <w:sz w:val="24"/>
      <w:szCs w:val="24"/>
    </w:rPr>
  </w:style>
  <w:style w:type="paragraph" w:styleId="PlainText">
    <w:name w:val="Plain Text"/>
    <w:basedOn w:val="Normal"/>
    <w:link w:val="PlainTextChar"/>
    <w:rsid w:val="00D97469"/>
    <w:rPr>
      <w:rFonts w:ascii="Courier New" w:hAnsi="Courier New" w:cs="Courier New"/>
      <w:sz w:val="20"/>
      <w:szCs w:val="20"/>
    </w:rPr>
  </w:style>
  <w:style w:type="character" w:customStyle="1" w:styleId="PlainTextChar">
    <w:name w:val="Plain Text Char"/>
    <w:link w:val="PlainText"/>
    <w:rsid w:val="00D97469"/>
    <w:rPr>
      <w:rFonts w:ascii="Courier New" w:hAnsi="Courier New" w:cs="Courier New"/>
    </w:rPr>
  </w:style>
  <w:style w:type="paragraph" w:styleId="Quote">
    <w:name w:val="Quote"/>
    <w:basedOn w:val="Normal"/>
    <w:next w:val="Normal"/>
    <w:link w:val="QuoteChar"/>
    <w:uiPriority w:val="29"/>
    <w:qFormat/>
    <w:rsid w:val="00D97469"/>
    <w:pPr>
      <w:spacing w:before="200" w:after="160"/>
      <w:ind w:left="864" w:right="864"/>
      <w:jc w:val="center"/>
    </w:pPr>
    <w:rPr>
      <w:i/>
      <w:iCs/>
      <w:color w:val="404040"/>
    </w:rPr>
  </w:style>
  <w:style w:type="character" w:customStyle="1" w:styleId="QuoteChar">
    <w:name w:val="Quote Char"/>
    <w:link w:val="Quote"/>
    <w:uiPriority w:val="29"/>
    <w:rsid w:val="00D97469"/>
    <w:rPr>
      <w:i/>
      <w:iCs/>
      <w:color w:val="404040"/>
      <w:sz w:val="24"/>
      <w:szCs w:val="24"/>
    </w:rPr>
  </w:style>
  <w:style w:type="paragraph" w:styleId="Salutation">
    <w:name w:val="Salutation"/>
    <w:basedOn w:val="Normal"/>
    <w:next w:val="Normal"/>
    <w:link w:val="SalutationChar"/>
    <w:rsid w:val="00D97469"/>
  </w:style>
  <w:style w:type="character" w:customStyle="1" w:styleId="SalutationChar">
    <w:name w:val="Salutation Char"/>
    <w:link w:val="Salutation"/>
    <w:rsid w:val="00D97469"/>
    <w:rPr>
      <w:sz w:val="24"/>
      <w:szCs w:val="24"/>
    </w:rPr>
  </w:style>
  <w:style w:type="paragraph" w:styleId="Signature">
    <w:name w:val="Signature"/>
    <w:basedOn w:val="Normal"/>
    <w:link w:val="SignatureChar"/>
    <w:rsid w:val="00D97469"/>
    <w:pPr>
      <w:ind w:left="4320"/>
    </w:pPr>
  </w:style>
  <w:style w:type="character" w:customStyle="1" w:styleId="SignatureChar">
    <w:name w:val="Signature Char"/>
    <w:link w:val="Signature"/>
    <w:rsid w:val="00D97469"/>
    <w:rPr>
      <w:sz w:val="24"/>
      <w:szCs w:val="24"/>
    </w:rPr>
  </w:style>
  <w:style w:type="paragraph" w:styleId="Subtitle">
    <w:name w:val="Subtitle"/>
    <w:basedOn w:val="Normal"/>
    <w:next w:val="Normal"/>
    <w:link w:val="SubtitleChar"/>
    <w:qFormat/>
    <w:rsid w:val="00D97469"/>
    <w:pPr>
      <w:spacing w:after="60"/>
      <w:jc w:val="center"/>
      <w:outlineLvl w:val="1"/>
    </w:pPr>
    <w:rPr>
      <w:rFonts w:ascii="Calibri Light" w:hAnsi="Calibri Light"/>
    </w:rPr>
  </w:style>
  <w:style w:type="character" w:customStyle="1" w:styleId="SubtitleChar">
    <w:name w:val="Subtitle Char"/>
    <w:link w:val="Subtitle"/>
    <w:rsid w:val="00D97469"/>
    <w:rPr>
      <w:rFonts w:ascii="Calibri Light" w:eastAsia="Times New Roman" w:hAnsi="Calibri Light" w:cs="Times New Roman"/>
      <w:sz w:val="24"/>
      <w:szCs w:val="24"/>
    </w:rPr>
  </w:style>
  <w:style w:type="paragraph" w:styleId="TableofAuthorities">
    <w:name w:val="table of authorities"/>
    <w:basedOn w:val="Normal"/>
    <w:next w:val="Normal"/>
    <w:rsid w:val="00D97469"/>
    <w:pPr>
      <w:ind w:left="240" w:hanging="240"/>
    </w:pPr>
  </w:style>
  <w:style w:type="paragraph" w:styleId="Title">
    <w:name w:val="Title"/>
    <w:basedOn w:val="Normal"/>
    <w:next w:val="Normal"/>
    <w:link w:val="TitleChar"/>
    <w:qFormat/>
    <w:rsid w:val="00D97469"/>
    <w:pPr>
      <w:spacing w:before="240" w:after="60"/>
      <w:jc w:val="center"/>
      <w:outlineLvl w:val="0"/>
    </w:pPr>
    <w:rPr>
      <w:rFonts w:ascii="Calibri Light" w:hAnsi="Calibri Light"/>
      <w:b/>
      <w:bCs/>
      <w:kern w:val="28"/>
      <w:sz w:val="32"/>
      <w:szCs w:val="32"/>
    </w:rPr>
  </w:style>
  <w:style w:type="character" w:customStyle="1" w:styleId="TitleChar">
    <w:name w:val="Title Char"/>
    <w:link w:val="Title"/>
    <w:rsid w:val="00D97469"/>
    <w:rPr>
      <w:rFonts w:ascii="Calibri Light" w:eastAsia="Times New Roman" w:hAnsi="Calibri Light" w:cs="Times New Roman"/>
      <w:b/>
      <w:bCs/>
      <w:kern w:val="28"/>
      <w:sz w:val="32"/>
      <w:szCs w:val="32"/>
    </w:rPr>
  </w:style>
  <w:style w:type="paragraph" w:styleId="TOAHeading">
    <w:name w:val="toa heading"/>
    <w:basedOn w:val="Normal"/>
    <w:next w:val="Normal"/>
    <w:rsid w:val="00D97469"/>
    <w:pPr>
      <w:spacing w:before="120"/>
    </w:pPr>
    <w:rPr>
      <w:rFonts w:ascii="Calibri Light" w:hAnsi="Calibri Light"/>
      <w:b/>
      <w:bCs/>
    </w:rPr>
  </w:style>
  <w:style w:type="paragraph" w:styleId="TOC5">
    <w:name w:val="toc 5"/>
    <w:basedOn w:val="Normal"/>
    <w:next w:val="Normal"/>
    <w:autoRedefine/>
    <w:rsid w:val="00D97469"/>
    <w:pPr>
      <w:ind w:left="960"/>
    </w:pPr>
  </w:style>
  <w:style w:type="paragraph" w:styleId="TOC6">
    <w:name w:val="toc 6"/>
    <w:basedOn w:val="Normal"/>
    <w:next w:val="Normal"/>
    <w:autoRedefine/>
    <w:rsid w:val="00D97469"/>
    <w:pPr>
      <w:ind w:left="1200"/>
    </w:pPr>
  </w:style>
  <w:style w:type="paragraph" w:styleId="TOC7">
    <w:name w:val="toc 7"/>
    <w:basedOn w:val="Normal"/>
    <w:next w:val="Normal"/>
    <w:autoRedefine/>
    <w:rsid w:val="00D97469"/>
    <w:pPr>
      <w:ind w:left="1440"/>
    </w:pPr>
  </w:style>
  <w:style w:type="paragraph" w:styleId="TOC8">
    <w:name w:val="toc 8"/>
    <w:basedOn w:val="Normal"/>
    <w:next w:val="Normal"/>
    <w:autoRedefine/>
    <w:rsid w:val="00D97469"/>
    <w:pPr>
      <w:ind w:left="1680"/>
    </w:pPr>
  </w:style>
  <w:style w:type="paragraph" w:styleId="TOC9">
    <w:name w:val="toc 9"/>
    <w:basedOn w:val="Normal"/>
    <w:next w:val="Normal"/>
    <w:autoRedefine/>
    <w:uiPriority w:val="39"/>
    <w:rsid w:val="00D97469"/>
    <w:pPr>
      <w:ind w:left="1920"/>
    </w:pPr>
  </w:style>
  <w:style w:type="paragraph" w:styleId="TOCHeading">
    <w:name w:val="TOC Heading"/>
    <w:basedOn w:val="Heading1"/>
    <w:next w:val="Normal"/>
    <w:uiPriority w:val="39"/>
    <w:semiHidden/>
    <w:unhideWhenUsed/>
    <w:qFormat/>
    <w:rsid w:val="00D97469"/>
    <w:pPr>
      <w:pageBreakBefore w:val="0"/>
      <w:numPr>
        <w:numId w:val="0"/>
      </w:numPr>
      <w:spacing w:before="240" w:after="60"/>
      <w:ind w:firstLine="720"/>
      <w:jc w:val="both"/>
      <w:outlineLvl w:val="9"/>
    </w:pPr>
    <w:rPr>
      <w:rFonts w:ascii="Calibri Light" w:hAnsi="Calibri Light" w:cs="Times New Roman"/>
      <w:caps/>
      <w:kern w:val="32"/>
      <w:sz w:val="32"/>
      <w:szCs w:val="32"/>
    </w:rPr>
  </w:style>
  <w:style w:type="numbering" w:customStyle="1" w:styleId="Style1">
    <w:name w:val="Style1"/>
    <w:uiPriority w:val="99"/>
    <w:rsid w:val="006C03CC"/>
    <w:pPr>
      <w:numPr>
        <w:numId w:val="13"/>
      </w:numPr>
    </w:pPr>
  </w:style>
  <w:style w:type="paragraph" w:customStyle="1" w:styleId="TitlePage">
    <w:name w:val="Title Page"/>
    <w:basedOn w:val="Heading"/>
    <w:next w:val="Normal"/>
    <w:qFormat/>
    <w:rsid w:val="00D06DD6"/>
    <w:pPr>
      <w:keepNext w:val="0"/>
      <w:pageBreakBefore w:val="0"/>
      <w:spacing w:after="0" w:line="240" w:lineRule="auto"/>
    </w:pPr>
    <w:rPr>
      <w:color w:val="FFFFFF" w:themeColor="background1"/>
      <w:sz w:val="2"/>
    </w:rPr>
  </w:style>
  <w:style w:type="paragraph" w:customStyle="1" w:styleId="CommitteePage">
    <w:name w:val="Committee Page"/>
    <w:basedOn w:val="Heading"/>
    <w:next w:val="Normal"/>
    <w:qFormat/>
    <w:rsid w:val="00D06DD6"/>
    <w:pPr>
      <w:spacing w:after="0"/>
    </w:pPr>
    <w:rPr>
      <w:color w:val="FFFFFF" w:themeColor="background1"/>
      <w:sz w:val="2"/>
    </w:rPr>
  </w:style>
  <w:style w:type="paragraph" w:customStyle="1" w:styleId="AbstractHeading">
    <w:name w:val="Abstract Heading"/>
    <w:basedOn w:val="TitlePage"/>
    <w:qFormat/>
    <w:rsid w:val="002B41A8"/>
  </w:style>
  <w:style w:type="character" w:customStyle="1" w:styleId="FooterChar">
    <w:name w:val="Footer Char"/>
    <w:basedOn w:val="DefaultParagraphFont"/>
    <w:link w:val="Footer"/>
    <w:uiPriority w:val="99"/>
    <w:rsid w:val="00AF3154"/>
    <w:rPr>
      <w:sz w:val="24"/>
      <w:szCs w:val="24"/>
    </w:rPr>
  </w:style>
  <w:style w:type="paragraph" w:customStyle="1" w:styleId="NoIndent">
    <w:name w:val="No Indent"/>
    <w:basedOn w:val="Normal"/>
    <w:qFormat/>
    <w:rsid w:val="00905846"/>
    <w:pPr>
      <w:ind w:firstLine="0"/>
      <w:jc w:val="center"/>
    </w:pPr>
    <w:rPr>
      <w:noProof/>
    </w:rPr>
  </w:style>
  <w:style w:type="character" w:styleId="PlaceholderText">
    <w:name w:val="Placeholder Text"/>
    <w:basedOn w:val="DefaultParagraphFont"/>
    <w:uiPriority w:val="99"/>
    <w:semiHidden/>
    <w:rsid w:val="00BE1BD6"/>
    <w:rPr>
      <w:color w:val="808080"/>
    </w:rPr>
  </w:style>
  <w:style w:type="character" w:customStyle="1" w:styleId="TitleHeading">
    <w:name w:val="Title Heading"/>
    <w:basedOn w:val="BodyTextChar"/>
    <w:uiPriority w:val="1"/>
    <w:rsid w:val="00A1660F"/>
    <w:rPr>
      <w:rFonts w:ascii="Times New Roman" w:hAnsi="Times New Roman"/>
      <w:b w:val="0"/>
      <w:caps/>
      <w:smallCaps w:val="0"/>
      <w:sz w:val="24"/>
      <w:szCs w:val="24"/>
    </w:rPr>
  </w:style>
  <w:style w:type="paragraph" w:customStyle="1" w:styleId="TableofContentsHeading">
    <w:name w:val="Table of Contents Heading"/>
    <w:basedOn w:val="Preliminary"/>
    <w:qFormat/>
    <w:rsid w:val="004F0846"/>
  </w:style>
  <w:style w:type="paragraph" w:customStyle="1" w:styleId="HeadingNoTab">
    <w:name w:val="Heading No Tab"/>
    <w:basedOn w:val="Heading"/>
    <w:qFormat/>
    <w:rsid w:val="00064169"/>
  </w:style>
  <w:style w:type="paragraph" w:customStyle="1" w:styleId="CaptionDescription">
    <w:name w:val="Caption Description"/>
    <w:basedOn w:val="NoIndent"/>
    <w:next w:val="Normal"/>
    <w:qFormat/>
    <w:rsid w:val="00CE2814"/>
    <w:rPr>
      <w:b/>
      <w:sz w:val="20"/>
    </w:rPr>
  </w:style>
  <w:style w:type="character" w:styleId="Emphasis">
    <w:name w:val="Emphasis"/>
    <w:basedOn w:val="DefaultParagraphFont"/>
    <w:uiPriority w:val="20"/>
    <w:qFormat/>
    <w:rsid w:val="007C527B"/>
    <w:rPr>
      <w:i/>
      <w:iCs/>
    </w:rPr>
  </w:style>
  <w:style w:type="character" w:styleId="CommentReference">
    <w:name w:val="annotation reference"/>
    <w:basedOn w:val="DefaultParagraphFont"/>
    <w:uiPriority w:val="99"/>
    <w:unhideWhenUsed/>
    <w:rsid w:val="004A73FE"/>
    <w:rPr>
      <w:sz w:val="16"/>
      <w:szCs w:val="16"/>
    </w:rPr>
  </w:style>
  <w:style w:type="character" w:customStyle="1" w:styleId="author">
    <w:name w:val="author"/>
    <w:basedOn w:val="DefaultParagraphFont"/>
    <w:rsid w:val="004A73FE"/>
  </w:style>
  <w:style w:type="character" w:styleId="HTMLCite">
    <w:name w:val="HTML Cite"/>
    <w:basedOn w:val="DefaultParagraphFont"/>
    <w:uiPriority w:val="99"/>
    <w:unhideWhenUsed/>
    <w:rsid w:val="004A73FE"/>
    <w:rPr>
      <w:i/>
      <w:iCs/>
    </w:rPr>
  </w:style>
  <w:style w:type="character" w:customStyle="1" w:styleId="articletitle">
    <w:name w:val="articletitle"/>
    <w:basedOn w:val="DefaultParagraphFont"/>
    <w:rsid w:val="004A73FE"/>
  </w:style>
  <w:style w:type="character" w:customStyle="1" w:styleId="journaltitle">
    <w:name w:val="journaltitle"/>
    <w:basedOn w:val="DefaultParagraphFont"/>
    <w:rsid w:val="004A73FE"/>
  </w:style>
  <w:style w:type="character" w:customStyle="1" w:styleId="pubyear">
    <w:name w:val="pubyear"/>
    <w:basedOn w:val="DefaultParagraphFont"/>
    <w:rsid w:val="004A73FE"/>
  </w:style>
  <w:style w:type="character" w:customStyle="1" w:styleId="vol">
    <w:name w:val="vol"/>
    <w:basedOn w:val="DefaultParagraphFont"/>
    <w:rsid w:val="004A73FE"/>
  </w:style>
  <w:style w:type="character" w:customStyle="1" w:styleId="pagefirst">
    <w:name w:val="pagefirst"/>
    <w:basedOn w:val="DefaultParagraphFont"/>
    <w:rsid w:val="004A73FE"/>
  </w:style>
  <w:style w:type="character" w:customStyle="1" w:styleId="pagelast">
    <w:name w:val="pagelast"/>
    <w:basedOn w:val="DefaultParagraphFont"/>
    <w:rsid w:val="004A73FE"/>
  </w:style>
  <w:style w:type="character" w:customStyle="1" w:styleId="Heading2Char">
    <w:name w:val="Heading 2 Char"/>
    <w:basedOn w:val="DefaultParagraphFont"/>
    <w:link w:val="Heading2"/>
    <w:uiPriority w:val="9"/>
    <w:rsid w:val="004A73FE"/>
    <w:rPr>
      <w:rFonts w:cs="Arial"/>
      <w:b/>
      <w:iCs/>
      <w:sz w:val="24"/>
      <w:szCs w:val="24"/>
    </w:rPr>
  </w:style>
  <w:style w:type="paragraph" w:customStyle="1" w:styleId="EndNoteBibliography">
    <w:name w:val="EndNote Bibliography"/>
    <w:basedOn w:val="Normal"/>
    <w:link w:val="EndNoteBibliography0"/>
    <w:rsid w:val="004A73FE"/>
    <w:pPr>
      <w:spacing w:line="240" w:lineRule="auto"/>
    </w:pPr>
    <w:rPr>
      <w:rFonts w:ascii="Calibri" w:hAnsi="Calibri" w:cs="Calibri"/>
      <w:noProof/>
    </w:rPr>
  </w:style>
  <w:style w:type="character" w:customStyle="1" w:styleId="EndNoteBibliography0">
    <w:name w:val="EndNote Bibliography 字符"/>
    <w:link w:val="EndNoteBibliography"/>
    <w:rsid w:val="004A73FE"/>
    <w:rPr>
      <w:rFonts w:ascii="Calibri" w:eastAsia="SimSun" w:hAnsi="Calibri" w:cs="Calibri"/>
      <w:noProof/>
      <w:sz w:val="24"/>
      <w:szCs w:val="24"/>
    </w:rPr>
  </w:style>
  <w:style w:type="paragraph" w:customStyle="1" w:styleId="EndNoteBibliographyTitle">
    <w:name w:val="EndNote Bibliography Title"/>
    <w:basedOn w:val="Normal"/>
    <w:link w:val="EndNoteBibliographyTitle0"/>
    <w:rsid w:val="004A73FE"/>
    <w:pPr>
      <w:widowControl w:val="0"/>
      <w:spacing w:line="240" w:lineRule="auto"/>
      <w:ind w:firstLine="0"/>
      <w:jc w:val="center"/>
    </w:pPr>
    <w:rPr>
      <w:rFonts w:ascii="Calibri" w:eastAsiaTheme="minorEastAsia" w:hAnsi="Calibri" w:cs="Calibri"/>
      <w:kern w:val="2"/>
      <w:lang w:eastAsia="zh-CN"/>
    </w:rPr>
  </w:style>
  <w:style w:type="character" w:customStyle="1" w:styleId="EndNoteBibliographyTitle0">
    <w:name w:val="EndNote Bibliography Title 字符"/>
    <w:basedOn w:val="DefaultParagraphFont"/>
    <w:link w:val="EndNoteBibliographyTitle"/>
    <w:rsid w:val="004A73FE"/>
    <w:rPr>
      <w:rFonts w:ascii="Calibri" w:eastAsiaTheme="minorEastAsia" w:hAnsi="Calibri" w:cs="Calibri"/>
      <w:kern w:val="2"/>
      <w:sz w:val="24"/>
      <w:szCs w:val="24"/>
      <w:lang w:eastAsia="zh-CN"/>
    </w:rPr>
  </w:style>
  <w:style w:type="paragraph" w:customStyle="1" w:styleId="EndNoteCategoryHeading">
    <w:name w:val="EndNote Category Heading"/>
    <w:basedOn w:val="Normal"/>
    <w:link w:val="EndNoteCategoryHeading0"/>
    <w:rsid w:val="004A73FE"/>
    <w:pPr>
      <w:widowControl w:val="0"/>
      <w:spacing w:before="120" w:after="120" w:line="240" w:lineRule="auto"/>
      <w:ind w:firstLine="0"/>
      <w:jc w:val="left"/>
    </w:pPr>
    <w:rPr>
      <w:rFonts w:asciiTheme="minorHAnsi" w:eastAsiaTheme="minorEastAsia" w:hAnsiTheme="minorHAnsi" w:cstheme="minorBidi"/>
      <w:b/>
      <w:kern w:val="2"/>
      <w:lang w:eastAsia="zh-CN"/>
    </w:rPr>
  </w:style>
  <w:style w:type="character" w:customStyle="1" w:styleId="EndNoteCategoryHeading0">
    <w:name w:val="EndNote Category Heading 字符"/>
    <w:basedOn w:val="DefaultParagraphFont"/>
    <w:link w:val="EndNoteCategoryHeading"/>
    <w:rsid w:val="004A73FE"/>
    <w:rPr>
      <w:rFonts w:asciiTheme="minorHAnsi" w:eastAsiaTheme="minorEastAsia" w:hAnsiTheme="minorHAnsi" w:cstheme="minorBidi"/>
      <w:b/>
      <w:kern w:val="2"/>
      <w:sz w:val="24"/>
      <w:szCs w:val="24"/>
      <w:lang w:eastAsia="zh-CN"/>
    </w:rPr>
  </w:style>
  <w:style w:type="character" w:customStyle="1" w:styleId="UnresolvedMention1">
    <w:name w:val="Unresolved Mention1"/>
    <w:basedOn w:val="DefaultParagraphFont"/>
    <w:uiPriority w:val="99"/>
    <w:semiHidden/>
    <w:unhideWhenUsed/>
    <w:rsid w:val="004A73FE"/>
    <w:rPr>
      <w:color w:val="605E5C"/>
      <w:shd w:val="clear" w:color="auto" w:fill="E1DFDD"/>
    </w:rPr>
  </w:style>
  <w:style w:type="paragraph" w:customStyle="1" w:styleId="Noindent0">
    <w:name w:val="No indent"/>
    <w:basedOn w:val="Normal"/>
    <w:next w:val="Normal"/>
    <w:rsid w:val="004A73FE"/>
    <w:pPr>
      <w:ind w:firstLine="0"/>
    </w:pPr>
  </w:style>
  <w:style w:type="paragraph" w:customStyle="1" w:styleId="p1">
    <w:name w:val="p1"/>
    <w:basedOn w:val="Normal"/>
    <w:rsid w:val="004A73FE"/>
    <w:pPr>
      <w:spacing w:line="240" w:lineRule="auto"/>
      <w:ind w:firstLine="0"/>
      <w:jc w:val="left"/>
    </w:pPr>
    <w:rPr>
      <w:rFonts w:ascii="Helvetica" w:hAnsi="Helvetica"/>
      <w:sz w:val="11"/>
      <w:szCs w:val="11"/>
      <w:lang w:eastAsia="zh-CN"/>
    </w:rPr>
  </w:style>
  <w:style w:type="character" w:customStyle="1" w:styleId="highlight">
    <w:name w:val="highlight"/>
    <w:basedOn w:val="DefaultParagraphFont"/>
    <w:rsid w:val="004A73FE"/>
  </w:style>
  <w:style w:type="character" w:styleId="FollowedHyperlink">
    <w:name w:val="FollowedHyperlink"/>
    <w:basedOn w:val="DefaultParagraphFont"/>
    <w:uiPriority w:val="99"/>
    <w:unhideWhenUsed/>
    <w:rsid w:val="004A73FE"/>
    <w:rPr>
      <w:color w:val="954F72" w:themeColor="followedHyperlink"/>
      <w:u w:val="single"/>
    </w:rPr>
  </w:style>
  <w:style w:type="character" w:customStyle="1" w:styleId="HeaderChar">
    <w:name w:val="Header Char"/>
    <w:basedOn w:val="DefaultParagraphFont"/>
    <w:link w:val="Header"/>
    <w:uiPriority w:val="99"/>
    <w:rsid w:val="004A73FE"/>
    <w:rPr>
      <w:sz w:val="24"/>
      <w:szCs w:val="24"/>
    </w:rPr>
  </w:style>
  <w:style w:type="paragraph" w:styleId="Revision">
    <w:name w:val="Revision"/>
    <w:hidden/>
    <w:uiPriority w:val="99"/>
    <w:semiHidden/>
    <w:rsid w:val="004A73FE"/>
    <w:rPr>
      <w:rFonts w:asciiTheme="minorHAnsi" w:eastAsiaTheme="minorEastAsia" w:hAnsiTheme="minorHAnsi" w:cstheme="minorBidi"/>
      <w:kern w:val="2"/>
      <w:sz w:val="24"/>
      <w:szCs w:val="24"/>
      <w:lang w:eastAsia="zh-CN"/>
    </w:rPr>
  </w:style>
  <w:style w:type="character" w:customStyle="1" w:styleId="UnresolvedMention2">
    <w:name w:val="Unresolved Mention2"/>
    <w:basedOn w:val="DefaultParagraphFont"/>
    <w:uiPriority w:val="99"/>
    <w:semiHidden/>
    <w:unhideWhenUsed/>
    <w:rsid w:val="004A73FE"/>
    <w:rPr>
      <w:color w:val="605E5C"/>
      <w:shd w:val="clear" w:color="auto" w:fill="E1DFDD"/>
    </w:rPr>
  </w:style>
  <w:style w:type="character" w:customStyle="1" w:styleId="UnresolvedMention3">
    <w:name w:val="Unresolved Mention3"/>
    <w:basedOn w:val="DefaultParagraphFont"/>
    <w:uiPriority w:val="99"/>
    <w:semiHidden/>
    <w:unhideWhenUsed/>
    <w:rsid w:val="004A73FE"/>
    <w:rPr>
      <w:color w:val="605E5C"/>
      <w:shd w:val="clear" w:color="auto" w:fill="E1DFDD"/>
    </w:rPr>
  </w:style>
  <w:style w:type="character" w:customStyle="1" w:styleId="UnresolvedMention4">
    <w:name w:val="Unresolved Mention4"/>
    <w:basedOn w:val="DefaultParagraphFont"/>
    <w:uiPriority w:val="99"/>
    <w:semiHidden/>
    <w:unhideWhenUsed/>
    <w:rsid w:val="004A73FE"/>
    <w:rPr>
      <w:color w:val="605E5C"/>
      <w:shd w:val="clear" w:color="auto" w:fill="E1DFDD"/>
    </w:rPr>
  </w:style>
  <w:style w:type="character" w:customStyle="1" w:styleId="Heading1Char">
    <w:name w:val="Heading 1 Char"/>
    <w:basedOn w:val="DefaultParagraphFont"/>
    <w:link w:val="Heading1"/>
    <w:uiPriority w:val="9"/>
    <w:rsid w:val="004A73FE"/>
    <w:rPr>
      <w:rFonts w:cs="Arial"/>
      <w:b/>
      <w:bCs/>
      <w:sz w:val="24"/>
      <w:szCs w:val="24"/>
    </w:rPr>
  </w:style>
  <w:style w:type="character" w:customStyle="1" w:styleId="UnresolvedMention5">
    <w:name w:val="Unresolved Mention5"/>
    <w:basedOn w:val="DefaultParagraphFont"/>
    <w:uiPriority w:val="99"/>
    <w:semiHidden/>
    <w:unhideWhenUsed/>
    <w:rsid w:val="004A73FE"/>
    <w:rPr>
      <w:color w:val="605E5C"/>
      <w:shd w:val="clear" w:color="auto" w:fill="E1DFDD"/>
    </w:rPr>
  </w:style>
  <w:style w:type="character" w:customStyle="1" w:styleId="reference-text">
    <w:name w:val="reference-text"/>
    <w:basedOn w:val="DefaultParagraphFont"/>
    <w:rsid w:val="004A73FE"/>
  </w:style>
  <w:style w:type="character" w:customStyle="1" w:styleId="citationref">
    <w:name w:val="citationref"/>
    <w:basedOn w:val="DefaultParagraphFont"/>
    <w:rsid w:val="004A73FE"/>
  </w:style>
  <w:style w:type="paragraph" w:customStyle="1" w:styleId="citation">
    <w:name w:val="citation"/>
    <w:basedOn w:val="Normal"/>
    <w:rsid w:val="004A73FE"/>
    <w:pPr>
      <w:spacing w:before="100" w:beforeAutospacing="1" w:after="100" w:afterAutospacing="1" w:line="240" w:lineRule="auto"/>
      <w:ind w:firstLine="0"/>
      <w:jc w:val="left"/>
    </w:pPr>
    <w:rPr>
      <w:lang w:eastAsia="zh-CN"/>
    </w:rPr>
  </w:style>
  <w:style w:type="character" w:customStyle="1" w:styleId="externalref">
    <w:name w:val="externalref"/>
    <w:basedOn w:val="DefaultParagraphFont"/>
    <w:rsid w:val="004A73FE"/>
  </w:style>
  <w:style w:type="character" w:customStyle="1" w:styleId="refsource">
    <w:name w:val="refsource"/>
    <w:basedOn w:val="DefaultParagraphFont"/>
    <w:rsid w:val="004A73FE"/>
  </w:style>
  <w:style w:type="character" w:customStyle="1" w:styleId="occurrence">
    <w:name w:val="occurrence"/>
    <w:basedOn w:val="DefaultParagraphFont"/>
    <w:rsid w:val="004A73FE"/>
  </w:style>
  <w:style w:type="character" w:styleId="PageNumber">
    <w:name w:val="page number"/>
    <w:basedOn w:val="DefaultParagraphFont"/>
    <w:uiPriority w:val="99"/>
    <w:unhideWhenUsed/>
    <w:rsid w:val="004A73FE"/>
  </w:style>
  <w:style w:type="character" w:styleId="LineNumber">
    <w:name w:val="line number"/>
    <w:basedOn w:val="DefaultParagraphFont"/>
    <w:uiPriority w:val="99"/>
    <w:unhideWhenUsed/>
    <w:rsid w:val="004A73FE"/>
  </w:style>
  <w:style w:type="character" w:customStyle="1" w:styleId="EndNoteBibliographyChar">
    <w:name w:val="EndNote Bibliography Char"/>
    <w:basedOn w:val="DefaultParagraphFont"/>
    <w:rsid w:val="004A73FE"/>
    <w:rPr>
      <w:rFonts w:ascii="Calibri" w:eastAsia="Calibri" w:hAnsi="Calibri" w:cs="Calibri"/>
      <w:noProof/>
    </w:rPr>
  </w:style>
  <w:style w:type="character" w:customStyle="1" w:styleId="UnresolvedMention6">
    <w:name w:val="Unresolved Mention6"/>
    <w:basedOn w:val="DefaultParagraphFont"/>
    <w:uiPriority w:val="99"/>
    <w:semiHidden/>
    <w:unhideWhenUsed/>
    <w:rsid w:val="004A73FE"/>
    <w:rPr>
      <w:color w:val="605E5C"/>
      <w:shd w:val="clear" w:color="auto" w:fill="E1DFDD"/>
    </w:rPr>
  </w:style>
  <w:style w:type="character" w:customStyle="1" w:styleId="UnresolvedMention7">
    <w:name w:val="Unresolved Mention7"/>
    <w:basedOn w:val="DefaultParagraphFont"/>
    <w:uiPriority w:val="99"/>
    <w:semiHidden/>
    <w:unhideWhenUsed/>
    <w:rsid w:val="004A73FE"/>
    <w:rPr>
      <w:color w:val="605E5C"/>
      <w:shd w:val="clear" w:color="auto" w:fill="E1DFDD"/>
    </w:rPr>
  </w:style>
  <w:style w:type="character" w:customStyle="1" w:styleId="UnresolvedMention">
    <w:name w:val="Unresolved Mention"/>
    <w:basedOn w:val="DefaultParagraphFont"/>
    <w:uiPriority w:val="99"/>
    <w:semiHidden/>
    <w:unhideWhenUsed/>
    <w:rsid w:val="006979F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899198">
      <w:bodyDiv w:val="1"/>
      <w:marLeft w:val="0"/>
      <w:marRight w:val="0"/>
      <w:marTop w:val="0"/>
      <w:marBottom w:val="0"/>
      <w:divBdr>
        <w:top w:val="none" w:sz="0" w:space="0" w:color="auto"/>
        <w:left w:val="none" w:sz="0" w:space="0" w:color="auto"/>
        <w:bottom w:val="none" w:sz="0" w:space="0" w:color="auto"/>
        <w:right w:val="none" w:sz="0" w:space="0" w:color="auto"/>
      </w:divBdr>
    </w:div>
    <w:div w:id="898782154">
      <w:bodyDiv w:val="1"/>
      <w:marLeft w:val="0"/>
      <w:marRight w:val="0"/>
      <w:marTop w:val="0"/>
      <w:marBottom w:val="0"/>
      <w:divBdr>
        <w:top w:val="none" w:sz="0" w:space="0" w:color="auto"/>
        <w:left w:val="none" w:sz="0" w:space="0" w:color="auto"/>
        <w:bottom w:val="none" w:sz="0" w:space="0" w:color="auto"/>
        <w:right w:val="none" w:sz="0" w:space="0" w:color="auto"/>
      </w:divBdr>
    </w:div>
    <w:div w:id="1602880694">
      <w:bodyDiv w:val="1"/>
      <w:marLeft w:val="0"/>
      <w:marRight w:val="0"/>
      <w:marTop w:val="0"/>
      <w:marBottom w:val="0"/>
      <w:divBdr>
        <w:top w:val="none" w:sz="0" w:space="0" w:color="auto"/>
        <w:left w:val="none" w:sz="0" w:space="0" w:color="auto"/>
        <w:bottom w:val="none" w:sz="0" w:space="0" w:color="auto"/>
        <w:right w:val="none" w:sz="0" w:space="0" w:color="auto"/>
      </w:divBdr>
    </w:div>
    <w:div w:id="2049453268">
      <w:bodyDiv w:val="1"/>
      <w:marLeft w:val="0"/>
      <w:marRight w:val="0"/>
      <w:marTop w:val="0"/>
      <w:marBottom w:val="0"/>
      <w:divBdr>
        <w:top w:val="none" w:sz="0" w:space="0" w:color="auto"/>
        <w:left w:val="none" w:sz="0" w:space="0" w:color="auto"/>
        <w:bottom w:val="none" w:sz="0" w:space="0" w:color="auto"/>
        <w:right w:val="none" w:sz="0" w:space="0" w:color="auto"/>
      </w:divBdr>
    </w:div>
    <w:div w:id="2146700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eg"/><Relationship Id="rId18" Type="http://schemas.openxmlformats.org/officeDocument/2006/relationships/hyperlink" Target="https://www.cdc.gov/cancer/uterine/basic_info/risk_factors.htm" TargetMode="External"/><Relationship Id="rId26" Type="http://schemas.openxmlformats.org/officeDocument/2006/relationships/hyperlink" Target="https://asmbs.org/patients/who-is-a-candidate-for-bariatric-surgery" TargetMode="External"/><Relationship Id="rId3" Type="http://schemas.openxmlformats.org/officeDocument/2006/relationships/styles" Target="styles.xml"/><Relationship Id="rId21" Type="http://schemas.openxmlformats.org/officeDocument/2006/relationships/hyperlink" Target="http://apps.who.int/iris/bitstream/10665/148114/1/9789241564854_eng.pdf?ua=1"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www.cancer.org/cancer/endometrial-cancer/about/key-statistics.html" TargetMode="External"/><Relationship Id="rId25" Type="http://schemas.openxmlformats.org/officeDocument/2006/relationships/hyperlink" Target="https://asmbs.org/patients/bariatric-surgery-procedures" TargetMode="Externa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yperlink" Target="https://www.obesityaction.org/get-educated/understanding-your-weight-and-health/what-is-obesity/"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hyperlink" Target="https://asmbs.org/resources/estimate-of-bariatric-surgery-numbers" TargetMode="Externa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yperlink" Target="https://www.cdc.gov/nchs/data/hestat/obesity_adult_13_14/obesity_adult_13_14.htm" TargetMode="External"/><Relationship Id="rId28" Type="http://schemas.openxmlformats.org/officeDocument/2006/relationships/glossaryDocument" Target="glossary/document.xml"/><Relationship Id="rId10" Type="http://schemas.openxmlformats.org/officeDocument/2006/relationships/footer" Target="footer2.xml"/><Relationship Id="rId19" Type="http://schemas.openxmlformats.org/officeDocument/2006/relationships/hyperlink" Target="https://www.mayoclinic.org/diseases-conditions/uterine-polyps/symptoms-causes/syc-20378709"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hyperlink" Target="https://www.cdc.gov/nchs/data/hestat/obesity_child_13_14/obesity_child_13_14.htm" TargetMode="Externa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fudrow\Documents\Custom%20Office%20Templates\ETD_Template_Pitt_v1.7.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4050AC5FC4CF434CAF81B3CE03BFC2D8"/>
        <w:category>
          <w:name w:val="General"/>
          <w:gallery w:val="placeholder"/>
        </w:category>
        <w:types>
          <w:type w:val="bbPlcHdr"/>
        </w:types>
        <w:behaviors>
          <w:behavior w:val="content"/>
        </w:behaviors>
        <w:guid w:val="{AA18847B-6266-4C17-B3E8-55AAA8277530}"/>
      </w:docPartPr>
      <w:docPartBody>
        <w:p w:rsidR="0046243B" w:rsidRDefault="00AC1AD2">
          <w:pPr>
            <w:pStyle w:val="4050AC5FC4CF434CAF81B3CE03BFC2D8"/>
          </w:pPr>
          <w:r w:rsidRPr="00174952">
            <w:rPr>
              <w:color w:val="A6A6A6" w:themeColor="background1" w:themeShade="A6"/>
            </w:rPr>
            <w:t>Click to choose your degree</w:t>
          </w:r>
        </w:p>
      </w:docPartBody>
    </w:docPart>
    <w:docPart>
      <w:docPartPr>
        <w:name w:val="08C639D7560D47549777506C1024DCA3"/>
        <w:category>
          <w:name w:val="General"/>
          <w:gallery w:val="placeholder"/>
        </w:category>
        <w:types>
          <w:type w:val="bbPlcHdr"/>
        </w:types>
        <w:behaviors>
          <w:behavior w:val="content"/>
        </w:behaviors>
        <w:guid w:val="{158CA053-0AFE-42E0-8F2F-172B6D005ACD}"/>
      </w:docPartPr>
      <w:docPartBody>
        <w:p w:rsidR="0046243B" w:rsidRDefault="00AC1AD2">
          <w:pPr>
            <w:pStyle w:val="08C639D7560D47549777506C1024DCA3"/>
          </w:pPr>
          <w:r>
            <w:rPr>
              <w:rStyle w:val="PlaceholderText"/>
            </w:rPr>
            <w:t>Click to choose your school</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20B0604020202020204"/>
    <w:charset w:val="00"/>
    <w:family w:val="auto"/>
    <w:pitch w:val="variable"/>
    <w:sig w:usb0="E0002AFF" w:usb1="C0007843" w:usb2="00000009" w:usb3="00000000" w:csb0="000001FF" w:csb1="00000000"/>
  </w:font>
  <w:font w:name="DengXian Light">
    <w:altName w:val="等线 Light"/>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1AD2"/>
    <w:rsid w:val="00083573"/>
    <w:rsid w:val="000D194A"/>
    <w:rsid w:val="001326D8"/>
    <w:rsid w:val="0046243B"/>
    <w:rsid w:val="00462F4C"/>
    <w:rsid w:val="006A31CB"/>
    <w:rsid w:val="007449D7"/>
    <w:rsid w:val="009D35F1"/>
    <w:rsid w:val="00AC1AD2"/>
    <w:rsid w:val="00AD5180"/>
    <w:rsid w:val="00C85FD9"/>
    <w:rsid w:val="00CA2AE6"/>
    <w:rsid w:val="00D910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050AC5FC4CF434CAF81B3CE03BFC2D8">
    <w:name w:val="4050AC5FC4CF434CAF81B3CE03BFC2D8"/>
  </w:style>
  <w:style w:type="character" w:styleId="PlaceholderText">
    <w:name w:val="Placeholder Text"/>
    <w:basedOn w:val="DefaultParagraphFont"/>
    <w:uiPriority w:val="99"/>
    <w:semiHidden/>
    <w:rPr>
      <w:color w:val="808080"/>
    </w:rPr>
  </w:style>
  <w:style w:type="paragraph" w:customStyle="1" w:styleId="08C639D7560D47549777506C1024DCA3">
    <w:name w:val="08C639D7560D47549777506C1024DCA3"/>
  </w:style>
  <w:style w:type="paragraph" w:customStyle="1" w:styleId="D017062D6A11400E945671428503B3D3">
    <w:name w:val="D017062D6A11400E945671428503B3D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7247EC-29B7-4452-B787-D29EB6FC81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D_Template_Pitt_v1.7.dotx</Template>
  <TotalTime>1</TotalTime>
  <Pages>36</Pages>
  <Words>7225</Words>
  <Characters>111998</Characters>
  <Application>Microsoft Office Word</Application>
  <DocSecurity>4</DocSecurity>
  <Lines>933</Lines>
  <Paragraphs>237</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118986</CharactersWithSpaces>
  <SharedDoc>false</SharedDoc>
  <HLinks>
    <vt:vector size="120" baseType="variant">
      <vt:variant>
        <vt:i4>1638463</vt:i4>
      </vt:variant>
      <vt:variant>
        <vt:i4>131</vt:i4>
      </vt:variant>
      <vt:variant>
        <vt:i4>0</vt:i4>
      </vt:variant>
      <vt:variant>
        <vt:i4>5</vt:i4>
      </vt:variant>
      <vt:variant>
        <vt:lpwstr/>
      </vt:variant>
      <vt:variant>
        <vt:lpwstr>_Toc520984215</vt:lpwstr>
      </vt:variant>
      <vt:variant>
        <vt:i4>1638463</vt:i4>
      </vt:variant>
      <vt:variant>
        <vt:i4>125</vt:i4>
      </vt:variant>
      <vt:variant>
        <vt:i4>0</vt:i4>
      </vt:variant>
      <vt:variant>
        <vt:i4>5</vt:i4>
      </vt:variant>
      <vt:variant>
        <vt:lpwstr/>
      </vt:variant>
      <vt:variant>
        <vt:lpwstr>_Toc520984214</vt:lpwstr>
      </vt:variant>
      <vt:variant>
        <vt:i4>1638463</vt:i4>
      </vt:variant>
      <vt:variant>
        <vt:i4>119</vt:i4>
      </vt:variant>
      <vt:variant>
        <vt:i4>0</vt:i4>
      </vt:variant>
      <vt:variant>
        <vt:i4>5</vt:i4>
      </vt:variant>
      <vt:variant>
        <vt:lpwstr/>
      </vt:variant>
      <vt:variant>
        <vt:lpwstr>_Toc520984213</vt:lpwstr>
      </vt:variant>
      <vt:variant>
        <vt:i4>1441850</vt:i4>
      </vt:variant>
      <vt:variant>
        <vt:i4>110</vt:i4>
      </vt:variant>
      <vt:variant>
        <vt:i4>0</vt:i4>
      </vt:variant>
      <vt:variant>
        <vt:i4>5</vt:i4>
      </vt:variant>
      <vt:variant>
        <vt:lpwstr/>
      </vt:variant>
      <vt:variant>
        <vt:lpwstr>_Toc114179887</vt:lpwstr>
      </vt:variant>
      <vt:variant>
        <vt:i4>1245240</vt:i4>
      </vt:variant>
      <vt:variant>
        <vt:i4>101</vt:i4>
      </vt:variant>
      <vt:variant>
        <vt:i4>0</vt:i4>
      </vt:variant>
      <vt:variant>
        <vt:i4>5</vt:i4>
      </vt:variant>
      <vt:variant>
        <vt:lpwstr/>
      </vt:variant>
      <vt:variant>
        <vt:lpwstr>_Toc519260274</vt:lpwstr>
      </vt:variant>
      <vt:variant>
        <vt:i4>1245240</vt:i4>
      </vt:variant>
      <vt:variant>
        <vt:i4>95</vt:i4>
      </vt:variant>
      <vt:variant>
        <vt:i4>0</vt:i4>
      </vt:variant>
      <vt:variant>
        <vt:i4>5</vt:i4>
      </vt:variant>
      <vt:variant>
        <vt:lpwstr/>
      </vt:variant>
      <vt:variant>
        <vt:lpwstr>_Toc519260273</vt:lpwstr>
      </vt:variant>
      <vt:variant>
        <vt:i4>1245240</vt:i4>
      </vt:variant>
      <vt:variant>
        <vt:i4>89</vt:i4>
      </vt:variant>
      <vt:variant>
        <vt:i4>0</vt:i4>
      </vt:variant>
      <vt:variant>
        <vt:i4>5</vt:i4>
      </vt:variant>
      <vt:variant>
        <vt:lpwstr/>
      </vt:variant>
      <vt:variant>
        <vt:lpwstr>_Toc519260272</vt:lpwstr>
      </vt:variant>
      <vt:variant>
        <vt:i4>1245240</vt:i4>
      </vt:variant>
      <vt:variant>
        <vt:i4>83</vt:i4>
      </vt:variant>
      <vt:variant>
        <vt:i4>0</vt:i4>
      </vt:variant>
      <vt:variant>
        <vt:i4>5</vt:i4>
      </vt:variant>
      <vt:variant>
        <vt:lpwstr/>
      </vt:variant>
      <vt:variant>
        <vt:lpwstr>_Toc519260271</vt:lpwstr>
      </vt:variant>
      <vt:variant>
        <vt:i4>1245240</vt:i4>
      </vt:variant>
      <vt:variant>
        <vt:i4>77</vt:i4>
      </vt:variant>
      <vt:variant>
        <vt:i4>0</vt:i4>
      </vt:variant>
      <vt:variant>
        <vt:i4>5</vt:i4>
      </vt:variant>
      <vt:variant>
        <vt:lpwstr/>
      </vt:variant>
      <vt:variant>
        <vt:lpwstr>_Toc519260270</vt:lpwstr>
      </vt:variant>
      <vt:variant>
        <vt:i4>1179704</vt:i4>
      </vt:variant>
      <vt:variant>
        <vt:i4>71</vt:i4>
      </vt:variant>
      <vt:variant>
        <vt:i4>0</vt:i4>
      </vt:variant>
      <vt:variant>
        <vt:i4>5</vt:i4>
      </vt:variant>
      <vt:variant>
        <vt:lpwstr/>
      </vt:variant>
      <vt:variant>
        <vt:lpwstr>_Toc519260269</vt:lpwstr>
      </vt:variant>
      <vt:variant>
        <vt:i4>1179704</vt:i4>
      </vt:variant>
      <vt:variant>
        <vt:i4>65</vt:i4>
      </vt:variant>
      <vt:variant>
        <vt:i4>0</vt:i4>
      </vt:variant>
      <vt:variant>
        <vt:i4>5</vt:i4>
      </vt:variant>
      <vt:variant>
        <vt:lpwstr/>
      </vt:variant>
      <vt:variant>
        <vt:lpwstr>_Toc519260268</vt:lpwstr>
      </vt:variant>
      <vt:variant>
        <vt:i4>1179704</vt:i4>
      </vt:variant>
      <vt:variant>
        <vt:i4>59</vt:i4>
      </vt:variant>
      <vt:variant>
        <vt:i4>0</vt:i4>
      </vt:variant>
      <vt:variant>
        <vt:i4>5</vt:i4>
      </vt:variant>
      <vt:variant>
        <vt:lpwstr/>
      </vt:variant>
      <vt:variant>
        <vt:lpwstr>_Toc519260267</vt:lpwstr>
      </vt:variant>
      <vt:variant>
        <vt:i4>1179704</vt:i4>
      </vt:variant>
      <vt:variant>
        <vt:i4>53</vt:i4>
      </vt:variant>
      <vt:variant>
        <vt:i4>0</vt:i4>
      </vt:variant>
      <vt:variant>
        <vt:i4>5</vt:i4>
      </vt:variant>
      <vt:variant>
        <vt:lpwstr/>
      </vt:variant>
      <vt:variant>
        <vt:lpwstr>_Toc519260266</vt:lpwstr>
      </vt:variant>
      <vt:variant>
        <vt:i4>1179704</vt:i4>
      </vt:variant>
      <vt:variant>
        <vt:i4>47</vt:i4>
      </vt:variant>
      <vt:variant>
        <vt:i4>0</vt:i4>
      </vt:variant>
      <vt:variant>
        <vt:i4>5</vt:i4>
      </vt:variant>
      <vt:variant>
        <vt:lpwstr/>
      </vt:variant>
      <vt:variant>
        <vt:lpwstr>_Toc519260265</vt:lpwstr>
      </vt:variant>
      <vt:variant>
        <vt:i4>1179704</vt:i4>
      </vt:variant>
      <vt:variant>
        <vt:i4>41</vt:i4>
      </vt:variant>
      <vt:variant>
        <vt:i4>0</vt:i4>
      </vt:variant>
      <vt:variant>
        <vt:i4>5</vt:i4>
      </vt:variant>
      <vt:variant>
        <vt:lpwstr/>
      </vt:variant>
      <vt:variant>
        <vt:lpwstr>_Toc519260264</vt:lpwstr>
      </vt:variant>
      <vt:variant>
        <vt:i4>1179704</vt:i4>
      </vt:variant>
      <vt:variant>
        <vt:i4>35</vt:i4>
      </vt:variant>
      <vt:variant>
        <vt:i4>0</vt:i4>
      </vt:variant>
      <vt:variant>
        <vt:i4>5</vt:i4>
      </vt:variant>
      <vt:variant>
        <vt:lpwstr/>
      </vt:variant>
      <vt:variant>
        <vt:lpwstr>_Toc519260263</vt:lpwstr>
      </vt:variant>
      <vt:variant>
        <vt:i4>1179704</vt:i4>
      </vt:variant>
      <vt:variant>
        <vt:i4>29</vt:i4>
      </vt:variant>
      <vt:variant>
        <vt:i4>0</vt:i4>
      </vt:variant>
      <vt:variant>
        <vt:i4>5</vt:i4>
      </vt:variant>
      <vt:variant>
        <vt:lpwstr/>
      </vt:variant>
      <vt:variant>
        <vt:lpwstr>_Toc519260262</vt:lpwstr>
      </vt:variant>
      <vt:variant>
        <vt:i4>1179704</vt:i4>
      </vt:variant>
      <vt:variant>
        <vt:i4>23</vt:i4>
      </vt:variant>
      <vt:variant>
        <vt:i4>0</vt:i4>
      </vt:variant>
      <vt:variant>
        <vt:i4>5</vt:i4>
      </vt:variant>
      <vt:variant>
        <vt:lpwstr/>
      </vt:variant>
      <vt:variant>
        <vt:lpwstr>_Toc519260261</vt:lpwstr>
      </vt:variant>
      <vt:variant>
        <vt:i4>1179704</vt:i4>
      </vt:variant>
      <vt:variant>
        <vt:i4>17</vt:i4>
      </vt:variant>
      <vt:variant>
        <vt:i4>0</vt:i4>
      </vt:variant>
      <vt:variant>
        <vt:i4>5</vt:i4>
      </vt:variant>
      <vt:variant>
        <vt:lpwstr/>
      </vt:variant>
      <vt:variant>
        <vt:lpwstr>_Toc519260260</vt:lpwstr>
      </vt:variant>
      <vt:variant>
        <vt:i4>1114168</vt:i4>
      </vt:variant>
      <vt:variant>
        <vt:i4>11</vt:i4>
      </vt:variant>
      <vt:variant>
        <vt:i4>0</vt:i4>
      </vt:variant>
      <vt:variant>
        <vt:i4>5</vt:i4>
      </vt:variant>
      <vt:variant>
        <vt:lpwstr/>
      </vt:variant>
      <vt:variant>
        <vt:lpwstr>_Toc5192602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drow, John P</dc:creator>
  <cp:keywords/>
  <dc:description/>
  <cp:lastModifiedBy>Pegher, Joanne</cp:lastModifiedBy>
  <cp:revision>2</cp:revision>
  <cp:lastPrinted>2019-04-11T15:26:00Z</cp:lastPrinted>
  <dcterms:created xsi:type="dcterms:W3CDTF">2019-10-04T22:38:00Z</dcterms:created>
  <dcterms:modified xsi:type="dcterms:W3CDTF">2019-10-04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d1ffc7-6bb3-3765-94c3-88607a6e8ddc</vt:lpwstr>
  </property>
  <property fmtid="{D5CDD505-2E9C-101B-9397-08002B2CF9AE}" pid="24" name="Mendeley Citation Style_1">
    <vt:lpwstr>http://www.zotero.org/styles/apa</vt:lpwstr>
  </property>
</Properties>
</file>